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117553" w14:textId="77777777" w:rsidR="008C1DEC" w:rsidRDefault="008C1DEC" w:rsidP="00BE17D6">
      <w:pPr>
        <w:pStyle w:val="Heading10"/>
        <w:numPr>
          <w:ilvl w:val="0"/>
          <w:numId w:val="0"/>
        </w:numPr>
        <w:ind w:left="432"/>
        <w:jc w:val="left"/>
      </w:pPr>
    </w:p>
    <w:p w14:paraId="4DCEB14A" w14:textId="77777777" w:rsidR="008C1DEC" w:rsidRDefault="008C1DEC" w:rsidP="00254BD7">
      <w:pPr>
        <w:jc w:val="center"/>
        <w:rPr>
          <w:sz w:val="26"/>
          <w:szCs w:val="26"/>
        </w:rPr>
      </w:pPr>
    </w:p>
    <w:p w14:paraId="0D74504F" w14:textId="77777777" w:rsidR="00254BD7" w:rsidRPr="00254BD7" w:rsidRDefault="00254BD7" w:rsidP="009A510C">
      <w:pPr>
        <w:pStyle w:val="Noidung"/>
        <w:spacing w:line="240" w:lineRule="auto"/>
        <w:jc w:val="center"/>
      </w:pPr>
      <w:bookmarkStart w:id="0" w:name="_Toc181946627"/>
      <w:bookmarkStart w:id="1" w:name="_Toc181968264"/>
      <w:bookmarkStart w:id="2" w:name="_Toc181968579"/>
      <w:bookmarkStart w:id="3" w:name="_Toc181970079"/>
      <w:bookmarkStart w:id="4" w:name="_Toc181971727"/>
      <w:bookmarkStart w:id="5" w:name="_Toc181971770"/>
      <w:bookmarkStart w:id="6" w:name="_Toc181971914"/>
      <w:r w:rsidRPr="00254BD7">
        <w:t>KHOA KỸ THUẬT VÀ CÔNG NGHỆ</w:t>
      </w:r>
      <w:bookmarkEnd w:id="0"/>
      <w:bookmarkEnd w:id="1"/>
      <w:bookmarkEnd w:id="2"/>
      <w:bookmarkEnd w:id="3"/>
      <w:bookmarkEnd w:id="4"/>
      <w:bookmarkEnd w:id="5"/>
      <w:bookmarkEnd w:id="6"/>
    </w:p>
    <w:p w14:paraId="423993CE" w14:textId="77777777" w:rsidR="00254BD7" w:rsidRPr="00012520" w:rsidRDefault="00254BD7" w:rsidP="009A510C">
      <w:pPr>
        <w:pStyle w:val="Noidung"/>
        <w:spacing w:line="240" w:lineRule="auto"/>
        <w:jc w:val="center"/>
        <w:rPr>
          <w:b/>
        </w:rPr>
      </w:pPr>
      <w:bookmarkStart w:id="7" w:name="_Toc181946628"/>
      <w:bookmarkStart w:id="8" w:name="_Toc181968265"/>
      <w:bookmarkStart w:id="9" w:name="_Toc181968580"/>
      <w:bookmarkStart w:id="10" w:name="_Toc181970080"/>
      <w:bookmarkStart w:id="11" w:name="_Toc181971728"/>
      <w:bookmarkStart w:id="12" w:name="_Toc181971771"/>
      <w:bookmarkStart w:id="13" w:name="_Toc181971915"/>
      <w:r w:rsidRPr="00012520">
        <w:rPr>
          <w:b/>
        </w:rPr>
        <w:t xml:space="preserve">BỘ MÔN </w:t>
      </w:r>
      <w:r>
        <w:rPr>
          <w:b/>
        </w:rPr>
        <w:t>CÔNG NGHỆ THÔNG TIN</w:t>
      </w:r>
      <w:bookmarkEnd w:id="7"/>
      <w:bookmarkEnd w:id="8"/>
      <w:bookmarkEnd w:id="9"/>
      <w:bookmarkEnd w:id="10"/>
      <w:bookmarkEnd w:id="11"/>
      <w:bookmarkEnd w:id="12"/>
      <w:bookmarkEnd w:id="13"/>
    </w:p>
    <w:p w14:paraId="35E82D03" w14:textId="77777777" w:rsidR="00254BD7" w:rsidRPr="008F0335" w:rsidRDefault="00254BD7" w:rsidP="00254BD7">
      <w:pPr>
        <w:spacing w:line="360" w:lineRule="auto"/>
        <w:jc w:val="center"/>
        <w:rPr>
          <w:sz w:val="26"/>
          <w:szCs w:val="26"/>
          <w:lang w:val="vi-VN"/>
        </w:rPr>
      </w:pPr>
    </w:p>
    <w:p w14:paraId="2713AA80" w14:textId="77777777" w:rsidR="0093037D" w:rsidRPr="008F0335" w:rsidRDefault="0093037D" w:rsidP="002E4526">
      <w:pPr>
        <w:spacing w:line="360" w:lineRule="auto"/>
        <w:jc w:val="center"/>
        <w:rPr>
          <w:sz w:val="26"/>
          <w:szCs w:val="26"/>
          <w:lang w:val="vi-VN"/>
        </w:rPr>
      </w:pPr>
    </w:p>
    <w:p w14:paraId="3880C53F" w14:textId="4C2DABF3" w:rsidR="00254BD7" w:rsidRDefault="003A3DD1" w:rsidP="002E4526">
      <w:pPr>
        <w:spacing w:line="360" w:lineRule="auto"/>
        <w:jc w:val="center"/>
        <w:rPr>
          <w:sz w:val="26"/>
          <w:szCs w:val="26"/>
        </w:rPr>
      </w:pPr>
      <w:r w:rsidRPr="0084274B">
        <w:rPr>
          <w:b/>
          <w:noProof/>
          <w:sz w:val="48"/>
        </w:rPr>
        <w:drawing>
          <wp:inline distT="0" distB="0" distL="0" distR="0" wp14:anchorId="74352B71" wp14:editId="11408B8F">
            <wp:extent cx="914400" cy="8928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892810"/>
                    </a:xfrm>
                    <a:prstGeom prst="rect">
                      <a:avLst/>
                    </a:prstGeom>
                    <a:noFill/>
                    <a:ln>
                      <a:noFill/>
                    </a:ln>
                  </pic:spPr>
                </pic:pic>
              </a:graphicData>
            </a:graphic>
          </wp:inline>
        </w:drawing>
      </w:r>
    </w:p>
    <w:p w14:paraId="3F1BC612" w14:textId="77777777" w:rsidR="008C1DEC" w:rsidRDefault="008C1DEC" w:rsidP="008C1DEC">
      <w:pPr>
        <w:spacing w:line="360" w:lineRule="auto"/>
        <w:jc w:val="center"/>
        <w:rPr>
          <w:b/>
          <w:sz w:val="26"/>
          <w:szCs w:val="26"/>
        </w:rPr>
      </w:pPr>
    </w:p>
    <w:p w14:paraId="278A859F" w14:textId="77777777" w:rsidR="008C1DEC" w:rsidRDefault="008C1DEC" w:rsidP="008C1DEC">
      <w:pPr>
        <w:spacing w:line="360" w:lineRule="auto"/>
        <w:jc w:val="center"/>
        <w:rPr>
          <w:b/>
          <w:sz w:val="26"/>
          <w:szCs w:val="26"/>
        </w:rPr>
      </w:pPr>
    </w:p>
    <w:p w14:paraId="0834D984" w14:textId="77777777" w:rsidR="008C1DEC" w:rsidRDefault="008C1DEC" w:rsidP="008C1DEC">
      <w:pPr>
        <w:spacing w:line="360" w:lineRule="auto"/>
        <w:jc w:val="center"/>
        <w:rPr>
          <w:b/>
          <w:sz w:val="26"/>
          <w:szCs w:val="26"/>
        </w:rPr>
      </w:pPr>
    </w:p>
    <w:p w14:paraId="6E894BA2" w14:textId="77777777" w:rsidR="008C1DEC" w:rsidRPr="0031012B" w:rsidRDefault="00FA05A8" w:rsidP="0031012B">
      <w:pPr>
        <w:pStyle w:val="Noidung"/>
        <w:spacing w:line="240" w:lineRule="auto"/>
        <w:jc w:val="center"/>
        <w:rPr>
          <w:b/>
          <w:bCs/>
        </w:rPr>
      </w:pPr>
      <w:bookmarkStart w:id="14" w:name="_Toc181946629"/>
      <w:bookmarkStart w:id="15" w:name="_Toc181968266"/>
      <w:bookmarkStart w:id="16" w:name="_Toc181968581"/>
      <w:bookmarkStart w:id="17" w:name="_Toc181970081"/>
      <w:bookmarkStart w:id="18" w:name="_Toc181971729"/>
      <w:bookmarkStart w:id="19" w:name="_Toc181971772"/>
      <w:bookmarkStart w:id="20" w:name="_Toc181971916"/>
      <w:r w:rsidRPr="0031012B">
        <w:rPr>
          <w:b/>
          <w:bCs/>
        </w:rPr>
        <w:t xml:space="preserve">THỰC TẬP </w:t>
      </w:r>
      <w:r w:rsidR="002768F3" w:rsidRPr="0031012B">
        <w:rPr>
          <w:b/>
          <w:bCs/>
        </w:rPr>
        <w:t xml:space="preserve">ĐỒ ÁN </w:t>
      </w:r>
      <w:bookmarkEnd w:id="14"/>
      <w:r w:rsidR="00765D58" w:rsidRPr="0031012B">
        <w:rPr>
          <w:b/>
          <w:bCs/>
        </w:rPr>
        <w:t>CƠ SỞ NGÀNH</w:t>
      </w:r>
      <w:bookmarkEnd w:id="15"/>
      <w:bookmarkEnd w:id="16"/>
      <w:bookmarkEnd w:id="17"/>
      <w:bookmarkEnd w:id="18"/>
      <w:bookmarkEnd w:id="19"/>
      <w:bookmarkEnd w:id="20"/>
    </w:p>
    <w:p w14:paraId="242765E9" w14:textId="77777777" w:rsidR="008C1DEC" w:rsidRPr="0031012B" w:rsidRDefault="00E00262" w:rsidP="0031012B">
      <w:pPr>
        <w:pStyle w:val="Noidung"/>
        <w:spacing w:line="240" w:lineRule="auto"/>
        <w:jc w:val="center"/>
        <w:rPr>
          <w:b/>
          <w:bCs/>
        </w:rPr>
      </w:pPr>
      <w:r w:rsidRPr="0031012B">
        <w:rPr>
          <w:b/>
          <w:bCs/>
        </w:rPr>
        <w:t xml:space="preserve">HỌC KỲ </w:t>
      </w:r>
      <w:r w:rsidR="00DD3276" w:rsidRPr="0031012B">
        <w:rPr>
          <w:b/>
          <w:bCs/>
        </w:rPr>
        <w:t>I</w:t>
      </w:r>
      <w:r w:rsidR="008C1DEC" w:rsidRPr="0031012B">
        <w:rPr>
          <w:b/>
          <w:bCs/>
        </w:rPr>
        <w:t xml:space="preserve">, NĂM HỌC </w:t>
      </w:r>
      <w:r w:rsidR="00DD3276" w:rsidRPr="0031012B">
        <w:rPr>
          <w:b/>
          <w:bCs/>
        </w:rPr>
        <w:t>2024-2025</w:t>
      </w:r>
    </w:p>
    <w:p w14:paraId="06FF78A5" w14:textId="77777777" w:rsidR="00EF4DD3" w:rsidRPr="00EF4DD3" w:rsidRDefault="00EF4DD3" w:rsidP="008C1DEC">
      <w:pPr>
        <w:spacing w:line="360" w:lineRule="auto"/>
        <w:jc w:val="center"/>
        <w:rPr>
          <w:b/>
          <w:sz w:val="26"/>
          <w:szCs w:val="26"/>
          <w:lang w:val="vi-VN"/>
        </w:rPr>
      </w:pPr>
    </w:p>
    <w:p w14:paraId="167D7064" w14:textId="77777777" w:rsidR="0093037D" w:rsidRPr="008E3C0E" w:rsidRDefault="009A026E" w:rsidP="008836B6">
      <w:pPr>
        <w:spacing w:line="360" w:lineRule="auto"/>
        <w:jc w:val="center"/>
        <w:rPr>
          <w:b/>
          <w:sz w:val="44"/>
          <w:szCs w:val="44"/>
          <w:lang w:val="vi-VN"/>
        </w:rPr>
      </w:pPr>
      <w:r w:rsidRPr="008E3C0E">
        <w:rPr>
          <w:b/>
          <w:sz w:val="44"/>
          <w:szCs w:val="44"/>
          <w:lang w:val="vi-VN"/>
        </w:rPr>
        <w:t>THIẾT KẾ VÀ CÀI ĐẶT CƠ SỞ DỮ LIỆU CHO HỆ THỐNG ĐẶT LỊCH KHÁM BỆNH TRỰC TUYẾN TẠI MỘT SỐ BỆNH VIỆN.</w:t>
      </w:r>
    </w:p>
    <w:p w14:paraId="66E236AB" w14:textId="77777777" w:rsidR="00254BD7" w:rsidRPr="008E3C0E" w:rsidRDefault="00254BD7" w:rsidP="008836B6">
      <w:pPr>
        <w:spacing w:line="360" w:lineRule="auto"/>
        <w:rPr>
          <w:sz w:val="26"/>
          <w:szCs w:val="26"/>
          <w:lang w:val="vi-VN"/>
        </w:rPr>
      </w:pPr>
    </w:p>
    <w:p w14:paraId="29BFD825" w14:textId="77777777" w:rsidR="00EF4DD3" w:rsidRDefault="00EF4DD3" w:rsidP="00254BD7">
      <w:pPr>
        <w:spacing w:line="360" w:lineRule="auto"/>
        <w:rPr>
          <w:sz w:val="26"/>
          <w:szCs w:val="26"/>
          <w:lang w:val="vi-VN"/>
        </w:rPr>
      </w:pPr>
    </w:p>
    <w:p w14:paraId="3D24ED1B" w14:textId="77777777" w:rsidR="00EF4DD3" w:rsidRDefault="00EF4DD3" w:rsidP="00254BD7">
      <w:pPr>
        <w:spacing w:line="360" w:lineRule="auto"/>
        <w:rPr>
          <w:sz w:val="26"/>
          <w:szCs w:val="26"/>
          <w:lang w:val="vi-VN"/>
        </w:rPr>
      </w:pPr>
    </w:p>
    <w:p w14:paraId="0F58193D" w14:textId="3FD3D87C" w:rsidR="00254BD7" w:rsidRPr="008E3C0E" w:rsidRDefault="003A3DD1" w:rsidP="00254BD7">
      <w:pPr>
        <w:spacing w:line="360" w:lineRule="auto"/>
        <w:rPr>
          <w:sz w:val="26"/>
          <w:szCs w:val="26"/>
          <w:lang w:val="vi-VN"/>
        </w:rPr>
      </w:pPr>
      <w:r>
        <w:rPr>
          <w:noProof/>
          <w:sz w:val="26"/>
          <w:szCs w:val="26"/>
        </w:rPr>
        <mc:AlternateContent>
          <mc:Choice Requires="wps">
            <w:drawing>
              <wp:anchor distT="0" distB="0" distL="114300" distR="114300" simplePos="0" relativeHeight="251654656" behindDoc="0" locked="0" layoutInCell="1" allowOverlap="1" wp14:anchorId="3A89C641" wp14:editId="3DE7539A">
                <wp:simplePos x="0" y="0"/>
                <wp:positionH relativeFrom="column">
                  <wp:posOffset>571499</wp:posOffset>
                </wp:positionH>
                <wp:positionV relativeFrom="paragraph">
                  <wp:posOffset>285115</wp:posOffset>
                </wp:positionV>
                <wp:extent cx="1953895" cy="685800"/>
                <wp:effectExtent l="0" t="0" r="8255" b="0"/>
                <wp:wrapNone/>
                <wp:docPr id="1895718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53895" cy="685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4519AE3" w14:textId="77777777" w:rsidR="008C1DEC" w:rsidRDefault="00390117">
                            <w:pPr>
                              <w:rPr>
                                <w:i/>
                              </w:rPr>
                            </w:pPr>
                            <w:r>
                              <w:rPr>
                                <w:i/>
                              </w:rPr>
                              <w:t>Giảng</w:t>
                            </w:r>
                            <w:r w:rsidR="008C1DEC" w:rsidRPr="008C1DEC">
                              <w:rPr>
                                <w:i/>
                              </w:rPr>
                              <w:t xml:space="preserve"> viên hướng dẫn:</w:t>
                            </w:r>
                          </w:p>
                          <w:p w14:paraId="39AFD83F" w14:textId="2A86A87E" w:rsidR="00065518" w:rsidRDefault="00FD6DB9" w:rsidP="00FD6DB9">
                            <w:pPr>
                              <w:rPr>
                                <w:iCs/>
                                <w:lang w:val="vi-VN"/>
                              </w:rPr>
                            </w:pPr>
                            <w:r w:rsidRPr="006961F5">
                              <w:rPr>
                                <w:iCs/>
                              </w:rPr>
                              <w:t>ThS.</w:t>
                            </w:r>
                            <w:r>
                              <w:rPr>
                                <w:iCs/>
                              </w:rPr>
                              <w:t xml:space="preserve"> </w:t>
                            </w:r>
                            <w:r w:rsidR="00B84B68">
                              <w:rPr>
                                <w:iCs/>
                                <w:lang w:val="vi-VN"/>
                              </w:rPr>
                              <w:t>Phan Thị Phương Nam</w:t>
                            </w:r>
                          </w:p>
                          <w:p w14:paraId="4C41487B" w14:textId="77777777" w:rsidR="00B84B68" w:rsidRPr="00B84B68" w:rsidRDefault="00B84B68" w:rsidP="00FD6DB9">
                            <w:pPr>
                              <w:rPr>
                                <w:lang w:val="vi-VN"/>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A89C641" id="_x0000_t202" coordsize="21600,21600" o:spt="202" path="m,l,21600r21600,l21600,xe">
                <v:stroke joinstyle="miter"/>
                <v:path gradientshapeok="t" o:connecttype="rect"/>
              </v:shapetype>
              <v:shape id="Text Box 2" o:spid="_x0000_s1026" type="#_x0000_t202" style="position:absolute;margin-left:45pt;margin-top:22.45pt;width:153.85pt;height:54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" stroked="f">
                <v:textbox>
                  <w:txbxContent>
                    <w:p w14:paraId="34519AE3" w14:textId="77777777" w:rsidR="008C1DEC" w:rsidRDefault="00390117">
                      <w:pPr>
                        <w:rPr>
                          <w:i/>
                        </w:rPr>
                      </w:pPr>
                      <w:r>
                        <w:rPr>
                          <w:i/>
                        </w:rPr>
                        <w:t>Giảng</w:t>
                      </w:r>
                      <w:r w:rsidR="008C1DEC" w:rsidRPr="008C1DEC">
                        <w:rPr>
                          <w:i/>
                        </w:rPr>
                        <w:t xml:space="preserve"> viên hướng dẫn:</w:t>
                      </w:r>
                    </w:p>
                    <w:p w14:paraId="39AFD83F" w14:textId="2A86A87E" w:rsidR="00065518" w:rsidRDefault="00FD6DB9" w:rsidP="00FD6DB9">
                      <w:pPr>
                        <w:rPr>
                          <w:iCs/>
                          <w:lang w:val="vi-VN"/>
                        </w:rPr>
                      </w:pPr>
                      <w:r w:rsidRPr="006961F5">
                        <w:rPr>
                          <w:iCs/>
                        </w:rPr>
                        <w:t>ThS.</w:t>
                      </w:r>
                      <w:r>
                        <w:rPr>
                          <w:iCs/>
                        </w:rPr>
                        <w:t xml:space="preserve"> </w:t>
                      </w:r>
                      <w:r w:rsidR="00B84B68">
                        <w:rPr>
                          <w:iCs/>
                          <w:lang w:val="vi-VN"/>
                        </w:rPr>
                        <w:t>Phan Thị Phương Nam</w:t>
                      </w:r>
                    </w:p>
                    <w:p w14:paraId="4C41487B" w14:textId="77777777" w:rsidR="00B84B68" w:rsidRPr="00B84B68" w:rsidRDefault="00B84B68" w:rsidP="00FD6DB9">
                      <w:pPr>
                        <w:rPr>
                          <w:lang w:val="vi-VN"/>
                        </w:rPr>
                      </w:pPr>
                    </w:p>
                  </w:txbxContent>
                </v:textbox>
              </v:shape>
            </w:pict>
          </mc:Fallback>
        </mc:AlternateContent>
      </w:r>
    </w:p>
    <w:p w14:paraId="41CCE7D7" w14:textId="1CE828C9" w:rsidR="00254BD7" w:rsidRPr="008E3C0E" w:rsidRDefault="003A3DD1" w:rsidP="00254BD7">
      <w:pPr>
        <w:spacing w:line="360" w:lineRule="auto"/>
        <w:jc w:val="center"/>
        <w:rPr>
          <w:sz w:val="26"/>
          <w:szCs w:val="26"/>
          <w:lang w:val="vi-VN"/>
        </w:rPr>
      </w:pPr>
      <w:r>
        <w:rPr>
          <w:noProof/>
          <w:sz w:val="26"/>
          <w:szCs w:val="26"/>
        </w:rPr>
        <mc:AlternateContent>
          <mc:Choice Requires="wps">
            <w:drawing>
              <wp:anchor distT="0" distB="0" distL="114300" distR="114300" simplePos="0" relativeHeight="251655680" behindDoc="0" locked="0" layoutInCell="1" allowOverlap="1" wp14:anchorId="52878F6B" wp14:editId="3EF01F28">
                <wp:simplePos x="0" y="0"/>
                <wp:positionH relativeFrom="column">
                  <wp:posOffset>3429000</wp:posOffset>
                </wp:positionH>
                <wp:positionV relativeFrom="paragraph">
                  <wp:posOffset>7620</wp:posOffset>
                </wp:positionV>
                <wp:extent cx="1828800" cy="800100"/>
                <wp:effectExtent l="4445" t="1905" r="0" b="0"/>
                <wp:wrapNone/>
                <wp:docPr id="126229737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7028888" w14:textId="77777777" w:rsidR="008C1DEC" w:rsidRPr="008C1DEC" w:rsidRDefault="008C1DEC">
                            <w:pPr>
                              <w:rPr>
                                <w:i/>
                              </w:rPr>
                            </w:pPr>
                            <w:r w:rsidRPr="008C1DEC">
                              <w:rPr>
                                <w:i/>
                              </w:rPr>
                              <w:t>Sinh viên thực hiện:</w:t>
                            </w:r>
                          </w:p>
                          <w:p w14:paraId="073C729F" w14:textId="77777777" w:rsidR="008C1DEC" w:rsidRPr="00765D58" w:rsidRDefault="008C1DEC">
                            <w:pPr>
                              <w:rPr>
                                <w:lang w:val="vi-VN"/>
                              </w:rPr>
                            </w:pPr>
                            <w:r w:rsidRPr="00065518">
                              <w:t>Họ tên:</w:t>
                            </w:r>
                            <w:r w:rsidR="00765D58">
                              <w:rPr>
                                <w:lang w:val="vi-VN"/>
                              </w:rPr>
                              <w:t xml:space="preserve"> Nguyễn Văn Tổng</w:t>
                            </w:r>
                          </w:p>
                          <w:p w14:paraId="3505ED7E" w14:textId="77777777" w:rsidR="008C1DEC" w:rsidRPr="00765D58" w:rsidRDefault="008C1DEC">
                            <w:pPr>
                              <w:rPr>
                                <w:lang w:val="vi-VN"/>
                              </w:rPr>
                            </w:pPr>
                            <w:r w:rsidRPr="00065518">
                              <w:t>MSSV:</w:t>
                            </w:r>
                            <w:r w:rsidR="00765D58">
                              <w:rPr>
                                <w:lang w:val="vi-VN"/>
                              </w:rPr>
                              <w:t xml:space="preserve"> 110122188</w:t>
                            </w:r>
                          </w:p>
                          <w:p w14:paraId="3F74C94C" w14:textId="77777777" w:rsidR="008C1DEC" w:rsidRPr="00765D58" w:rsidRDefault="008C1DEC">
                            <w:pPr>
                              <w:rPr>
                                <w:lang w:val="vi-VN"/>
                              </w:rPr>
                            </w:pPr>
                            <w:r w:rsidRPr="00065518">
                              <w:t>Lớp:</w:t>
                            </w:r>
                            <w:r w:rsidR="00765D58">
                              <w:rPr>
                                <w:lang w:val="vi-VN"/>
                              </w:rPr>
                              <w:t xml:space="preserve"> DA22T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2878F6B" id="Text Box 3" o:spid="_x0000_s1027" type="#_x0000_t202" style="position:absolute;left:0;text-align:left;margin-left:270pt;margin-top:.6pt;width:2in;height:63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" stroked="f">
                <v:textbox>
                  <w:txbxContent>
                    <w:p w14:paraId="07028888" w14:textId="77777777" w:rsidR="008C1DEC" w:rsidRPr="008C1DEC" w:rsidRDefault="008C1DEC">
                      <w:pPr>
                        <w:rPr>
                          <w:i/>
                        </w:rPr>
                      </w:pPr>
                      <w:r w:rsidRPr="008C1DEC">
                        <w:rPr>
                          <w:i/>
                        </w:rPr>
                        <w:t>Sinh viên thực hiện:</w:t>
                      </w:r>
                    </w:p>
                    <w:p w14:paraId="073C729F" w14:textId="77777777" w:rsidR="008C1DEC" w:rsidRPr="00765D58" w:rsidRDefault="008C1DEC">
                      <w:pPr>
                        <w:rPr>
                          <w:lang w:val="vi-VN"/>
                        </w:rPr>
                      </w:pPr>
                      <w:r w:rsidRPr="00065518">
                        <w:t>Họ tên:</w:t>
                      </w:r>
                      <w:r w:rsidR="00765D58">
                        <w:rPr>
                          <w:lang w:val="vi-VN"/>
                        </w:rPr>
                        <w:t xml:space="preserve"> Nguyễn Văn Tổng</w:t>
                      </w:r>
                    </w:p>
                    <w:p w14:paraId="3505ED7E" w14:textId="77777777" w:rsidR="008C1DEC" w:rsidRPr="00765D58" w:rsidRDefault="008C1DEC">
                      <w:pPr>
                        <w:rPr>
                          <w:lang w:val="vi-VN"/>
                        </w:rPr>
                      </w:pPr>
                      <w:r w:rsidRPr="00065518">
                        <w:t>MSSV:</w:t>
                      </w:r>
                      <w:r w:rsidR="00765D58">
                        <w:rPr>
                          <w:lang w:val="vi-VN"/>
                        </w:rPr>
                        <w:t xml:space="preserve"> 110122188</w:t>
                      </w:r>
                    </w:p>
                    <w:p w14:paraId="3F74C94C" w14:textId="77777777" w:rsidR="008C1DEC" w:rsidRPr="00765D58" w:rsidRDefault="008C1DEC">
                      <w:pPr>
                        <w:rPr>
                          <w:lang w:val="vi-VN"/>
                        </w:rPr>
                      </w:pPr>
                      <w:r w:rsidRPr="00065518">
                        <w:t>Lớp:</w:t>
                      </w:r>
                      <w:r w:rsidR="00765D58">
                        <w:rPr>
                          <w:lang w:val="vi-VN"/>
                        </w:rPr>
                        <w:t xml:space="preserve"> DA22TTC</w:t>
                      </w:r>
                    </w:p>
                  </w:txbxContent>
                </v:textbox>
              </v:shape>
            </w:pict>
          </mc:Fallback>
        </mc:AlternateContent>
      </w:r>
    </w:p>
    <w:p w14:paraId="6CE70329" w14:textId="77777777" w:rsidR="00683997" w:rsidRPr="008E3C0E" w:rsidRDefault="00683997" w:rsidP="00254BD7">
      <w:pPr>
        <w:spacing w:line="360" w:lineRule="auto"/>
        <w:rPr>
          <w:sz w:val="26"/>
          <w:szCs w:val="26"/>
          <w:lang w:val="vi-VN"/>
        </w:rPr>
      </w:pPr>
    </w:p>
    <w:p w14:paraId="757136D9" w14:textId="77777777" w:rsidR="00683997" w:rsidRPr="008E3C0E" w:rsidRDefault="00683997" w:rsidP="00254BD7">
      <w:pPr>
        <w:spacing w:line="360" w:lineRule="auto"/>
        <w:rPr>
          <w:sz w:val="26"/>
          <w:szCs w:val="26"/>
          <w:lang w:val="vi-VN"/>
        </w:rPr>
      </w:pPr>
    </w:p>
    <w:p w14:paraId="135225E2" w14:textId="77777777" w:rsidR="00683997" w:rsidRPr="008E3C0E" w:rsidRDefault="00683997" w:rsidP="00254BD7">
      <w:pPr>
        <w:spacing w:line="360" w:lineRule="auto"/>
        <w:rPr>
          <w:sz w:val="26"/>
          <w:szCs w:val="26"/>
          <w:lang w:val="vi-VN"/>
        </w:rPr>
      </w:pPr>
    </w:p>
    <w:p w14:paraId="51841D1A" w14:textId="77777777" w:rsidR="00ED287E" w:rsidRPr="008E3C0E" w:rsidRDefault="00ED287E" w:rsidP="00254BD7">
      <w:pPr>
        <w:spacing w:line="360" w:lineRule="auto"/>
        <w:rPr>
          <w:sz w:val="26"/>
          <w:szCs w:val="26"/>
          <w:lang w:val="vi-VN"/>
        </w:rPr>
      </w:pPr>
    </w:p>
    <w:p w14:paraId="545D4BA8" w14:textId="77777777" w:rsidR="00ED287E" w:rsidRPr="008E3C0E" w:rsidRDefault="00ED287E" w:rsidP="00254BD7">
      <w:pPr>
        <w:spacing w:line="360" w:lineRule="auto"/>
        <w:rPr>
          <w:sz w:val="26"/>
          <w:szCs w:val="26"/>
          <w:lang w:val="vi-VN"/>
        </w:rPr>
      </w:pPr>
    </w:p>
    <w:p w14:paraId="103D2E54" w14:textId="77777777" w:rsidR="00254BD7" w:rsidRPr="008E3C0E" w:rsidRDefault="00254BD7" w:rsidP="00254BD7">
      <w:pPr>
        <w:spacing w:line="360" w:lineRule="auto"/>
        <w:rPr>
          <w:i/>
          <w:sz w:val="26"/>
          <w:szCs w:val="26"/>
          <w:lang w:val="vi-VN"/>
        </w:rPr>
      </w:pPr>
    </w:p>
    <w:p w14:paraId="162707F0" w14:textId="77777777" w:rsidR="008C1DEC" w:rsidRPr="008E3C0E" w:rsidRDefault="003F7B28" w:rsidP="003071A1">
      <w:pPr>
        <w:spacing w:line="360" w:lineRule="auto"/>
        <w:jc w:val="center"/>
        <w:rPr>
          <w:sz w:val="26"/>
          <w:szCs w:val="26"/>
          <w:lang w:val="vi-VN"/>
        </w:rPr>
      </w:pPr>
      <w:r w:rsidRPr="008E3C0E">
        <w:rPr>
          <w:b/>
          <w:bCs/>
          <w:i/>
          <w:sz w:val="26"/>
          <w:szCs w:val="26"/>
          <w:lang w:val="vi-VN"/>
        </w:rPr>
        <w:t>Trà Vinh, tháng</w:t>
      </w:r>
      <w:r w:rsidR="00DD3276" w:rsidRPr="008E3C0E">
        <w:rPr>
          <w:b/>
          <w:bCs/>
          <w:i/>
          <w:sz w:val="26"/>
          <w:szCs w:val="26"/>
          <w:lang w:val="vi-VN"/>
        </w:rPr>
        <w:t xml:space="preserve"> 12</w:t>
      </w:r>
      <w:r w:rsidRPr="008E3C0E">
        <w:rPr>
          <w:b/>
          <w:bCs/>
          <w:i/>
          <w:sz w:val="26"/>
          <w:szCs w:val="26"/>
          <w:lang w:val="vi-VN"/>
        </w:rPr>
        <w:t xml:space="preserve"> năm</w:t>
      </w:r>
      <w:r w:rsidR="00DD3276" w:rsidRPr="008E3C0E">
        <w:rPr>
          <w:b/>
          <w:bCs/>
          <w:i/>
          <w:sz w:val="26"/>
          <w:szCs w:val="26"/>
          <w:lang w:val="vi-VN"/>
        </w:rPr>
        <w:t xml:space="preserve"> 2024</w:t>
      </w:r>
    </w:p>
    <w:p w14:paraId="7268373C" w14:textId="77777777" w:rsidR="008C1DEC" w:rsidRPr="008E3C0E" w:rsidRDefault="008C1DEC" w:rsidP="00254BD7">
      <w:pPr>
        <w:jc w:val="center"/>
        <w:rPr>
          <w:sz w:val="26"/>
          <w:szCs w:val="26"/>
          <w:lang w:val="vi-VN"/>
        </w:rPr>
      </w:pPr>
    </w:p>
    <w:p w14:paraId="231BE9B7" w14:textId="77777777" w:rsidR="00254BD7" w:rsidRPr="008E3C0E" w:rsidRDefault="00254BD7" w:rsidP="009A510C">
      <w:pPr>
        <w:pStyle w:val="Noidung"/>
        <w:spacing w:line="240" w:lineRule="auto"/>
        <w:jc w:val="center"/>
      </w:pPr>
      <w:bookmarkStart w:id="21" w:name="_Toc181946630"/>
      <w:bookmarkStart w:id="22" w:name="_Toc181968267"/>
      <w:bookmarkStart w:id="23" w:name="_Toc181968582"/>
      <w:bookmarkStart w:id="24" w:name="_Toc181970082"/>
      <w:bookmarkStart w:id="25" w:name="_Toc181971730"/>
      <w:bookmarkStart w:id="26" w:name="_Toc181971773"/>
      <w:bookmarkStart w:id="27" w:name="_Toc181971917"/>
      <w:r w:rsidRPr="008E3C0E">
        <w:t>KHOA KỸ THUẬT VÀ CÔNG NGHỆ</w:t>
      </w:r>
      <w:bookmarkEnd w:id="21"/>
      <w:bookmarkEnd w:id="22"/>
      <w:bookmarkEnd w:id="23"/>
      <w:bookmarkEnd w:id="24"/>
      <w:bookmarkEnd w:id="25"/>
      <w:bookmarkEnd w:id="26"/>
      <w:bookmarkEnd w:id="27"/>
    </w:p>
    <w:p w14:paraId="00E1E122" w14:textId="77777777" w:rsidR="00254BD7" w:rsidRPr="008E3C0E" w:rsidRDefault="00254BD7" w:rsidP="009A510C">
      <w:pPr>
        <w:pStyle w:val="Noidung"/>
        <w:spacing w:line="240" w:lineRule="auto"/>
        <w:jc w:val="center"/>
        <w:rPr>
          <w:b/>
        </w:rPr>
      </w:pPr>
      <w:bookmarkStart w:id="28" w:name="_Toc181946631"/>
      <w:bookmarkStart w:id="29" w:name="_Toc181968268"/>
      <w:bookmarkStart w:id="30" w:name="_Toc181968583"/>
      <w:bookmarkStart w:id="31" w:name="_Toc181970083"/>
      <w:bookmarkStart w:id="32" w:name="_Toc181971731"/>
      <w:bookmarkStart w:id="33" w:name="_Toc181971774"/>
      <w:bookmarkStart w:id="34" w:name="_Toc181971918"/>
      <w:r w:rsidRPr="008E3C0E">
        <w:rPr>
          <w:b/>
        </w:rPr>
        <w:t>BỘ MÔN CÔNG NGHỆ THÔNG TIN</w:t>
      </w:r>
      <w:bookmarkEnd w:id="28"/>
      <w:bookmarkEnd w:id="29"/>
      <w:bookmarkEnd w:id="30"/>
      <w:bookmarkEnd w:id="31"/>
      <w:bookmarkEnd w:id="32"/>
      <w:bookmarkEnd w:id="33"/>
      <w:bookmarkEnd w:id="34"/>
    </w:p>
    <w:p w14:paraId="74868C0C" w14:textId="77777777" w:rsidR="00254BD7" w:rsidRPr="008E3C0E" w:rsidRDefault="00254BD7" w:rsidP="00254BD7">
      <w:pPr>
        <w:spacing w:line="360" w:lineRule="auto"/>
        <w:jc w:val="center"/>
        <w:rPr>
          <w:sz w:val="26"/>
          <w:szCs w:val="26"/>
          <w:lang w:val="vi-VN"/>
        </w:rPr>
      </w:pPr>
    </w:p>
    <w:p w14:paraId="68B79920" w14:textId="77777777" w:rsidR="0093037D" w:rsidRPr="008E3C0E" w:rsidRDefault="0093037D" w:rsidP="002E4526">
      <w:pPr>
        <w:spacing w:line="360" w:lineRule="auto"/>
        <w:jc w:val="center"/>
        <w:rPr>
          <w:sz w:val="26"/>
          <w:szCs w:val="26"/>
          <w:lang w:val="vi-VN"/>
        </w:rPr>
      </w:pPr>
    </w:p>
    <w:p w14:paraId="667A543D" w14:textId="72F07454" w:rsidR="00254BD7" w:rsidRDefault="003A3DD1" w:rsidP="002E4526">
      <w:pPr>
        <w:spacing w:line="360" w:lineRule="auto"/>
        <w:jc w:val="center"/>
        <w:rPr>
          <w:sz w:val="26"/>
          <w:szCs w:val="26"/>
        </w:rPr>
      </w:pPr>
      <w:r w:rsidRPr="0084274B">
        <w:rPr>
          <w:b/>
          <w:noProof/>
          <w:sz w:val="48"/>
        </w:rPr>
        <w:drawing>
          <wp:inline distT="0" distB="0" distL="0" distR="0" wp14:anchorId="36D07155" wp14:editId="74BCFCF0">
            <wp:extent cx="914400" cy="89281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892810"/>
                    </a:xfrm>
                    <a:prstGeom prst="rect">
                      <a:avLst/>
                    </a:prstGeom>
                    <a:noFill/>
                    <a:ln>
                      <a:noFill/>
                    </a:ln>
                  </pic:spPr>
                </pic:pic>
              </a:graphicData>
            </a:graphic>
          </wp:inline>
        </w:drawing>
      </w:r>
    </w:p>
    <w:p w14:paraId="7DFE8C69" w14:textId="77777777" w:rsidR="008C1DEC" w:rsidRDefault="008C1DEC" w:rsidP="008C1DEC">
      <w:pPr>
        <w:spacing w:line="360" w:lineRule="auto"/>
        <w:jc w:val="center"/>
        <w:rPr>
          <w:b/>
          <w:sz w:val="26"/>
          <w:szCs w:val="26"/>
        </w:rPr>
      </w:pPr>
    </w:p>
    <w:p w14:paraId="06DE1DC1" w14:textId="77777777" w:rsidR="008C1DEC" w:rsidRPr="009532AD" w:rsidRDefault="008C1DEC" w:rsidP="009532AD">
      <w:pPr>
        <w:spacing w:line="360" w:lineRule="auto"/>
        <w:rPr>
          <w:b/>
          <w:sz w:val="26"/>
          <w:szCs w:val="26"/>
          <w:lang w:val="vi-VN"/>
        </w:rPr>
      </w:pPr>
    </w:p>
    <w:p w14:paraId="122831A9" w14:textId="77777777" w:rsidR="008C1DEC" w:rsidRPr="0031012B" w:rsidRDefault="00FA05A8" w:rsidP="0031012B">
      <w:pPr>
        <w:pStyle w:val="Noidung"/>
        <w:spacing w:line="240" w:lineRule="auto"/>
        <w:jc w:val="center"/>
        <w:rPr>
          <w:b/>
          <w:bCs/>
        </w:rPr>
      </w:pPr>
      <w:bookmarkStart w:id="35" w:name="_Toc181946632"/>
      <w:bookmarkStart w:id="36" w:name="_Toc181968269"/>
      <w:bookmarkStart w:id="37" w:name="_Toc181968584"/>
      <w:bookmarkStart w:id="38" w:name="_Toc181970084"/>
      <w:bookmarkStart w:id="39" w:name="_Toc181971732"/>
      <w:bookmarkStart w:id="40" w:name="_Toc181971775"/>
      <w:bookmarkStart w:id="41" w:name="_Toc181971919"/>
      <w:r w:rsidRPr="0031012B">
        <w:rPr>
          <w:b/>
          <w:bCs/>
        </w:rPr>
        <w:t xml:space="preserve">THỰC TẬP </w:t>
      </w:r>
      <w:r w:rsidR="002768F3" w:rsidRPr="0031012B">
        <w:rPr>
          <w:b/>
          <w:bCs/>
        </w:rPr>
        <w:t xml:space="preserve">ĐỒ ÁN </w:t>
      </w:r>
      <w:bookmarkEnd w:id="35"/>
      <w:r w:rsidR="00765D58" w:rsidRPr="0031012B">
        <w:rPr>
          <w:b/>
          <w:bCs/>
        </w:rPr>
        <w:t>CƠ SỞ NGÀNH</w:t>
      </w:r>
      <w:bookmarkEnd w:id="36"/>
      <w:bookmarkEnd w:id="37"/>
      <w:bookmarkEnd w:id="38"/>
      <w:bookmarkEnd w:id="39"/>
      <w:bookmarkEnd w:id="40"/>
      <w:bookmarkEnd w:id="41"/>
    </w:p>
    <w:p w14:paraId="2B05CAE1" w14:textId="77777777" w:rsidR="008C1DEC" w:rsidRDefault="00E00262" w:rsidP="0031012B">
      <w:pPr>
        <w:pStyle w:val="Noidung"/>
        <w:spacing w:line="240" w:lineRule="auto"/>
        <w:jc w:val="center"/>
        <w:rPr>
          <w:b/>
          <w:bCs/>
          <w:szCs w:val="26"/>
        </w:rPr>
      </w:pPr>
      <w:r w:rsidRPr="0031012B">
        <w:rPr>
          <w:b/>
          <w:bCs/>
          <w:szCs w:val="26"/>
        </w:rPr>
        <w:t xml:space="preserve">HỌC KỲ </w:t>
      </w:r>
      <w:r w:rsidR="00DD3276" w:rsidRPr="0031012B">
        <w:rPr>
          <w:b/>
          <w:bCs/>
          <w:szCs w:val="26"/>
        </w:rPr>
        <w:t>I</w:t>
      </w:r>
      <w:r w:rsidR="008C1DEC" w:rsidRPr="0031012B">
        <w:rPr>
          <w:b/>
          <w:bCs/>
          <w:szCs w:val="26"/>
        </w:rPr>
        <w:t xml:space="preserve">, NĂM HỌC </w:t>
      </w:r>
      <w:r w:rsidR="00DD3276" w:rsidRPr="0031012B">
        <w:rPr>
          <w:b/>
          <w:bCs/>
          <w:szCs w:val="26"/>
        </w:rPr>
        <w:t>2024-2025</w:t>
      </w:r>
    </w:p>
    <w:p w14:paraId="40459E0D" w14:textId="77777777" w:rsidR="009532AD" w:rsidRPr="0031012B" w:rsidRDefault="009532AD" w:rsidP="0031012B">
      <w:pPr>
        <w:pStyle w:val="Noidung"/>
        <w:spacing w:line="240" w:lineRule="auto"/>
        <w:jc w:val="center"/>
        <w:rPr>
          <w:b/>
          <w:bCs/>
          <w:szCs w:val="26"/>
        </w:rPr>
      </w:pPr>
    </w:p>
    <w:p w14:paraId="1844F335" w14:textId="77777777" w:rsidR="00254BD7" w:rsidRPr="008F0335" w:rsidRDefault="009A026E" w:rsidP="008836B6">
      <w:pPr>
        <w:tabs>
          <w:tab w:val="left" w:pos="3969"/>
        </w:tabs>
        <w:spacing w:line="360" w:lineRule="auto"/>
        <w:jc w:val="center"/>
        <w:rPr>
          <w:b/>
          <w:sz w:val="44"/>
          <w:szCs w:val="44"/>
          <w:lang w:val="vi-VN"/>
        </w:rPr>
      </w:pPr>
      <w:r w:rsidRPr="008F0335">
        <w:rPr>
          <w:b/>
          <w:sz w:val="44"/>
          <w:szCs w:val="44"/>
          <w:lang w:val="vi-VN"/>
        </w:rPr>
        <w:t>THIẾT KẾ VÀ CÀI ĐẶT CƠ SỞ DỮ LIỆU CHO HỆ THỐNG ĐẶT LỊCH KHÁM BỆNH TRỰC TUYẾN TẠI MỘT SỐ BỆNH VIỆN.</w:t>
      </w:r>
    </w:p>
    <w:p w14:paraId="2832E716" w14:textId="77777777" w:rsidR="0093037D" w:rsidRPr="008F0335" w:rsidRDefault="0093037D" w:rsidP="00254BD7">
      <w:pPr>
        <w:spacing w:line="360" w:lineRule="auto"/>
        <w:jc w:val="center"/>
        <w:rPr>
          <w:b/>
          <w:sz w:val="26"/>
          <w:szCs w:val="26"/>
          <w:lang w:val="vi-VN"/>
        </w:rPr>
      </w:pPr>
    </w:p>
    <w:p w14:paraId="43D7FEA0" w14:textId="77777777" w:rsidR="0093037D" w:rsidRDefault="0093037D" w:rsidP="00683997">
      <w:pPr>
        <w:spacing w:line="360" w:lineRule="auto"/>
        <w:rPr>
          <w:b/>
          <w:sz w:val="26"/>
          <w:szCs w:val="26"/>
          <w:lang w:val="vi-VN"/>
        </w:rPr>
      </w:pPr>
    </w:p>
    <w:p w14:paraId="3A04F3C1" w14:textId="77777777" w:rsidR="00EF4DD3" w:rsidRDefault="00EF4DD3" w:rsidP="00683997">
      <w:pPr>
        <w:spacing w:line="360" w:lineRule="auto"/>
        <w:rPr>
          <w:b/>
          <w:sz w:val="26"/>
          <w:szCs w:val="26"/>
          <w:lang w:val="vi-VN"/>
        </w:rPr>
      </w:pPr>
    </w:p>
    <w:p w14:paraId="50500C7A" w14:textId="77777777" w:rsidR="00254BD7" w:rsidRPr="008F0335" w:rsidRDefault="00254BD7" w:rsidP="008836B6">
      <w:pPr>
        <w:spacing w:line="360" w:lineRule="auto"/>
        <w:rPr>
          <w:sz w:val="26"/>
          <w:szCs w:val="26"/>
          <w:lang w:val="vi-VN"/>
        </w:rPr>
      </w:pPr>
    </w:p>
    <w:p w14:paraId="29FB81AF" w14:textId="331545BD" w:rsidR="00254BD7" w:rsidRPr="008F0335" w:rsidRDefault="00B84B68" w:rsidP="00254BD7">
      <w:pPr>
        <w:spacing w:line="360" w:lineRule="auto"/>
        <w:rPr>
          <w:sz w:val="26"/>
          <w:szCs w:val="26"/>
          <w:lang w:val="vi-VN"/>
        </w:rPr>
      </w:pPr>
      <w:r>
        <w:rPr>
          <w:noProof/>
          <w:sz w:val="26"/>
          <w:szCs w:val="26"/>
        </w:rPr>
        <mc:AlternateContent>
          <mc:Choice Requires="wps">
            <w:drawing>
              <wp:anchor distT="0" distB="0" distL="114300" distR="114300" simplePos="0" relativeHeight="251656704" behindDoc="0" locked="0" layoutInCell="1" allowOverlap="1" wp14:anchorId="3595D39D" wp14:editId="4C525A90">
                <wp:simplePos x="0" y="0"/>
                <wp:positionH relativeFrom="column">
                  <wp:posOffset>574675</wp:posOffset>
                </wp:positionH>
                <wp:positionV relativeFrom="paragraph">
                  <wp:posOffset>283845</wp:posOffset>
                </wp:positionV>
                <wp:extent cx="1943100" cy="685800"/>
                <wp:effectExtent l="0" t="0" r="0" b="0"/>
                <wp:wrapNone/>
                <wp:docPr id="1792385194"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3100" cy="6858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021EFA8" w14:textId="77777777" w:rsidR="008C1DEC" w:rsidRDefault="00390117">
                            <w:pPr>
                              <w:rPr>
                                <w:i/>
                              </w:rPr>
                            </w:pPr>
                            <w:r>
                              <w:rPr>
                                <w:i/>
                              </w:rPr>
                              <w:t>Giảng</w:t>
                            </w:r>
                            <w:r w:rsidR="008C1DEC" w:rsidRPr="008C1DEC">
                              <w:rPr>
                                <w:i/>
                              </w:rPr>
                              <w:t xml:space="preserve"> viên hướng dẫn:</w:t>
                            </w:r>
                          </w:p>
                          <w:p w14:paraId="5F42FE7A" w14:textId="2829719A" w:rsidR="00B84B68" w:rsidRPr="00B84B68" w:rsidRDefault="00FD6DB9" w:rsidP="00FD6DB9">
                            <w:pPr>
                              <w:rPr>
                                <w:iCs/>
                                <w:lang w:val="vi-VN"/>
                              </w:rPr>
                            </w:pPr>
                            <w:r w:rsidRPr="006961F5">
                              <w:rPr>
                                <w:iCs/>
                              </w:rPr>
                              <w:t>ThS.</w:t>
                            </w:r>
                            <w:r>
                              <w:rPr>
                                <w:iCs/>
                              </w:rPr>
                              <w:t xml:space="preserve"> </w:t>
                            </w:r>
                            <w:r w:rsidR="00B84B68">
                              <w:rPr>
                                <w:iCs/>
                                <w:lang w:val="vi-VN"/>
                              </w:rPr>
                              <w:t>Phan Thị Phương Nam</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95D39D" id="Text Box 5" o:spid="_x0000_s1028" type="#_x0000_t202" style="position:absolute;margin-left:45.25pt;margin-top:22.35pt;width:153pt;height:54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" stroked="f">
                <v:textbox>
                  <w:txbxContent>
                    <w:p w14:paraId="1021EFA8" w14:textId="77777777" w:rsidR="008C1DEC" w:rsidRDefault="00390117">
                      <w:pPr>
                        <w:rPr>
                          <w:i/>
                        </w:rPr>
                      </w:pPr>
                      <w:r>
                        <w:rPr>
                          <w:i/>
                        </w:rPr>
                        <w:t>Giảng</w:t>
                      </w:r>
                      <w:r w:rsidR="008C1DEC" w:rsidRPr="008C1DEC">
                        <w:rPr>
                          <w:i/>
                        </w:rPr>
                        <w:t xml:space="preserve"> viên hướng dẫn:</w:t>
                      </w:r>
                    </w:p>
                    <w:p w14:paraId="5F42FE7A" w14:textId="2829719A" w:rsidR="00B84B68" w:rsidRPr="00B84B68" w:rsidRDefault="00FD6DB9" w:rsidP="00FD6DB9">
                      <w:pPr>
                        <w:rPr>
                          <w:iCs/>
                          <w:lang w:val="vi-VN"/>
                        </w:rPr>
                      </w:pPr>
                      <w:r w:rsidRPr="006961F5">
                        <w:rPr>
                          <w:iCs/>
                        </w:rPr>
                        <w:t>ThS.</w:t>
                      </w:r>
                      <w:r>
                        <w:rPr>
                          <w:iCs/>
                        </w:rPr>
                        <w:t xml:space="preserve"> </w:t>
                      </w:r>
                      <w:r w:rsidR="00B84B68">
                        <w:rPr>
                          <w:iCs/>
                          <w:lang w:val="vi-VN"/>
                        </w:rPr>
                        <w:t>Phan Thị Phương Nam</w:t>
                      </w:r>
                    </w:p>
                  </w:txbxContent>
                </v:textbox>
              </v:shape>
            </w:pict>
          </mc:Fallback>
        </mc:AlternateContent>
      </w:r>
    </w:p>
    <w:p w14:paraId="30AAD67D" w14:textId="1B735875" w:rsidR="00254BD7" w:rsidRPr="008F0335" w:rsidRDefault="003A3DD1" w:rsidP="00254BD7">
      <w:pPr>
        <w:spacing w:line="360" w:lineRule="auto"/>
        <w:jc w:val="center"/>
        <w:rPr>
          <w:sz w:val="26"/>
          <w:szCs w:val="26"/>
          <w:lang w:val="vi-VN"/>
        </w:rPr>
      </w:pPr>
      <w:r>
        <w:rPr>
          <w:noProof/>
          <w:sz w:val="26"/>
          <w:szCs w:val="26"/>
        </w:rPr>
        <mc:AlternateContent>
          <mc:Choice Requires="wps">
            <w:drawing>
              <wp:anchor distT="0" distB="0" distL="114300" distR="114300" simplePos="0" relativeHeight="251657728" behindDoc="0" locked="0" layoutInCell="1" allowOverlap="1" wp14:anchorId="4FE3FC69" wp14:editId="02252EE7">
                <wp:simplePos x="0" y="0"/>
                <wp:positionH relativeFrom="column">
                  <wp:posOffset>3429000</wp:posOffset>
                </wp:positionH>
                <wp:positionV relativeFrom="paragraph">
                  <wp:posOffset>7620</wp:posOffset>
                </wp:positionV>
                <wp:extent cx="1828800" cy="800100"/>
                <wp:effectExtent l="4445" t="0" r="0" b="635"/>
                <wp:wrapNone/>
                <wp:docPr id="86084447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8001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0997342" w14:textId="77777777" w:rsidR="008C1DEC" w:rsidRPr="008C1DEC" w:rsidRDefault="008C1DEC">
                            <w:pPr>
                              <w:rPr>
                                <w:i/>
                              </w:rPr>
                            </w:pPr>
                            <w:r w:rsidRPr="008C1DEC">
                              <w:rPr>
                                <w:i/>
                              </w:rPr>
                              <w:t>Sinh viên thực hiện:</w:t>
                            </w:r>
                          </w:p>
                          <w:p w14:paraId="49E7B029" w14:textId="77777777" w:rsidR="008C1DEC" w:rsidRPr="00765D58" w:rsidRDefault="008C1DEC">
                            <w:pPr>
                              <w:rPr>
                                <w:lang w:val="vi-VN"/>
                              </w:rPr>
                            </w:pPr>
                            <w:r w:rsidRPr="00065518">
                              <w:t>Họ tên:</w:t>
                            </w:r>
                            <w:r w:rsidR="00765D58">
                              <w:rPr>
                                <w:lang w:val="vi-VN"/>
                              </w:rPr>
                              <w:t xml:space="preserve"> Nguyễn Văn Tổng</w:t>
                            </w:r>
                          </w:p>
                          <w:p w14:paraId="585DFCD2" w14:textId="77777777" w:rsidR="008C1DEC" w:rsidRPr="00765D58" w:rsidRDefault="008C1DEC">
                            <w:pPr>
                              <w:rPr>
                                <w:lang w:val="vi-VN"/>
                              </w:rPr>
                            </w:pPr>
                            <w:r w:rsidRPr="00065518">
                              <w:t>MSSV:</w:t>
                            </w:r>
                            <w:r w:rsidR="00765D58">
                              <w:rPr>
                                <w:lang w:val="vi-VN"/>
                              </w:rPr>
                              <w:t xml:space="preserve"> 110122188</w:t>
                            </w:r>
                          </w:p>
                          <w:p w14:paraId="28B8DBA8" w14:textId="77777777" w:rsidR="008C1DEC" w:rsidRPr="00765D58" w:rsidRDefault="008C1DEC">
                            <w:pPr>
                              <w:rPr>
                                <w:lang w:val="vi-VN"/>
                              </w:rPr>
                            </w:pPr>
                            <w:r w:rsidRPr="00065518">
                              <w:t>Lớp:</w:t>
                            </w:r>
                            <w:r w:rsidR="00765D58">
                              <w:rPr>
                                <w:lang w:val="vi-VN"/>
                              </w:rPr>
                              <w:t xml:space="preserve"> DA22T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FE3FC69" id="Text Box 6" o:spid="_x0000_s1029" type="#_x0000_t202" style="position:absolute;left:0;text-align:left;margin-left:270pt;margin-top:.6pt;width:2in;height:63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" stroked="f">
                <v:textbox>
                  <w:txbxContent>
                    <w:p w14:paraId="70997342" w14:textId="77777777" w:rsidR="008C1DEC" w:rsidRPr="008C1DEC" w:rsidRDefault="008C1DEC">
                      <w:pPr>
                        <w:rPr>
                          <w:i/>
                        </w:rPr>
                      </w:pPr>
                      <w:r w:rsidRPr="008C1DEC">
                        <w:rPr>
                          <w:i/>
                        </w:rPr>
                        <w:t>Sinh viên thực hiện:</w:t>
                      </w:r>
                    </w:p>
                    <w:p w14:paraId="49E7B029" w14:textId="77777777" w:rsidR="008C1DEC" w:rsidRPr="00765D58" w:rsidRDefault="008C1DEC">
                      <w:pPr>
                        <w:rPr>
                          <w:lang w:val="vi-VN"/>
                        </w:rPr>
                      </w:pPr>
                      <w:r w:rsidRPr="00065518">
                        <w:t>Họ tên:</w:t>
                      </w:r>
                      <w:r w:rsidR="00765D58">
                        <w:rPr>
                          <w:lang w:val="vi-VN"/>
                        </w:rPr>
                        <w:t xml:space="preserve"> Nguyễn Văn Tổng</w:t>
                      </w:r>
                    </w:p>
                    <w:p w14:paraId="585DFCD2" w14:textId="77777777" w:rsidR="008C1DEC" w:rsidRPr="00765D58" w:rsidRDefault="008C1DEC">
                      <w:pPr>
                        <w:rPr>
                          <w:lang w:val="vi-VN"/>
                        </w:rPr>
                      </w:pPr>
                      <w:r w:rsidRPr="00065518">
                        <w:t>MSSV:</w:t>
                      </w:r>
                      <w:r w:rsidR="00765D58">
                        <w:rPr>
                          <w:lang w:val="vi-VN"/>
                        </w:rPr>
                        <w:t xml:space="preserve"> 110122188</w:t>
                      </w:r>
                    </w:p>
                    <w:p w14:paraId="28B8DBA8" w14:textId="77777777" w:rsidR="008C1DEC" w:rsidRPr="00765D58" w:rsidRDefault="008C1DEC">
                      <w:pPr>
                        <w:rPr>
                          <w:lang w:val="vi-VN"/>
                        </w:rPr>
                      </w:pPr>
                      <w:r w:rsidRPr="00065518">
                        <w:t>Lớp:</w:t>
                      </w:r>
                      <w:r w:rsidR="00765D58">
                        <w:rPr>
                          <w:lang w:val="vi-VN"/>
                        </w:rPr>
                        <w:t xml:space="preserve"> DA22TTC</w:t>
                      </w:r>
                    </w:p>
                  </w:txbxContent>
                </v:textbox>
              </v:shape>
            </w:pict>
          </mc:Fallback>
        </mc:AlternateContent>
      </w:r>
    </w:p>
    <w:p w14:paraId="24F350EE" w14:textId="77777777" w:rsidR="00683997" w:rsidRPr="008F0335" w:rsidRDefault="00683997" w:rsidP="00254BD7">
      <w:pPr>
        <w:spacing w:line="360" w:lineRule="auto"/>
        <w:rPr>
          <w:sz w:val="26"/>
          <w:szCs w:val="26"/>
          <w:lang w:val="vi-VN"/>
        </w:rPr>
      </w:pPr>
    </w:p>
    <w:p w14:paraId="257473EF" w14:textId="77777777" w:rsidR="00683997" w:rsidRPr="008F0335" w:rsidRDefault="00683997" w:rsidP="00254BD7">
      <w:pPr>
        <w:spacing w:line="360" w:lineRule="auto"/>
        <w:rPr>
          <w:sz w:val="26"/>
          <w:szCs w:val="26"/>
          <w:lang w:val="vi-VN"/>
        </w:rPr>
      </w:pPr>
    </w:p>
    <w:p w14:paraId="7F905782" w14:textId="77777777" w:rsidR="00683997" w:rsidRPr="008F0335" w:rsidRDefault="00683997" w:rsidP="00254BD7">
      <w:pPr>
        <w:spacing w:line="360" w:lineRule="auto"/>
        <w:rPr>
          <w:sz w:val="26"/>
          <w:szCs w:val="26"/>
          <w:lang w:val="vi-VN"/>
        </w:rPr>
      </w:pPr>
    </w:p>
    <w:p w14:paraId="44FD213E" w14:textId="77777777" w:rsidR="008C1DEC" w:rsidRPr="00181ECE" w:rsidRDefault="008C1DEC" w:rsidP="00254BD7">
      <w:pPr>
        <w:spacing w:line="360" w:lineRule="auto"/>
        <w:rPr>
          <w:sz w:val="26"/>
          <w:szCs w:val="26"/>
          <w:lang w:val="vi-VN"/>
        </w:rPr>
      </w:pPr>
    </w:p>
    <w:p w14:paraId="3DF12350" w14:textId="77777777" w:rsidR="008C1DEC" w:rsidRDefault="008C1DEC" w:rsidP="00254BD7">
      <w:pPr>
        <w:spacing w:line="360" w:lineRule="auto"/>
        <w:rPr>
          <w:sz w:val="26"/>
          <w:szCs w:val="26"/>
          <w:lang w:val="vi-VN"/>
        </w:rPr>
      </w:pPr>
    </w:p>
    <w:p w14:paraId="38E70CE5" w14:textId="77777777" w:rsidR="00EF4DD3" w:rsidRDefault="00EF4DD3" w:rsidP="00254BD7">
      <w:pPr>
        <w:spacing w:line="360" w:lineRule="auto"/>
        <w:rPr>
          <w:sz w:val="26"/>
          <w:szCs w:val="26"/>
          <w:lang w:val="vi-VN"/>
        </w:rPr>
      </w:pPr>
    </w:p>
    <w:p w14:paraId="6653290C" w14:textId="77777777" w:rsidR="00254BD7" w:rsidRPr="009A510C" w:rsidRDefault="00254BD7" w:rsidP="00254BD7">
      <w:pPr>
        <w:spacing w:line="360" w:lineRule="auto"/>
        <w:rPr>
          <w:i/>
          <w:sz w:val="26"/>
          <w:szCs w:val="26"/>
          <w:lang w:val="vi-VN"/>
        </w:rPr>
      </w:pPr>
    </w:p>
    <w:p w14:paraId="1F5AAFB1" w14:textId="77777777" w:rsidR="00797DBE" w:rsidRPr="00FD6DB9" w:rsidRDefault="003F7B28" w:rsidP="00254BD7">
      <w:pPr>
        <w:spacing w:line="360" w:lineRule="auto"/>
        <w:jc w:val="center"/>
        <w:rPr>
          <w:b/>
          <w:bCs/>
          <w:i/>
        </w:rPr>
        <w:sectPr w:rsidR="00797DBE" w:rsidRPr="00FD6DB9" w:rsidSect="00B80374">
          <w:footerReference w:type="even" r:id="rId9"/>
          <w:footerReference w:type="default" r:id="rId10"/>
          <w:pgSz w:w="11907" w:h="16840" w:code="9"/>
          <w:pgMar w:top="1138" w:right="1138" w:bottom="1138" w:left="1701" w:header="720" w:footer="720" w:gutter="0"/>
          <w:pgBorders>
            <w:top w:val="thinThickSmallGap" w:sz="24" w:space="1" w:color="auto"/>
            <w:left w:val="thinThickSmallGap" w:sz="24" w:space="4" w:color="auto"/>
            <w:bottom w:val="thickThinSmallGap" w:sz="24" w:space="1" w:color="auto"/>
            <w:right w:val="thickThinSmallGap" w:sz="24" w:space="4" w:color="auto"/>
          </w:pgBorders>
          <w:pgNumType w:start="1"/>
          <w:cols w:space="720"/>
        </w:sectPr>
      </w:pPr>
      <w:r w:rsidRPr="00FD6DB9">
        <w:rPr>
          <w:b/>
          <w:bCs/>
          <w:i/>
          <w:sz w:val="26"/>
          <w:szCs w:val="26"/>
        </w:rPr>
        <w:t>Trà Vinh, tháng</w:t>
      </w:r>
      <w:r w:rsidR="00DD3276">
        <w:rPr>
          <w:b/>
          <w:bCs/>
          <w:i/>
          <w:sz w:val="26"/>
          <w:szCs w:val="26"/>
        </w:rPr>
        <w:t xml:space="preserve"> 12</w:t>
      </w:r>
      <w:r w:rsidRPr="00FD6DB9">
        <w:rPr>
          <w:b/>
          <w:bCs/>
          <w:i/>
          <w:sz w:val="26"/>
          <w:szCs w:val="26"/>
        </w:rPr>
        <w:t xml:space="preserve"> năm</w:t>
      </w:r>
      <w:r w:rsidR="00DD3276">
        <w:rPr>
          <w:b/>
          <w:bCs/>
          <w:i/>
          <w:sz w:val="26"/>
          <w:szCs w:val="26"/>
        </w:rPr>
        <w:t xml:space="preserve"> 2024</w:t>
      </w:r>
    </w:p>
    <w:p w14:paraId="7512D637" w14:textId="5E0287C9" w:rsidR="00A92A3E" w:rsidRPr="005428DD" w:rsidRDefault="003A3DD1" w:rsidP="00A92A3E">
      <w:pPr>
        <w:spacing w:line="360" w:lineRule="auto"/>
        <w:ind w:left="360"/>
        <w:rPr>
          <w:sz w:val="26"/>
          <w:szCs w:val="26"/>
        </w:rPr>
      </w:pPr>
      <w:r>
        <w:rPr>
          <w:b/>
          <w:bCs/>
          <w:noProof/>
          <w:sz w:val="26"/>
          <w:szCs w:val="26"/>
        </w:rPr>
        <w:lastRenderedPageBreak/>
        <mc:AlternateContent>
          <mc:Choice Requires="wps">
            <w:drawing>
              <wp:anchor distT="0" distB="0" distL="114300" distR="114300" simplePos="0" relativeHeight="251658752" behindDoc="0" locked="0" layoutInCell="1" allowOverlap="1" wp14:anchorId="785721D5" wp14:editId="7CD6F85A">
                <wp:simplePos x="0" y="0"/>
                <wp:positionH relativeFrom="column">
                  <wp:posOffset>114300</wp:posOffset>
                </wp:positionH>
                <wp:positionV relativeFrom="paragraph">
                  <wp:posOffset>87630</wp:posOffset>
                </wp:positionV>
                <wp:extent cx="5372100" cy="9144000"/>
                <wp:effectExtent l="12700" t="6985" r="6350" b="12065"/>
                <wp:wrapNone/>
                <wp:docPr id="809607183"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2100" cy="9144000"/>
                        </a:xfrm>
                        <a:prstGeom prst="rect">
                          <a:avLst/>
                        </a:prstGeom>
                        <a:solidFill>
                          <a:srgbClr val="FFFFFF"/>
                        </a:solidFill>
                        <a:ln w="9525">
                          <a:solidFill>
                            <a:srgbClr val="000000"/>
                          </a:solidFill>
                          <a:miter lim="800000"/>
                          <a:headEnd/>
                          <a:tailEnd/>
                        </a:ln>
                      </wps:spPr>
                      <wps:txbx>
                        <w:txbxContent>
                          <w:p w14:paraId="7384AB64" w14:textId="77777777" w:rsidR="00A92A3E" w:rsidRDefault="00A92A3E" w:rsidP="002C777D">
                            <w:pPr>
                              <w:jc w:val="center"/>
                            </w:pPr>
                          </w:p>
                          <w:p w14:paraId="43B0038E" w14:textId="77777777" w:rsidR="00A92A3E" w:rsidRPr="0031012B" w:rsidRDefault="000E13C1" w:rsidP="0031012B">
                            <w:pPr>
                              <w:pStyle w:val="Heading1"/>
                              <w:numPr>
                                <w:ilvl w:val="0"/>
                                <w:numId w:val="0"/>
                              </w:numPr>
                              <w:ind w:left="432"/>
                              <w:rPr>
                                <w:sz w:val="24"/>
                              </w:rPr>
                            </w:pPr>
                            <w:bookmarkStart w:id="42" w:name="_Toc187207531"/>
                            <w:r w:rsidRPr="0031012B">
                              <w:rPr>
                                <w:sz w:val="24"/>
                              </w:rPr>
                              <w:t>NHẬN XÉT CỦA GIẢNG</w:t>
                            </w:r>
                            <w:r w:rsidR="00A92A3E" w:rsidRPr="0031012B">
                              <w:rPr>
                                <w:sz w:val="24"/>
                              </w:rPr>
                              <w:t xml:space="preserve"> VIÊN HƯỚNG DẪN</w:t>
                            </w:r>
                            <w:bookmarkEnd w:id="42"/>
                          </w:p>
                          <w:p w14:paraId="52852B89" w14:textId="77777777" w:rsidR="00D94BE9" w:rsidRDefault="00D94BE9" w:rsidP="002C777D">
                            <w:pPr>
                              <w:jc w:val="center"/>
                              <w:rPr>
                                <w:b/>
                              </w:rPr>
                            </w:pPr>
                          </w:p>
                          <w:p w14:paraId="59E41583" w14:textId="77777777" w:rsidR="00D94BE9" w:rsidRPr="008711E1" w:rsidRDefault="00D94BE9" w:rsidP="002C777D">
                            <w:pPr>
                              <w:jc w:val="center"/>
                              <w:rPr>
                                <w:b/>
                              </w:rPr>
                            </w:pPr>
                          </w:p>
                          <w:p w14:paraId="1E1A2E44" w14:textId="77777777" w:rsidR="00A92A3E" w:rsidRDefault="00D87F92" w:rsidP="00D94BE9">
                            <w:pPr>
                              <w:tabs>
                                <w:tab w:val="left" w:pos="1260"/>
                                <w:tab w:val="right" w:leader="dot" w:pos="7740"/>
                              </w:tabs>
                              <w:jc w:val="both"/>
                            </w:pPr>
                            <w:r>
                              <w:tab/>
                            </w:r>
                            <w:r>
                              <w:tab/>
                            </w:r>
                          </w:p>
                          <w:p w14:paraId="6D6D9ADA" w14:textId="77777777" w:rsidR="00D87F92" w:rsidRDefault="00D87F92" w:rsidP="00D87F92">
                            <w:pPr>
                              <w:tabs>
                                <w:tab w:val="left" w:pos="540"/>
                                <w:tab w:val="right" w:leader="dot" w:pos="7740"/>
                              </w:tabs>
                              <w:jc w:val="both"/>
                            </w:pPr>
                            <w:r>
                              <w:tab/>
                            </w:r>
                            <w:r>
                              <w:tab/>
                            </w:r>
                          </w:p>
                          <w:p w14:paraId="20DA8739" w14:textId="77777777" w:rsidR="00D87F92" w:rsidRDefault="00D87F92" w:rsidP="00D87F92">
                            <w:pPr>
                              <w:tabs>
                                <w:tab w:val="left" w:pos="540"/>
                                <w:tab w:val="right" w:leader="dot" w:pos="7740"/>
                              </w:tabs>
                              <w:jc w:val="both"/>
                            </w:pPr>
                            <w:r>
                              <w:tab/>
                            </w:r>
                            <w:r>
                              <w:tab/>
                            </w:r>
                          </w:p>
                          <w:p w14:paraId="7A824A14" w14:textId="77777777" w:rsidR="00D87F92" w:rsidRDefault="00D87F92" w:rsidP="00D87F92">
                            <w:pPr>
                              <w:tabs>
                                <w:tab w:val="left" w:pos="540"/>
                                <w:tab w:val="right" w:leader="dot" w:pos="7740"/>
                              </w:tabs>
                              <w:jc w:val="both"/>
                            </w:pPr>
                            <w:r>
                              <w:tab/>
                            </w:r>
                            <w:r>
                              <w:tab/>
                            </w:r>
                          </w:p>
                          <w:p w14:paraId="7360E031" w14:textId="77777777" w:rsidR="00D87F92" w:rsidRDefault="00D87F92" w:rsidP="00D87F92">
                            <w:pPr>
                              <w:tabs>
                                <w:tab w:val="left" w:pos="540"/>
                                <w:tab w:val="right" w:leader="dot" w:pos="7740"/>
                              </w:tabs>
                              <w:jc w:val="both"/>
                            </w:pPr>
                            <w:r>
                              <w:tab/>
                            </w:r>
                            <w:r>
                              <w:tab/>
                            </w:r>
                          </w:p>
                          <w:p w14:paraId="6685AC9D" w14:textId="77777777" w:rsidR="00D87F92" w:rsidRDefault="00D87F92" w:rsidP="00D87F92">
                            <w:pPr>
                              <w:tabs>
                                <w:tab w:val="left" w:pos="540"/>
                                <w:tab w:val="right" w:leader="dot" w:pos="7740"/>
                              </w:tabs>
                              <w:jc w:val="both"/>
                            </w:pPr>
                            <w:r>
                              <w:tab/>
                            </w:r>
                            <w:r>
                              <w:tab/>
                            </w:r>
                          </w:p>
                          <w:p w14:paraId="313BE3C5" w14:textId="77777777" w:rsidR="00D87F92" w:rsidRDefault="00D87F92" w:rsidP="00D87F92">
                            <w:pPr>
                              <w:tabs>
                                <w:tab w:val="left" w:pos="540"/>
                                <w:tab w:val="right" w:leader="dot" w:pos="7740"/>
                              </w:tabs>
                              <w:jc w:val="both"/>
                            </w:pPr>
                            <w:r>
                              <w:tab/>
                            </w:r>
                            <w:r>
                              <w:tab/>
                            </w:r>
                          </w:p>
                          <w:p w14:paraId="619DC326" w14:textId="77777777" w:rsidR="00D87F92" w:rsidRDefault="00D87F92" w:rsidP="00D87F92">
                            <w:pPr>
                              <w:tabs>
                                <w:tab w:val="left" w:pos="540"/>
                                <w:tab w:val="right" w:leader="dot" w:pos="7740"/>
                              </w:tabs>
                              <w:jc w:val="both"/>
                            </w:pPr>
                            <w:r>
                              <w:tab/>
                            </w:r>
                            <w:r>
                              <w:tab/>
                            </w:r>
                          </w:p>
                          <w:p w14:paraId="7C5466B0" w14:textId="77777777" w:rsidR="00D87F92" w:rsidRDefault="00D87F92" w:rsidP="00D87F92">
                            <w:pPr>
                              <w:tabs>
                                <w:tab w:val="left" w:pos="540"/>
                                <w:tab w:val="right" w:leader="dot" w:pos="7740"/>
                              </w:tabs>
                              <w:jc w:val="both"/>
                            </w:pPr>
                            <w:r>
                              <w:tab/>
                            </w:r>
                            <w:r>
                              <w:tab/>
                            </w:r>
                          </w:p>
                          <w:p w14:paraId="4CF45EA1" w14:textId="77777777" w:rsidR="00D87F92" w:rsidRDefault="00D87F92" w:rsidP="00D87F92">
                            <w:pPr>
                              <w:tabs>
                                <w:tab w:val="left" w:pos="540"/>
                                <w:tab w:val="right" w:leader="dot" w:pos="7740"/>
                              </w:tabs>
                              <w:jc w:val="both"/>
                            </w:pPr>
                            <w:r>
                              <w:tab/>
                            </w:r>
                            <w:r>
                              <w:tab/>
                            </w:r>
                          </w:p>
                          <w:p w14:paraId="55DF2785" w14:textId="77777777" w:rsidR="00D87F92" w:rsidRDefault="00D87F92" w:rsidP="00D87F92">
                            <w:pPr>
                              <w:tabs>
                                <w:tab w:val="left" w:pos="540"/>
                                <w:tab w:val="right" w:leader="dot" w:pos="7740"/>
                              </w:tabs>
                              <w:jc w:val="both"/>
                            </w:pPr>
                            <w:r>
                              <w:tab/>
                            </w:r>
                            <w:r>
                              <w:tab/>
                            </w:r>
                          </w:p>
                          <w:p w14:paraId="6CFBFBC5" w14:textId="77777777" w:rsidR="00D87F92" w:rsidRDefault="00D87F92" w:rsidP="00D87F92">
                            <w:pPr>
                              <w:tabs>
                                <w:tab w:val="left" w:pos="540"/>
                                <w:tab w:val="right" w:leader="dot" w:pos="7740"/>
                              </w:tabs>
                              <w:jc w:val="both"/>
                            </w:pPr>
                            <w:r>
                              <w:tab/>
                            </w:r>
                            <w:r>
                              <w:tab/>
                            </w:r>
                          </w:p>
                          <w:p w14:paraId="19F6A855" w14:textId="77777777" w:rsidR="00D87F92" w:rsidRDefault="00D87F92" w:rsidP="00D87F92">
                            <w:pPr>
                              <w:tabs>
                                <w:tab w:val="left" w:pos="540"/>
                                <w:tab w:val="right" w:leader="dot" w:pos="7740"/>
                              </w:tabs>
                              <w:jc w:val="both"/>
                            </w:pPr>
                            <w:r>
                              <w:tab/>
                            </w:r>
                            <w:r>
                              <w:tab/>
                            </w:r>
                          </w:p>
                          <w:p w14:paraId="26A490C8" w14:textId="77777777" w:rsidR="00D87F92" w:rsidRDefault="00D87F92" w:rsidP="00D87F92">
                            <w:pPr>
                              <w:tabs>
                                <w:tab w:val="left" w:pos="540"/>
                                <w:tab w:val="right" w:leader="dot" w:pos="7740"/>
                              </w:tabs>
                              <w:jc w:val="both"/>
                            </w:pPr>
                            <w:r>
                              <w:tab/>
                            </w:r>
                            <w:r>
                              <w:tab/>
                            </w:r>
                            <w:r>
                              <w:tab/>
                            </w:r>
                          </w:p>
                          <w:p w14:paraId="12532293" w14:textId="77777777" w:rsidR="00D87F92" w:rsidRDefault="00D87F92" w:rsidP="00D87F92">
                            <w:pPr>
                              <w:tabs>
                                <w:tab w:val="left" w:pos="540"/>
                                <w:tab w:val="right" w:leader="dot" w:pos="7740"/>
                              </w:tabs>
                              <w:jc w:val="both"/>
                            </w:pPr>
                            <w:r>
                              <w:tab/>
                            </w:r>
                            <w:r>
                              <w:tab/>
                            </w:r>
                          </w:p>
                          <w:p w14:paraId="1A6213AF" w14:textId="77777777" w:rsidR="00D87F92" w:rsidRDefault="00D87F92" w:rsidP="00D87F92">
                            <w:pPr>
                              <w:tabs>
                                <w:tab w:val="left" w:pos="540"/>
                                <w:tab w:val="right" w:leader="dot" w:pos="7740"/>
                              </w:tabs>
                              <w:jc w:val="both"/>
                            </w:pPr>
                            <w:r>
                              <w:tab/>
                            </w:r>
                            <w:r>
                              <w:tab/>
                            </w:r>
                          </w:p>
                          <w:p w14:paraId="3F99CF7B" w14:textId="77777777" w:rsidR="00D87F92" w:rsidRDefault="00D87F92" w:rsidP="00D87F92">
                            <w:pPr>
                              <w:tabs>
                                <w:tab w:val="left" w:pos="540"/>
                                <w:tab w:val="right" w:leader="dot" w:pos="7740"/>
                              </w:tabs>
                              <w:jc w:val="both"/>
                            </w:pPr>
                            <w:r>
                              <w:tab/>
                            </w:r>
                            <w:r>
                              <w:tab/>
                            </w:r>
                          </w:p>
                          <w:p w14:paraId="0AB97049" w14:textId="77777777" w:rsidR="00D87F92" w:rsidRDefault="00D87F92" w:rsidP="00D87F92">
                            <w:pPr>
                              <w:tabs>
                                <w:tab w:val="left" w:pos="540"/>
                                <w:tab w:val="right" w:leader="dot" w:pos="7740"/>
                              </w:tabs>
                              <w:jc w:val="both"/>
                            </w:pPr>
                            <w:r>
                              <w:tab/>
                            </w:r>
                            <w:r>
                              <w:tab/>
                            </w:r>
                          </w:p>
                          <w:p w14:paraId="071568C1" w14:textId="77777777" w:rsidR="00D87F92" w:rsidRDefault="00D87F92" w:rsidP="00D87F92">
                            <w:pPr>
                              <w:tabs>
                                <w:tab w:val="left" w:pos="540"/>
                                <w:tab w:val="right" w:leader="dot" w:pos="7740"/>
                              </w:tabs>
                              <w:jc w:val="both"/>
                            </w:pPr>
                            <w:r>
                              <w:tab/>
                            </w:r>
                            <w:r>
                              <w:tab/>
                            </w:r>
                          </w:p>
                          <w:p w14:paraId="5B606B7C" w14:textId="77777777" w:rsidR="00D87F92" w:rsidRDefault="00D87F92" w:rsidP="00D87F92">
                            <w:pPr>
                              <w:tabs>
                                <w:tab w:val="left" w:pos="540"/>
                                <w:tab w:val="right" w:leader="dot" w:pos="7740"/>
                              </w:tabs>
                              <w:jc w:val="both"/>
                            </w:pPr>
                            <w:r>
                              <w:tab/>
                            </w:r>
                            <w:r>
                              <w:tab/>
                            </w:r>
                          </w:p>
                          <w:p w14:paraId="1D0856CE" w14:textId="77777777" w:rsidR="00D87F92" w:rsidRDefault="00D87F92" w:rsidP="00D87F92">
                            <w:pPr>
                              <w:tabs>
                                <w:tab w:val="left" w:pos="540"/>
                                <w:tab w:val="right" w:leader="dot" w:pos="7740"/>
                              </w:tabs>
                              <w:jc w:val="both"/>
                            </w:pPr>
                            <w:r>
                              <w:tab/>
                            </w:r>
                            <w:r>
                              <w:tab/>
                            </w:r>
                          </w:p>
                          <w:p w14:paraId="63F6DFBF" w14:textId="77777777" w:rsidR="00D87F92" w:rsidRDefault="00D87F92" w:rsidP="00D87F92">
                            <w:pPr>
                              <w:tabs>
                                <w:tab w:val="left" w:pos="540"/>
                                <w:tab w:val="right" w:leader="dot" w:pos="7740"/>
                              </w:tabs>
                              <w:jc w:val="both"/>
                            </w:pPr>
                            <w:r>
                              <w:tab/>
                            </w:r>
                            <w:r>
                              <w:tab/>
                            </w:r>
                          </w:p>
                          <w:p w14:paraId="10F28419" w14:textId="77777777" w:rsidR="00D87F92" w:rsidRDefault="00D87F92" w:rsidP="00D87F92">
                            <w:pPr>
                              <w:tabs>
                                <w:tab w:val="left" w:pos="540"/>
                                <w:tab w:val="right" w:leader="dot" w:pos="7740"/>
                              </w:tabs>
                              <w:jc w:val="both"/>
                            </w:pPr>
                            <w:r>
                              <w:tab/>
                            </w:r>
                            <w:r>
                              <w:tab/>
                            </w:r>
                          </w:p>
                          <w:p w14:paraId="42C2612A" w14:textId="77777777" w:rsidR="00D87F92" w:rsidRDefault="00D87F92" w:rsidP="00D87F92">
                            <w:pPr>
                              <w:tabs>
                                <w:tab w:val="left" w:pos="540"/>
                                <w:tab w:val="right" w:leader="dot" w:pos="7740"/>
                              </w:tabs>
                              <w:jc w:val="both"/>
                            </w:pPr>
                            <w:r>
                              <w:tab/>
                            </w:r>
                            <w:r>
                              <w:tab/>
                            </w:r>
                          </w:p>
                          <w:p w14:paraId="361656EF" w14:textId="77777777" w:rsidR="00D87F92" w:rsidRDefault="00D87F92" w:rsidP="00D87F92">
                            <w:pPr>
                              <w:tabs>
                                <w:tab w:val="left" w:pos="540"/>
                                <w:tab w:val="right" w:leader="dot" w:pos="7740"/>
                              </w:tabs>
                              <w:jc w:val="both"/>
                            </w:pPr>
                            <w:r>
                              <w:tab/>
                            </w:r>
                            <w:r>
                              <w:tab/>
                            </w:r>
                          </w:p>
                          <w:p w14:paraId="1211DE07" w14:textId="77777777" w:rsidR="00D87F92" w:rsidRDefault="00D87F92" w:rsidP="00D87F92">
                            <w:pPr>
                              <w:tabs>
                                <w:tab w:val="left" w:pos="540"/>
                                <w:tab w:val="right" w:leader="dot" w:pos="7740"/>
                              </w:tabs>
                              <w:jc w:val="both"/>
                            </w:pPr>
                            <w:r>
                              <w:tab/>
                            </w:r>
                            <w:r>
                              <w:tab/>
                            </w:r>
                          </w:p>
                          <w:p w14:paraId="527F65CB" w14:textId="77777777" w:rsidR="00D87F92" w:rsidRDefault="00D87F92" w:rsidP="00D87F92">
                            <w:pPr>
                              <w:tabs>
                                <w:tab w:val="left" w:pos="540"/>
                                <w:tab w:val="right" w:leader="dot" w:pos="7740"/>
                              </w:tabs>
                              <w:jc w:val="both"/>
                            </w:pPr>
                            <w:r>
                              <w:tab/>
                            </w:r>
                            <w:r>
                              <w:tab/>
                            </w:r>
                          </w:p>
                          <w:p w14:paraId="7C70FFDF" w14:textId="77777777" w:rsidR="00D87F92" w:rsidRDefault="00D87F92" w:rsidP="00D87F92">
                            <w:pPr>
                              <w:tabs>
                                <w:tab w:val="left" w:pos="540"/>
                                <w:tab w:val="right" w:leader="dot" w:pos="7740"/>
                              </w:tabs>
                              <w:jc w:val="both"/>
                            </w:pPr>
                            <w:r>
                              <w:tab/>
                            </w:r>
                            <w:r>
                              <w:tab/>
                            </w:r>
                          </w:p>
                          <w:p w14:paraId="16151A21" w14:textId="77777777" w:rsidR="00D87F92" w:rsidRDefault="00D87F92" w:rsidP="00D87F92">
                            <w:pPr>
                              <w:tabs>
                                <w:tab w:val="left" w:pos="540"/>
                                <w:tab w:val="right" w:leader="dot" w:pos="7740"/>
                              </w:tabs>
                              <w:jc w:val="both"/>
                            </w:pPr>
                            <w:r>
                              <w:tab/>
                            </w:r>
                            <w:r>
                              <w:tab/>
                            </w:r>
                          </w:p>
                          <w:p w14:paraId="4298313D" w14:textId="77777777" w:rsidR="00D87F92" w:rsidRDefault="00D87F92" w:rsidP="00D87F92">
                            <w:pPr>
                              <w:tabs>
                                <w:tab w:val="left" w:pos="540"/>
                                <w:tab w:val="right" w:leader="dot" w:pos="7740"/>
                              </w:tabs>
                              <w:jc w:val="both"/>
                            </w:pPr>
                            <w:r>
                              <w:tab/>
                            </w:r>
                            <w:r>
                              <w:tab/>
                            </w:r>
                          </w:p>
                          <w:p w14:paraId="63A5D56A" w14:textId="77777777" w:rsidR="00D87F92" w:rsidRDefault="00D87F92" w:rsidP="00D87F92">
                            <w:pPr>
                              <w:tabs>
                                <w:tab w:val="left" w:pos="540"/>
                                <w:tab w:val="right" w:leader="dot" w:pos="7740"/>
                              </w:tabs>
                              <w:jc w:val="both"/>
                            </w:pPr>
                            <w:r>
                              <w:tab/>
                            </w:r>
                            <w:r>
                              <w:tab/>
                            </w:r>
                          </w:p>
                          <w:p w14:paraId="6BF91EB1" w14:textId="77777777" w:rsidR="00D87F92" w:rsidRDefault="00D87F92" w:rsidP="00D87F92">
                            <w:pPr>
                              <w:tabs>
                                <w:tab w:val="left" w:pos="540"/>
                                <w:tab w:val="right" w:leader="dot" w:pos="7740"/>
                              </w:tabs>
                              <w:jc w:val="both"/>
                            </w:pPr>
                            <w:r>
                              <w:tab/>
                            </w:r>
                            <w:r>
                              <w:tab/>
                            </w:r>
                          </w:p>
                          <w:p w14:paraId="4F1B6EAD" w14:textId="77777777" w:rsidR="00D87F92" w:rsidRDefault="00D87F92" w:rsidP="00D87F92">
                            <w:pPr>
                              <w:tabs>
                                <w:tab w:val="left" w:pos="540"/>
                                <w:tab w:val="right" w:leader="dot" w:pos="7740"/>
                              </w:tabs>
                              <w:jc w:val="both"/>
                            </w:pPr>
                            <w:r>
                              <w:tab/>
                            </w:r>
                            <w:r>
                              <w:tab/>
                            </w:r>
                          </w:p>
                          <w:p w14:paraId="6A71BEC8" w14:textId="77777777" w:rsidR="00D87F92" w:rsidRDefault="00D87F92" w:rsidP="00D87F92">
                            <w:pPr>
                              <w:tabs>
                                <w:tab w:val="left" w:pos="540"/>
                                <w:tab w:val="right" w:leader="dot" w:pos="7740"/>
                              </w:tabs>
                              <w:jc w:val="both"/>
                            </w:pPr>
                            <w:r>
                              <w:tab/>
                            </w:r>
                            <w:r>
                              <w:tab/>
                            </w:r>
                          </w:p>
                          <w:p w14:paraId="28B0F9FD" w14:textId="77777777" w:rsidR="00D87F92" w:rsidRDefault="00D87F92" w:rsidP="00D87F92">
                            <w:pPr>
                              <w:tabs>
                                <w:tab w:val="left" w:pos="540"/>
                                <w:tab w:val="right" w:leader="dot" w:pos="7740"/>
                              </w:tabs>
                              <w:jc w:val="both"/>
                            </w:pPr>
                            <w:r>
                              <w:tab/>
                            </w:r>
                            <w:r>
                              <w:tab/>
                            </w:r>
                          </w:p>
                          <w:p w14:paraId="28733800" w14:textId="77777777" w:rsidR="00D87F92" w:rsidRDefault="00D87F92" w:rsidP="00D87F92">
                            <w:pPr>
                              <w:tabs>
                                <w:tab w:val="left" w:pos="540"/>
                                <w:tab w:val="right" w:leader="dot" w:pos="7740"/>
                              </w:tabs>
                              <w:jc w:val="both"/>
                            </w:pPr>
                            <w:r>
                              <w:tab/>
                            </w:r>
                            <w:r>
                              <w:tab/>
                            </w:r>
                          </w:p>
                          <w:p w14:paraId="673830B7" w14:textId="77777777" w:rsidR="00D87F92" w:rsidRDefault="00D87F92" w:rsidP="00D87F92">
                            <w:pPr>
                              <w:tabs>
                                <w:tab w:val="left" w:pos="540"/>
                                <w:tab w:val="right" w:leader="dot" w:pos="7740"/>
                              </w:tabs>
                              <w:jc w:val="both"/>
                            </w:pPr>
                            <w:r>
                              <w:tab/>
                            </w:r>
                            <w:r>
                              <w:tab/>
                            </w:r>
                          </w:p>
                          <w:p w14:paraId="71B1B8B7" w14:textId="77777777" w:rsidR="00D87F92" w:rsidRDefault="00D87F92" w:rsidP="00D87F92">
                            <w:pPr>
                              <w:tabs>
                                <w:tab w:val="left" w:pos="540"/>
                                <w:tab w:val="right" w:leader="dot" w:pos="7740"/>
                              </w:tabs>
                              <w:jc w:val="both"/>
                            </w:pPr>
                            <w:r>
                              <w:tab/>
                            </w:r>
                            <w:r>
                              <w:tab/>
                            </w:r>
                          </w:p>
                          <w:p w14:paraId="4A083552" w14:textId="77777777" w:rsidR="00D87F92" w:rsidRDefault="00D87F92" w:rsidP="00D87F92">
                            <w:pPr>
                              <w:tabs>
                                <w:tab w:val="left" w:pos="540"/>
                                <w:tab w:val="right" w:leader="dot" w:pos="7740"/>
                              </w:tabs>
                              <w:jc w:val="both"/>
                            </w:pPr>
                            <w:r>
                              <w:tab/>
                            </w:r>
                            <w:r>
                              <w:tab/>
                            </w:r>
                          </w:p>
                          <w:p w14:paraId="37F279E9" w14:textId="77777777" w:rsidR="00D87F92" w:rsidRDefault="00D87F92" w:rsidP="00D87F92">
                            <w:pPr>
                              <w:tabs>
                                <w:tab w:val="left" w:pos="540"/>
                                <w:tab w:val="right" w:leader="dot" w:pos="7740"/>
                              </w:tabs>
                              <w:jc w:val="both"/>
                            </w:pPr>
                            <w:r>
                              <w:tab/>
                            </w:r>
                          </w:p>
                          <w:p w14:paraId="6C3BA16E" w14:textId="77777777" w:rsidR="00D94BE9" w:rsidRPr="00D50A37" w:rsidRDefault="00D94BE9" w:rsidP="00D94BE9">
                            <w:pPr>
                              <w:jc w:val="right"/>
                              <w:rPr>
                                <w:i/>
                              </w:rPr>
                            </w:pPr>
                            <w:r w:rsidRPr="00D50A37">
                              <w:rPr>
                                <w:i/>
                              </w:rPr>
                              <w:t>Trà Vinh, ngày ….. tháng …… năm ……</w:t>
                            </w:r>
                          </w:p>
                          <w:p w14:paraId="46ACE53B" w14:textId="77777777" w:rsidR="00D94BE9" w:rsidRPr="00D50A37" w:rsidRDefault="00D94BE9" w:rsidP="00D94BE9">
                            <w:pPr>
                              <w:tabs>
                                <w:tab w:val="center" w:pos="5310"/>
                              </w:tabs>
                              <w:jc w:val="center"/>
                              <w:rPr>
                                <w:b/>
                              </w:rPr>
                            </w:pPr>
                            <w:r>
                              <w:rPr>
                                <w:b/>
                              </w:rPr>
                              <w:tab/>
                            </w:r>
                            <w:r w:rsidRPr="00D50A37">
                              <w:rPr>
                                <w:b/>
                              </w:rPr>
                              <w:t>Giáo viên hướng dẫn</w:t>
                            </w:r>
                          </w:p>
                          <w:p w14:paraId="71E2F467" w14:textId="77777777" w:rsidR="00D94BE9" w:rsidRDefault="00D94BE9" w:rsidP="00D94BE9">
                            <w:pPr>
                              <w:tabs>
                                <w:tab w:val="center" w:pos="5310"/>
                              </w:tabs>
                              <w:jc w:val="center"/>
                              <w:rPr>
                                <w:i/>
                              </w:rPr>
                            </w:pPr>
                            <w:r>
                              <w:rPr>
                                <w:i/>
                              </w:rPr>
                              <w:tab/>
                              <w:t>(Ký tên và ghi rõ họ tên)</w:t>
                            </w:r>
                          </w:p>
                          <w:p w14:paraId="2AC709CE" w14:textId="77777777" w:rsidR="00D94BE9" w:rsidRDefault="00D94BE9" w:rsidP="00D94BE9">
                            <w:pPr>
                              <w:tabs>
                                <w:tab w:val="center" w:pos="5310"/>
                              </w:tabs>
                              <w:jc w:val="center"/>
                              <w:rPr>
                                <w:i/>
                              </w:rPr>
                            </w:pPr>
                          </w:p>
                          <w:p w14:paraId="30CFFD60" w14:textId="77777777" w:rsidR="00A92A3E" w:rsidRDefault="00A92A3E" w:rsidP="002C777D">
                            <w:pPr>
                              <w:jc w:val="center"/>
                            </w:pPr>
                          </w:p>
                          <w:p w14:paraId="3638280A" w14:textId="77777777" w:rsidR="00A92A3E" w:rsidRDefault="00A92A3E" w:rsidP="002C777D">
                            <w:pPr>
                              <w:jc w:val="center"/>
                            </w:pPr>
                          </w:p>
                          <w:p w14:paraId="2364CB25" w14:textId="77777777" w:rsidR="00A92A3E" w:rsidRDefault="00A92A3E" w:rsidP="002C777D">
                            <w:pPr>
                              <w:jc w:val="center"/>
                            </w:pPr>
                          </w:p>
                          <w:p w14:paraId="6CD2172A" w14:textId="77777777" w:rsidR="00A92A3E" w:rsidRDefault="00A92A3E" w:rsidP="002C777D">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5721D5" id="Rectangle 7" o:spid="_x0000_s1030" style="position:absolute;left:0;text-align:left;margin-left:9pt;margin-top:6.9pt;width:423pt;height:10in;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">
                <v:textbox>
                  <w:txbxContent>
                    <w:p w14:paraId="7384AB64" w14:textId="77777777" w:rsidR="00A92A3E" w:rsidRDefault="00A92A3E" w:rsidP="002C777D">
                      <w:pPr>
                        <w:jc w:val="center"/>
                      </w:pPr>
                    </w:p>
                    <w:p w14:paraId="43B0038E" w14:textId="77777777" w:rsidR="00A92A3E" w:rsidRPr="0031012B" w:rsidRDefault="000E13C1" w:rsidP="0031012B">
                      <w:pPr>
                        <w:pStyle w:val="Heading1"/>
                        <w:numPr>
                          <w:ilvl w:val="0"/>
                          <w:numId w:val="0"/>
                        </w:numPr>
                        <w:ind w:left="432"/>
                        <w:rPr>
                          <w:sz w:val="24"/>
                        </w:rPr>
                      </w:pPr>
                      <w:bookmarkStart w:id="43" w:name="_Toc187207531"/>
                      <w:r w:rsidRPr="0031012B">
                        <w:rPr>
                          <w:sz w:val="24"/>
                        </w:rPr>
                        <w:t>NHẬN XÉT CỦA GIẢNG</w:t>
                      </w:r>
                      <w:r w:rsidR="00A92A3E" w:rsidRPr="0031012B">
                        <w:rPr>
                          <w:sz w:val="24"/>
                        </w:rPr>
                        <w:t xml:space="preserve"> VIÊN HƯỚNG DẪN</w:t>
                      </w:r>
                      <w:bookmarkEnd w:id="43"/>
                    </w:p>
                    <w:p w14:paraId="52852B89" w14:textId="77777777" w:rsidR="00D94BE9" w:rsidRDefault="00D94BE9" w:rsidP="002C777D">
                      <w:pPr>
                        <w:jc w:val="center"/>
                        <w:rPr>
                          <w:b/>
                        </w:rPr>
                      </w:pPr>
                    </w:p>
                    <w:p w14:paraId="59E41583" w14:textId="77777777" w:rsidR="00D94BE9" w:rsidRPr="008711E1" w:rsidRDefault="00D94BE9" w:rsidP="002C777D">
                      <w:pPr>
                        <w:jc w:val="center"/>
                        <w:rPr>
                          <w:b/>
                        </w:rPr>
                      </w:pPr>
                    </w:p>
                    <w:p w14:paraId="1E1A2E44" w14:textId="77777777" w:rsidR="00A92A3E" w:rsidRDefault="00D87F92" w:rsidP="00D94BE9">
                      <w:pPr>
                        <w:tabs>
                          <w:tab w:val="left" w:pos="1260"/>
                          <w:tab w:val="right" w:leader="dot" w:pos="7740"/>
                        </w:tabs>
                        <w:jc w:val="both"/>
                      </w:pPr>
                      <w:r>
                        <w:tab/>
                      </w:r>
                      <w:r>
                        <w:tab/>
                      </w:r>
                    </w:p>
                    <w:p w14:paraId="6D6D9ADA" w14:textId="77777777" w:rsidR="00D87F92" w:rsidRDefault="00D87F92" w:rsidP="00D87F92">
                      <w:pPr>
                        <w:tabs>
                          <w:tab w:val="left" w:pos="540"/>
                          <w:tab w:val="right" w:leader="dot" w:pos="7740"/>
                        </w:tabs>
                        <w:jc w:val="both"/>
                      </w:pPr>
                      <w:r>
                        <w:tab/>
                      </w:r>
                      <w:r>
                        <w:tab/>
                      </w:r>
                    </w:p>
                    <w:p w14:paraId="20DA8739" w14:textId="77777777" w:rsidR="00D87F92" w:rsidRDefault="00D87F92" w:rsidP="00D87F92">
                      <w:pPr>
                        <w:tabs>
                          <w:tab w:val="left" w:pos="540"/>
                          <w:tab w:val="right" w:leader="dot" w:pos="7740"/>
                        </w:tabs>
                        <w:jc w:val="both"/>
                      </w:pPr>
                      <w:r>
                        <w:tab/>
                      </w:r>
                      <w:r>
                        <w:tab/>
                      </w:r>
                    </w:p>
                    <w:p w14:paraId="7A824A14" w14:textId="77777777" w:rsidR="00D87F92" w:rsidRDefault="00D87F92" w:rsidP="00D87F92">
                      <w:pPr>
                        <w:tabs>
                          <w:tab w:val="left" w:pos="540"/>
                          <w:tab w:val="right" w:leader="dot" w:pos="7740"/>
                        </w:tabs>
                        <w:jc w:val="both"/>
                      </w:pPr>
                      <w:r>
                        <w:tab/>
                      </w:r>
                      <w:r>
                        <w:tab/>
                      </w:r>
                    </w:p>
                    <w:p w14:paraId="7360E031" w14:textId="77777777" w:rsidR="00D87F92" w:rsidRDefault="00D87F92" w:rsidP="00D87F92">
                      <w:pPr>
                        <w:tabs>
                          <w:tab w:val="left" w:pos="540"/>
                          <w:tab w:val="right" w:leader="dot" w:pos="7740"/>
                        </w:tabs>
                        <w:jc w:val="both"/>
                      </w:pPr>
                      <w:r>
                        <w:tab/>
                      </w:r>
                      <w:r>
                        <w:tab/>
                      </w:r>
                    </w:p>
                    <w:p w14:paraId="6685AC9D" w14:textId="77777777" w:rsidR="00D87F92" w:rsidRDefault="00D87F92" w:rsidP="00D87F92">
                      <w:pPr>
                        <w:tabs>
                          <w:tab w:val="left" w:pos="540"/>
                          <w:tab w:val="right" w:leader="dot" w:pos="7740"/>
                        </w:tabs>
                        <w:jc w:val="both"/>
                      </w:pPr>
                      <w:r>
                        <w:tab/>
                      </w:r>
                      <w:r>
                        <w:tab/>
                      </w:r>
                    </w:p>
                    <w:p w14:paraId="313BE3C5" w14:textId="77777777" w:rsidR="00D87F92" w:rsidRDefault="00D87F92" w:rsidP="00D87F92">
                      <w:pPr>
                        <w:tabs>
                          <w:tab w:val="left" w:pos="540"/>
                          <w:tab w:val="right" w:leader="dot" w:pos="7740"/>
                        </w:tabs>
                        <w:jc w:val="both"/>
                      </w:pPr>
                      <w:r>
                        <w:tab/>
                      </w:r>
                      <w:r>
                        <w:tab/>
                      </w:r>
                    </w:p>
                    <w:p w14:paraId="619DC326" w14:textId="77777777" w:rsidR="00D87F92" w:rsidRDefault="00D87F92" w:rsidP="00D87F92">
                      <w:pPr>
                        <w:tabs>
                          <w:tab w:val="left" w:pos="540"/>
                          <w:tab w:val="right" w:leader="dot" w:pos="7740"/>
                        </w:tabs>
                        <w:jc w:val="both"/>
                      </w:pPr>
                      <w:r>
                        <w:tab/>
                      </w:r>
                      <w:r>
                        <w:tab/>
                      </w:r>
                    </w:p>
                    <w:p w14:paraId="7C5466B0" w14:textId="77777777" w:rsidR="00D87F92" w:rsidRDefault="00D87F92" w:rsidP="00D87F92">
                      <w:pPr>
                        <w:tabs>
                          <w:tab w:val="left" w:pos="540"/>
                          <w:tab w:val="right" w:leader="dot" w:pos="7740"/>
                        </w:tabs>
                        <w:jc w:val="both"/>
                      </w:pPr>
                      <w:r>
                        <w:tab/>
                      </w:r>
                      <w:r>
                        <w:tab/>
                      </w:r>
                    </w:p>
                    <w:p w14:paraId="4CF45EA1" w14:textId="77777777" w:rsidR="00D87F92" w:rsidRDefault="00D87F92" w:rsidP="00D87F92">
                      <w:pPr>
                        <w:tabs>
                          <w:tab w:val="left" w:pos="540"/>
                          <w:tab w:val="right" w:leader="dot" w:pos="7740"/>
                        </w:tabs>
                        <w:jc w:val="both"/>
                      </w:pPr>
                      <w:r>
                        <w:tab/>
                      </w:r>
                      <w:r>
                        <w:tab/>
                      </w:r>
                    </w:p>
                    <w:p w14:paraId="55DF2785" w14:textId="77777777" w:rsidR="00D87F92" w:rsidRDefault="00D87F92" w:rsidP="00D87F92">
                      <w:pPr>
                        <w:tabs>
                          <w:tab w:val="left" w:pos="540"/>
                          <w:tab w:val="right" w:leader="dot" w:pos="7740"/>
                        </w:tabs>
                        <w:jc w:val="both"/>
                      </w:pPr>
                      <w:r>
                        <w:tab/>
                      </w:r>
                      <w:r>
                        <w:tab/>
                      </w:r>
                    </w:p>
                    <w:p w14:paraId="6CFBFBC5" w14:textId="77777777" w:rsidR="00D87F92" w:rsidRDefault="00D87F92" w:rsidP="00D87F92">
                      <w:pPr>
                        <w:tabs>
                          <w:tab w:val="left" w:pos="540"/>
                          <w:tab w:val="right" w:leader="dot" w:pos="7740"/>
                        </w:tabs>
                        <w:jc w:val="both"/>
                      </w:pPr>
                      <w:r>
                        <w:tab/>
                      </w:r>
                      <w:r>
                        <w:tab/>
                      </w:r>
                    </w:p>
                    <w:p w14:paraId="19F6A855" w14:textId="77777777" w:rsidR="00D87F92" w:rsidRDefault="00D87F92" w:rsidP="00D87F92">
                      <w:pPr>
                        <w:tabs>
                          <w:tab w:val="left" w:pos="540"/>
                          <w:tab w:val="right" w:leader="dot" w:pos="7740"/>
                        </w:tabs>
                        <w:jc w:val="both"/>
                      </w:pPr>
                      <w:r>
                        <w:tab/>
                      </w:r>
                      <w:r>
                        <w:tab/>
                      </w:r>
                    </w:p>
                    <w:p w14:paraId="26A490C8" w14:textId="77777777" w:rsidR="00D87F92" w:rsidRDefault="00D87F92" w:rsidP="00D87F92">
                      <w:pPr>
                        <w:tabs>
                          <w:tab w:val="left" w:pos="540"/>
                          <w:tab w:val="right" w:leader="dot" w:pos="7740"/>
                        </w:tabs>
                        <w:jc w:val="both"/>
                      </w:pPr>
                      <w:r>
                        <w:tab/>
                      </w:r>
                      <w:r>
                        <w:tab/>
                      </w:r>
                      <w:r>
                        <w:tab/>
                      </w:r>
                    </w:p>
                    <w:p w14:paraId="12532293" w14:textId="77777777" w:rsidR="00D87F92" w:rsidRDefault="00D87F92" w:rsidP="00D87F92">
                      <w:pPr>
                        <w:tabs>
                          <w:tab w:val="left" w:pos="540"/>
                          <w:tab w:val="right" w:leader="dot" w:pos="7740"/>
                        </w:tabs>
                        <w:jc w:val="both"/>
                      </w:pPr>
                      <w:r>
                        <w:tab/>
                      </w:r>
                      <w:r>
                        <w:tab/>
                      </w:r>
                    </w:p>
                    <w:p w14:paraId="1A6213AF" w14:textId="77777777" w:rsidR="00D87F92" w:rsidRDefault="00D87F92" w:rsidP="00D87F92">
                      <w:pPr>
                        <w:tabs>
                          <w:tab w:val="left" w:pos="540"/>
                          <w:tab w:val="right" w:leader="dot" w:pos="7740"/>
                        </w:tabs>
                        <w:jc w:val="both"/>
                      </w:pPr>
                      <w:r>
                        <w:tab/>
                      </w:r>
                      <w:r>
                        <w:tab/>
                      </w:r>
                    </w:p>
                    <w:p w14:paraId="3F99CF7B" w14:textId="77777777" w:rsidR="00D87F92" w:rsidRDefault="00D87F92" w:rsidP="00D87F92">
                      <w:pPr>
                        <w:tabs>
                          <w:tab w:val="left" w:pos="540"/>
                          <w:tab w:val="right" w:leader="dot" w:pos="7740"/>
                        </w:tabs>
                        <w:jc w:val="both"/>
                      </w:pPr>
                      <w:r>
                        <w:tab/>
                      </w:r>
                      <w:r>
                        <w:tab/>
                      </w:r>
                    </w:p>
                    <w:p w14:paraId="0AB97049" w14:textId="77777777" w:rsidR="00D87F92" w:rsidRDefault="00D87F92" w:rsidP="00D87F92">
                      <w:pPr>
                        <w:tabs>
                          <w:tab w:val="left" w:pos="540"/>
                          <w:tab w:val="right" w:leader="dot" w:pos="7740"/>
                        </w:tabs>
                        <w:jc w:val="both"/>
                      </w:pPr>
                      <w:r>
                        <w:tab/>
                      </w:r>
                      <w:r>
                        <w:tab/>
                      </w:r>
                    </w:p>
                    <w:p w14:paraId="071568C1" w14:textId="77777777" w:rsidR="00D87F92" w:rsidRDefault="00D87F92" w:rsidP="00D87F92">
                      <w:pPr>
                        <w:tabs>
                          <w:tab w:val="left" w:pos="540"/>
                          <w:tab w:val="right" w:leader="dot" w:pos="7740"/>
                        </w:tabs>
                        <w:jc w:val="both"/>
                      </w:pPr>
                      <w:r>
                        <w:tab/>
                      </w:r>
                      <w:r>
                        <w:tab/>
                      </w:r>
                    </w:p>
                    <w:p w14:paraId="5B606B7C" w14:textId="77777777" w:rsidR="00D87F92" w:rsidRDefault="00D87F92" w:rsidP="00D87F92">
                      <w:pPr>
                        <w:tabs>
                          <w:tab w:val="left" w:pos="540"/>
                          <w:tab w:val="right" w:leader="dot" w:pos="7740"/>
                        </w:tabs>
                        <w:jc w:val="both"/>
                      </w:pPr>
                      <w:r>
                        <w:tab/>
                      </w:r>
                      <w:r>
                        <w:tab/>
                      </w:r>
                    </w:p>
                    <w:p w14:paraId="1D0856CE" w14:textId="77777777" w:rsidR="00D87F92" w:rsidRDefault="00D87F92" w:rsidP="00D87F92">
                      <w:pPr>
                        <w:tabs>
                          <w:tab w:val="left" w:pos="540"/>
                          <w:tab w:val="right" w:leader="dot" w:pos="7740"/>
                        </w:tabs>
                        <w:jc w:val="both"/>
                      </w:pPr>
                      <w:r>
                        <w:tab/>
                      </w:r>
                      <w:r>
                        <w:tab/>
                      </w:r>
                    </w:p>
                    <w:p w14:paraId="63F6DFBF" w14:textId="77777777" w:rsidR="00D87F92" w:rsidRDefault="00D87F92" w:rsidP="00D87F92">
                      <w:pPr>
                        <w:tabs>
                          <w:tab w:val="left" w:pos="540"/>
                          <w:tab w:val="right" w:leader="dot" w:pos="7740"/>
                        </w:tabs>
                        <w:jc w:val="both"/>
                      </w:pPr>
                      <w:r>
                        <w:tab/>
                      </w:r>
                      <w:r>
                        <w:tab/>
                      </w:r>
                    </w:p>
                    <w:p w14:paraId="10F28419" w14:textId="77777777" w:rsidR="00D87F92" w:rsidRDefault="00D87F92" w:rsidP="00D87F92">
                      <w:pPr>
                        <w:tabs>
                          <w:tab w:val="left" w:pos="540"/>
                          <w:tab w:val="right" w:leader="dot" w:pos="7740"/>
                        </w:tabs>
                        <w:jc w:val="both"/>
                      </w:pPr>
                      <w:r>
                        <w:tab/>
                      </w:r>
                      <w:r>
                        <w:tab/>
                      </w:r>
                    </w:p>
                    <w:p w14:paraId="42C2612A" w14:textId="77777777" w:rsidR="00D87F92" w:rsidRDefault="00D87F92" w:rsidP="00D87F92">
                      <w:pPr>
                        <w:tabs>
                          <w:tab w:val="left" w:pos="540"/>
                          <w:tab w:val="right" w:leader="dot" w:pos="7740"/>
                        </w:tabs>
                        <w:jc w:val="both"/>
                      </w:pPr>
                      <w:r>
                        <w:tab/>
                      </w:r>
                      <w:r>
                        <w:tab/>
                      </w:r>
                    </w:p>
                    <w:p w14:paraId="361656EF" w14:textId="77777777" w:rsidR="00D87F92" w:rsidRDefault="00D87F92" w:rsidP="00D87F92">
                      <w:pPr>
                        <w:tabs>
                          <w:tab w:val="left" w:pos="540"/>
                          <w:tab w:val="right" w:leader="dot" w:pos="7740"/>
                        </w:tabs>
                        <w:jc w:val="both"/>
                      </w:pPr>
                      <w:r>
                        <w:tab/>
                      </w:r>
                      <w:r>
                        <w:tab/>
                      </w:r>
                    </w:p>
                    <w:p w14:paraId="1211DE07" w14:textId="77777777" w:rsidR="00D87F92" w:rsidRDefault="00D87F92" w:rsidP="00D87F92">
                      <w:pPr>
                        <w:tabs>
                          <w:tab w:val="left" w:pos="540"/>
                          <w:tab w:val="right" w:leader="dot" w:pos="7740"/>
                        </w:tabs>
                        <w:jc w:val="both"/>
                      </w:pPr>
                      <w:r>
                        <w:tab/>
                      </w:r>
                      <w:r>
                        <w:tab/>
                      </w:r>
                    </w:p>
                    <w:p w14:paraId="527F65CB" w14:textId="77777777" w:rsidR="00D87F92" w:rsidRDefault="00D87F92" w:rsidP="00D87F92">
                      <w:pPr>
                        <w:tabs>
                          <w:tab w:val="left" w:pos="540"/>
                          <w:tab w:val="right" w:leader="dot" w:pos="7740"/>
                        </w:tabs>
                        <w:jc w:val="both"/>
                      </w:pPr>
                      <w:r>
                        <w:tab/>
                      </w:r>
                      <w:r>
                        <w:tab/>
                      </w:r>
                    </w:p>
                    <w:p w14:paraId="7C70FFDF" w14:textId="77777777" w:rsidR="00D87F92" w:rsidRDefault="00D87F92" w:rsidP="00D87F92">
                      <w:pPr>
                        <w:tabs>
                          <w:tab w:val="left" w:pos="540"/>
                          <w:tab w:val="right" w:leader="dot" w:pos="7740"/>
                        </w:tabs>
                        <w:jc w:val="both"/>
                      </w:pPr>
                      <w:r>
                        <w:tab/>
                      </w:r>
                      <w:r>
                        <w:tab/>
                      </w:r>
                    </w:p>
                    <w:p w14:paraId="16151A21" w14:textId="77777777" w:rsidR="00D87F92" w:rsidRDefault="00D87F92" w:rsidP="00D87F92">
                      <w:pPr>
                        <w:tabs>
                          <w:tab w:val="left" w:pos="540"/>
                          <w:tab w:val="right" w:leader="dot" w:pos="7740"/>
                        </w:tabs>
                        <w:jc w:val="both"/>
                      </w:pPr>
                      <w:r>
                        <w:tab/>
                      </w:r>
                      <w:r>
                        <w:tab/>
                      </w:r>
                    </w:p>
                    <w:p w14:paraId="4298313D" w14:textId="77777777" w:rsidR="00D87F92" w:rsidRDefault="00D87F92" w:rsidP="00D87F92">
                      <w:pPr>
                        <w:tabs>
                          <w:tab w:val="left" w:pos="540"/>
                          <w:tab w:val="right" w:leader="dot" w:pos="7740"/>
                        </w:tabs>
                        <w:jc w:val="both"/>
                      </w:pPr>
                      <w:r>
                        <w:tab/>
                      </w:r>
                      <w:r>
                        <w:tab/>
                      </w:r>
                    </w:p>
                    <w:p w14:paraId="63A5D56A" w14:textId="77777777" w:rsidR="00D87F92" w:rsidRDefault="00D87F92" w:rsidP="00D87F92">
                      <w:pPr>
                        <w:tabs>
                          <w:tab w:val="left" w:pos="540"/>
                          <w:tab w:val="right" w:leader="dot" w:pos="7740"/>
                        </w:tabs>
                        <w:jc w:val="both"/>
                      </w:pPr>
                      <w:r>
                        <w:tab/>
                      </w:r>
                      <w:r>
                        <w:tab/>
                      </w:r>
                    </w:p>
                    <w:p w14:paraId="6BF91EB1" w14:textId="77777777" w:rsidR="00D87F92" w:rsidRDefault="00D87F92" w:rsidP="00D87F92">
                      <w:pPr>
                        <w:tabs>
                          <w:tab w:val="left" w:pos="540"/>
                          <w:tab w:val="right" w:leader="dot" w:pos="7740"/>
                        </w:tabs>
                        <w:jc w:val="both"/>
                      </w:pPr>
                      <w:r>
                        <w:tab/>
                      </w:r>
                      <w:r>
                        <w:tab/>
                      </w:r>
                    </w:p>
                    <w:p w14:paraId="4F1B6EAD" w14:textId="77777777" w:rsidR="00D87F92" w:rsidRDefault="00D87F92" w:rsidP="00D87F92">
                      <w:pPr>
                        <w:tabs>
                          <w:tab w:val="left" w:pos="540"/>
                          <w:tab w:val="right" w:leader="dot" w:pos="7740"/>
                        </w:tabs>
                        <w:jc w:val="both"/>
                      </w:pPr>
                      <w:r>
                        <w:tab/>
                      </w:r>
                      <w:r>
                        <w:tab/>
                      </w:r>
                    </w:p>
                    <w:p w14:paraId="6A71BEC8" w14:textId="77777777" w:rsidR="00D87F92" w:rsidRDefault="00D87F92" w:rsidP="00D87F92">
                      <w:pPr>
                        <w:tabs>
                          <w:tab w:val="left" w:pos="540"/>
                          <w:tab w:val="right" w:leader="dot" w:pos="7740"/>
                        </w:tabs>
                        <w:jc w:val="both"/>
                      </w:pPr>
                      <w:r>
                        <w:tab/>
                      </w:r>
                      <w:r>
                        <w:tab/>
                      </w:r>
                    </w:p>
                    <w:p w14:paraId="28B0F9FD" w14:textId="77777777" w:rsidR="00D87F92" w:rsidRDefault="00D87F92" w:rsidP="00D87F92">
                      <w:pPr>
                        <w:tabs>
                          <w:tab w:val="left" w:pos="540"/>
                          <w:tab w:val="right" w:leader="dot" w:pos="7740"/>
                        </w:tabs>
                        <w:jc w:val="both"/>
                      </w:pPr>
                      <w:r>
                        <w:tab/>
                      </w:r>
                      <w:r>
                        <w:tab/>
                      </w:r>
                    </w:p>
                    <w:p w14:paraId="28733800" w14:textId="77777777" w:rsidR="00D87F92" w:rsidRDefault="00D87F92" w:rsidP="00D87F92">
                      <w:pPr>
                        <w:tabs>
                          <w:tab w:val="left" w:pos="540"/>
                          <w:tab w:val="right" w:leader="dot" w:pos="7740"/>
                        </w:tabs>
                        <w:jc w:val="both"/>
                      </w:pPr>
                      <w:r>
                        <w:tab/>
                      </w:r>
                      <w:r>
                        <w:tab/>
                      </w:r>
                    </w:p>
                    <w:p w14:paraId="673830B7" w14:textId="77777777" w:rsidR="00D87F92" w:rsidRDefault="00D87F92" w:rsidP="00D87F92">
                      <w:pPr>
                        <w:tabs>
                          <w:tab w:val="left" w:pos="540"/>
                          <w:tab w:val="right" w:leader="dot" w:pos="7740"/>
                        </w:tabs>
                        <w:jc w:val="both"/>
                      </w:pPr>
                      <w:r>
                        <w:tab/>
                      </w:r>
                      <w:r>
                        <w:tab/>
                      </w:r>
                    </w:p>
                    <w:p w14:paraId="71B1B8B7" w14:textId="77777777" w:rsidR="00D87F92" w:rsidRDefault="00D87F92" w:rsidP="00D87F92">
                      <w:pPr>
                        <w:tabs>
                          <w:tab w:val="left" w:pos="540"/>
                          <w:tab w:val="right" w:leader="dot" w:pos="7740"/>
                        </w:tabs>
                        <w:jc w:val="both"/>
                      </w:pPr>
                      <w:r>
                        <w:tab/>
                      </w:r>
                      <w:r>
                        <w:tab/>
                      </w:r>
                    </w:p>
                    <w:p w14:paraId="4A083552" w14:textId="77777777" w:rsidR="00D87F92" w:rsidRDefault="00D87F92" w:rsidP="00D87F92">
                      <w:pPr>
                        <w:tabs>
                          <w:tab w:val="left" w:pos="540"/>
                          <w:tab w:val="right" w:leader="dot" w:pos="7740"/>
                        </w:tabs>
                        <w:jc w:val="both"/>
                      </w:pPr>
                      <w:r>
                        <w:tab/>
                      </w:r>
                      <w:r>
                        <w:tab/>
                      </w:r>
                    </w:p>
                    <w:p w14:paraId="37F279E9" w14:textId="77777777" w:rsidR="00D87F92" w:rsidRDefault="00D87F92" w:rsidP="00D87F92">
                      <w:pPr>
                        <w:tabs>
                          <w:tab w:val="left" w:pos="540"/>
                          <w:tab w:val="right" w:leader="dot" w:pos="7740"/>
                        </w:tabs>
                        <w:jc w:val="both"/>
                      </w:pPr>
                      <w:r>
                        <w:tab/>
                      </w:r>
                    </w:p>
                    <w:p w14:paraId="6C3BA16E" w14:textId="77777777" w:rsidR="00D94BE9" w:rsidRPr="00D50A37" w:rsidRDefault="00D94BE9" w:rsidP="00D94BE9">
                      <w:pPr>
                        <w:jc w:val="right"/>
                        <w:rPr>
                          <w:i/>
                        </w:rPr>
                      </w:pPr>
                      <w:r w:rsidRPr="00D50A37">
                        <w:rPr>
                          <w:i/>
                        </w:rPr>
                        <w:t>Trà Vinh, ngày ….. tháng …… năm ……</w:t>
                      </w:r>
                    </w:p>
                    <w:p w14:paraId="46ACE53B" w14:textId="77777777" w:rsidR="00D94BE9" w:rsidRPr="00D50A37" w:rsidRDefault="00D94BE9" w:rsidP="00D94BE9">
                      <w:pPr>
                        <w:tabs>
                          <w:tab w:val="center" w:pos="5310"/>
                        </w:tabs>
                        <w:jc w:val="center"/>
                        <w:rPr>
                          <w:b/>
                        </w:rPr>
                      </w:pPr>
                      <w:r>
                        <w:rPr>
                          <w:b/>
                        </w:rPr>
                        <w:tab/>
                      </w:r>
                      <w:r w:rsidRPr="00D50A37">
                        <w:rPr>
                          <w:b/>
                        </w:rPr>
                        <w:t>Giáo viên hướng dẫn</w:t>
                      </w:r>
                    </w:p>
                    <w:p w14:paraId="71E2F467" w14:textId="77777777" w:rsidR="00D94BE9" w:rsidRDefault="00D94BE9" w:rsidP="00D94BE9">
                      <w:pPr>
                        <w:tabs>
                          <w:tab w:val="center" w:pos="5310"/>
                        </w:tabs>
                        <w:jc w:val="center"/>
                        <w:rPr>
                          <w:i/>
                        </w:rPr>
                      </w:pPr>
                      <w:r>
                        <w:rPr>
                          <w:i/>
                        </w:rPr>
                        <w:tab/>
                        <w:t>(Ký tên và ghi rõ họ tên)</w:t>
                      </w:r>
                    </w:p>
                    <w:p w14:paraId="2AC709CE" w14:textId="77777777" w:rsidR="00D94BE9" w:rsidRDefault="00D94BE9" w:rsidP="00D94BE9">
                      <w:pPr>
                        <w:tabs>
                          <w:tab w:val="center" w:pos="5310"/>
                        </w:tabs>
                        <w:jc w:val="center"/>
                        <w:rPr>
                          <w:i/>
                        </w:rPr>
                      </w:pPr>
                    </w:p>
                    <w:p w14:paraId="30CFFD60" w14:textId="77777777" w:rsidR="00A92A3E" w:rsidRDefault="00A92A3E" w:rsidP="002C777D">
                      <w:pPr>
                        <w:jc w:val="center"/>
                      </w:pPr>
                    </w:p>
                    <w:p w14:paraId="3638280A" w14:textId="77777777" w:rsidR="00A92A3E" w:rsidRDefault="00A92A3E" w:rsidP="002C777D">
                      <w:pPr>
                        <w:jc w:val="center"/>
                      </w:pPr>
                    </w:p>
                    <w:p w14:paraId="2364CB25" w14:textId="77777777" w:rsidR="00A92A3E" w:rsidRDefault="00A92A3E" w:rsidP="002C777D">
                      <w:pPr>
                        <w:jc w:val="center"/>
                      </w:pPr>
                    </w:p>
                    <w:p w14:paraId="6CD2172A" w14:textId="77777777" w:rsidR="00A92A3E" w:rsidRDefault="00A92A3E" w:rsidP="002C777D">
                      <w:pPr>
                        <w:jc w:val="center"/>
                      </w:pPr>
                    </w:p>
                  </w:txbxContent>
                </v:textbox>
              </v:rect>
            </w:pict>
          </mc:Fallback>
        </mc:AlternateContent>
      </w:r>
    </w:p>
    <w:p w14:paraId="6EB0EFAB" w14:textId="0E4C734C" w:rsidR="00D62FA4" w:rsidRDefault="003A3DD1" w:rsidP="00103C94">
      <w:pPr>
        <w:spacing w:after="200" w:line="276" w:lineRule="auto"/>
        <w:jc w:val="center"/>
        <w:rPr>
          <w:b/>
          <w:bCs/>
          <w:sz w:val="26"/>
          <w:szCs w:val="26"/>
        </w:rPr>
      </w:pPr>
      <w:r>
        <w:rPr>
          <w:noProof/>
        </w:rPr>
        <mc:AlternateContent>
          <mc:Choice Requires="wpc">
            <w:drawing>
              <wp:inline distT="0" distB="0" distL="0" distR="0" wp14:anchorId="41B9D27A" wp14:editId="1D1D7634">
                <wp:extent cx="5486400" cy="8229600"/>
                <wp:effectExtent l="3175" t="3810" r="0" b="0"/>
                <wp:docPr id="8"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c:wpc>
                  </a:graphicData>
                </a:graphic>
              </wp:inline>
            </w:drawing>
          </mc:Choice>
          <mc:Fallback>
            <w:pict>
              <v:group w14:anchorId="6F857CDC" id="Canvas 2" o:spid="_x0000_s1026" editas="canvas" style="width:6in;height:9in;mso-position-horizontal-relative:char;mso-position-vertical-relative:line" coordsize="54864,822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82296;visibility:visible;mso-wrap-style:square">
                  <v:fill o:detectmouseclick="t"/>
                  <v:path o:connecttype="none"/>
                </v:shape>
                <w10:anchorlock/>
              </v:group>
            </w:pict>
          </mc:Fallback>
        </mc:AlternateContent>
      </w:r>
    </w:p>
    <w:p w14:paraId="14E75E59" w14:textId="77777777" w:rsidR="00D62FA4" w:rsidRPr="00D62FA4" w:rsidRDefault="00D62FA4" w:rsidP="00D62FA4">
      <w:pPr>
        <w:rPr>
          <w:sz w:val="26"/>
          <w:szCs w:val="26"/>
        </w:rPr>
      </w:pPr>
    </w:p>
    <w:p w14:paraId="0B1B2D1D" w14:textId="768D919A" w:rsidR="00D62FA4" w:rsidRDefault="006D2252" w:rsidP="00D62FA4">
      <w:pPr>
        <w:spacing w:after="200" w:line="276" w:lineRule="auto"/>
        <w:rPr>
          <w:sz w:val="26"/>
          <w:szCs w:val="26"/>
        </w:rPr>
      </w:pPr>
      <w:r>
        <w:rPr>
          <w:sz w:val="26"/>
          <w:szCs w:val="26"/>
        </w:rPr>
        <w:br w:type="page"/>
      </w:r>
    </w:p>
    <w:p w14:paraId="2C9E6E87" w14:textId="3017B54F" w:rsidR="00103C94" w:rsidRDefault="007E1507" w:rsidP="0031012B">
      <w:pPr>
        <w:pStyle w:val="Heading1"/>
        <w:numPr>
          <w:ilvl w:val="0"/>
          <w:numId w:val="0"/>
        </w:numPr>
      </w:pPr>
      <w:bookmarkStart w:id="44" w:name="_Toc187207532"/>
      <w:r>
        <w:rPr>
          <w:noProof/>
          <w:lang w:val="en-US" w:eastAsia="en-US"/>
        </w:rPr>
        <w:lastRenderedPageBreak/>
        <mc:AlternateContent>
          <mc:Choice Requires="wps">
            <w:drawing>
              <wp:anchor distT="0" distB="0" distL="114300" distR="114300" simplePos="0" relativeHeight="251659776" behindDoc="0" locked="0" layoutInCell="1" allowOverlap="1" wp14:anchorId="10CC73F5" wp14:editId="5A0D0D0C">
                <wp:simplePos x="0" y="0"/>
                <wp:positionH relativeFrom="column">
                  <wp:posOffset>121920</wp:posOffset>
                </wp:positionH>
                <wp:positionV relativeFrom="paragraph">
                  <wp:posOffset>79851</wp:posOffset>
                </wp:positionV>
                <wp:extent cx="5372100" cy="9144000"/>
                <wp:effectExtent l="0" t="0" r="19050" b="19050"/>
                <wp:wrapNone/>
                <wp:docPr id="54415300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2100" cy="9144000"/>
                        </a:xfrm>
                        <a:prstGeom prst="rect">
                          <a:avLst/>
                        </a:prstGeom>
                        <a:solidFill>
                          <a:srgbClr val="FFFFFF"/>
                        </a:solidFill>
                        <a:ln w="9525">
                          <a:solidFill>
                            <a:srgbClr val="000000"/>
                          </a:solidFill>
                          <a:miter lim="800000"/>
                          <a:headEnd/>
                          <a:tailEnd/>
                        </a:ln>
                      </wps:spPr>
                      <wps:txbx>
                        <w:txbxContent>
                          <w:p w14:paraId="0331CE9E" w14:textId="77777777" w:rsidR="006D2252" w:rsidRDefault="006D2252" w:rsidP="006D2252">
                            <w:pPr>
                              <w:jc w:val="center"/>
                            </w:pPr>
                          </w:p>
                          <w:p w14:paraId="28D03D65" w14:textId="77777777" w:rsidR="006D2252" w:rsidRPr="0031012B" w:rsidRDefault="006D2252" w:rsidP="0031012B">
                            <w:pPr>
                              <w:pStyle w:val="Heading1"/>
                              <w:numPr>
                                <w:ilvl w:val="0"/>
                                <w:numId w:val="0"/>
                              </w:numPr>
                              <w:ind w:left="432"/>
                              <w:rPr>
                                <w:sz w:val="24"/>
                              </w:rPr>
                            </w:pPr>
                            <w:bookmarkStart w:id="45" w:name="_Toc187207533"/>
                            <w:r w:rsidRPr="0031012B">
                              <w:rPr>
                                <w:sz w:val="24"/>
                              </w:rPr>
                              <w:t>NHẬN XÉT CỦA THÀNH VIÊN HỘI ĐỒNG</w:t>
                            </w:r>
                            <w:bookmarkEnd w:id="45"/>
                          </w:p>
                          <w:p w14:paraId="57D015CC" w14:textId="77777777" w:rsidR="006D2252" w:rsidRDefault="006D2252" w:rsidP="006D2252">
                            <w:pPr>
                              <w:jc w:val="center"/>
                              <w:rPr>
                                <w:b/>
                              </w:rPr>
                            </w:pPr>
                          </w:p>
                          <w:p w14:paraId="64E1163D" w14:textId="77777777" w:rsidR="006D2252" w:rsidRPr="008711E1" w:rsidRDefault="006D2252" w:rsidP="006D2252">
                            <w:pPr>
                              <w:jc w:val="center"/>
                              <w:rPr>
                                <w:b/>
                              </w:rPr>
                            </w:pPr>
                          </w:p>
                          <w:p w14:paraId="2A1F07EA" w14:textId="77777777" w:rsidR="006D2252" w:rsidRDefault="006D2252" w:rsidP="006D2252">
                            <w:pPr>
                              <w:tabs>
                                <w:tab w:val="left" w:pos="1260"/>
                                <w:tab w:val="right" w:leader="dot" w:pos="7740"/>
                              </w:tabs>
                              <w:jc w:val="both"/>
                            </w:pPr>
                            <w:r>
                              <w:tab/>
                            </w:r>
                            <w:r>
                              <w:tab/>
                            </w:r>
                          </w:p>
                          <w:p w14:paraId="037F691D" w14:textId="77777777" w:rsidR="006D2252" w:rsidRDefault="006D2252" w:rsidP="006D2252">
                            <w:pPr>
                              <w:tabs>
                                <w:tab w:val="left" w:pos="540"/>
                                <w:tab w:val="right" w:leader="dot" w:pos="7740"/>
                              </w:tabs>
                              <w:jc w:val="both"/>
                            </w:pPr>
                            <w:r>
                              <w:tab/>
                            </w:r>
                            <w:r>
                              <w:tab/>
                            </w:r>
                          </w:p>
                          <w:p w14:paraId="49F02D7D" w14:textId="77777777" w:rsidR="006D2252" w:rsidRDefault="006D2252" w:rsidP="006D2252">
                            <w:pPr>
                              <w:tabs>
                                <w:tab w:val="left" w:pos="540"/>
                                <w:tab w:val="right" w:leader="dot" w:pos="7740"/>
                              </w:tabs>
                              <w:jc w:val="both"/>
                            </w:pPr>
                            <w:r>
                              <w:tab/>
                            </w:r>
                            <w:r>
                              <w:tab/>
                            </w:r>
                          </w:p>
                          <w:p w14:paraId="1E0DF7D8" w14:textId="77777777" w:rsidR="006D2252" w:rsidRDefault="006D2252" w:rsidP="006D2252">
                            <w:pPr>
                              <w:tabs>
                                <w:tab w:val="left" w:pos="540"/>
                                <w:tab w:val="right" w:leader="dot" w:pos="7740"/>
                              </w:tabs>
                              <w:jc w:val="both"/>
                            </w:pPr>
                            <w:r>
                              <w:tab/>
                            </w:r>
                            <w:r>
                              <w:tab/>
                            </w:r>
                          </w:p>
                          <w:p w14:paraId="18E9CE5F" w14:textId="77777777" w:rsidR="006D2252" w:rsidRDefault="006D2252" w:rsidP="006D2252">
                            <w:pPr>
                              <w:tabs>
                                <w:tab w:val="left" w:pos="540"/>
                                <w:tab w:val="right" w:leader="dot" w:pos="7740"/>
                              </w:tabs>
                              <w:jc w:val="both"/>
                            </w:pPr>
                            <w:r>
                              <w:tab/>
                            </w:r>
                            <w:r>
                              <w:tab/>
                            </w:r>
                          </w:p>
                          <w:p w14:paraId="5C9ECF21" w14:textId="77777777" w:rsidR="006D2252" w:rsidRDefault="006D2252" w:rsidP="006D2252">
                            <w:pPr>
                              <w:tabs>
                                <w:tab w:val="left" w:pos="540"/>
                                <w:tab w:val="right" w:leader="dot" w:pos="7740"/>
                              </w:tabs>
                              <w:jc w:val="both"/>
                            </w:pPr>
                            <w:r>
                              <w:tab/>
                            </w:r>
                            <w:r>
                              <w:tab/>
                            </w:r>
                          </w:p>
                          <w:p w14:paraId="537CFCCE" w14:textId="77777777" w:rsidR="006D2252" w:rsidRDefault="006D2252" w:rsidP="006D2252">
                            <w:pPr>
                              <w:tabs>
                                <w:tab w:val="left" w:pos="540"/>
                                <w:tab w:val="right" w:leader="dot" w:pos="7740"/>
                              </w:tabs>
                              <w:jc w:val="both"/>
                            </w:pPr>
                            <w:r>
                              <w:tab/>
                            </w:r>
                            <w:r>
                              <w:tab/>
                            </w:r>
                          </w:p>
                          <w:p w14:paraId="7CFB402D" w14:textId="77777777" w:rsidR="006D2252" w:rsidRDefault="006D2252" w:rsidP="006D2252">
                            <w:pPr>
                              <w:tabs>
                                <w:tab w:val="left" w:pos="540"/>
                                <w:tab w:val="right" w:leader="dot" w:pos="7740"/>
                              </w:tabs>
                              <w:jc w:val="both"/>
                            </w:pPr>
                            <w:r>
                              <w:tab/>
                            </w:r>
                            <w:r>
                              <w:tab/>
                            </w:r>
                          </w:p>
                          <w:p w14:paraId="4DD9FA47" w14:textId="77777777" w:rsidR="006D2252" w:rsidRDefault="006D2252" w:rsidP="006D2252">
                            <w:pPr>
                              <w:tabs>
                                <w:tab w:val="left" w:pos="540"/>
                                <w:tab w:val="right" w:leader="dot" w:pos="7740"/>
                              </w:tabs>
                              <w:jc w:val="both"/>
                            </w:pPr>
                            <w:r>
                              <w:tab/>
                            </w:r>
                            <w:r>
                              <w:tab/>
                            </w:r>
                          </w:p>
                          <w:p w14:paraId="3E63606B" w14:textId="77777777" w:rsidR="006D2252" w:rsidRDefault="006D2252" w:rsidP="006D2252">
                            <w:pPr>
                              <w:tabs>
                                <w:tab w:val="left" w:pos="540"/>
                                <w:tab w:val="right" w:leader="dot" w:pos="7740"/>
                              </w:tabs>
                              <w:jc w:val="both"/>
                            </w:pPr>
                            <w:r>
                              <w:tab/>
                            </w:r>
                            <w:r>
                              <w:tab/>
                            </w:r>
                          </w:p>
                          <w:p w14:paraId="0576AE8F" w14:textId="77777777" w:rsidR="006D2252" w:rsidRDefault="006D2252" w:rsidP="006D2252">
                            <w:pPr>
                              <w:tabs>
                                <w:tab w:val="left" w:pos="540"/>
                                <w:tab w:val="right" w:leader="dot" w:pos="7740"/>
                              </w:tabs>
                              <w:jc w:val="both"/>
                            </w:pPr>
                            <w:r>
                              <w:tab/>
                            </w:r>
                            <w:r>
                              <w:tab/>
                            </w:r>
                          </w:p>
                          <w:p w14:paraId="35135494" w14:textId="77777777" w:rsidR="006D2252" w:rsidRDefault="006D2252" w:rsidP="006D2252">
                            <w:pPr>
                              <w:tabs>
                                <w:tab w:val="left" w:pos="540"/>
                                <w:tab w:val="right" w:leader="dot" w:pos="7740"/>
                              </w:tabs>
                              <w:jc w:val="both"/>
                            </w:pPr>
                            <w:r>
                              <w:tab/>
                            </w:r>
                            <w:r>
                              <w:tab/>
                            </w:r>
                          </w:p>
                          <w:p w14:paraId="41A0872F" w14:textId="77777777" w:rsidR="006D2252" w:rsidRDefault="006D2252" w:rsidP="006D2252">
                            <w:pPr>
                              <w:tabs>
                                <w:tab w:val="left" w:pos="540"/>
                                <w:tab w:val="right" w:leader="dot" w:pos="7740"/>
                              </w:tabs>
                              <w:jc w:val="both"/>
                            </w:pPr>
                            <w:r>
                              <w:tab/>
                            </w:r>
                            <w:r>
                              <w:tab/>
                            </w:r>
                          </w:p>
                          <w:p w14:paraId="466EF29C" w14:textId="77777777" w:rsidR="006D2252" w:rsidRDefault="006D2252" w:rsidP="006D2252">
                            <w:pPr>
                              <w:tabs>
                                <w:tab w:val="left" w:pos="540"/>
                                <w:tab w:val="right" w:leader="dot" w:pos="7740"/>
                              </w:tabs>
                              <w:jc w:val="both"/>
                            </w:pPr>
                            <w:r>
                              <w:tab/>
                            </w:r>
                            <w:r>
                              <w:tab/>
                            </w:r>
                            <w:r>
                              <w:tab/>
                            </w:r>
                          </w:p>
                          <w:p w14:paraId="295E3107" w14:textId="77777777" w:rsidR="006D2252" w:rsidRDefault="006D2252" w:rsidP="006D2252">
                            <w:pPr>
                              <w:tabs>
                                <w:tab w:val="left" w:pos="540"/>
                                <w:tab w:val="right" w:leader="dot" w:pos="7740"/>
                              </w:tabs>
                              <w:jc w:val="both"/>
                            </w:pPr>
                            <w:r>
                              <w:tab/>
                            </w:r>
                            <w:r>
                              <w:tab/>
                            </w:r>
                          </w:p>
                          <w:p w14:paraId="1D8B91AB" w14:textId="77777777" w:rsidR="006D2252" w:rsidRDefault="006D2252" w:rsidP="006D2252">
                            <w:pPr>
                              <w:tabs>
                                <w:tab w:val="left" w:pos="540"/>
                                <w:tab w:val="right" w:leader="dot" w:pos="7740"/>
                              </w:tabs>
                              <w:jc w:val="both"/>
                            </w:pPr>
                            <w:r>
                              <w:tab/>
                            </w:r>
                            <w:r>
                              <w:tab/>
                            </w:r>
                          </w:p>
                          <w:p w14:paraId="0E600279" w14:textId="77777777" w:rsidR="006D2252" w:rsidRDefault="006D2252" w:rsidP="006D2252">
                            <w:pPr>
                              <w:tabs>
                                <w:tab w:val="left" w:pos="540"/>
                                <w:tab w:val="right" w:leader="dot" w:pos="7740"/>
                              </w:tabs>
                              <w:jc w:val="both"/>
                            </w:pPr>
                            <w:r>
                              <w:tab/>
                            </w:r>
                            <w:r>
                              <w:tab/>
                            </w:r>
                          </w:p>
                          <w:p w14:paraId="144B9C06" w14:textId="77777777" w:rsidR="006D2252" w:rsidRDefault="006D2252" w:rsidP="006D2252">
                            <w:pPr>
                              <w:tabs>
                                <w:tab w:val="left" w:pos="540"/>
                                <w:tab w:val="right" w:leader="dot" w:pos="7740"/>
                              </w:tabs>
                              <w:jc w:val="both"/>
                            </w:pPr>
                            <w:r>
                              <w:tab/>
                            </w:r>
                            <w:r>
                              <w:tab/>
                            </w:r>
                          </w:p>
                          <w:p w14:paraId="33AD5145" w14:textId="77777777" w:rsidR="006D2252" w:rsidRDefault="006D2252" w:rsidP="006D2252">
                            <w:pPr>
                              <w:tabs>
                                <w:tab w:val="left" w:pos="540"/>
                                <w:tab w:val="right" w:leader="dot" w:pos="7740"/>
                              </w:tabs>
                              <w:jc w:val="both"/>
                            </w:pPr>
                            <w:r>
                              <w:tab/>
                            </w:r>
                            <w:r>
                              <w:tab/>
                            </w:r>
                          </w:p>
                          <w:p w14:paraId="1B139BA9" w14:textId="77777777" w:rsidR="006D2252" w:rsidRDefault="006D2252" w:rsidP="006D2252">
                            <w:pPr>
                              <w:tabs>
                                <w:tab w:val="left" w:pos="540"/>
                                <w:tab w:val="right" w:leader="dot" w:pos="7740"/>
                              </w:tabs>
                              <w:jc w:val="both"/>
                            </w:pPr>
                            <w:r>
                              <w:tab/>
                            </w:r>
                            <w:r>
                              <w:tab/>
                            </w:r>
                          </w:p>
                          <w:p w14:paraId="5A4762D5" w14:textId="77777777" w:rsidR="006D2252" w:rsidRDefault="006D2252" w:rsidP="006D2252">
                            <w:pPr>
                              <w:tabs>
                                <w:tab w:val="left" w:pos="540"/>
                                <w:tab w:val="right" w:leader="dot" w:pos="7740"/>
                              </w:tabs>
                              <w:jc w:val="both"/>
                            </w:pPr>
                            <w:r>
                              <w:tab/>
                            </w:r>
                            <w:r>
                              <w:tab/>
                            </w:r>
                          </w:p>
                          <w:p w14:paraId="7FA7674E" w14:textId="77777777" w:rsidR="006D2252" w:rsidRDefault="006D2252" w:rsidP="006D2252">
                            <w:pPr>
                              <w:tabs>
                                <w:tab w:val="left" w:pos="540"/>
                                <w:tab w:val="right" w:leader="dot" w:pos="7740"/>
                              </w:tabs>
                              <w:jc w:val="both"/>
                            </w:pPr>
                            <w:r>
                              <w:tab/>
                            </w:r>
                            <w:r>
                              <w:tab/>
                            </w:r>
                          </w:p>
                          <w:p w14:paraId="54332B0C" w14:textId="77777777" w:rsidR="006D2252" w:rsidRDefault="006D2252" w:rsidP="006D2252">
                            <w:pPr>
                              <w:tabs>
                                <w:tab w:val="left" w:pos="540"/>
                                <w:tab w:val="right" w:leader="dot" w:pos="7740"/>
                              </w:tabs>
                              <w:jc w:val="both"/>
                            </w:pPr>
                            <w:r>
                              <w:tab/>
                            </w:r>
                            <w:r>
                              <w:tab/>
                            </w:r>
                          </w:p>
                          <w:p w14:paraId="4A07542F" w14:textId="77777777" w:rsidR="006D2252" w:rsidRDefault="006D2252" w:rsidP="006D2252">
                            <w:pPr>
                              <w:tabs>
                                <w:tab w:val="left" w:pos="540"/>
                                <w:tab w:val="right" w:leader="dot" w:pos="7740"/>
                              </w:tabs>
                              <w:jc w:val="both"/>
                            </w:pPr>
                            <w:r>
                              <w:tab/>
                            </w:r>
                            <w:r>
                              <w:tab/>
                            </w:r>
                          </w:p>
                          <w:p w14:paraId="16356D56" w14:textId="77777777" w:rsidR="006D2252" w:rsidRDefault="006D2252" w:rsidP="006D2252">
                            <w:pPr>
                              <w:tabs>
                                <w:tab w:val="left" w:pos="540"/>
                                <w:tab w:val="right" w:leader="dot" w:pos="7740"/>
                              </w:tabs>
                              <w:jc w:val="both"/>
                            </w:pPr>
                            <w:r>
                              <w:tab/>
                            </w:r>
                            <w:r>
                              <w:tab/>
                            </w:r>
                          </w:p>
                          <w:p w14:paraId="1AB0430D" w14:textId="77777777" w:rsidR="006D2252" w:rsidRDefault="006D2252" w:rsidP="006D2252">
                            <w:pPr>
                              <w:tabs>
                                <w:tab w:val="left" w:pos="540"/>
                                <w:tab w:val="right" w:leader="dot" w:pos="7740"/>
                              </w:tabs>
                              <w:jc w:val="both"/>
                            </w:pPr>
                            <w:r>
                              <w:tab/>
                            </w:r>
                            <w:r>
                              <w:tab/>
                            </w:r>
                          </w:p>
                          <w:p w14:paraId="77091625" w14:textId="77777777" w:rsidR="006D2252" w:rsidRDefault="006D2252" w:rsidP="006D2252">
                            <w:pPr>
                              <w:tabs>
                                <w:tab w:val="left" w:pos="540"/>
                                <w:tab w:val="right" w:leader="dot" w:pos="7740"/>
                              </w:tabs>
                              <w:jc w:val="both"/>
                            </w:pPr>
                            <w:r>
                              <w:tab/>
                            </w:r>
                            <w:r>
                              <w:tab/>
                            </w:r>
                          </w:p>
                          <w:p w14:paraId="32A39423" w14:textId="77777777" w:rsidR="006D2252" w:rsidRDefault="006D2252" w:rsidP="006D2252">
                            <w:pPr>
                              <w:tabs>
                                <w:tab w:val="left" w:pos="540"/>
                                <w:tab w:val="right" w:leader="dot" w:pos="7740"/>
                              </w:tabs>
                              <w:jc w:val="both"/>
                            </w:pPr>
                            <w:r>
                              <w:tab/>
                            </w:r>
                            <w:r>
                              <w:tab/>
                            </w:r>
                          </w:p>
                          <w:p w14:paraId="4876BE95" w14:textId="77777777" w:rsidR="006D2252" w:rsidRDefault="006D2252" w:rsidP="006D2252">
                            <w:pPr>
                              <w:tabs>
                                <w:tab w:val="left" w:pos="540"/>
                                <w:tab w:val="right" w:leader="dot" w:pos="7740"/>
                              </w:tabs>
                              <w:jc w:val="both"/>
                            </w:pPr>
                            <w:r>
                              <w:tab/>
                            </w:r>
                            <w:r>
                              <w:tab/>
                            </w:r>
                          </w:p>
                          <w:p w14:paraId="0E7A38FE" w14:textId="77777777" w:rsidR="006D2252" w:rsidRDefault="006D2252" w:rsidP="006D2252">
                            <w:pPr>
                              <w:tabs>
                                <w:tab w:val="left" w:pos="540"/>
                                <w:tab w:val="right" w:leader="dot" w:pos="7740"/>
                              </w:tabs>
                              <w:jc w:val="both"/>
                            </w:pPr>
                            <w:r>
                              <w:tab/>
                            </w:r>
                            <w:r>
                              <w:tab/>
                            </w:r>
                          </w:p>
                          <w:p w14:paraId="01E91A1B" w14:textId="77777777" w:rsidR="006D2252" w:rsidRDefault="006D2252" w:rsidP="006D2252">
                            <w:pPr>
                              <w:tabs>
                                <w:tab w:val="left" w:pos="540"/>
                                <w:tab w:val="right" w:leader="dot" w:pos="7740"/>
                              </w:tabs>
                              <w:jc w:val="both"/>
                            </w:pPr>
                            <w:r>
                              <w:tab/>
                            </w:r>
                            <w:r>
                              <w:tab/>
                            </w:r>
                          </w:p>
                          <w:p w14:paraId="669B2944" w14:textId="77777777" w:rsidR="006D2252" w:rsidRDefault="006D2252" w:rsidP="006D2252">
                            <w:pPr>
                              <w:tabs>
                                <w:tab w:val="left" w:pos="540"/>
                                <w:tab w:val="right" w:leader="dot" w:pos="7740"/>
                              </w:tabs>
                              <w:jc w:val="both"/>
                            </w:pPr>
                            <w:r>
                              <w:tab/>
                            </w:r>
                            <w:r>
                              <w:tab/>
                            </w:r>
                          </w:p>
                          <w:p w14:paraId="698AFD08" w14:textId="77777777" w:rsidR="006D2252" w:rsidRDefault="006D2252" w:rsidP="006D2252">
                            <w:pPr>
                              <w:tabs>
                                <w:tab w:val="left" w:pos="540"/>
                                <w:tab w:val="right" w:leader="dot" w:pos="7740"/>
                              </w:tabs>
                              <w:jc w:val="both"/>
                            </w:pPr>
                            <w:r>
                              <w:tab/>
                            </w:r>
                            <w:r>
                              <w:tab/>
                            </w:r>
                          </w:p>
                          <w:p w14:paraId="1419F8E5" w14:textId="77777777" w:rsidR="006D2252" w:rsidRDefault="006D2252" w:rsidP="006D2252">
                            <w:pPr>
                              <w:tabs>
                                <w:tab w:val="left" w:pos="540"/>
                                <w:tab w:val="right" w:leader="dot" w:pos="7740"/>
                              </w:tabs>
                              <w:jc w:val="both"/>
                            </w:pPr>
                            <w:r>
                              <w:tab/>
                            </w:r>
                            <w:r>
                              <w:tab/>
                            </w:r>
                          </w:p>
                          <w:p w14:paraId="436E2CA1" w14:textId="77777777" w:rsidR="006D2252" w:rsidRDefault="006D2252" w:rsidP="006D2252">
                            <w:pPr>
                              <w:tabs>
                                <w:tab w:val="left" w:pos="540"/>
                                <w:tab w:val="right" w:leader="dot" w:pos="7740"/>
                              </w:tabs>
                              <w:jc w:val="both"/>
                            </w:pPr>
                            <w:r>
                              <w:tab/>
                            </w:r>
                            <w:r>
                              <w:tab/>
                            </w:r>
                          </w:p>
                          <w:p w14:paraId="74B2E23E" w14:textId="77777777" w:rsidR="006D2252" w:rsidRDefault="006D2252" w:rsidP="006D2252">
                            <w:pPr>
                              <w:tabs>
                                <w:tab w:val="left" w:pos="540"/>
                                <w:tab w:val="right" w:leader="dot" w:pos="7740"/>
                              </w:tabs>
                              <w:jc w:val="both"/>
                            </w:pPr>
                            <w:r>
                              <w:tab/>
                            </w:r>
                            <w:r>
                              <w:tab/>
                            </w:r>
                          </w:p>
                          <w:p w14:paraId="0D9E68DA" w14:textId="77777777" w:rsidR="006D2252" w:rsidRDefault="006D2252" w:rsidP="006D2252">
                            <w:pPr>
                              <w:tabs>
                                <w:tab w:val="left" w:pos="540"/>
                                <w:tab w:val="right" w:leader="dot" w:pos="7740"/>
                              </w:tabs>
                              <w:jc w:val="both"/>
                            </w:pPr>
                            <w:r>
                              <w:tab/>
                            </w:r>
                            <w:r>
                              <w:tab/>
                            </w:r>
                          </w:p>
                          <w:p w14:paraId="11291E48" w14:textId="77777777" w:rsidR="006D2252" w:rsidRDefault="006D2252" w:rsidP="006D2252">
                            <w:pPr>
                              <w:tabs>
                                <w:tab w:val="left" w:pos="540"/>
                                <w:tab w:val="right" w:leader="dot" w:pos="7740"/>
                              </w:tabs>
                              <w:jc w:val="both"/>
                            </w:pPr>
                            <w:r>
                              <w:tab/>
                            </w:r>
                            <w:r>
                              <w:tab/>
                            </w:r>
                          </w:p>
                          <w:p w14:paraId="717B74A3" w14:textId="77777777" w:rsidR="006D2252" w:rsidRDefault="006D2252" w:rsidP="006D2252">
                            <w:pPr>
                              <w:tabs>
                                <w:tab w:val="left" w:pos="540"/>
                                <w:tab w:val="right" w:leader="dot" w:pos="7740"/>
                              </w:tabs>
                              <w:jc w:val="both"/>
                            </w:pPr>
                            <w:r>
                              <w:tab/>
                            </w:r>
                            <w:r>
                              <w:tab/>
                            </w:r>
                          </w:p>
                          <w:p w14:paraId="2836922B" w14:textId="77777777" w:rsidR="006D2252" w:rsidRDefault="006D2252" w:rsidP="006D2252">
                            <w:pPr>
                              <w:tabs>
                                <w:tab w:val="left" w:pos="540"/>
                                <w:tab w:val="right" w:leader="dot" w:pos="7740"/>
                              </w:tabs>
                              <w:jc w:val="both"/>
                            </w:pPr>
                            <w:r>
                              <w:tab/>
                            </w:r>
                          </w:p>
                          <w:p w14:paraId="50924653" w14:textId="77777777" w:rsidR="006D2252" w:rsidRPr="00D50A37" w:rsidRDefault="006D2252" w:rsidP="006D2252">
                            <w:pPr>
                              <w:jc w:val="right"/>
                              <w:rPr>
                                <w:i/>
                              </w:rPr>
                            </w:pPr>
                            <w:r w:rsidRPr="00D50A37">
                              <w:rPr>
                                <w:i/>
                              </w:rPr>
                              <w:t>Trà Vinh, ngày ….. tháng …… năm ……</w:t>
                            </w:r>
                          </w:p>
                          <w:p w14:paraId="16A0BBAA" w14:textId="77777777" w:rsidR="006D2252" w:rsidRPr="00D50A37" w:rsidRDefault="006D2252" w:rsidP="006D2252">
                            <w:pPr>
                              <w:tabs>
                                <w:tab w:val="center" w:pos="5310"/>
                              </w:tabs>
                              <w:jc w:val="center"/>
                              <w:rPr>
                                <w:b/>
                              </w:rPr>
                            </w:pPr>
                            <w:r>
                              <w:rPr>
                                <w:b/>
                              </w:rPr>
                              <w:tab/>
                              <w:t>Thành viên hội đồng</w:t>
                            </w:r>
                          </w:p>
                          <w:p w14:paraId="2F4C369C" w14:textId="77777777" w:rsidR="006D2252" w:rsidRDefault="006D2252" w:rsidP="006D2252">
                            <w:pPr>
                              <w:tabs>
                                <w:tab w:val="center" w:pos="5310"/>
                              </w:tabs>
                              <w:jc w:val="center"/>
                              <w:rPr>
                                <w:i/>
                              </w:rPr>
                            </w:pPr>
                            <w:r>
                              <w:rPr>
                                <w:i/>
                              </w:rPr>
                              <w:tab/>
                              <w:t>(Ký tên và ghi rõ họ tên)</w:t>
                            </w:r>
                          </w:p>
                          <w:p w14:paraId="19D7CDF3" w14:textId="77777777" w:rsidR="006D2252" w:rsidRDefault="006D2252" w:rsidP="006D2252">
                            <w:pPr>
                              <w:tabs>
                                <w:tab w:val="center" w:pos="5310"/>
                              </w:tabs>
                              <w:jc w:val="center"/>
                              <w:rPr>
                                <w:i/>
                              </w:rPr>
                            </w:pPr>
                          </w:p>
                          <w:p w14:paraId="07049D80" w14:textId="77777777" w:rsidR="006D2252" w:rsidRDefault="006D2252" w:rsidP="006D2252">
                            <w:pPr>
                              <w:jc w:val="center"/>
                            </w:pPr>
                          </w:p>
                          <w:p w14:paraId="571AF025" w14:textId="77777777" w:rsidR="006D2252" w:rsidRDefault="006D2252" w:rsidP="006D2252">
                            <w:pPr>
                              <w:jc w:val="center"/>
                            </w:pPr>
                          </w:p>
                          <w:p w14:paraId="3F7BA192" w14:textId="77777777" w:rsidR="006D2252" w:rsidRDefault="006D2252" w:rsidP="006D2252">
                            <w:pPr>
                              <w:jc w:val="center"/>
                            </w:pPr>
                          </w:p>
                          <w:p w14:paraId="04F2279F" w14:textId="77777777" w:rsidR="006D2252" w:rsidRDefault="006D2252" w:rsidP="006D2252">
                            <w:pPr>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CC73F5" id="Rectangle 11" o:spid="_x0000_s1031" style="position:absolute;left:0;text-align:left;margin-left:9.6pt;margin-top:6.3pt;width:423pt;height:10in;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">
                <v:textbox>
                  <w:txbxContent>
                    <w:p w14:paraId="0331CE9E" w14:textId="77777777" w:rsidR="006D2252" w:rsidRDefault="006D2252" w:rsidP="006D2252">
                      <w:pPr>
                        <w:jc w:val="center"/>
                      </w:pPr>
                    </w:p>
                    <w:p w14:paraId="28D03D65" w14:textId="77777777" w:rsidR="006D2252" w:rsidRPr="0031012B" w:rsidRDefault="006D2252" w:rsidP="0031012B">
                      <w:pPr>
                        <w:pStyle w:val="Heading1"/>
                        <w:numPr>
                          <w:ilvl w:val="0"/>
                          <w:numId w:val="0"/>
                        </w:numPr>
                        <w:ind w:left="432"/>
                        <w:rPr>
                          <w:sz w:val="24"/>
                        </w:rPr>
                      </w:pPr>
                      <w:bookmarkStart w:id="46" w:name="_Toc187207533"/>
                      <w:r w:rsidRPr="0031012B">
                        <w:rPr>
                          <w:sz w:val="24"/>
                        </w:rPr>
                        <w:t>NHẬN XÉT CỦA THÀNH VIÊN HỘI ĐỒNG</w:t>
                      </w:r>
                      <w:bookmarkEnd w:id="46"/>
                    </w:p>
                    <w:p w14:paraId="57D015CC" w14:textId="77777777" w:rsidR="006D2252" w:rsidRDefault="006D2252" w:rsidP="006D2252">
                      <w:pPr>
                        <w:jc w:val="center"/>
                        <w:rPr>
                          <w:b/>
                        </w:rPr>
                      </w:pPr>
                    </w:p>
                    <w:p w14:paraId="64E1163D" w14:textId="77777777" w:rsidR="006D2252" w:rsidRPr="008711E1" w:rsidRDefault="006D2252" w:rsidP="006D2252">
                      <w:pPr>
                        <w:jc w:val="center"/>
                        <w:rPr>
                          <w:b/>
                        </w:rPr>
                      </w:pPr>
                    </w:p>
                    <w:p w14:paraId="2A1F07EA" w14:textId="77777777" w:rsidR="006D2252" w:rsidRDefault="006D2252" w:rsidP="006D2252">
                      <w:pPr>
                        <w:tabs>
                          <w:tab w:val="left" w:pos="1260"/>
                          <w:tab w:val="right" w:leader="dot" w:pos="7740"/>
                        </w:tabs>
                        <w:jc w:val="both"/>
                      </w:pPr>
                      <w:r>
                        <w:tab/>
                      </w:r>
                      <w:r>
                        <w:tab/>
                      </w:r>
                    </w:p>
                    <w:p w14:paraId="037F691D" w14:textId="77777777" w:rsidR="006D2252" w:rsidRDefault="006D2252" w:rsidP="006D2252">
                      <w:pPr>
                        <w:tabs>
                          <w:tab w:val="left" w:pos="540"/>
                          <w:tab w:val="right" w:leader="dot" w:pos="7740"/>
                        </w:tabs>
                        <w:jc w:val="both"/>
                      </w:pPr>
                      <w:r>
                        <w:tab/>
                      </w:r>
                      <w:r>
                        <w:tab/>
                      </w:r>
                    </w:p>
                    <w:p w14:paraId="49F02D7D" w14:textId="77777777" w:rsidR="006D2252" w:rsidRDefault="006D2252" w:rsidP="006D2252">
                      <w:pPr>
                        <w:tabs>
                          <w:tab w:val="left" w:pos="540"/>
                          <w:tab w:val="right" w:leader="dot" w:pos="7740"/>
                        </w:tabs>
                        <w:jc w:val="both"/>
                      </w:pPr>
                      <w:r>
                        <w:tab/>
                      </w:r>
                      <w:r>
                        <w:tab/>
                      </w:r>
                    </w:p>
                    <w:p w14:paraId="1E0DF7D8" w14:textId="77777777" w:rsidR="006D2252" w:rsidRDefault="006D2252" w:rsidP="006D2252">
                      <w:pPr>
                        <w:tabs>
                          <w:tab w:val="left" w:pos="540"/>
                          <w:tab w:val="right" w:leader="dot" w:pos="7740"/>
                        </w:tabs>
                        <w:jc w:val="both"/>
                      </w:pPr>
                      <w:r>
                        <w:tab/>
                      </w:r>
                      <w:r>
                        <w:tab/>
                      </w:r>
                    </w:p>
                    <w:p w14:paraId="18E9CE5F" w14:textId="77777777" w:rsidR="006D2252" w:rsidRDefault="006D2252" w:rsidP="006D2252">
                      <w:pPr>
                        <w:tabs>
                          <w:tab w:val="left" w:pos="540"/>
                          <w:tab w:val="right" w:leader="dot" w:pos="7740"/>
                        </w:tabs>
                        <w:jc w:val="both"/>
                      </w:pPr>
                      <w:r>
                        <w:tab/>
                      </w:r>
                      <w:r>
                        <w:tab/>
                      </w:r>
                    </w:p>
                    <w:p w14:paraId="5C9ECF21" w14:textId="77777777" w:rsidR="006D2252" w:rsidRDefault="006D2252" w:rsidP="006D2252">
                      <w:pPr>
                        <w:tabs>
                          <w:tab w:val="left" w:pos="540"/>
                          <w:tab w:val="right" w:leader="dot" w:pos="7740"/>
                        </w:tabs>
                        <w:jc w:val="both"/>
                      </w:pPr>
                      <w:r>
                        <w:tab/>
                      </w:r>
                      <w:r>
                        <w:tab/>
                      </w:r>
                    </w:p>
                    <w:p w14:paraId="537CFCCE" w14:textId="77777777" w:rsidR="006D2252" w:rsidRDefault="006D2252" w:rsidP="006D2252">
                      <w:pPr>
                        <w:tabs>
                          <w:tab w:val="left" w:pos="540"/>
                          <w:tab w:val="right" w:leader="dot" w:pos="7740"/>
                        </w:tabs>
                        <w:jc w:val="both"/>
                      </w:pPr>
                      <w:r>
                        <w:tab/>
                      </w:r>
                      <w:r>
                        <w:tab/>
                      </w:r>
                    </w:p>
                    <w:p w14:paraId="7CFB402D" w14:textId="77777777" w:rsidR="006D2252" w:rsidRDefault="006D2252" w:rsidP="006D2252">
                      <w:pPr>
                        <w:tabs>
                          <w:tab w:val="left" w:pos="540"/>
                          <w:tab w:val="right" w:leader="dot" w:pos="7740"/>
                        </w:tabs>
                        <w:jc w:val="both"/>
                      </w:pPr>
                      <w:r>
                        <w:tab/>
                      </w:r>
                      <w:r>
                        <w:tab/>
                      </w:r>
                    </w:p>
                    <w:p w14:paraId="4DD9FA47" w14:textId="77777777" w:rsidR="006D2252" w:rsidRDefault="006D2252" w:rsidP="006D2252">
                      <w:pPr>
                        <w:tabs>
                          <w:tab w:val="left" w:pos="540"/>
                          <w:tab w:val="right" w:leader="dot" w:pos="7740"/>
                        </w:tabs>
                        <w:jc w:val="both"/>
                      </w:pPr>
                      <w:r>
                        <w:tab/>
                      </w:r>
                      <w:r>
                        <w:tab/>
                      </w:r>
                    </w:p>
                    <w:p w14:paraId="3E63606B" w14:textId="77777777" w:rsidR="006D2252" w:rsidRDefault="006D2252" w:rsidP="006D2252">
                      <w:pPr>
                        <w:tabs>
                          <w:tab w:val="left" w:pos="540"/>
                          <w:tab w:val="right" w:leader="dot" w:pos="7740"/>
                        </w:tabs>
                        <w:jc w:val="both"/>
                      </w:pPr>
                      <w:r>
                        <w:tab/>
                      </w:r>
                      <w:r>
                        <w:tab/>
                      </w:r>
                    </w:p>
                    <w:p w14:paraId="0576AE8F" w14:textId="77777777" w:rsidR="006D2252" w:rsidRDefault="006D2252" w:rsidP="006D2252">
                      <w:pPr>
                        <w:tabs>
                          <w:tab w:val="left" w:pos="540"/>
                          <w:tab w:val="right" w:leader="dot" w:pos="7740"/>
                        </w:tabs>
                        <w:jc w:val="both"/>
                      </w:pPr>
                      <w:r>
                        <w:tab/>
                      </w:r>
                      <w:r>
                        <w:tab/>
                      </w:r>
                    </w:p>
                    <w:p w14:paraId="35135494" w14:textId="77777777" w:rsidR="006D2252" w:rsidRDefault="006D2252" w:rsidP="006D2252">
                      <w:pPr>
                        <w:tabs>
                          <w:tab w:val="left" w:pos="540"/>
                          <w:tab w:val="right" w:leader="dot" w:pos="7740"/>
                        </w:tabs>
                        <w:jc w:val="both"/>
                      </w:pPr>
                      <w:r>
                        <w:tab/>
                      </w:r>
                      <w:r>
                        <w:tab/>
                      </w:r>
                    </w:p>
                    <w:p w14:paraId="41A0872F" w14:textId="77777777" w:rsidR="006D2252" w:rsidRDefault="006D2252" w:rsidP="006D2252">
                      <w:pPr>
                        <w:tabs>
                          <w:tab w:val="left" w:pos="540"/>
                          <w:tab w:val="right" w:leader="dot" w:pos="7740"/>
                        </w:tabs>
                        <w:jc w:val="both"/>
                      </w:pPr>
                      <w:r>
                        <w:tab/>
                      </w:r>
                      <w:r>
                        <w:tab/>
                      </w:r>
                    </w:p>
                    <w:p w14:paraId="466EF29C" w14:textId="77777777" w:rsidR="006D2252" w:rsidRDefault="006D2252" w:rsidP="006D2252">
                      <w:pPr>
                        <w:tabs>
                          <w:tab w:val="left" w:pos="540"/>
                          <w:tab w:val="right" w:leader="dot" w:pos="7740"/>
                        </w:tabs>
                        <w:jc w:val="both"/>
                      </w:pPr>
                      <w:r>
                        <w:tab/>
                      </w:r>
                      <w:r>
                        <w:tab/>
                      </w:r>
                      <w:r>
                        <w:tab/>
                      </w:r>
                    </w:p>
                    <w:p w14:paraId="295E3107" w14:textId="77777777" w:rsidR="006D2252" w:rsidRDefault="006D2252" w:rsidP="006D2252">
                      <w:pPr>
                        <w:tabs>
                          <w:tab w:val="left" w:pos="540"/>
                          <w:tab w:val="right" w:leader="dot" w:pos="7740"/>
                        </w:tabs>
                        <w:jc w:val="both"/>
                      </w:pPr>
                      <w:r>
                        <w:tab/>
                      </w:r>
                      <w:r>
                        <w:tab/>
                      </w:r>
                    </w:p>
                    <w:p w14:paraId="1D8B91AB" w14:textId="77777777" w:rsidR="006D2252" w:rsidRDefault="006D2252" w:rsidP="006D2252">
                      <w:pPr>
                        <w:tabs>
                          <w:tab w:val="left" w:pos="540"/>
                          <w:tab w:val="right" w:leader="dot" w:pos="7740"/>
                        </w:tabs>
                        <w:jc w:val="both"/>
                      </w:pPr>
                      <w:r>
                        <w:tab/>
                      </w:r>
                      <w:r>
                        <w:tab/>
                      </w:r>
                    </w:p>
                    <w:p w14:paraId="0E600279" w14:textId="77777777" w:rsidR="006D2252" w:rsidRDefault="006D2252" w:rsidP="006D2252">
                      <w:pPr>
                        <w:tabs>
                          <w:tab w:val="left" w:pos="540"/>
                          <w:tab w:val="right" w:leader="dot" w:pos="7740"/>
                        </w:tabs>
                        <w:jc w:val="both"/>
                      </w:pPr>
                      <w:r>
                        <w:tab/>
                      </w:r>
                      <w:r>
                        <w:tab/>
                      </w:r>
                    </w:p>
                    <w:p w14:paraId="144B9C06" w14:textId="77777777" w:rsidR="006D2252" w:rsidRDefault="006D2252" w:rsidP="006D2252">
                      <w:pPr>
                        <w:tabs>
                          <w:tab w:val="left" w:pos="540"/>
                          <w:tab w:val="right" w:leader="dot" w:pos="7740"/>
                        </w:tabs>
                        <w:jc w:val="both"/>
                      </w:pPr>
                      <w:r>
                        <w:tab/>
                      </w:r>
                      <w:r>
                        <w:tab/>
                      </w:r>
                    </w:p>
                    <w:p w14:paraId="33AD5145" w14:textId="77777777" w:rsidR="006D2252" w:rsidRDefault="006D2252" w:rsidP="006D2252">
                      <w:pPr>
                        <w:tabs>
                          <w:tab w:val="left" w:pos="540"/>
                          <w:tab w:val="right" w:leader="dot" w:pos="7740"/>
                        </w:tabs>
                        <w:jc w:val="both"/>
                      </w:pPr>
                      <w:r>
                        <w:tab/>
                      </w:r>
                      <w:r>
                        <w:tab/>
                      </w:r>
                    </w:p>
                    <w:p w14:paraId="1B139BA9" w14:textId="77777777" w:rsidR="006D2252" w:rsidRDefault="006D2252" w:rsidP="006D2252">
                      <w:pPr>
                        <w:tabs>
                          <w:tab w:val="left" w:pos="540"/>
                          <w:tab w:val="right" w:leader="dot" w:pos="7740"/>
                        </w:tabs>
                        <w:jc w:val="both"/>
                      </w:pPr>
                      <w:r>
                        <w:tab/>
                      </w:r>
                      <w:r>
                        <w:tab/>
                      </w:r>
                    </w:p>
                    <w:p w14:paraId="5A4762D5" w14:textId="77777777" w:rsidR="006D2252" w:rsidRDefault="006D2252" w:rsidP="006D2252">
                      <w:pPr>
                        <w:tabs>
                          <w:tab w:val="left" w:pos="540"/>
                          <w:tab w:val="right" w:leader="dot" w:pos="7740"/>
                        </w:tabs>
                        <w:jc w:val="both"/>
                      </w:pPr>
                      <w:r>
                        <w:tab/>
                      </w:r>
                      <w:r>
                        <w:tab/>
                      </w:r>
                    </w:p>
                    <w:p w14:paraId="7FA7674E" w14:textId="77777777" w:rsidR="006D2252" w:rsidRDefault="006D2252" w:rsidP="006D2252">
                      <w:pPr>
                        <w:tabs>
                          <w:tab w:val="left" w:pos="540"/>
                          <w:tab w:val="right" w:leader="dot" w:pos="7740"/>
                        </w:tabs>
                        <w:jc w:val="both"/>
                      </w:pPr>
                      <w:r>
                        <w:tab/>
                      </w:r>
                      <w:r>
                        <w:tab/>
                      </w:r>
                    </w:p>
                    <w:p w14:paraId="54332B0C" w14:textId="77777777" w:rsidR="006D2252" w:rsidRDefault="006D2252" w:rsidP="006D2252">
                      <w:pPr>
                        <w:tabs>
                          <w:tab w:val="left" w:pos="540"/>
                          <w:tab w:val="right" w:leader="dot" w:pos="7740"/>
                        </w:tabs>
                        <w:jc w:val="both"/>
                      </w:pPr>
                      <w:r>
                        <w:tab/>
                      </w:r>
                      <w:r>
                        <w:tab/>
                      </w:r>
                    </w:p>
                    <w:p w14:paraId="4A07542F" w14:textId="77777777" w:rsidR="006D2252" w:rsidRDefault="006D2252" w:rsidP="006D2252">
                      <w:pPr>
                        <w:tabs>
                          <w:tab w:val="left" w:pos="540"/>
                          <w:tab w:val="right" w:leader="dot" w:pos="7740"/>
                        </w:tabs>
                        <w:jc w:val="both"/>
                      </w:pPr>
                      <w:r>
                        <w:tab/>
                      </w:r>
                      <w:r>
                        <w:tab/>
                      </w:r>
                    </w:p>
                    <w:p w14:paraId="16356D56" w14:textId="77777777" w:rsidR="006D2252" w:rsidRDefault="006D2252" w:rsidP="006D2252">
                      <w:pPr>
                        <w:tabs>
                          <w:tab w:val="left" w:pos="540"/>
                          <w:tab w:val="right" w:leader="dot" w:pos="7740"/>
                        </w:tabs>
                        <w:jc w:val="both"/>
                      </w:pPr>
                      <w:r>
                        <w:tab/>
                      </w:r>
                      <w:r>
                        <w:tab/>
                      </w:r>
                    </w:p>
                    <w:p w14:paraId="1AB0430D" w14:textId="77777777" w:rsidR="006D2252" w:rsidRDefault="006D2252" w:rsidP="006D2252">
                      <w:pPr>
                        <w:tabs>
                          <w:tab w:val="left" w:pos="540"/>
                          <w:tab w:val="right" w:leader="dot" w:pos="7740"/>
                        </w:tabs>
                        <w:jc w:val="both"/>
                      </w:pPr>
                      <w:r>
                        <w:tab/>
                      </w:r>
                      <w:r>
                        <w:tab/>
                      </w:r>
                    </w:p>
                    <w:p w14:paraId="77091625" w14:textId="77777777" w:rsidR="006D2252" w:rsidRDefault="006D2252" w:rsidP="006D2252">
                      <w:pPr>
                        <w:tabs>
                          <w:tab w:val="left" w:pos="540"/>
                          <w:tab w:val="right" w:leader="dot" w:pos="7740"/>
                        </w:tabs>
                        <w:jc w:val="both"/>
                      </w:pPr>
                      <w:r>
                        <w:tab/>
                      </w:r>
                      <w:r>
                        <w:tab/>
                      </w:r>
                    </w:p>
                    <w:p w14:paraId="32A39423" w14:textId="77777777" w:rsidR="006D2252" w:rsidRDefault="006D2252" w:rsidP="006D2252">
                      <w:pPr>
                        <w:tabs>
                          <w:tab w:val="left" w:pos="540"/>
                          <w:tab w:val="right" w:leader="dot" w:pos="7740"/>
                        </w:tabs>
                        <w:jc w:val="both"/>
                      </w:pPr>
                      <w:r>
                        <w:tab/>
                      </w:r>
                      <w:r>
                        <w:tab/>
                      </w:r>
                    </w:p>
                    <w:p w14:paraId="4876BE95" w14:textId="77777777" w:rsidR="006D2252" w:rsidRDefault="006D2252" w:rsidP="006D2252">
                      <w:pPr>
                        <w:tabs>
                          <w:tab w:val="left" w:pos="540"/>
                          <w:tab w:val="right" w:leader="dot" w:pos="7740"/>
                        </w:tabs>
                        <w:jc w:val="both"/>
                      </w:pPr>
                      <w:r>
                        <w:tab/>
                      </w:r>
                      <w:r>
                        <w:tab/>
                      </w:r>
                    </w:p>
                    <w:p w14:paraId="0E7A38FE" w14:textId="77777777" w:rsidR="006D2252" w:rsidRDefault="006D2252" w:rsidP="006D2252">
                      <w:pPr>
                        <w:tabs>
                          <w:tab w:val="left" w:pos="540"/>
                          <w:tab w:val="right" w:leader="dot" w:pos="7740"/>
                        </w:tabs>
                        <w:jc w:val="both"/>
                      </w:pPr>
                      <w:r>
                        <w:tab/>
                      </w:r>
                      <w:r>
                        <w:tab/>
                      </w:r>
                    </w:p>
                    <w:p w14:paraId="01E91A1B" w14:textId="77777777" w:rsidR="006D2252" w:rsidRDefault="006D2252" w:rsidP="006D2252">
                      <w:pPr>
                        <w:tabs>
                          <w:tab w:val="left" w:pos="540"/>
                          <w:tab w:val="right" w:leader="dot" w:pos="7740"/>
                        </w:tabs>
                        <w:jc w:val="both"/>
                      </w:pPr>
                      <w:r>
                        <w:tab/>
                      </w:r>
                      <w:r>
                        <w:tab/>
                      </w:r>
                    </w:p>
                    <w:p w14:paraId="669B2944" w14:textId="77777777" w:rsidR="006D2252" w:rsidRDefault="006D2252" w:rsidP="006D2252">
                      <w:pPr>
                        <w:tabs>
                          <w:tab w:val="left" w:pos="540"/>
                          <w:tab w:val="right" w:leader="dot" w:pos="7740"/>
                        </w:tabs>
                        <w:jc w:val="both"/>
                      </w:pPr>
                      <w:r>
                        <w:tab/>
                      </w:r>
                      <w:r>
                        <w:tab/>
                      </w:r>
                    </w:p>
                    <w:p w14:paraId="698AFD08" w14:textId="77777777" w:rsidR="006D2252" w:rsidRDefault="006D2252" w:rsidP="006D2252">
                      <w:pPr>
                        <w:tabs>
                          <w:tab w:val="left" w:pos="540"/>
                          <w:tab w:val="right" w:leader="dot" w:pos="7740"/>
                        </w:tabs>
                        <w:jc w:val="both"/>
                      </w:pPr>
                      <w:r>
                        <w:tab/>
                      </w:r>
                      <w:r>
                        <w:tab/>
                      </w:r>
                    </w:p>
                    <w:p w14:paraId="1419F8E5" w14:textId="77777777" w:rsidR="006D2252" w:rsidRDefault="006D2252" w:rsidP="006D2252">
                      <w:pPr>
                        <w:tabs>
                          <w:tab w:val="left" w:pos="540"/>
                          <w:tab w:val="right" w:leader="dot" w:pos="7740"/>
                        </w:tabs>
                        <w:jc w:val="both"/>
                      </w:pPr>
                      <w:r>
                        <w:tab/>
                      </w:r>
                      <w:r>
                        <w:tab/>
                      </w:r>
                    </w:p>
                    <w:p w14:paraId="436E2CA1" w14:textId="77777777" w:rsidR="006D2252" w:rsidRDefault="006D2252" w:rsidP="006D2252">
                      <w:pPr>
                        <w:tabs>
                          <w:tab w:val="left" w:pos="540"/>
                          <w:tab w:val="right" w:leader="dot" w:pos="7740"/>
                        </w:tabs>
                        <w:jc w:val="both"/>
                      </w:pPr>
                      <w:r>
                        <w:tab/>
                      </w:r>
                      <w:r>
                        <w:tab/>
                      </w:r>
                    </w:p>
                    <w:p w14:paraId="74B2E23E" w14:textId="77777777" w:rsidR="006D2252" w:rsidRDefault="006D2252" w:rsidP="006D2252">
                      <w:pPr>
                        <w:tabs>
                          <w:tab w:val="left" w:pos="540"/>
                          <w:tab w:val="right" w:leader="dot" w:pos="7740"/>
                        </w:tabs>
                        <w:jc w:val="both"/>
                      </w:pPr>
                      <w:r>
                        <w:tab/>
                      </w:r>
                      <w:r>
                        <w:tab/>
                      </w:r>
                    </w:p>
                    <w:p w14:paraId="0D9E68DA" w14:textId="77777777" w:rsidR="006D2252" w:rsidRDefault="006D2252" w:rsidP="006D2252">
                      <w:pPr>
                        <w:tabs>
                          <w:tab w:val="left" w:pos="540"/>
                          <w:tab w:val="right" w:leader="dot" w:pos="7740"/>
                        </w:tabs>
                        <w:jc w:val="both"/>
                      </w:pPr>
                      <w:r>
                        <w:tab/>
                      </w:r>
                      <w:r>
                        <w:tab/>
                      </w:r>
                    </w:p>
                    <w:p w14:paraId="11291E48" w14:textId="77777777" w:rsidR="006D2252" w:rsidRDefault="006D2252" w:rsidP="006D2252">
                      <w:pPr>
                        <w:tabs>
                          <w:tab w:val="left" w:pos="540"/>
                          <w:tab w:val="right" w:leader="dot" w:pos="7740"/>
                        </w:tabs>
                        <w:jc w:val="both"/>
                      </w:pPr>
                      <w:r>
                        <w:tab/>
                      </w:r>
                      <w:r>
                        <w:tab/>
                      </w:r>
                    </w:p>
                    <w:p w14:paraId="717B74A3" w14:textId="77777777" w:rsidR="006D2252" w:rsidRDefault="006D2252" w:rsidP="006D2252">
                      <w:pPr>
                        <w:tabs>
                          <w:tab w:val="left" w:pos="540"/>
                          <w:tab w:val="right" w:leader="dot" w:pos="7740"/>
                        </w:tabs>
                        <w:jc w:val="both"/>
                      </w:pPr>
                      <w:r>
                        <w:tab/>
                      </w:r>
                      <w:r>
                        <w:tab/>
                      </w:r>
                    </w:p>
                    <w:p w14:paraId="2836922B" w14:textId="77777777" w:rsidR="006D2252" w:rsidRDefault="006D2252" w:rsidP="006D2252">
                      <w:pPr>
                        <w:tabs>
                          <w:tab w:val="left" w:pos="540"/>
                          <w:tab w:val="right" w:leader="dot" w:pos="7740"/>
                        </w:tabs>
                        <w:jc w:val="both"/>
                      </w:pPr>
                      <w:r>
                        <w:tab/>
                      </w:r>
                    </w:p>
                    <w:p w14:paraId="50924653" w14:textId="77777777" w:rsidR="006D2252" w:rsidRPr="00D50A37" w:rsidRDefault="006D2252" w:rsidP="006D2252">
                      <w:pPr>
                        <w:jc w:val="right"/>
                        <w:rPr>
                          <w:i/>
                        </w:rPr>
                      </w:pPr>
                      <w:r w:rsidRPr="00D50A37">
                        <w:rPr>
                          <w:i/>
                        </w:rPr>
                        <w:t>Trà Vinh, ngày ….. tháng …… năm ……</w:t>
                      </w:r>
                    </w:p>
                    <w:p w14:paraId="16A0BBAA" w14:textId="77777777" w:rsidR="006D2252" w:rsidRPr="00D50A37" w:rsidRDefault="006D2252" w:rsidP="006D2252">
                      <w:pPr>
                        <w:tabs>
                          <w:tab w:val="center" w:pos="5310"/>
                        </w:tabs>
                        <w:jc w:val="center"/>
                        <w:rPr>
                          <w:b/>
                        </w:rPr>
                      </w:pPr>
                      <w:r>
                        <w:rPr>
                          <w:b/>
                        </w:rPr>
                        <w:tab/>
                        <w:t>Thành viên hội đồng</w:t>
                      </w:r>
                    </w:p>
                    <w:p w14:paraId="2F4C369C" w14:textId="77777777" w:rsidR="006D2252" w:rsidRDefault="006D2252" w:rsidP="006D2252">
                      <w:pPr>
                        <w:tabs>
                          <w:tab w:val="center" w:pos="5310"/>
                        </w:tabs>
                        <w:jc w:val="center"/>
                        <w:rPr>
                          <w:i/>
                        </w:rPr>
                      </w:pPr>
                      <w:r>
                        <w:rPr>
                          <w:i/>
                        </w:rPr>
                        <w:tab/>
                        <w:t>(Ký tên và ghi rõ họ tên)</w:t>
                      </w:r>
                    </w:p>
                    <w:p w14:paraId="19D7CDF3" w14:textId="77777777" w:rsidR="006D2252" w:rsidRDefault="006D2252" w:rsidP="006D2252">
                      <w:pPr>
                        <w:tabs>
                          <w:tab w:val="center" w:pos="5310"/>
                        </w:tabs>
                        <w:jc w:val="center"/>
                        <w:rPr>
                          <w:i/>
                        </w:rPr>
                      </w:pPr>
                    </w:p>
                    <w:p w14:paraId="07049D80" w14:textId="77777777" w:rsidR="006D2252" w:rsidRDefault="006D2252" w:rsidP="006D2252">
                      <w:pPr>
                        <w:jc w:val="center"/>
                      </w:pPr>
                    </w:p>
                    <w:p w14:paraId="571AF025" w14:textId="77777777" w:rsidR="006D2252" w:rsidRDefault="006D2252" w:rsidP="006D2252">
                      <w:pPr>
                        <w:jc w:val="center"/>
                      </w:pPr>
                    </w:p>
                    <w:p w14:paraId="3F7BA192" w14:textId="77777777" w:rsidR="006D2252" w:rsidRDefault="006D2252" w:rsidP="006D2252">
                      <w:pPr>
                        <w:jc w:val="center"/>
                      </w:pPr>
                    </w:p>
                    <w:p w14:paraId="04F2279F" w14:textId="77777777" w:rsidR="006D2252" w:rsidRDefault="006D2252" w:rsidP="006D2252">
                      <w:pPr>
                        <w:jc w:val="center"/>
                      </w:pPr>
                    </w:p>
                  </w:txbxContent>
                </v:textbox>
              </v:rect>
            </w:pict>
          </mc:Fallback>
        </mc:AlternateContent>
      </w:r>
      <w:r w:rsidR="00A92A3E" w:rsidRPr="00D62FA4">
        <w:br w:type="page"/>
      </w:r>
      <w:r w:rsidR="00103C94">
        <w:lastRenderedPageBreak/>
        <w:t>LỜI CẢM ƠN</w:t>
      </w:r>
      <w:bookmarkEnd w:id="44"/>
    </w:p>
    <w:p w14:paraId="0903F48D" w14:textId="56DBBE7B" w:rsidR="001A47C0" w:rsidRDefault="001A47C0" w:rsidP="001A47C0">
      <w:pPr>
        <w:pStyle w:val="Noidung"/>
      </w:pPr>
      <w:r>
        <w:t xml:space="preserve">Em muốn cảm ơn sâu sắc cho sự giúp đỡ và hướng dẫn, mà em đã nhận được từ giảng viên hướng dẫn trong quá trình hoàn thành </w:t>
      </w:r>
      <w:r w:rsidR="00B86AA1">
        <w:t xml:space="preserve">đồ án cơ sở ngành </w:t>
      </w:r>
      <w:r>
        <w:t xml:space="preserve">lĩnh vực Công nghệ Thông tin. </w:t>
      </w:r>
    </w:p>
    <w:p w14:paraId="77C9776C" w14:textId="0FFBDFBE" w:rsidR="001A47C0" w:rsidRDefault="001A47C0" w:rsidP="001A47C0">
      <w:pPr>
        <w:pStyle w:val="Noidung"/>
      </w:pPr>
      <w:r>
        <w:t xml:space="preserve">Thời gian qua, em đã học được nhiều kinh nghiệm quý giá và kiến thức từ giảng viên hướng dẫn, và em rất biết ơn sự hỗ trợ và động viên mà giảng viên hướng dẫn đã cung cấp cho em trong suốt quá trình nghiên cứu. </w:t>
      </w:r>
    </w:p>
    <w:p w14:paraId="06F75EE7" w14:textId="1617E024" w:rsidR="001A47C0" w:rsidRPr="009B623F" w:rsidRDefault="001A47C0" w:rsidP="009B623F">
      <w:pPr>
        <w:pStyle w:val="Noidung"/>
      </w:pPr>
      <w:r w:rsidRPr="009B623F">
        <w:t>Thông qua báo cáo này, em xin gửi lời cảm ơn đến cô Phan Thị Phương Nam – giảng viên bộ môn CNTT đã trang bị cho em những kiến thức quý báu thông qua khóa luận tốt nghiệp với đề tài “</w:t>
      </w:r>
      <w:r w:rsidR="009B623F" w:rsidRPr="009B623F">
        <w:t>thiết kế và cài đặt cơ sở dữ liệu cho hệ thống đặt lịch khám bệnh trực tuyến tại một số bệnh viện</w:t>
      </w:r>
      <w:r w:rsidRPr="009B623F">
        <w:t xml:space="preserve">” tạo cơ sở để em thực hiện hoàn </w:t>
      </w:r>
      <w:r w:rsidR="009B623F">
        <w:t>thành đồ án</w:t>
      </w:r>
      <w:r w:rsidRPr="009B623F">
        <w:t xml:space="preserve">.  </w:t>
      </w:r>
    </w:p>
    <w:p w14:paraId="5B007059" w14:textId="77777777" w:rsidR="001A47C0" w:rsidRDefault="001A47C0" w:rsidP="001A47C0">
      <w:pPr>
        <w:pStyle w:val="Noidung"/>
      </w:pPr>
      <w:r>
        <w:t xml:space="preserve">Trong quá trình nghiên cứu đề tài, do kiến thức còn hạn chế nên em vẫn còn nhiều thiếu sót trong quá trình tìm hiểu, đánh giá và trình bày đề tài. Em rất mong nhận được những đóng góp ý kiến của thầy/cô để em khắc phục và phát triển để có thể từng bước hoàn thiện hơn.  </w:t>
      </w:r>
    </w:p>
    <w:p w14:paraId="3AE2FB85" w14:textId="77777777" w:rsidR="001A47C0" w:rsidRDefault="001A47C0" w:rsidP="001A47C0">
      <w:pPr>
        <w:pStyle w:val="Noidung"/>
      </w:pPr>
      <w:r>
        <w:t>Em xin chân thành cảm ơn !</w:t>
      </w:r>
      <w:r>
        <w:rPr>
          <w:b/>
        </w:rPr>
        <w:t xml:space="preserve"> </w:t>
      </w:r>
      <w:r>
        <w:t xml:space="preserve"> </w:t>
      </w:r>
    </w:p>
    <w:p w14:paraId="55030556" w14:textId="77777777" w:rsidR="007A413C" w:rsidRPr="002651A5" w:rsidRDefault="007A413C" w:rsidP="007A413C">
      <w:pPr>
        <w:spacing w:before="120" w:after="120" w:line="360" w:lineRule="auto"/>
        <w:ind w:firstLine="720"/>
        <w:jc w:val="both"/>
        <w:rPr>
          <w:bCs/>
          <w:sz w:val="26"/>
          <w:szCs w:val="26"/>
          <w:lang w:val="vi-VN"/>
        </w:rPr>
      </w:pPr>
    </w:p>
    <w:p w14:paraId="7C845668" w14:textId="53BC7527" w:rsidR="00F37FB0" w:rsidRPr="008F0335" w:rsidRDefault="00103C94" w:rsidP="008F0335">
      <w:pPr>
        <w:pStyle w:val="Heading1"/>
        <w:numPr>
          <w:ilvl w:val="0"/>
          <w:numId w:val="0"/>
        </w:numPr>
        <w:ind w:left="432"/>
        <w:rPr>
          <w:lang w:val="vi-VN"/>
        </w:rPr>
      </w:pPr>
      <w:r>
        <w:br w:type="page"/>
      </w:r>
      <w:bookmarkStart w:id="47" w:name="_Toc187207534"/>
      <w:r>
        <w:lastRenderedPageBreak/>
        <w:t>MỤC LỤC</w:t>
      </w:r>
      <w:bookmarkEnd w:id="47"/>
    </w:p>
    <w:sdt>
      <w:sdtPr>
        <w:rPr>
          <w:rFonts w:ascii="Times New Roman" w:hAnsi="Times New Roman"/>
          <w:color w:val="auto"/>
          <w:sz w:val="24"/>
          <w:szCs w:val="24"/>
        </w:rPr>
        <w:id w:val="1647473266"/>
        <w:docPartObj>
          <w:docPartGallery w:val="Table of Contents"/>
          <w:docPartUnique/>
        </w:docPartObj>
      </w:sdtPr>
      <w:sdtEndPr>
        <w:rPr>
          <w:b/>
          <w:bCs/>
          <w:noProof/>
        </w:rPr>
      </w:sdtEndPr>
      <w:sdtContent>
        <w:p w14:paraId="59A76CF0" w14:textId="2DA076DD" w:rsidR="005D7169" w:rsidRPr="003A3820" w:rsidRDefault="005D7169">
          <w:pPr>
            <w:pStyle w:val="TOCHeading"/>
            <w:rPr>
              <w:lang w:val="vi-VN"/>
            </w:rPr>
          </w:pPr>
        </w:p>
        <w:p w14:paraId="30ECAB3B" w14:textId="78258518" w:rsidR="009D53E3" w:rsidRDefault="005D7169" w:rsidP="00B96FE3">
          <w:pPr>
            <w:pStyle w:val="TOC1"/>
            <w:rPr>
              <w:rFonts w:asciiTheme="minorHAnsi" w:eastAsiaTheme="minorEastAsia" w:hAnsiTheme="minorHAnsi" w:cstheme="minorBidi"/>
              <w:noProof/>
              <w:kern w:val="2"/>
              <w:sz w:val="22"/>
              <w:szCs w:val="22"/>
              <w:lang w:val="vi-VN" w:eastAsia="vi-VN"/>
              <w14:ligatures w14:val="standardContextual"/>
            </w:rPr>
          </w:pPr>
          <w:r>
            <w:fldChar w:fldCharType="begin"/>
          </w:r>
          <w:r>
            <w:instrText xml:space="preserve"> TOC \o "1-4" \h \z \u </w:instrText>
          </w:r>
          <w:r>
            <w:fldChar w:fldCharType="separate"/>
          </w:r>
          <w:hyperlink w:anchor="_Toc187207531" w:history="1">
            <w:r w:rsidR="009D53E3" w:rsidRPr="00A12BFA">
              <w:rPr>
                <w:rStyle w:val="Hyperlink"/>
                <w:rFonts w:eastAsia="SimSun"/>
                <w:noProof/>
              </w:rPr>
              <w:t>NHẬN XÉT CỦA GIẢNG VIÊN HƯỚNG DẪN</w:t>
            </w:r>
            <w:r w:rsidR="009D53E3">
              <w:rPr>
                <w:noProof/>
                <w:webHidden/>
              </w:rPr>
              <w:tab/>
            </w:r>
            <w:r w:rsidR="009D53E3">
              <w:rPr>
                <w:noProof/>
                <w:webHidden/>
              </w:rPr>
              <w:fldChar w:fldCharType="begin"/>
            </w:r>
            <w:r w:rsidR="009D53E3">
              <w:rPr>
                <w:noProof/>
                <w:webHidden/>
              </w:rPr>
              <w:instrText xml:space="preserve"> PAGEREF _Toc187207531 \h </w:instrText>
            </w:r>
            <w:r w:rsidR="009D53E3">
              <w:rPr>
                <w:noProof/>
                <w:webHidden/>
              </w:rPr>
            </w:r>
            <w:r w:rsidR="009D53E3">
              <w:rPr>
                <w:noProof/>
                <w:webHidden/>
              </w:rPr>
              <w:fldChar w:fldCharType="separate"/>
            </w:r>
            <w:r w:rsidR="00B96FE3">
              <w:rPr>
                <w:noProof/>
                <w:webHidden/>
              </w:rPr>
              <w:t>i</w:t>
            </w:r>
            <w:r w:rsidR="009D53E3">
              <w:rPr>
                <w:noProof/>
                <w:webHidden/>
              </w:rPr>
              <w:fldChar w:fldCharType="end"/>
            </w:r>
          </w:hyperlink>
        </w:p>
        <w:p w14:paraId="0271B740" w14:textId="67B1439B" w:rsidR="009D53E3" w:rsidRDefault="009D53E3" w:rsidP="00B96FE3">
          <w:pPr>
            <w:pStyle w:val="TOC1"/>
            <w:rPr>
              <w:rFonts w:asciiTheme="minorHAnsi" w:eastAsiaTheme="minorEastAsia" w:hAnsiTheme="minorHAnsi" w:cstheme="minorBidi"/>
              <w:noProof/>
              <w:kern w:val="2"/>
              <w:sz w:val="22"/>
              <w:szCs w:val="22"/>
              <w:lang w:val="vi-VN" w:eastAsia="vi-VN"/>
              <w14:ligatures w14:val="standardContextual"/>
            </w:rPr>
          </w:pPr>
          <w:hyperlink w:anchor="_Toc187207532" w:history="1">
            <w:r w:rsidRPr="00A12BFA">
              <w:rPr>
                <w:rStyle w:val="Hyperlink"/>
                <w:rFonts w:eastAsia="SimSun"/>
                <w:noProof/>
              </w:rPr>
              <w:t>LỜI CẢM ƠN</w:t>
            </w:r>
            <w:r>
              <w:rPr>
                <w:noProof/>
                <w:webHidden/>
              </w:rPr>
              <w:tab/>
            </w:r>
            <w:r>
              <w:rPr>
                <w:noProof/>
                <w:webHidden/>
              </w:rPr>
              <w:fldChar w:fldCharType="begin"/>
            </w:r>
            <w:r>
              <w:rPr>
                <w:noProof/>
                <w:webHidden/>
              </w:rPr>
              <w:instrText xml:space="preserve"> PAGEREF _Toc187207532 \h </w:instrText>
            </w:r>
            <w:r>
              <w:rPr>
                <w:noProof/>
                <w:webHidden/>
              </w:rPr>
            </w:r>
            <w:r>
              <w:rPr>
                <w:noProof/>
                <w:webHidden/>
              </w:rPr>
              <w:fldChar w:fldCharType="separate"/>
            </w:r>
            <w:r w:rsidR="00B96FE3">
              <w:rPr>
                <w:noProof/>
                <w:webHidden/>
              </w:rPr>
              <w:t>ii</w:t>
            </w:r>
            <w:r>
              <w:rPr>
                <w:noProof/>
                <w:webHidden/>
              </w:rPr>
              <w:fldChar w:fldCharType="end"/>
            </w:r>
          </w:hyperlink>
        </w:p>
        <w:p w14:paraId="5F8FCA4B" w14:textId="1B063D3C" w:rsidR="009D53E3" w:rsidRDefault="009D53E3" w:rsidP="00B96FE3">
          <w:pPr>
            <w:pStyle w:val="TOC1"/>
            <w:rPr>
              <w:rFonts w:asciiTheme="minorHAnsi" w:eastAsiaTheme="minorEastAsia" w:hAnsiTheme="minorHAnsi" w:cstheme="minorBidi"/>
              <w:noProof/>
              <w:kern w:val="2"/>
              <w:sz w:val="22"/>
              <w:szCs w:val="22"/>
              <w:lang w:val="vi-VN" w:eastAsia="vi-VN"/>
              <w14:ligatures w14:val="standardContextual"/>
            </w:rPr>
          </w:pPr>
          <w:hyperlink w:anchor="_Toc187207533" w:history="1">
            <w:r w:rsidRPr="00A12BFA">
              <w:rPr>
                <w:rStyle w:val="Hyperlink"/>
                <w:rFonts w:eastAsia="SimSun"/>
                <w:noProof/>
              </w:rPr>
              <w:t>NHẬN XÉT CỦA THÀNH VIÊN HỘI ĐỒNG</w:t>
            </w:r>
            <w:r>
              <w:rPr>
                <w:noProof/>
                <w:webHidden/>
              </w:rPr>
              <w:tab/>
            </w:r>
            <w:r>
              <w:rPr>
                <w:noProof/>
                <w:webHidden/>
              </w:rPr>
              <w:fldChar w:fldCharType="begin"/>
            </w:r>
            <w:r>
              <w:rPr>
                <w:noProof/>
                <w:webHidden/>
              </w:rPr>
              <w:instrText xml:space="preserve"> PAGEREF _Toc187207533 \h </w:instrText>
            </w:r>
            <w:r>
              <w:rPr>
                <w:noProof/>
                <w:webHidden/>
              </w:rPr>
            </w:r>
            <w:r>
              <w:rPr>
                <w:noProof/>
                <w:webHidden/>
              </w:rPr>
              <w:fldChar w:fldCharType="separate"/>
            </w:r>
            <w:r w:rsidR="00B96FE3">
              <w:rPr>
                <w:noProof/>
                <w:webHidden/>
              </w:rPr>
              <w:t>ii</w:t>
            </w:r>
            <w:r>
              <w:rPr>
                <w:noProof/>
                <w:webHidden/>
              </w:rPr>
              <w:fldChar w:fldCharType="end"/>
            </w:r>
          </w:hyperlink>
        </w:p>
        <w:p w14:paraId="2A509A5B" w14:textId="00783DBE" w:rsidR="009D53E3" w:rsidRDefault="009D53E3" w:rsidP="00B96FE3">
          <w:pPr>
            <w:pStyle w:val="TOC1"/>
            <w:rPr>
              <w:rFonts w:asciiTheme="minorHAnsi" w:eastAsiaTheme="minorEastAsia" w:hAnsiTheme="minorHAnsi" w:cstheme="minorBidi"/>
              <w:noProof/>
              <w:kern w:val="2"/>
              <w:sz w:val="22"/>
              <w:szCs w:val="22"/>
              <w:lang w:val="vi-VN" w:eastAsia="vi-VN"/>
              <w14:ligatures w14:val="standardContextual"/>
            </w:rPr>
          </w:pPr>
          <w:hyperlink w:anchor="_Toc187207534" w:history="1">
            <w:r w:rsidRPr="00A12BFA">
              <w:rPr>
                <w:rStyle w:val="Hyperlink"/>
                <w:rFonts w:eastAsia="SimSun"/>
                <w:noProof/>
              </w:rPr>
              <w:t>MỤC LỤC</w:t>
            </w:r>
            <w:r>
              <w:rPr>
                <w:noProof/>
                <w:webHidden/>
              </w:rPr>
              <w:tab/>
            </w:r>
            <w:r>
              <w:rPr>
                <w:noProof/>
                <w:webHidden/>
              </w:rPr>
              <w:fldChar w:fldCharType="begin"/>
            </w:r>
            <w:r>
              <w:rPr>
                <w:noProof/>
                <w:webHidden/>
              </w:rPr>
              <w:instrText xml:space="preserve"> PAGEREF _Toc187207534 \h </w:instrText>
            </w:r>
            <w:r>
              <w:rPr>
                <w:noProof/>
                <w:webHidden/>
              </w:rPr>
            </w:r>
            <w:r>
              <w:rPr>
                <w:noProof/>
                <w:webHidden/>
              </w:rPr>
              <w:fldChar w:fldCharType="separate"/>
            </w:r>
            <w:r w:rsidR="00B96FE3">
              <w:rPr>
                <w:noProof/>
                <w:webHidden/>
              </w:rPr>
              <w:t>iv</w:t>
            </w:r>
            <w:r>
              <w:rPr>
                <w:noProof/>
                <w:webHidden/>
              </w:rPr>
              <w:fldChar w:fldCharType="end"/>
            </w:r>
          </w:hyperlink>
        </w:p>
        <w:p w14:paraId="713E703E" w14:textId="3D2D543E" w:rsidR="009D53E3" w:rsidRDefault="009D53E3" w:rsidP="00B96FE3">
          <w:pPr>
            <w:pStyle w:val="TOC1"/>
            <w:rPr>
              <w:rFonts w:asciiTheme="minorHAnsi" w:eastAsiaTheme="minorEastAsia" w:hAnsiTheme="minorHAnsi" w:cstheme="minorBidi"/>
              <w:noProof/>
              <w:kern w:val="2"/>
              <w:sz w:val="22"/>
              <w:szCs w:val="22"/>
              <w:lang w:val="vi-VN" w:eastAsia="vi-VN"/>
              <w14:ligatures w14:val="standardContextual"/>
            </w:rPr>
          </w:pPr>
          <w:hyperlink w:anchor="_Toc187207535" w:history="1">
            <w:r w:rsidRPr="00A12BFA">
              <w:rPr>
                <w:rStyle w:val="Hyperlink"/>
                <w:rFonts w:eastAsia="SimSun"/>
                <w:noProof/>
              </w:rPr>
              <w:t>DANH MỤC HÌNH ẢNH</w:t>
            </w:r>
            <w:r>
              <w:rPr>
                <w:noProof/>
                <w:webHidden/>
              </w:rPr>
              <w:tab/>
            </w:r>
            <w:r>
              <w:rPr>
                <w:noProof/>
                <w:webHidden/>
              </w:rPr>
              <w:fldChar w:fldCharType="begin"/>
            </w:r>
            <w:r>
              <w:rPr>
                <w:noProof/>
                <w:webHidden/>
              </w:rPr>
              <w:instrText xml:space="preserve"> PAGEREF _Toc187207535 \h </w:instrText>
            </w:r>
            <w:r>
              <w:rPr>
                <w:noProof/>
                <w:webHidden/>
              </w:rPr>
            </w:r>
            <w:r>
              <w:rPr>
                <w:noProof/>
                <w:webHidden/>
              </w:rPr>
              <w:fldChar w:fldCharType="separate"/>
            </w:r>
            <w:r w:rsidR="00B96FE3">
              <w:rPr>
                <w:noProof/>
                <w:webHidden/>
              </w:rPr>
              <w:t>vi</w:t>
            </w:r>
            <w:r>
              <w:rPr>
                <w:noProof/>
                <w:webHidden/>
              </w:rPr>
              <w:fldChar w:fldCharType="end"/>
            </w:r>
          </w:hyperlink>
        </w:p>
        <w:p w14:paraId="0364FCE7" w14:textId="647C7790" w:rsidR="009D53E3" w:rsidRDefault="009D53E3" w:rsidP="00B96FE3">
          <w:pPr>
            <w:pStyle w:val="TOC1"/>
            <w:rPr>
              <w:rFonts w:asciiTheme="minorHAnsi" w:eastAsiaTheme="minorEastAsia" w:hAnsiTheme="minorHAnsi" w:cstheme="minorBidi"/>
              <w:noProof/>
              <w:kern w:val="2"/>
              <w:sz w:val="22"/>
              <w:szCs w:val="22"/>
              <w:lang w:val="vi-VN" w:eastAsia="vi-VN"/>
              <w14:ligatures w14:val="standardContextual"/>
            </w:rPr>
          </w:pPr>
          <w:hyperlink w:anchor="_Toc187207536" w:history="1">
            <w:r w:rsidRPr="00A12BFA">
              <w:rPr>
                <w:rStyle w:val="Hyperlink"/>
                <w:rFonts w:eastAsia="SimSun"/>
                <w:noProof/>
              </w:rPr>
              <w:t>DANH MỤC BẢNG BIỂU</w:t>
            </w:r>
            <w:r>
              <w:rPr>
                <w:noProof/>
                <w:webHidden/>
              </w:rPr>
              <w:tab/>
            </w:r>
            <w:r>
              <w:rPr>
                <w:noProof/>
                <w:webHidden/>
              </w:rPr>
              <w:fldChar w:fldCharType="begin"/>
            </w:r>
            <w:r>
              <w:rPr>
                <w:noProof/>
                <w:webHidden/>
              </w:rPr>
              <w:instrText xml:space="preserve"> PAGEREF _Toc187207536 \h </w:instrText>
            </w:r>
            <w:r>
              <w:rPr>
                <w:noProof/>
                <w:webHidden/>
              </w:rPr>
            </w:r>
            <w:r>
              <w:rPr>
                <w:noProof/>
                <w:webHidden/>
              </w:rPr>
              <w:fldChar w:fldCharType="separate"/>
            </w:r>
            <w:r w:rsidR="00B96FE3">
              <w:rPr>
                <w:noProof/>
                <w:webHidden/>
              </w:rPr>
              <w:t>viii</w:t>
            </w:r>
            <w:r>
              <w:rPr>
                <w:noProof/>
                <w:webHidden/>
              </w:rPr>
              <w:fldChar w:fldCharType="end"/>
            </w:r>
          </w:hyperlink>
        </w:p>
        <w:p w14:paraId="5446DF7E" w14:textId="25CD8B38" w:rsidR="009D53E3" w:rsidRDefault="009D53E3" w:rsidP="00B96FE3">
          <w:pPr>
            <w:pStyle w:val="TOC1"/>
            <w:rPr>
              <w:rFonts w:asciiTheme="minorHAnsi" w:eastAsiaTheme="minorEastAsia" w:hAnsiTheme="minorHAnsi" w:cstheme="minorBidi"/>
              <w:noProof/>
              <w:kern w:val="2"/>
              <w:sz w:val="22"/>
              <w:szCs w:val="22"/>
              <w:lang w:val="vi-VN" w:eastAsia="vi-VN"/>
              <w14:ligatures w14:val="standardContextual"/>
            </w:rPr>
          </w:pPr>
          <w:hyperlink w:anchor="_Toc187207537" w:history="1">
            <w:r w:rsidRPr="00A12BFA">
              <w:rPr>
                <w:rStyle w:val="Hyperlink"/>
                <w:rFonts w:eastAsia="SimSun"/>
                <w:noProof/>
              </w:rPr>
              <w:t>TÓM TẮT ĐỒ ÁN CƠ SỞ NGÀNH</w:t>
            </w:r>
            <w:r>
              <w:rPr>
                <w:noProof/>
                <w:webHidden/>
              </w:rPr>
              <w:tab/>
            </w:r>
            <w:r>
              <w:rPr>
                <w:noProof/>
                <w:webHidden/>
              </w:rPr>
              <w:fldChar w:fldCharType="begin"/>
            </w:r>
            <w:r>
              <w:rPr>
                <w:noProof/>
                <w:webHidden/>
              </w:rPr>
              <w:instrText xml:space="preserve"> PAGEREF _Toc187207537 \h </w:instrText>
            </w:r>
            <w:r>
              <w:rPr>
                <w:noProof/>
                <w:webHidden/>
              </w:rPr>
            </w:r>
            <w:r>
              <w:rPr>
                <w:noProof/>
                <w:webHidden/>
              </w:rPr>
              <w:fldChar w:fldCharType="separate"/>
            </w:r>
            <w:r w:rsidR="00B96FE3">
              <w:rPr>
                <w:noProof/>
                <w:webHidden/>
              </w:rPr>
              <w:t>1</w:t>
            </w:r>
            <w:r>
              <w:rPr>
                <w:noProof/>
                <w:webHidden/>
              </w:rPr>
              <w:fldChar w:fldCharType="end"/>
            </w:r>
          </w:hyperlink>
        </w:p>
        <w:p w14:paraId="3DF8B9BE" w14:textId="3BE3C70A" w:rsidR="009D53E3" w:rsidRDefault="009D53E3" w:rsidP="00B96FE3">
          <w:pPr>
            <w:pStyle w:val="TOC1"/>
            <w:rPr>
              <w:rFonts w:asciiTheme="minorHAnsi" w:eastAsiaTheme="minorEastAsia" w:hAnsiTheme="minorHAnsi" w:cstheme="minorBidi"/>
              <w:noProof/>
              <w:kern w:val="2"/>
              <w:sz w:val="22"/>
              <w:szCs w:val="22"/>
              <w:lang w:val="vi-VN" w:eastAsia="vi-VN"/>
              <w14:ligatures w14:val="standardContextual"/>
            </w:rPr>
          </w:pPr>
          <w:hyperlink w:anchor="_Toc187207538" w:history="1">
            <w:r w:rsidRPr="00A12BFA">
              <w:rPr>
                <w:rStyle w:val="Hyperlink"/>
                <w:rFonts w:eastAsia="SimSun"/>
                <w:noProof/>
              </w:rPr>
              <w:t>MỞ ĐẦU</w:t>
            </w:r>
            <w:r>
              <w:rPr>
                <w:noProof/>
                <w:webHidden/>
              </w:rPr>
              <w:tab/>
            </w:r>
            <w:r>
              <w:rPr>
                <w:noProof/>
                <w:webHidden/>
              </w:rPr>
              <w:fldChar w:fldCharType="begin"/>
            </w:r>
            <w:r>
              <w:rPr>
                <w:noProof/>
                <w:webHidden/>
              </w:rPr>
              <w:instrText xml:space="preserve"> PAGEREF _Toc187207538 \h </w:instrText>
            </w:r>
            <w:r>
              <w:rPr>
                <w:noProof/>
                <w:webHidden/>
              </w:rPr>
            </w:r>
            <w:r>
              <w:rPr>
                <w:noProof/>
                <w:webHidden/>
              </w:rPr>
              <w:fldChar w:fldCharType="separate"/>
            </w:r>
            <w:r w:rsidR="00B96FE3">
              <w:rPr>
                <w:noProof/>
                <w:webHidden/>
              </w:rPr>
              <w:t>2</w:t>
            </w:r>
            <w:r>
              <w:rPr>
                <w:noProof/>
                <w:webHidden/>
              </w:rPr>
              <w:fldChar w:fldCharType="end"/>
            </w:r>
          </w:hyperlink>
        </w:p>
        <w:p w14:paraId="09FA871E" w14:textId="39A9837E" w:rsidR="009D53E3" w:rsidRDefault="009D53E3" w:rsidP="00B96FE3">
          <w:pPr>
            <w:pStyle w:val="TOC1"/>
            <w:rPr>
              <w:rFonts w:asciiTheme="minorHAnsi" w:eastAsiaTheme="minorEastAsia" w:hAnsiTheme="minorHAnsi" w:cstheme="minorBidi"/>
              <w:noProof/>
              <w:kern w:val="2"/>
              <w:sz w:val="22"/>
              <w:szCs w:val="22"/>
              <w:lang w:val="vi-VN" w:eastAsia="vi-VN"/>
              <w14:ligatures w14:val="standardContextual"/>
            </w:rPr>
          </w:pPr>
          <w:hyperlink w:anchor="_Toc187207539" w:history="1">
            <w:r w:rsidRPr="00A12BFA">
              <w:rPr>
                <w:rStyle w:val="Hyperlink"/>
                <w:rFonts w:eastAsia="SimSun"/>
                <w:noProof/>
              </w:rPr>
              <w:t>CHƯƠNG 1: TỔNG QUAN</w:t>
            </w:r>
            <w:r>
              <w:rPr>
                <w:noProof/>
                <w:webHidden/>
              </w:rPr>
              <w:tab/>
            </w:r>
            <w:r>
              <w:rPr>
                <w:noProof/>
                <w:webHidden/>
              </w:rPr>
              <w:fldChar w:fldCharType="begin"/>
            </w:r>
            <w:r>
              <w:rPr>
                <w:noProof/>
                <w:webHidden/>
              </w:rPr>
              <w:instrText xml:space="preserve"> PAGEREF _Toc187207539 \h </w:instrText>
            </w:r>
            <w:r>
              <w:rPr>
                <w:noProof/>
                <w:webHidden/>
              </w:rPr>
            </w:r>
            <w:r>
              <w:rPr>
                <w:noProof/>
                <w:webHidden/>
              </w:rPr>
              <w:fldChar w:fldCharType="separate"/>
            </w:r>
            <w:r w:rsidR="00B96FE3">
              <w:rPr>
                <w:noProof/>
                <w:webHidden/>
              </w:rPr>
              <w:t>4</w:t>
            </w:r>
            <w:r>
              <w:rPr>
                <w:noProof/>
                <w:webHidden/>
              </w:rPr>
              <w:fldChar w:fldCharType="end"/>
            </w:r>
          </w:hyperlink>
        </w:p>
        <w:p w14:paraId="6B1E3C3F" w14:textId="51A70074" w:rsidR="009D53E3" w:rsidRDefault="009D53E3" w:rsidP="00B96FE3">
          <w:pPr>
            <w:pStyle w:val="TOC2"/>
            <w:tabs>
              <w:tab w:val="right" w:leader="dot" w:pos="9062"/>
            </w:tabs>
            <w:spacing w:line="360" w:lineRule="auto"/>
            <w:rPr>
              <w:rFonts w:asciiTheme="minorHAnsi" w:eastAsiaTheme="minorEastAsia" w:hAnsiTheme="minorHAnsi" w:cstheme="minorBidi"/>
              <w:noProof/>
              <w:kern w:val="2"/>
              <w:sz w:val="22"/>
              <w:szCs w:val="22"/>
              <w:lang w:val="vi-VN" w:eastAsia="vi-VN"/>
              <w14:ligatures w14:val="standardContextual"/>
            </w:rPr>
          </w:pPr>
          <w:hyperlink w:anchor="_Toc187207540" w:history="1">
            <w:r w:rsidRPr="00A12BFA">
              <w:rPr>
                <w:rStyle w:val="Hyperlink"/>
                <w:rFonts w:eastAsia="SimSun"/>
                <w:noProof/>
              </w:rPr>
              <w:t>1.1</w:t>
            </w:r>
            <w:r w:rsidRPr="00A12BFA">
              <w:rPr>
                <w:rStyle w:val="Hyperlink"/>
                <w:rFonts w:eastAsia="SimSun"/>
                <w:noProof/>
                <w:lang w:val="vi-VN"/>
              </w:rPr>
              <w:t xml:space="preserve"> Sự</w:t>
            </w:r>
            <w:r w:rsidRPr="00A12BFA">
              <w:rPr>
                <w:rStyle w:val="Hyperlink"/>
                <w:rFonts w:eastAsia="SimSun"/>
                <w:noProof/>
              </w:rPr>
              <w:t xml:space="preserve"> cần</w:t>
            </w:r>
            <w:r w:rsidRPr="00A12BFA">
              <w:rPr>
                <w:rStyle w:val="Hyperlink"/>
                <w:rFonts w:eastAsia="SimSun"/>
                <w:noProof/>
                <w:lang w:val="vi-VN"/>
              </w:rPr>
              <w:t xml:space="preserve"> thiết của việc</w:t>
            </w:r>
            <w:r w:rsidRPr="00A12BFA">
              <w:rPr>
                <w:rStyle w:val="Hyperlink"/>
                <w:rFonts w:eastAsia="SimSun"/>
                <w:noProof/>
              </w:rPr>
              <w:t xml:space="preserve"> thiết kế và cài đặt cơ sở dữ liệu chuyên biệt cho hệ thống đặt lịch trực tuyến tại </w:t>
            </w:r>
            <w:r w:rsidRPr="00A12BFA">
              <w:rPr>
                <w:rStyle w:val="Hyperlink"/>
                <w:rFonts w:eastAsia="SimSun"/>
                <w:noProof/>
                <w:lang w:val="vi-VN"/>
              </w:rPr>
              <w:t>một số bệnh viện</w:t>
            </w:r>
            <w:r>
              <w:rPr>
                <w:noProof/>
                <w:webHidden/>
              </w:rPr>
              <w:tab/>
            </w:r>
            <w:r>
              <w:rPr>
                <w:noProof/>
                <w:webHidden/>
              </w:rPr>
              <w:fldChar w:fldCharType="begin"/>
            </w:r>
            <w:r>
              <w:rPr>
                <w:noProof/>
                <w:webHidden/>
              </w:rPr>
              <w:instrText xml:space="preserve"> PAGEREF _Toc187207540 \h </w:instrText>
            </w:r>
            <w:r>
              <w:rPr>
                <w:noProof/>
                <w:webHidden/>
              </w:rPr>
            </w:r>
            <w:r>
              <w:rPr>
                <w:noProof/>
                <w:webHidden/>
              </w:rPr>
              <w:fldChar w:fldCharType="separate"/>
            </w:r>
            <w:r w:rsidR="00B96FE3">
              <w:rPr>
                <w:noProof/>
                <w:webHidden/>
              </w:rPr>
              <w:t>4</w:t>
            </w:r>
            <w:r>
              <w:rPr>
                <w:noProof/>
                <w:webHidden/>
              </w:rPr>
              <w:fldChar w:fldCharType="end"/>
            </w:r>
          </w:hyperlink>
        </w:p>
        <w:p w14:paraId="01FA3F7E" w14:textId="574E7207" w:rsidR="009D53E3" w:rsidRDefault="009D53E3" w:rsidP="00B96FE3">
          <w:pPr>
            <w:pStyle w:val="TOC2"/>
            <w:tabs>
              <w:tab w:val="right" w:leader="dot" w:pos="9062"/>
            </w:tabs>
            <w:spacing w:line="360" w:lineRule="auto"/>
            <w:rPr>
              <w:rFonts w:asciiTheme="minorHAnsi" w:eastAsiaTheme="minorEastAsia" w:hAnsiTheme="minorHAnsi" w:cstheme="minorBidi"/>
              <w:noProof/>
              <w:kern w:val="2"/>
              <w:sz w:val="22"/>
              <w:szCs w:val="22"/>
              <w:lang w:val="vi-VN" w:eastAsia="vi-VN"/>
              <w14:ligatures w14:val="standardContextual"/>
            </w:rPr>
          </w:pPr>
          <w:hyperlink w:anchor="_Toc187207541" w:history="1">
            <w:r w:rsidRPr="00A12BFA">
              <w:rPr>
                <w:rStyle w:val="Hyperlink"/>
                <w:rFonts w:eastAsia="SimSun"/>
                <w:noProof/>
              </w:rPr>
              <w:t>1.2 Những vấn đề cần giải quyết</w:t>
            </w:r>
            <w:r w:rsidRPr="00A12BFA">
              <w:rPr>
                <w:rStyle w:val="Hyperlink"/>
                <w:rFonts w:eastAsia="SimSun"/>
                <w:noProof/>
                <w:lang w:val="vi-VN"/>
              </w:rPr>
              <w:t>:</w:t>
            </w:r>
            <w:r>
              <w:rPr>
                <w:noProof/>
                <w:webHidden/>
              </w:rPr>
              <w:tab/>
            </w:r>
            <w:r>
              <w:rPr>
                <w:noProof/>
                <w:webHidden/>
              </w:rPr>
              <w:fldChar w:fldCharType="begin"/>
            </w:r>
            <w:r>
              <w:rPr>
                <w:noProof/>
                <w:webHidden/>
              </w:rPr>
              <w:instrText xml:space="preserve"> PAGEREF _Toc187207541 \h </w:instrText>
            </w:r>
            <w:r>
              <w:rPr>
                <w:noProof/>
                <w:webHidden/>
              </w:rPr>
            </w:r>
            <w:r>
              <w:rPr>
                <w:noProof/>
                <w:webHidden/>
              </w:rPr>
              <w:fldChar w:fldCharType="separate"/>
            </w:r>
            <w:r w:rsidR="00B96FE3">
              <w:rPr>
                <w:noProof/>
                <w:webHidden/>
              </w:rPr>
              <w:t>4</w:t>
            </w:r>
            <w:r>
              <w:rPr>
                <w:noProof/>
                <w:webHidden/>
              </w:rPr>
              <w:fldChar w:fldCharType="end"/>
            </w:r>
          </w:hyperlink>
        </w:p>
        <w:p w14:paraId="786268F6" w14:textId="08579FE0" w:rsidR="009D53E3" w:rsidRDefault="009D53E3" w:rsidP="00B96FE3">
          <w:pPr>
            <w:pStyle w:val="TOC2"/>
            <w:tabs>
              <w:tab w:val="right" w:leader="dot" w:pos="9062"/>
            </w:tabs>
            <w:spacing w:line="360" w:lineRule="auto"/>
            <w:rPr>
              <w:rFonts w:asciiTheme="minorHAnsi" w:eastAsiaTheme="minorEastAsia" w:hAnsiTheme="minorHAnsi" w:cstheme="minorBidi"/>
              <w:noProof/>
              <w:kern w:val="2"/>
              <w:sz w:val="22"/>
              <w:szCs w:val="22"/>
              <w:lang w:val="vi-VN" w:eastAsia="vi-VN"/>
              <w14:ligatures w14:val="standardContextual"/>
            </w:rPr>
          </w:pPr>
          <w:hyperlink w:anchor="_Toc187207542" w:history="1">
            <w:r w:rsidRPr="00A12BFA">
              <w:rPr>
                <w:rStyle w:val="Hyperlink"/>
                <w:rFonts w:eastAsia="SimSun"/>
                <w:noProof/>
              </w:rPr>
              <w:t>1.3 Các nội dung nghiên cứu chính:</w:t>
            </w:r>
            <w:r>
              <w:rPr>
                <w:noProof/>
                <w:webHidden/>
              </w:rPr>
              <w:tab/>
            </w:r>
            <w:r>
              <w:rPr>
                <w:noProof/>
                <w:webHidden/>
              </w:rPr>
              <w:fldChar w:fldCharType="begin"/>
            </w:r>
            <w:r>
              <w:rPr>
                <w:noProof/>
                <w:webHidden/>
              </w:rPr>
              <w:instrText xml:space="preserve"> PAGEREF _Toc187207542 \h </w:instrText>
            </w:r>
            <w:r>
              <w:rPr>
                <w:noProof/>
                <w:webHidden/>
              </w:rPr>
            </w:r>
            <w:r>
              <w:rPr>
                <w:noProof/>
                <w:webHidden/>
              </w:rPr>
              <w:fldChar w:fldCharType="separate"/>
            </w:r>
            <w:r w:rsidR="00B96FE3">
              <w:rPr>
                <w:noProof/>
                <w:webHidden/>
              </w:rPr>
              <w:t>5</w:t>
            </w:r>
            <w:r>
              <w:rPr>
                <w:noProof/>
                <w:webHidden/>
              </w:rPr>
              <w:fldChar w:fldCharType="end"/>
            </w:r>
          </w:hyperlink>
        </w:p>
        <w:p w14:paraId="72619B4E" w14:textId="36FE0AF9" w:rsidR="009D53E3" w:rsidRDefault="009D53E3" w:rsidP="00B96FE3">
          <w:pPr>
            <w:pStyle w:val="TOC1"/>
            <w:rPr>
              <w:rFonts w:asciiTheme="minorHAnsi" w:eastAsiaTheme="minorEastAsia" w:hAnsiTheme="minorHAnsi" w:cstheme="minorBidi"/>
              <w:noProof/>
              <w:kern w:val="2"/>
              <w:sz w:val="22"/>
              <w:szCs w:val="22"/>
              <w:lang w:val="vi-VN" w:eastAsia="vi-VN"/>
              <w14:ligatures w14:val="standardContextual"/>
            </w:rPr>
          </w:pPr>
          <w:hyperlink w:anchor="_Toc187207543" w:history="1">
            <w:r w:rsidRPr="00A12BFA">
              <w:rPr>
                <w:rStyle w:val="Hyperlink"/>
                <w:rFonts w:eastAsia="SimSun"/>
                <w:noProof/>
              </w:rPr>
              <w:t>CHƯƠNG 2: NGHIÊN CỨU LÝ THUYẾT</w:t>
            </w:r>
            <w:r>
              <w:rPr>
                <w:noProof/>
                <w:webHidden/>
              </w:rPr>
              <w:tab/>
            </w:r>
            <w:r>
              <w:rPr>
                <w:noProof/>
                <w:webHidden/>
              </w:rPr>
              <w:fldChar w:fldCharType="begin"/>
            </w:r>
            <w:r>
              <w:rPr>
                <w:noProof/>
                <w:webHidden/>
              </w:rPr>
              <w:instrText xml:space="preserve"> PAGEREF _Toc187207543 \h </w:instrText>
            </w:r>
            <w:r>
              <w:rPr>
                <w:noProof/>
                <w:webHidden/>
              </w:rPr>
            </w:r>
            <w:r>
              <w:rPr>
                <w:noProof/>
                <w:webHidden/>
              </w:rPr>
              <w:fldChar w:fldCharType="separate"/>
            </w:r>
            <w:r w:rsidR="00B96FE3">
              <w:rPr>
                <w:noProof/>
                <w:webHidden/>
              </w:rPr>
              <w:t>6</w:t>
            </w:r>
            <w:r>
              <w:rPr>
                <w:noProof/>
                <w:webHidden/>
              </w:rPr>
              <w:fldChar w:fldCharType="end"/>
            </w:r>
          </w:hyperlink>
        </w:p>
        <w:p w14:paraId="258FEC82" w14:textId="1CE72DFE" w:rsidR="009D53E3" w:rsidRDefault="009D53E3" w:rsidP="00B96FE3">
          <w:pPr>
            <w:pStyle w:val="TOC2"/>
            <w:tabs>
              <w:tab w:val="right" w:leader="dot" w:pos="9062"/>
            </w:tabs>
            <w:spacing w:line="360" w:lineRule="auto"/>
            <w:rPr>
              <w:rFonts w:asciiTheme="minorHAnsi" w:eastAsiaTheme="minorEastAsia" w:hAnsiTheme="minorHAnsi" w:cstheme="minorBidi"/>
              <w:noProof/>
              <w:kern w:val="2"/>
              <w:sz w:val="22"/>
              <w:szCs w:val="22"/>
              <w:lang w:val="vi-VN" w:eastAsia="vi-VN"/>
              <w14:ligatures w14:val="standardContextual"/>
            </w:rPr>
          </w:pPr>
          <w:hyperlink w:anchor="_Toc187207544" w:history="1">
            <w:r w:rsidRPr="00A12BFA">
              <w:rPr>
                <w:rStyle w:val="Hyperlink"/>
                <w:rFonts w:eastAsia="SimSun"/>
                <w:noProof/>
                <w:lang w:val="vi-VN"/>
              </w:rPr>
              <w:t>2.1</w:t>
            </w:r>
            <w:r w:rsidRPr="00A12BFA">
              <w:rPr>
                <w:rStyle w:val="Hyperlink"/>
                <w:rFonts w:eastAsia="SimSun"/>
                <w:noProof/>
              </w:rPr>
              <w:t xml:space="preserve"> Quy trình nghiệp vụ đặt lịch khám bệnh trực tuyến</w:t>
            </w:r>
            <w:r>
              <w:rPr>
                <w:noProof/>
                <w:webHidden/>
              </w:rPr>
              <w:tab/>
            </w:r>
            <w:r>
              <w:rPr>
                <w:noProof/>
                <w:webHidden/>
              </w:rPr>
              <w:fldChar w:fldCharType="begin"/>
            </w:r>
            <w:r>
              <w:rPr>
                <w:noProof/>
                <w:webHidden/>
              </w:rPr>
              <w:instrText xml:space="preserve"> PAGEREF _Toc187207544 \h </w:instrText>
            </w:r>
            <w:r>
              <w:rPr>
                <w:noProof/>
                <w:webHidden/>
              </w:rPr>
            </w:r>
            <w:r>
              <w:rPr>
                <w:noProof/>
                <w:webHidden/>
              </w:rPr>
              <w:fldChar w:fldCharType="separate"/>
            </w:r>
            <w:r w:rsidR="00B96FE3">
              <w:rPr>
                <w:noProof/>
                <w:webHidden/>
              </w:rPr>
              <w:t>6</w:t>
            </w:r>
            <w:r>
              <w:rPr>
                <w:noProof/>
                <w:webHidden/>
              </w:rPr>
              <w:fldChar w:fldCharType="end"/>
            </w:r>
          </w:hyperlink>
        </w:p>
        <w:p w14:paraId="1D7103BB" w14:textId="7B160C11" w:rsidR="009D53E3" w:rsidRDefault="009D53E3" w:rsidP="00B96FE3">
          <w:pPr>
            <w:pStyle w:val="TOC3"/>
            <w:tabs>
              <w:tab w:val="right" w:leader="dot" w:pos="9062"/>
            </w:tabs>
            <w:spacing w:line="360" w:lineRule="auto"/>
            <w:rPr>
              <w:rFonts w:asciiTheme="minorHAnsi" w:eastAsiaTheme="minorEastAsia" w:hAnsiTheme="minorHAnsi" w:cstheme="minorBidi"/>
              <w:noProof/>
              <w:kern w:val="2"/>
              <w:sz w:val="22"/>
              <w:szCs w:val="22"/>
              <w:lang w:val="vi-VN" w:eastAsia="vi-VN"/>
              <w14:ligatures w14:val="standardContextual"/>
            </w:rPr>
          </w:pPr>
          <w:hyperlink w:anchor="_Toc187207545" w:history="1">
            <w:r w:rsidRPr="00A12BFA">
              <w:rPr>
                <w:rStyle w:val="Hyperlink"/>
                <w:rFonts w:eastAsia="SimSun"/>
                <w:noProof/>
              </w:rPr>
              <w:t>2.1.1</w:t>
            </w:r>
            <w:r w:rsidRPr="00A12BFA">
              <w:rPr>
                <w:rStyle w:val="Hyperlink"/>
                <w:rFonts w:eastAsia="SimSun"/>
                <w:noProof/>
                <w:lang w:val="vi-VN"/>
              </w:rPr>
              <w:t xml:space="preserve"> Nghiệp vụ của hệ thống đặt lịch khám bệnh trực tuyến</w:t>
            </w:r>
            <w:r>
              <w:rPr>
                <w:noProof/>
                <w:webHidden/>
              </w:rPr>
              <w:tab/>
            </w:r>
            <w:r>
              <w:rPr>
                <w:noProof/>
                <w:webHidden/>
              </w:rPr>
              <w:fldChar w:fldCharType="begin"/>
            </w:r>
            <w:r>
              <w:rPr>
                <w:noProof/>
                <w:webHidden/>
              </w:rPr>
              <w:instrText xml:space="preserve"> PAGEREF _Toc187207545 \h </w:instrText>
            </w:r>
            <w:r>
              <w:rPr>
                <w:noProof/>
                <w:webHidden/>
              </w:rPr>
            </w:r>
            <w:r>
              <w:rPr>
                <w:noProof/>
                <w:webHidden/>
              </w:rPr>
              <w:fldChar w:fldCharType="separate"/>
            </w:r>
            <w:r w:rsidR="00B96FE3">
              <w:rPr>
                <w:noProof/>
                <w:webHidden/>
              </w:rPr>
              <w:t>6</w:t>
            </w:r>
            <w:r>
              <w:rPr>
                <w:noProof/>
                <w:webHidden/>
              </w:rPr>
              <w:fldChar w:fldCharType="end"/>
            </w:r>
          </w:hyperlink>
        </w:p>
        <w:p w14:paraId="13A8E1DF" w14:textId="1DCBA1F4" w:rsidR="009D53E3" w:rsidRDefault="009D53E3" w:rsidP="00B96FE3">
          <w:pPr>
            <w:pStyle w:val="TOC3"/>
            <w:tabs>
              <w:tab w:val="right" w:leader="dot" w:pos="9062"/>
            </w:tabs>
            <w:spacing w:line="360" w:lineRule="auto"/>
            <w:rPr>
              <w:rFonts w:asciiTheme="minorHAnsi" w:eastAsiaTheme="minorEastAsia" w:hAnsiTheme="minorHAnsi" w:cstheme="minorBidi"/>
              <w:noProof/>
              <w:kern w:val="2"/>
              <w:sz w:val="22"/>
              <w:szCs w:val="22"/>
              <w:lang w:val="vi-VN" w:eastAsia="vi-VN"/>
              <w14:ligatures w14:val="standardContextual"/>
            </w:rPr>
          </w:pPr>
          <w:hyperlink w:anchor="_Toc187207546" w:history="1">
            <w:r w:rsidRPr="00A12BFA">
              <w:rPr>
                <w:rStyle w:val="Hyperlink"/>
                <w:rFonts w:eastAsia="SimSun"/>
                <w:noProof/>
                <w:lang w:val="vi-VN"/>
              </w:rPr>
              <w:t>2.1.2 Quy trình nghiệp vụ đặt lịch trực tuyến</w:t>
            </w:r>
            <w:r>
              <w:rPr>
                <w:noProof/>
                <w:webHidden/>
              </w:rPr>
              <w:tab/>
            </w:r>
            <w:r>
              <w:rPr>
                <w:noProof/>
                <w:webHidden/>
              </w:rPr>
              <w:fldChar w:fldCharType="begin"/>
            </w:r>
            <w:r>
              <w:rPr>
                <w:noProof/>
                <w:webHidden/>
              </w:rPr>
              <w:instrText xml:space="preserve"> PAGEREF _Toc187207546 \h </w:instrText>
            </w:r>
            <w:r>
              <w:rPr>
                <w:noProof/>
                <w:webHidden/>
              </w:rPr>
            </w:r>
            <w:r>
              <w:rPr>
                <w:noProof/>
                <w:webHidden/>
              </w:rPr>
              <w:fldChar w:fldCharType="separate"/>
            </w:r>
            <w:r w:rsidR="00B96FE3">
              <w:rPr>
                <w:noProof/>
                <w:webHidden/>
              </w:rPr>
              <w:t>6</w:t>
            </w:r>
            <w:r>
              <w:rPr>
                <w:noProof/>
                <w:webHidden/>
              </w:rPr>
              <w:fldChar w:fldCharType="end"/>
            </w:r>
          </w:hyperlink>
        </w:p>
        <w:p w14:paraId="50EDDFAF" w14:textId="27967902" w:rsidR="009D53E3" w:rsidRDefault="009D53E3" w:rsidP="00B96FE3">
          <w:pPr>
            <w:pStyle w:val="TOC2"/>
            <w:tabs>
              <w:tab w:val="right" w:leader="dot" w:pos="9062"/>
            </w:tabs>
            <w:spacing w:line="360" w:lineRule="auto"/>
            <w:rPr>
              <w:rFonts w:asciiTheme="minorHAnsi" w:eastAsiaTheme="minorEastAsia" w:hAnsiTheme="minorHAnsi" w:cstheme="minorBidi"/>
              <w:noProof/>
              <w:kern w:val="2"/>
              <w:sz w:val="22"/>
              <w:szCs w:val="22"/>
              <w:lang w:val="vi-VN" w:eastAsia="vi-VN"/>
              <w14:ligatures w14:val="standardContextual"/>
            </w:rPr>
          </w:pPr>
          <w:hyperlink w:anchor="_Toc187207547" w:history="1">
            <w:r w:rsidRPr="00A12BFA">
              <w:rPr>
                <w:rStyle w:val="Hyperlink"/>
                <w:rFonts w:eastAsia="SimSun"/>
                <w:noProof/>
              </w:rPr>
              <w:t>2.2</w:t>
            </w:r>
            <w:r w:rsidRPr="00A12BFA">
              <w:rPr>
                <w:rStyle w:val="Hyperlink"/>
                <w:rFonts w:eastAsia="SimSun"/>
                <w:noProof/>
                <w:lang w:val="vi-VN"/>
              </w:rPr>
              <w:t xml:space="preserve"> Giới thiệu về SQL và hệ quản trị SQL Server</w:t>
            </w:r>
            <w:r>
              <w:rPr>
                <w:noProof/>
                <w:webHidden/>
              </w:rPr>
              <w:tab/>
            </w:r>
            <w:r>
              <w:rPr>
                <w:noProof/>
                <w:webHidden/>
              </w:rPr>
              <w:fldChar w:fldCharType="begin"/>
            </w:r>
            <w:r>
              <w:rPr>
                <w:noProof/>
                <w:webHidden/>
              </w:rPr>
              <w:instrText xml:space="preserve"> PAGEREF _Toc187207547 \h </w:instrText>
            </w:r>
            <w:r>
              <w:rPr>
                <w:noProof/>
                <w:webHidden/>
              </w:rPr>
            </w:r>
            <w:r>
              <w:rPr>
                <w:noProof/>
                <w:webHidden/>
              </w:rPr>
              <w:fldChar w:fldCharType="separate"/>
            </w:r>
            <w:r w:rsidR="00B96FE3">
              <w:rPr>
                <w:noProof/>
                <w:webHidden/>
              </w:rPr>
              <w:t>7</w:t>
            </w:r>
            <w:r>
              <w:rPr>
                <w:noProof/>
                <w:webHidden/>
              </w:rPr>
              <w:fldChar w:fldCharType="end"/>
            </w:r>
          </w:hyperlink>
        </w:p>
        <w:p w14:paraId="50AB14D7" w14:textId="5580416D" w:rsidR="009D53E3" w:rsidRDefault="009D53E3" w:rsidP="00B96FE3">
          <w:pPr>
            <w:pStyle w:val="TOC3"/>
            <w:tabs>
              <w:tab w:val="right" w:leader="dot" w:pos="9062"/>
            </w:tabs>
            <w:spacing w:line="360" w:lineRule="auto"/>
            <w:rPr>
              <w:rFonts w:asciiTheme="minorHAnsi" w:eastAsiaTheme="minorEastAsia" w:hAnsiTheme="minorHAnsi" w:cstheme="minorBidi"/>
              <w:noProof/>
              <w:kern w:val="2"/>
              <w:sz w:val="22"/>
              <w:szCs w:val="22"/>
              <w:lang w:val="vi-VN" w:eastAsia="vi-VN"/>
              <w14:ligatures w14:val="standardContextual"/>
            </w:rPr>
          </w:pPr>
          <w:hyperlink w:anchor="_Toc187207548" w:history="1">
            <w:r w:rsidRPr="00A12BFA">
              <w:rPr>
                <w:rStyle w:val="Hyperlink"/>
                <w:rFonts w:eastAsia="SimSun"/>
                <w:noProof/>
                <w:lang w:val="vi-VN"/>
              </w:rPr>
              <w:t>2.2.1 Giới thiệu về SQL</w:t>
            </w:r>
            <w:r>
              <w:rPr>
                <w:noProof/>
                <w:webHidden/>
              </w:rPr>
              <w:tab/>
            </w:r>
            <w:r>
              <w:rPr>
                <w:noProof/>
                <w:webHidden/>
              </w:rPr>
              <w:fldChar w:fldCharType="begin"/>
            </w:r>
            <w:r>
              <w:rPr>
                <w:noProof/>
                <w:webHidden/>
              </w:rPr>
              <w:instrText xml:space="preserve"> PAGEREF _Toc187207548 \h </w:instrText>
            </w:r>
            <w:r>
              <w:rPr>
                <w:noProof/>
                <w:webHidden/>
              </w:rPr>
            </w:r>
            <w:r>
              <w:rPr>
                <w:noProof/>
                <w:webHidden/>
              </w:rPr>
              <w:fldChar w:fldCharType="separate"/>
            </w:r>
            <w:r w:rsidR="00B96FE3">
              <w:rPr>
                <w:noProof/>
                <w:webHidden/>
              </w:rPr>
              <w:t>7</w:t>
            </w:r>
            <w:r>
              <w:rPr>
                <w:noProof/>
                <w:webHidden/>
              </w:rPr>
              <w:fldChar w:fldCharType="end"/>
            </w:r>
          </w:hyperlink>
        </w:p>
        <w:p w14:paraId="4E4B54E5" w14:textId="1A9853E8" w:rsidR="009D53E3" w:rsidRDefault="009D53E3" w:rsidP="00B96FE3">
          <w:pPr>
            <w:pStyle w:val="TOC4"/>
            <w:tabs>
              <w:tab w:val="right" w:leader="dot" w:pos="9062"/>
            </w:tabs>
            <w:spacing w:line="360" w:lineRule="auto"/>
            <w:rPr>
              <w:rFonts w:asciiTheme="minorHAnsi" w:eastAsiaTheme="minorEastAsia" w:hAnsiTheme="minorHAnsi" w:cstheme="minorBidi"/>
              <w:noProof/>
              <w:kern w:val="2"/>
              <w:sz w:val="22"/>
              <w:szCs w:val="22"/>
              <w:lang w:val="vi-VN" w:eastAsia="vi-VN"/>
              <w14:ligatures w14:val="standardContextual"/>
            </w:rPr>
          </w:pPr>
          <w:hyperlink w:anchor="_Toc187207549" w:history="1">
            <w:r w:rsidRPr="00A12BFA">
              <w:rPr>
                <w:rStyle w:val="Hyperlink"/>
                <w:rFonts w:eastAsia="SimSun"/>
                <w:noProof/>
                <w:lang w:val="vi-VN"/>
              </w:rPr>
              <w:t>2.2.1.1 Sơ lược về SQL</w:t>
            </w:r>
            <w:r>
              <w:rPr>
                <w:noProof/>
                <w:webHidden/>
              </w:rPr>
              <w:tab/>
            </w:r>
            <w:r>
              <w:rPr>
                <w:noProof/>
                <w:webHidden/>
              </w:rPr>
              <w:fldChar w:fldCharType="begin"/>
            </w:r>
            <w:r>
              <w:rPr>
                <w:noProof/>
                <w:webHidden/>
              </w:rPr>
              <w:instrText xml:space="preserve"> PAGEREF _Toc187207549 \h </w:instrText>
            </w:r>
            <w:r>
              <w:rPr>
                <w:noProof/>
                <w:webHidden/>
              </w:rPr>
            </w:r>
            <w:r>
              <w:rPr>
                <w:noProof/>
                <w:webHidden/>
              </w:rPr>
              <w:fldChar w:fldCharType="separate"/>
            </w:r>
            <w:r w:rsidR="00B96FE3">
              <w:rPr>
                <w:noProof/>
                <w:webHidden/>
              </w:rPr>
              <w:t>7</w:t>
            </w:r>
            <w:r>
              <w:rPr>
                <w:noProof/>
                <w:webHidden/>
              </w:rPr>
              <w:fldChar w:fldCharType="end"/>
            </w:r>
          </w:hyperlink>
        </w:p>
        <w:p w14:paraId="3B04B866" w14:textId="4AA4ADA4" w:rsidR="009D53E3" w:rsidRDefault="009D53E3" w:rsidP="00B96FE3">
          <w:pPr>
            <w:pStyle w:val="TOC4"/>
            <w:tabs>
              <w:tab w:val="right" w:leader="dot" w:pos="9062"/>
            </w:tabs>
            <w:spacing w:line="360" w:lineRule="auto"/>
            <w:rPr>
              <w:rFonts w:asciiTheme="minorHAnsi" w:eastAsiaTheme="minorEastAsia" w:hAnsiTheme="minorHAnsi" w:cstheme="minorBidi"/>
              <w:noProof/>
              <w:kern w:val="2"/>
              <w:sz w:val="22"/>
              <w:szCs w:val="22"/>
              <w:lang w:val="vi-VN" w:eastAsia="vi-VN"/>
              <w14:ligatures w14:val="standardContextual"/>
            </w:rPr>
          </w:pPr>
          <w:hyperlink w:anchor="_Toc187207550" w:history="1">
            <w:r w:rsidRPr="00A12BFA">
              <w:rPr>
                <w:rStyle w:val="Hyperlink"/>
                <w:rFonts w:eastAsia="SimSun"/>
                <w:noProof/>
                <w:lang w:val="vi-VN"/>
              </w:rPr>
              <w:t>2.2.1.2 Lịch sử phát triển</w:t>
            </w:r>
            <w:r>
              <w:rPr>
                <w:noProof/>
                <w:webHidden/>
              </w:rPr>
              <w:tab/>
            </w:r>
            <w:r>
              <w:rPr>
                <w:noProof/>
                <w:webHidden/>
              </w:rPr>
              <w:fldChar w:fldCharType="begin"/>
            </w:r>
            <w:r>
              <w:rPr>
                <w:noProof/>
                <w:webHidden/>
              </w:rPr>
              <w:instrText xml:space="preserve"> PAGEREF _Toc187207550 \h </w:instrText>
            </w:r>
            <w:r>
              <w:rPr>
                <w:noProof/>
                <w:webHidden/>
              </w:rPr>
            </w:r>
            <w:r>
              <w:rPr>
                <w:noProof/>
                <w:webHidden/>
              </w:rPr>
              <w:fldChar w:fldCharType="separate"/>
            </w:r>
            <w:r w:rsidR="00B96FE3">
              <w:rPr>
                <w:noProof/>
                <w:webHidden/>
              </w:rPr>
              <w:t>8</w:t>
            </w:r>
            <w:r>
              <w:rPr>
                <w:noProof/>
                <w:webHidden/>
              </w:rPr>
              <w:fldChar w:fldCharType="end"/>
            </w:r>
          </w:hyperlink>
        </w:p>
        <w:p w14:paraId="3F22E76A" w14:textId="47446FEA" w:rsidR="009D53E3" w:rsidRDefault="009D53E3" w:rsidP="00B96FE3">
          <w:pPr>
            <w:pStyle w:val="TOC4"/>
            <w:tabs>
              <w:tab w:val="right" w:leader="dot" w:pos="9062"/>
            </w:tabs>
            <w:spacing w:line="360" w:lineRule="auto"/>
            <w:rPr>
              <w:rFonts w:asciiTheme="minorHAnsi" w:eastAsiaTheme="minorEastAsia" w:hAnsiTheme="minorHAnsi" w:cstheme="minorBidi"/>
              <w:noProof/>
              <w:kern w:val="2"/>
              <w:sz w:val="22"/>
              <w:szCs w:val="22"/>
              <w:lang w:val="vi-VN" w:eastAsia="vi-VN"/>
              <w14:ligatures w14:val="standardContextual"/>
            </w:rPr>
          </w:pPr>
          <w:hyperlink w:anchor="_Toc187207551" w:history="1">
            <w:r w:rsidRPr="00A12BFA">
              <w:rPr>
                <w:rStyle w:val="Hyperlink"/>
                <w:rFonts w:eastAsia="SimSun"/>
                <w:noProof/>
                <w:lang w:val="vi-VN"/>
              </w:rPr>
              <w:t>2.2.1.3 Các khái niệm cơ bản trong SQL</w:t>
            </w:r>
            <w:r>
              <w:rPr>
                <w:noProof/>
                <w:webHidden/>
              </w:rPr>
              <w:tab/>
            </w:r>
            <w:r>
              <w:rPr>
                <w:noProof/>
                <w:webHidden/>
              </w:rPr>
              <w:fldChar w:fldCharType="begin"/>
            </w:r>
            <w:r>
              <w:rPr>
                <w:noProof/>
                <w:webHidden/>
              </w:rPr>
              <w:instrText xml:space="preserve"> PAGEREF _Toc187207551 \h </w:instrText>
            </w:r>
            <w:r>
              <w:rPr>
                <w:noProof/>
                <w:webHidden/>
              </w:rPr>
            </w:r>
            <w:r>
              <w:rPr>
                <w:noProof/>
                <w:webHidden/>
              </w:rPr>
              <w:fldChar w:fldCharType="separate"/>
            </w:r>
            <w:r w:rsidR="00B96FE3">
              <w:rPr>
                <w:noProof/>
                <w:webHidden/>
              </w:rPr>
              <w:t>9</w:t>
            </w:r>
            <w:r>
              <w:rPr>
                <w:noProof/>
                <w:webHidden/>
              </w:rPr>
              <w:fldChar w:fldCharType="end"/>
            </w:r>
          </w:hyperlink>
        </w:p>
        <w:p w14:paraId="3914967D" w14:textId="64A35821" w:rsidR="009D53E3" w:rsidRDefault="009D53E3" w:rsidP="00B96FE3">
          <w:pPr>
            <w:pStyle w:val="TOC4"/>
            <w:tabs>
              <w:tab w:val="right" w:leader="dot" w:pos="9062"/>
            </w:tabs>
            <w:spacing w:line="360" w:lineRule="auto"/>
            <w:rPr>
              <w:rFonts w:asciiTheme="minorHAnsi" w:eastAsiaTheme="minorEastAsia" w:hAnsiTheme="minorHAnsi" w:cstheme="minorBidi"/>
              <w:noProof/>
              <w:kern w:val="2"/>
              <w:sz w:val="22"/>
              <w:szCs w:val="22"/>
              <w:lang w:val="vi-VN" w:eastAsia="vi-VN"/>
              <w14:ligatures w14:val="standardContextual"/>
            </w:rPr>
          </w:pPr>
          <w:hyperlink w:anchor="_Toc187207552" w:history="1">
            <w:r w:rsidRPr="00A12BFA">
              <w:rPr>
                <w:rStyle w:val="Hyperlink"/>
                <w:rFonts w:eastAsia="SimSun"/>
                <w:noProof/>
                <w:lang w:val="vi-VN"/>
              </w:rPr>
              <w:t>2.2.1.4 Các nhóm lệnh SQL</w:t>
            </w:r>
            <w:r>
              <w:rPr>
                <w:noProof/>
                <w:webHidden/>
              </w:rPr>
              <w:tab/>
            </w:r>
            <w:r>
              <w:rPr>
                <w:noProof/>
                <w:webHidden/>
              </w:rPr>
              <w:fldChar w:fldCharType="begin"/>
            </w:r>
            <w:r>
              <w:rPr>
                <w:noProof/>
                <w:webHidden/>
              </w:rPr>
              <w:instrText xml:space="preserve"> PAGEREF _Toc187207552 \h </w:instrText>
            </w:r>
            <w:r>
              <w:rPr>
                <w:noProof/>
                <w:webHidden/>
              </w:rPr>
            </w:r>
            <w:r>
              <w:rPr>
                <w:noProof/>
                <w:webHidden/>
              </w:rPr>
              <w:fldChar w:fldCharType="separate"/>
            </w:r>
            <w:r w:rsidR="00B96FE3">
              <w:rPr>
                <w:noProof/>
                <w:webHidden/>
              </w:rPr>
              <w:t>10</w:t>
            </w:r>
            <w:r>
              <w:rPr>
                <w:noProof/>
                <w:webHidden/>
              </w:rPr>
              <w:fldChar w:fldCharType="end"/>
            </w:r>
          </w:hyperlink>
        </w:p>
        <w:p w14:paraId="65DE101A" w14:textId="5DF6D465" w:rsidR="009D53E3" w:rsidRDefault="009D53E3" w:rsidP="00B96FE3">
          <w:pPr>
            <w:pStyle w:val="TOC4"/>
            <w:tabs>
              <w:tab w:val="right" w:leader="dot" w:pos="9062"/>
            </w:tabs>
            <w:spacing w:line="360" w:lineRule="auto"/>
            <w:rPr>
              <w:rFonts w:asciiTheme="minorHAnsi" w:eastAsiaTheme="minorEastAsia" w:hAnsiTheme="minorHAnsi" w:cstheme="minorBidi"/>
              <w:noProof/>
              <w:kern w:val="2"/>
              <w:sz w:val="22"/>
              <w:szCs w:val="22"/>
              <w:lang w:val="vi-VN" w:eastAsia="vi-VN"/>
              <w14:ligatures w14:val="standardContextual"/>
            </w:rPr>
          </w:pPr>
          <w:hyperlink w:anchor="_Toc187207553" w:history="1">
            <w:r w:rsidRPr="00A12BFA">
              <w:rPr>
                <w:rStyle w:val="Hyperlink"/>
                <w:rFonts w:eastAsia="SimSun"/>
                <w:noProof/>
                <w:lang w:val="vi-VN"/>
              </w:rPr>
              <w:t>2.2.1.5 Các câu lệnh, mệnh đề, toán tử và hàm trong SQL</w:t>
            </w:r>
            <w:r>
              <w:rPr>
                <w:noProof/>
                <w:webHidden/>
              </w:rPr>
              <w:tab/>
            </w:r>
            <w:r>
              <w:rPr>
                <w:noProof/>
                <w:webHidden/>
              </w:rPr>
              <w:fldChar w:fldCharType="begin"/>
            </w:r>
            <w:r>
              <w:rPr>
                <w:noProof/>
                <w:webHidden/>
              </w:rPr>
              <w:instrText xml:space="preserve"> PAGEREF _Toc187207553 \h </w:instrText>
            </w:r>
            <w:r>
              <w:rPr>
                <w:noProof/>
                <w:webHidden/>
              </w:rPr>
            </w:r>
            <w:r>
              <w:rPr>
                <w:noProof/>
                <w:webHidden/>
              </w:rPr>
              <w:fldChar w:fldCharType="separate"/>
            </w:r>
            <w:r w:rsidR="00B96FE3">
              <w:rPr>
                <w:noProof/>
                <w:webHidden/>
              </w:rPr>
              <w:t>11</w:t>
            </w:r>
            <w:r>
              <w:rPr>
                <w:noProof/>
                <w:webHidden/>
              </w:rPr>
              <w:fldChar w:fldCharType="end"/>
            </w:r>
          </w:hyperlink>
        </w:p>
        <w:p w14:paraId="131C955B" w14:textId="4B517891" w:rsidR="009D53E3" w:rsidRDefault="009D53E3" w:rsidP="00B96FE3">
          <w:pPr>
            <w:pStyle w:val="TOC3"/>
            <w:tabs>
              <w:tab w:val="right" w:leader="dot" w:pos="9062"/>
            </w:tabs>
            <w:spacing w:line="360" w:lineRule="auto"/>
            <w:rPr>
              <w:rFonts w:asciiTheme="minorHAnsi" w:eastAsiaTheme="minorEastAsia" w:hAnsiTheme="minorHAnsi" w:cstheme="minorBidi"/>
              <w:noProof/>
              <w:kern w:val="2"/>
              <w:sz w:val="22"/>
              <w:szCs w:val="22"/>
              <w:lang w:val="vi-VN" w:eastAsia="vi-VN"/>
              <w14:ligatures w14:val="standardContextual"/>
            </w:rPr>
          </w:pPr>
          <w:hyperlink w:anchor="_Toc187207554" w:history="1">
            <w:r w:rsidRPr="00A12BFA">
              <w:rPr>
                <w:rStyle w:val="Hyperlink"/>
                <w:rFonts w:eastAsia="SimSun"/>
                <w:noProof/>
                <w:lang w:val="vi-VN"/>
              </w:rPr>
              <w:t>2.2.2 Giới thiệu về SQL Server</w:t>
            </w:r>
            <w:r>
              <w:rPr>
                <w:noProof/>
                <w:webHidden/>
              </w:rPr>
              <w:tab/>
            </w:r>
            <w:r>
              <w:rPr>
                <w:noProof/>
                <w:webHidden/>
              </w:rPr>
              <w:fldChar w:fldCharType="begin"/>
            </w:r>
            <w:r>
              <w:rPr>
                <w:noProof/>
                <w:webHidden/>
              </w:rPr>
              <w:instrText xml:space="preserve"> PAGEREF _Toc187207554 \h </w:instrText>
            </w:r>
            <w:r>
              <w:rPr>
                <w:noProof/>
                <w:webHidden/>
              </w:rPr>
            </w:r>
            <w:r>
              <w:rPr>
                <w:noProof/>
                <w:webHidden/>
              </w:rPr>
              <w:fldChar w:fldCharType="separate"/>
            </w:r>
            <w:r w:rsidR="00B96FE3">
              <w:rPr>
                <w:noProof/>
                <w:webHidden/>
              </w:rPr>
              <w:t>14</w:t>
            </w:r>
            <w:r>
              <w:rPr>
                <w:noProof/>
                <w:webHidden/>
              </w:rPr>
              <w:fldChar w:fldCharType="end"/>
            </w:r>
          </w:hyperlink>
        </w:p>
        <w:p w14:paraId="4A9A8AB7" w14:textId="6906B7D2" w:rsidR="009D53E3" w:rsidRDefault="009D53E3" w:rsidP="00B96FE3">
          <w:pPr>
            <w:pStyle w:val="TOC4"/>
            <w:tabs>
              <w:tab w:val="right" w:leader="dot" w:pos="9062"/>
            </w:tabs>
            <w:spacing w:line="360" w:lineRule="auto"/>
            <w:rPr>
              <w:rFonts w:asciiTheme="minorHAnsi" w:eastAsiaTheme="minorEastAsia" w:hAnsiTheme="minorHAnsi" w:cstheme="minorBidi"/>
              <w:noProof/>
              <w:kern w:val="2"/>
              <w:sz w:val="22"/>
              <w:szCs w:val="22"/>
              <w:lang w:val="vi-VN" w:eastAsia="vi-VN"/>
              <w14:ligatures w14:val="standardContextual"/>
            </w:rPr>
          </w:pPr>
          <w:hyperlink w:anchor="_Toc187207555" w:history="1">
            <w:r w:rsidRPr="00A12BFA">
              <w:rPr>
                <w:rStyle w:val="Hyperlink"/>
                <w:rFonts w:eastAsia="SimSun"/>
                <w:noProof/>
              </w:rPr>
              <w:t>2.2.2.1</w:t>
            </w:r>
            <w:r w:rsidRPr="00A12BFA">
              <w:rPr>
                <w:rStyle w:val="Hyperlink"/>
                <w:rFonts w:eastAsia="SimSun"/>
                <w:noProof/>
                <w:lang w:val="vi-VN"/>
              </w:rPr>
              <w:t xml:space="preserve"> Sơ lược về SQL Server</w:t>
            </w:r>
            <w:r>
              <w:rPr>
                <w:noProof/>
                <w:webHidden/>
              </w:rPr>
              <w:tab/>
            </w:r>
            <w:r>
              <w:rPr>
                <w:noProof/>
                <w:webHidden/>
              </w:rPr>
              <w:fldChar w:fldCharType="begin"/>
            </w:r>
            <w:r>
              <w:rPr>
                <w:noProof/>
                <w:webHidden/>
              </w:rPr>
              <w:instrText xml:space="preserve"> PAGEREF _Toc187207555 \h </w:instrText>
            </w:r>
            <w:r>
              <w:rPr>
                <w:noProof/>
                <w:webHidden/>
              </w:rPr>
            </w:r>
            <w:r>
              <w:rPr>
                <w:noProof/>
                <w:webHidden/>
              </w:rPr>
              <w:fldChar w:fldCharType="separate"/>
            </w:r>
            <w:r w:rsidR="00B96FE3">
              <w:rPr>
                <w:noProof/>
                <w:webHidden/>
              </w:rPr>
              <w:t>14</w:t>
            </w:r>
            <w:r>
              <w:rPr>
                <w:noProof/>
                <w:webHidden/>
              </w:rPr>
              <w:fldChar w:fldCharType="end"/>
            </w:r>
          </w:hyperlink>
        </w:p>
        <w:p w14:paraId="25C87356" w14:textId="0766E6BC" w:rsidR="009D53E3" w:rsidRDefault="009D53E3" w:rsidP="00B96FE3">
          <w:pPr>
            <w:pStyle w:val="TOC4"/>
            <w:tabs>
              <w:tab w:val="right" w:leader="dot" w:pos="9062"/>
            </w:tabs>
            <w:spacing w:line="360" w:lineRule="auto"/>
            <w:rPr>
              <w:rFonts w:asciiTheme="minorHAnsi" w:eastAsiaTheme="minorEastAsia" w:hAnsiTheme="minorHAnsi" w:cstheme="minorBidi"/>
              <w:noProof/>
              <w:kern w:val="2"/>
              <w:sz w:val="22"/>
              <w:szCs w:val="22"/>
              <w:lang w:val="vi-VN" w:eastAsia="vi-VN"/>
              <w14:ligatures w14:val="standardContextual"/>
            </w:rPr>
          </w:pPr>
          <w:hyperlink w:anchor="_Toc187207556" w:history="1">
            <w:r w:rsidRPr="00A12BFA">
              <w:rPr>
                <w:rStyle w:val="Hyperlink"/>
                <w:rFonts w:eastAsia="SimSun"/>
                <w:noProof/>
                <w:lang w:val="vi-VN"/>
              </w:rPr>
              <w:t>2.2.2.2 Lịch sử phát triển</w:t>
            </w:r>
            <w:r>
              <w:rPr>
                <w:noProof/>
                <w:webHidden/>
              </w:rPr>
              <w:tab/>
            </w:r>
            <w:r>
              <w:rPr>
                <w:noProof/>
                <w:webHidden/>
              </w:rPr>
              <w:fldChar w:fldCharType="begin"/>
            </w:r>
            <w:r>
              <w:rPr>
                <w:noProof/>
                <w:webHidden/>
              </w:rPr>
              <w:instrText xml:space="preserve"> PAGEREF _Toc187207556 \h </w:instrText>
            </w:r>
            <w:r>
              <w:rPr>
                <w:noProof/>
                <w:webHidden/>
              </w:rPr>
            </w:r>
            <w:r>
              <w:rPr>
                <w:noProof/>
                <w:webHidden/>
              </w:rPr>
              <w:fldChar w:fldCharType="separate"/>
            </w:r>
            <w:r w:rsidR="00B96FE3">
              <w:rPr>
                <w:noProof/>
                <w:webHidden/>
              </w:rPr>
              <w:t>14</w:t>
            </w:r>
            <w:r>
              <w:rPr>
                <w:noProof/>
                <w:webHidden/>
              </w:rPr>
              <w:fldChar w:fldCharType="end"/>
            </w:r>
          </w:hyperlink>
        </w:p>
        <w:p w14:paraId="15FD7074" w14:textId="6CD2A9CC" w:rsidR="009D53E3" w:rsidRDefault="009D53E3" w:rsidP="00B96FE3">
          <w:pPr>
            <w:pStyle w:val="TOC4"/>
            <w:tabs>
              <w:tab w:val="right" w:leader="dot" w:pos="9062"/>
            </w:tabs>
            <w:spacing w:line="360" w:lineRule="auto"/>
            <w:rPr>
              <w:rFonts w:asciiTheme="minorHAnsi" w:eastAsiaTheme="minorEastAsia" w:hAnsiTheme="minorHAnsi" w:cstheme="minorBidi"/>
              <w:noProof/>
              <w:kern w:val="2"/>
              <w:sz w:val="22"/>
              <w:szCs w:val="22"/>
              <w:lang w:val="vi-VN" w:eastAsia="vi-VN"/>
              <w14:ligatures w14:val="standardContextual"/>
            </w:rPr>
          </w:pPr>
          <w:hyperlink w:anchor="_Toc187207557" w:history="1">
            <w:r w:rsidRPr="00A12BFA">
              <w:rPr>
                <w:rStyle w:val="Hyperlink"/>
                <w:rFonts w:eastAsia="SimSun"/>
                <w:noProof/>
                <w:lang w:val="vi-VN"/>
              </w:rPr>
              <w:t>2.2.2.3 Các chức năng của SQL Server</w:t>
            </w:r>
            <w:r>
              <w:rPr>
                <w:noProof/>
                <w:webHidden/>
              </w:rPr>
              <w:tab/>
            </w:r>
            <w:r>
              <w:rPr>
                <w:noProof/>
                <w:webHidden/>
              </w:rPr>
              <w:fldChar w:fldCharType="begin"/>
            </w:r>
            <w:r>
              <w:rPr>
                <w:noProof/>
                <w:webHidden/>
              </w:rPr>
              <w:instrText xml:space="preserve"> PAGEREF _Toc187207557 \h </w:instrText>
            </w:r>
            <w:r>
              <w:rPr>
                <w:noProof/>
                <w:webHidden/>
              </w:rPr>
            </w:r>
            <w:r>
              <w:rPr>
                <w:noProof/>
                <w:webHidden/>
              </w:rPr>
              <w:fldChar w:fldCharType="separate"/>
            </w:r>
            <w:r w:rsidR="00B96FE3">
              <w:rPr>
                <w:noProof/>
                <w:webHidden/>
              </w:rPr>
              <w:t>15</w:t>
            </w:r>
            <w:r>
              <w:rPr>
                <w:noProof/>
                <w:webHidden/>
              </w:rPr>
              <w:fldChar w:fldCharType="end"/>
            </w:r>
          </w:hyperlink>
        </w:p>
        <w:p w14:paraId="36CFCD2F" w14:textId="7D0D148A" w:rsidR="009D53E3" w:rsidRDefault="009D53E3" w:rsidP="00B96FE3">
          <w:pPr>
            <w:pStyle w:val="TOC1"/>
            <w:rPr>
              <w:rFonts w:asciiTheme="minorHAnsi" w:eastAsiaTheme="minorEastAsia" w:hAnsiTheme="minorHAnsi" w:cstheme="minorBidi"/>
              <w:noProof/>
              <w:kern w:val="2"/>
              <w:sz w:val="22"/>
              <w:szCs w:val="22"/>
              <w:lang w:val="vi-VN" w:eastAsia="vi-VN"/>
              <w14:ligatures w14:val="standardContextual"/>
            </w:rPr>
          </w:pPr>
          <w:hyperlink w:anchor="_Toc187207558" w:history="1">
            <w:r w:rsidRPr="00A12BFA">
              <w:rPr>
                <w:rStyle w:val="Hyperlink"/>
                <w:rFonts w:eastAsia="SimSun"/>
                <w:noProof/>
              </w:rPr>
              <w:t>CHƯƠNG 3: HIỆN THỰC HÓA NGHIÊN CỨU</w:t>
            </w:r>
            <w:r>
              <w:rPr>
                <w:noProof/>
                <w:webHidden/>
              </w:rPr>
              <w:tab/>
            </w:r>
            <w:r>
              <w:rPr>
                <w:noProof/>
                <w:webHidden/>
              </w:rPr>
              <w:fldChar w:fldCharType="begin"/>
            </w:r>
            <w:r>
              <w:rPr>
                <w:noProof/>
                <w:webHidden/>
              </w:rPr>
              <w:instrText xml:space="preserve"> PAGEREF _Toc187207558 \h </w:instrText>
            </w:r>
            <w:r>
              <w:rPr>
                <w:noProof/>
                <w:webHidden/>
              </w:rPr>
            </w:r>
            <w:r>
              <w:rPr>
                <w:noProof/>
                <w:webHidden/>
              </w:rPr>
              <w:fldChar w:fldCharType="separate"/>
            </w:r>
            <w:r w:rsidR="00B96FE3">
              <w:rPr>
                <w:noProof/>
                <w:webHidden/>
              </w:rPr>
              <w:t>16</w:t>
            </w:r>
            <w:r>
              <w:rPr>
                <w:noProof/>
                <w:webHidden/>
              </w:rPr>
              <w:fldChar w:fldCharType="end"/>
            </w:r>
          </w:hyperlink>
        </w:p>
        <w:p w14:paraId="5CFF6302" w14:textId="3694DD33" w:rsidR="009D53E3" w:rsidRDefault="009D53E3" w:rsidP="00B96FE3">
          <w:pPr>
            <w:pStyle w:val="TOC2"/>
            <w:tabs>
              <w:tab w:val="right" w:leader="dot" w:pos="9062"/>
            </w:tabs>
            <w:spacing w:line="360" w:lineRule="auto"/>
            <w:rPr>
              <w:rFonts w:asciiTheme="minorHAnsi" w:eastAsiaTheme="minorEastAsia" w:hAnsiTheme="minorHAnsi" w:cstheme="minorBidi"/>
              <w:noProof/>
              <w:kern w:val="2"/>
              <w:sz w:val="22"/>
              <w:szCs w:val="22"/>
              <w:lang w:val="vi-VN" w:eastAsia="vi-VN"/>
              <w14:ligatures w14:val="standardContextual"/>
            </w:rPr>
          </w:pPr>
          <w:hyperlink w:anchor="_Toc187207559" w:history="1">
            <w:r w:rsidRPr="00A12BFA">
              <w:rPr>
                <w:rStyle w:val="Hyperlink"/>
                <w:rFonts w:eastAsia="SimSun"/>
                <w:noProof/>
                <w:lang w:val="vi-VN"/>
              </w:rPr>
              <w:t>3.1 Mô tả hệ thống</w:t>
            </w:r>
            <w:r>
              <w:rPr>
                <w:noProof/>
                <w:webHidden/>
              </w:rPr>
              <w:tab/>
            </w:r>
            <w:r>
              <w:rPr>
                <w:noProof/>
                <w:webHidden/>
              </w:rPr>
              <w:fldChar w:fldCharType="begin"/>
            </w:r>
            <w:r>
              <w:rPr>
                <w:noProof/>
                <w:webHidden/>
              </w:rPr>
              <w:instrText xml:space="preserve"> PAGEREF _Toc187207559 \h </w:instrText>
            </w:r>
            <w:r>
              <w:rPr>
                <w:noProof/>
                <w:webHidden/>
              </w:rPr>
            </w:r>
            <w:r>
              <w:rPr>
                <w:noProof/>
                <w:webHidden/>
              </w:rPr>
              <w:fldChar w:fldCharType="separate"/>
            </w:r>
            <w:r w:rsidR="00B96FE3">
              <w:rPr>
                <w:noProof/>
                <w:webHidden/>
              </w:rPr>
              <w:t>16</w:t>
            </w:r>
            <w:r>
              <w:rPr>
                <w:noProof/>
                <w:webHidden/>
              </w:rPr>
              <w:fldChar w:fldCharType="end"/>
            </w:r>
          </w:hyperlink>
        </w:p>
        <w:p w14:paraId="4C8622E3" w14:textId="1DBEDBB1" w:rsidR="009D53E3" w:rsidRDefault="009D53E3" w:rsidP="00B96FE3">
          <w:pPr>
            <w:pStyle w:val="TOC2"/>
            <w:tabs>
              <w:tab w:val="right" w:leader="dot" w:pos="9062"/>
            </w:tabs>
            <w:spacing w:line="360" w:lineRule="auto"/>
            <w:rPr>
              <w:rFonts w:asciiTheme="minorHAnsi" w:eastAsiaTheme="minorEastAsia" w:hAnsiTheme="minorHAnsi" w:cstheme="minorBidi"/>
              <w:noProof/>
              <w:kern w:val="2"/>
              <w:sz w:val="22"/>
              <w:szCs w:val="22"/>
              <w:lang w:val="vi-VN" w:eastAsia="vi-VN"/>
              <w14:ligatures w14:val="standardContextual"/>
            </w:rPr>
          </w:pPr>
          <w:hyperlink w:anchor="_Toc187207560" w:history="1">
            <w:r w:rsidRPr="00A12BFA">
              <w:rPr>
                <w:rStyle w:val="Hyperlink"/>
                <w:rFonts w:eastAsia="SimSun"/>
                <w:noProof/>
                <w:lang w:val="vi-VN"/>
              </w:rPr>
              <w:t>3.2 Thiết kế mô hình dữ liệu</w:t>
            </w:r>
            <w:r>
              <w:rPr>
                <w:noProof/>
                <w:webHidden/>
              </w:rPr>
              <w:tab/>
            </w:r>
            <w:r>
              <w:rPr>
                <w:noProof/>
                <w:webHidden/>
              </w:rPr>
              <w:fldChar w:fldCharType="begin"/>
            </w:r>
            <w:r>
              <w:rPr>
                <w:noProof/>
                <w:webHidden/>
              </w:rPr>
              <w:instrText xml:space="preserve"> PAGEREF _Toc187207560 \h </w:instrText>
            </w:r>
            <w:r>
              <w:rPr>
                <w:noProof/>
                <w:webHidden/>
              </w:rPr>
            </w:r>
            <w:r>
              <w:rPr>
                <w:noProof/>
                <w:webHidden/>
              </w:rPr>
              <w:fldChar w:fldCharType="separate"/>
            </w:r>
            <w:r w:rsidR="00B96FE3">
              <w:rPr>
                <w:noProof/>
                <w:webHidden/>
              </w:rPr>
              <w:t>17</w:t>
            </w:r>
            <w:r>
              <w:rPr>
                <w:noProof/>
                <w:webHidden/>
              </w:rPr>
              <w:fldChar w:fldCharType="end"/>
            </w:r>
          </w:hyperlink>
        </w:p>
        <w:p w14:paraId="50F52C2A" w14:textId="7207905C" w:rsidR="009D53E3" w:rsidRDefault="009D53E3" w:rsidP="00B96FE3">
          <w:pPr>
            <w:pStyle w:val="TOC3"/>
            <w:tabs>
              <w:tab w:val="right" w:leader="dot" w:pos="9062"/>
            </w:tabs>
            <w:spacing w:line="360" w:lineRule="auto"/>
            <w:rPr>
              <w:rFonts w:asciiTheme="minorHAnsi" w:eastAsiaTheme="minorEastAsia" w:hAnsiTheme="minorHAnsi" w:cstheme="minorBidi"/>
              <w:noProof/>
              <w:kern w:val="2"/>
              <w:sz w:val="22"/>
              <w:szCs w:val="22"/>
              <w:lang w:val="vi-VN" w:eastAsia="vi-VN"/>
              <w14:ligatures w14:val="standardContextual"/>
            </w:rPr>
          </w:pPr>
          <w:hyperlink w:anchor="_Toc187207561" w:history="1">
            <w:r w:rsidRPr="00A12BFA">
              <w:rPr>
                <w:rStyle w:val="Hyperlink"/>
                <w:rFonts w:eastAsia="SimSun"/>
                <w:noProof/>
                <w:lang w:val="vi-VN"/>
              </w:rPr>
              <w:t>3.2.1 Thiết kế và mô tả mô hình thực thể kết hợp</w:t>
            </w:r>
            <w:r>
              <w:rPr>
                <w:noProof/>
                <w:webHidden/>
              </w:rPr>
              <w:tab/>
            </w:r>
            <w:r>
              <w:rPr>
                <w:noProof/>
                <w:webHidden/>
              </w:rPr>
              <w:fldChar w:fldCharType="begin"/>
            </w:r>
            <w:r>
              <w:rPr>
                <w:noProof/>
                <w:webHidden/>
              </w:rPr>
              <w:instrText xml:space="preserve"> PAGEREF _Toc187207561 \h </w:instrText>
            </w:r>
            <w:r>
              <w:rPr>
                <w:noProof/>
                <w:webHidden/>
              </w:rPr>
            </w:r>
            <w:r>
              <w:rPr>
                <w:noProof/>
                <w:webHidden/>
              </w:rPr>
              <w:fldChar w:fldCharType="separate"/>
            </w:r>
            <w:r w:rsidR="00B96FE3">
              <w:rPr>
                <w:noProof/>
                <w:webHidden/>
              </w:rPr>
              <w:t>17</w:t>
            </w:r>
            <w:r>
              <w:rPr>
                <w:noProof/>
                <w:webHidden/>
              </w:rPr>
              <w:fldChar w:fldCharType="end"/>
            </w:r>
          </w:hyperlink>
        </w:p>
        <w:p w14:paraId="68AC2EF5" w14:textId="78E4F8AA" w:rsidR="009D53E3" w:rsidRDefault="009D53E3" w:rsidP="00B96FE3">
          <w:pPr>
            <w:pStyle w:val="TOC4"/>
            <w:tabs>
              <w:tab w:val="right" w:leader="dot" w:pos="9062"/>
            </w:tabs>
            <w:spacing w:line="360" w:lineRule="auto"/>
            <w:rPr>
              <w:rFonts w:asciiTheme="minorHAnsi" w:eastAsiaTheme="minorEastAsia" w:hAnsiTheme="minorHAnsi" w:cstheme="minorBidi"/>
              <w:noProof/>
              <w:kern w:val="2"/>
              <w:sz w:val="22"/>
              <w:szCs w:val="22"/>
              <w:lang w:val="vi-VN" w:eastAsia="vi-VN"/>
              <w14:ligatures w14:val="standardContextual"/>
            </w:rPr>
          </w:pPr>
          <w:hyperlink w:anchor="_Toc187207562" w:history="1">
            <w:r w:rsidRPr="00A12BFA">
              <w:rPr>
                <w:rStyle w:val="Hyperlink"/>
                <w:rFonts w:eastAsia="SimSun"/>
                <w:noProof/>
                <w:lang w:val="vi-VN"/>
              </w:rPr>
              <w:t>3.2.1.1 Thiết kế mô hình thực thể kết hợp</w:t>
            </w:r>
            <w:r>
              <w:rPr>
                <w:noProof/>
                <w:webHidden/>
              </w:rPr>
              <w:tab/>
            </w:r>
            <w:r>
              <w:rPr>
                <w:noProof/>
                <w:webHidden/>
              </w:rPr>
              <w:fldChar w:fldCharType="begin"/>
            </w:r>
            <w:r>
              <w:rPr>
                <w:noProof/>
                <w:webHidden/>
              </w:rPr>
              <w:instrText xml:space="preserve"> PAGEREF _Toc187207562 \h </w:instrText>
            </w:r>
            <w:r>
              <w:rPr>
                <w:noProof/>
                <w:webHidden/>
              </w:rPr>
            </w:r>
            <w:r>
              <w:rPr>
                <w:noProof/>
                <w:webHidden/>
              </w:rPr>
              <w:fldChar w:fldCharType="separate"/>
            </w:r>
            <w:r w:rsidR="00B96FE3">
              <w:rPr>
                <w:noProof/>
                <w:webHidden/>
              </w:rPr>
              <w:t>17</w:t>
            </w:r>
            <w:r>
              <w:rPr>
                <w:noProof/>
                <w:webHidden/>
              </w:rPr>
              <w:fldChar w:fldCharType="end"/>
            </w:r>
          </w:hyperlink>
        </w:p>
        <w:p w14:paraId="309255D4" w14:textId="2CA18075" w:rsidR="009D53E3" w:rsidRDefault="009D53E3" w:rsidP="00B96FE3">
          <w:pPr>
            <w:pStyle w:val="TOC3"/>
            <w:tabs>
              <w:tab w:val="right" w:leader="dot" w:pos="9062"/>
            </w:tabs>
            <w:spacing w:line="360" w:lineRule="auto"/>
            <w:rPr>
              <w:rFonts w:asciiTheme="minorHAnsi" w:eastAsiaTheme="minorEastAsia" w:hAnsiTheme="minorHAnsi" w:cstheme="minorBidi"/>
              <w:noProof/>
              <w:kern w:val="2"/>
              <w:sz w:val="22"/>
              <w:szCs w:val="22"/>
              <w:lang w:val="vi-VN" w:eastAsia="vi-VN"/>
              <w14:ligatures w14:val="standardContextual"/>
            </w:rPr>
          </w:pPr>
          <w:hyperlink w:anchor="_Toc187207563" w:history="1">
            <w:r w:rsidRPr="00A12BFA">
              <w:rPr>
                <w:rStyle w:val="Hyperlink"/>
                <w:rFonts w:eastAsia="SimSun"/>
                <w:noProof/>
                <w:lang w:val="vi-VN"/>
              </w:rPr>
              <w:t>3.2.2 Mô hình dữ liệu quan hệ</w:t>
            </w:r>
            <w:r>
              <w:rPr>
                <w:noProof/>
                <w:webHidden/>
              </w:rPr>
              <w:tab/>
            </w:r>
            <w:r>
              <w:rPr>
                <w:noProof/>
                <w:webHidden/>
              </w:rPr>
              <w:fldChar w:fldCharType="begin"/>
            </w:r>
            <w:r>
              <w:rPr>
                <w:noProof/>
                <w:webHidden/>
              </w:rPr>
              <w:instrText xml:space="preserve"> PAGEREF _Toc187207563 \h </w:instrText>
            </w:r>
            <w:r>
              <w:rPr>
                <w:noProof/>
                <w:webHidden/>
              </w:rPr>
            </w:r>
            <w:r>
              <w:rPr>
                <w:noProof/>
                <w:webHidden/>
              </w:rPr>
              <w:fldChar w:fldCharType="separate"/>
            </w:r>
            <w:r w:rsidR="00B96FE3">
              <w:rPr>
                <w:noProof/>
                <w:webHidden/>
              </w:rPr>
              <w:t>17</w:t>
            </w:r>
            <w:r>
              <w:rPr>
                <w:noProof/>
                <w:webHidden/>
              </w:rPr>
              <w:fldChar w:fldCharType="end"/>
            </w:r>
          </w:hyperlink>
        </w:p>
        <w:p w14:paraId="78F38446" w14:textId="3D64D980" w:rsidR="009D53E3" w:rsidRDefault="009D53E3" w:rsidP="00B96FE3">
          <w:pPr>
            <w:pStyle w:val="TOC4"/>
            <w:tabs>
              <w:tab w:val="right" w:leader="dot" w:pos="9062"/>
            </w:tabs>
            <w:spacing w:line="360" w:lineRule="auto"/>
            <w:rPr>
              <w:rFonts w:asciiTheme="minorHAnsi" w:eastAsiaTheme="minorEastAsia" w:hAnsiTheme="minorHAnsi" w:cstheme="minorBidi"/>
              <w:noProof/>
              <w:kern w:val="2"/>
              <w:sz w:val="22"/>
              <w:szCs w:val="22"/>
              <w:lang w:val="vi-VN" w:eastAsia="vi-VN"/>
              <w14:ligatures w14:val="standardContextual"/>
            </w:rPr>
          </w:pPr>
          <w:hyperlink w:anchor="_Toc187207564" w:history="1">
            <w:r w:rsidRPr="00A12BFA">
              <w:rPr>
                <w:rStyle w:val="Hyperlink"/>
                <w:rFonts w:eastAsia="SimSun"/>
                <w:noProof/>
              </w:rPr>
              <w:t>3.2.2.1</w:t>
            </w:r>
            <w:r w:rsidRPr="00A12BFA">
              <w:rPr>
                <w:rStyle w:val="Hyperlink"/>
                <w:rFonts w:eastAsia="SimSun"/>
                <w:noProof/>
                <w:lang w:val="vi-VN"/>
              </w:rPr>
              <w:t xml:space="preserve"> Mô hình dữ liệu quan hệ</w:t>
            </w:r>
            <w:r>
              <w:rPr>
                <w:noProof/>
                <w:webHidden/>
              </w:rPr>
              <w:tab/>
            </w:r>
            <w:r>
              <w:rPr>
                <w:noProof/>
                <w:webHidden/>
              </w:rPr>
              <w:fldChar w:fldCharType="begin"/>
            </w:r>
            <w:r>
              <w:rPr>
                <w:noProof/>
                <w:webHidden/>
              </w:rPr>
              <w:instrText xml:space="preserve"> PAGEREF _Toc187207564 \h </w:instrText>
            </w:r>
            <w:r>
              <w:rPr>
                <w:noProof/>
                <w:webHidden/>
              </w:rPr>
            </w:r>
            <w:r>
              <w:rPr>
                <w:noProof/>
                <w:webHidden/>
              </w:rPr>
              <w:fldChar w:fldCharType="separate"/>
            </w:r>
            <w:r w:rsidR="00B96FE3">
              <w:rPr>
                <w:noProof/>
                <w:webHidden/>
              </w:rPr>
              <w:t>17</w:t>
            </w:r>
            <w:r>
              <w:rPr>
                <w:noProof/>
                <w:webHidden/>
              </w:rPr>
              <w:fldChar w:fldCharType="end"/>
            </w:r>
          </w:hyperlink>
        </w:p>
        <w:p w14:paraId="31265E9A" w14:textId="431FC902" w:rsidR="009D53E3" w:rsidRDefault="009D53E3" w:rsidP="00B96FE3">
          <w:pPr>
            <w:pStyle w:val="TOC4"/>
            <w:tabs>
              <w:tab w:val="right" w:leader="dot" w:pos="9062"/>
            </w:tabs>
            <w:spacing w:line="360" w:lineRule="auto"/>
            <w:rPr>
              <w:rFonts w:asciiTheme="minorHAnsi" w:eastAsiaTheme="minorEastAsia" w:hAnsiTheme="minorHAnsi" w:cstheme="minorBidi"/>
              <w:noProof/>
              <w:kern w:val="2"/>
              <w:sz w:val="22"/>
              <w:szCs w:val="22"/>
              <w:lang w:val="vi-VN" w:eastAsia="vi-VN"/>
              <w14:ligatures w14:val="standardContextual"/>
            </w:rPr>
          </w:pPr>
          <w:hyperlink w:anchor="_Toc187207565" w:history="1">
            <w:r w:rsidRPr="00A12BFA">
              <w:rPr>
                <w:rStyle w:val="Hyperlink"/>
                <w:rFonts w:eastAsia="SimSun"/>
                <w:noProof/>
              </w:rPr>
              <w:t xml:space="preserve">3.2.2.2 Mô tả </w:t>
            </w:r>
            <w:r w:rsidRPr="00A12BFA">
              <w:rPr>
                <w:rStyle w:val="Hyperlink"/>
                <w:rFonts w:eastAsia="SimSun"/>
                <w:noProof/>
                <w:lang w:val="vi-VN"/>
              </w:rPr>
              <w:t>các bảng</w:t>
            </w:r>
            <w:r>
              <w:rPr>
                <w:noProof/>
                <w:webHidden/>
              </w:rPr>
              <w:tab/>
            </w:r>
            <w:r>
              <w:rPr>
                <w:noProof/>
                <w:webHidden/>
              </w:rPr>
              <w:fldChar w:fldCharType="begin"/>
            </w:r>
            <w:r>
              <w:rPr>
                <w:noProof/>
                <w:webHidden/>
              </w:rPr>
              <w:instrText xml:space="preserve"> PAGEREF _Toc187207565 \h </w:instrText>
            </w:r>
            <w:r>
              <w:rPr>
                <w:noProof/>
                <w:webHidden/>
              </w:rPr>
            </w:r>
            <w:r>
              <w:rPr>
                <w:noProof/>
                <w:webHidden/>
              </w:rPr>
              <w:fldChar w:fldCharType="separate"/>
            </w:r>
            <w:r w:rsidR="00B96FE3">
              <w:rPr>
                <w:noProof/>
                <w:webHidden/>
              </w:rPr>
              <w:t>19</w:t>
            </w:r>
            <w:r>
              <w:rPr>
                <w:noProof/>
                <w:webHidden/>
              </w:rPr>
              <w:fldChar w:fldCharType="end"/>
            </w:r>
          </w:hyperlink>
        </w:p>
        <w:p w14:paraId="28080673" w14:textId="02018CB8" w:rsidR="009D53E3" w:rsidRDefault="009D53E3" w:rsidP="00B96FE3">
          <w:pPr>
            <w:pStyle w:val="TOC2"/>
            <w:tabs>
              <w:tab w:val="right" w:leader="dot" w:pos="9062"/>
            </w:tabs>
            <w:spacing w:line="360" w:lineRule="auto"/>
            <w:rPr>
              <w:rFonts w:asciiTheme="minorHAnsi" w:eastAsiaTheme="minorEastAsia" w:hAnsiTheme="minorHAnsi" w:cstheme="minorBidi"/>
              <w:noProof/>
              <w:kern w:val="2"/>
              <w:sz w:val="22"/>
              <w:szCs w:val="22"/>
              <w:lang w:val="vi-VN" w:eastAsia="vi-VN"/>
              <w14:ligatures w14:val="standardContextual"/>
            </w:rPr>
          </w:pPr>
          <w:hyperlink w:anchor="_Toc187207566" w:history="1">
            <w:r w:rsidRPr="00A12BFA">
              <w:rPr>
                <w:rStyle w:val="Hyperlink"/>
                <w:rFonts w:eastAsia="SimSun"/>
                <w:noProof/>
                <w:lang w:val="vi-VN"/>
              </w:rPr>
              <w:t>3.3 Cài đặt cơ sở dữ liệu</w:t>
            </w:r>
            <w:r>
              <w:rPr>
                <w:noProof/>
                <w:webHidden/>
              </w:rPr>
              <w:tab/>
            </w:r>
            <w:r>
              <w:rPr>
                <w:noProof/>
                <w:webHidden/>
              </w:rPr>
              <w:fldChar w:fldCharType="begin"/>
            </w:r>
            <w:r>
              <w:rPr>
                <w:noProof/>
                <w:webHidden/>
              </w:rPr>
              <w:instrText xml:space="preserve"> PAGEREF _Toc187207566 \h </w:instrText>
            </w:r>
            <w:r>
              <w:rPr>
                <w:noProof/>
                <w:webHidden/>
              </w:rPr>
            </w:r>
            <w:r>
              <w:rPr>
                <w:noProof/>
                <w:webHidden/>
              </w:rPr>
              <w:fldChar w:fldCharType="separate"/>
            </w:r>
            <w:r w:rsidR="00B96FE3">
              <w:rPr>
                <w:noProof/>
                <w:webHidden/>
              </w:rPr>
              <w:t>26</w:t>
            </w:r>
            <w:r>
              <w:rPr>
                <w:noProof/>
                <w:webHidden/>
              </w:rPr>
              <w:fldChar w:fldCharType="end"/>
            </w:r>
          </w:hyperlink>
        </w:p>
        <w:p w14:paraId="56EC2EB6" w14:textId="1CFC8920" w:rsidR="009D53E3" w:rsidRDefault="009D53E3" w:rsidP="00B96FE3">
          <w:pPr>
            <w:pStyle w:val="TOC3"/>
            <w:tabs>
              <w:tab w:val="right" w:leader="dot" w:pos="9062"/>
            </w:tabs>
            <w:spacing w:line="360" w:lineRule="auto"/>
            <w:rPr>
              <w:rFonts w:asciiTheme="minorHAnsi" w:eastAsiaTheme="minorEastAsia" w:hAnsiTheme="minorHAnsi" w:cstheme="minorBidi"/>
              <w:noProof/>
              <w:kern w:val="2"/>
              <w:sz w:val="22"/>
              <w:szCs w:val="22"/>
              <w:lang w:val="vi-VN" w:eastAsia="vi-VN"/>
              <w14:ligatures w14:val="standardContextual"/>
            </w:rPr>
          </w:pPr>
          <w:hyperlink w:anchor="_Toc187207567" w:history="1">
            <w:r w:rsidRPr="00A12BFA">
              <w:rPr>
                <w:rStyle w:val="Hyperlink"/>
                <w:rFonts w:eastAsia="SimSun"/>
                <w:noProof/>
              </w:rPr>
              <w:t>3.3.1 Tạo cơ sở dữ liệu và tạo các bảng</w:t>
            </w:r>
            <w:r>
              <w:rPr>
                <w:noProof/>
                <w:webHidden/>
              </w:rPr>
              <w:tab/>
            </w:r>
            <w:r>
              <w:rPr>
                <w:noProof/>
                <w:webHidden/>
              </w:rPr>
              <w:fldChar w:fldCharType="begin"/>
            </w:r>
            <w:r>
              <w:rPr>
                <w:noProof/>
                <w:webHidden/>
              </w:rPr>
              <w:instrText xml:space="preserve"> PAGEREF _Toc187207567 \h </w:instrText>
            </w:r>
            <w:r>
              <w:rPr>
                <w:noProof/>
                <w:webHidden/>
              </w:rPr>
            </w:r>
            <w:r>
              <w:rPr>
                <w:noProof/>
                <w:webHidden/>
              </w:rPr>
              <w:fldChar w:fldCharType="separate"/>
            </w:r>
            <w:r w:rsidR="00B96FE3">
              <w:rPr>
                <w:noProof/>
                <w:webHidden/>
              </w:rPr>
              <w:t>26</w:t>
            </w:r>
            <w:r>
              <w:rPr>
                <w:noProof/>
                <w:webHidden/>
              </w:rPr>
              <w:fldChar w:fldCharType="end"/>
            </w:r>
          </w:hyperlink>
        </w:p>
        <w:p w14:paraId="3DC8DA27" w14:textId="7336D0AD" w:rsidR="009D53E3" w:rsidRDefault="009D53E3" w:rsidP="00B96FE3">
          <w:pPr>
            <w:pStyle w:val="TOC4"/>
            <w:tabs>
              <w:tab w:val="right" w:leader="dot" w:pos="9062"/>
            </w:tabs>
            <w:spacing w:line="360" w:lineRule="auto"/>
            <w:rPr>
              <w:rFonts w:asciiTheme="minorHAnsi" w:eastAsiaTheme="minorEastAsia" w:hAnsiTheme="minorHAnsi" w:cstheme="minorBidi"/>
              <w:noProof/>
              <w:kern w:val="2"/>
              <w:sz w:val="22"/>
              <w:szCs w:val="22"/>
              <w:lang w:val="vi-VN" w:eastAsia="vi-VN"/>
              <w14:ligatures w14:val="standardContextual"/>
            </w:rPr>
          </w:pPr>
          <w:hyperlink w:anchor="_Toc187207568" w:history="1">
            <w:r w:rsidRPr="00A12BFA">
              <w:rPr>
                <w:rStyle w:val="Hyperlink"/>
                <w:rFonts w:eastAsia="SimSun"/>
                <w:noProof/>
              </w:rPr>
              <w:t>3.3.1.1 Tạo và sử dụng cơ sở dữ liệu</w:t>
            </w:r>
            <w:r>
              <w:rPr>
                <w:noProof/>
                <w:webHidden/>
              </w:rPr>
              <w:tab/>
            </w:r>
            <w:r>
              <w:rPr>
                <w:noProof/>
                <w:webHidden/>
              </w:rPr>
              <w:fldChar w:fldCharType="begin"/>
            </w:r>
            <w:r>
              <w:rPr>
                <w:noProof/>
                <w:webHidden/>
              </w:rPr>
              <w:instrText xml:space="preserve"> PAGEREF _Toc187207568 \h </w:instrText>
            </w:r>
            <w:r>
              <w:rPr>
                <w:noProof/>
                <w:webHidden/>
              </w:rPr>
            </w:r>
            <w:r>
              <w:rPr>
                <w:noProof/>
                <w:webHidden/>
              </w:rPr>
              <w:fldChar w:fldCharType="separate"/>
            </w:r>
            <w:r w:rsidR="00B96FE3">
              <w:rPr>
                <w:noProof/>
                <w:webHidden/>
              </w:rPr>
              <w:t>26</w:t>
            </w:r>
            <w:r>
              <w:rPr>
                <w:noProof/>
                <w:webHidden/>
              </w:rPr>
              <w:fldChar w:fldCharType="end"/>
            </w:r>
          </w:hyperlink>
        </w:p>
        <w:p w14:paraId="5D65E26F" w14:textId="5AB8678A" w:rsidR="009D53E3" w:rsidRDefault="009D53E3" w:rsidP="00B96FE3">
          <w:pPr>
            <w:pStyle w:val="TOC4"/>
            <w:tabs>
              <w:tab w:val="right" w:leader="dot" w:pos="9062"/>
            </w:tabs>
            <w:spacing w:line="360" w:lineRule="auto"/>
            <w:rPr>
              <w:rFonts w:asciiTheme="minorHAnsi" w:eastAsiaTheme="minorEastAsia" w:hAnsiTheme="minorHAnsi" w:cstheme="minorBidi"/>
              <w:noProof/>
              <w:kern w:val="2"/>
              <w:sz w:val="22"/>
              <w:szCs w:val="22"/>
              <w:lang w:val="vi-VN" w:eastAsia="vi-VN"/>
              <w14:ligatures w14:val="standardContextual"/>
            </w:rPr>
          </w:pPr>
          <w:hyperlink w:anchor="_Toc187207569" w:history="1">
            <w:r w:rsidRPr="00A12BFA">
              <w:rPr>
                <w:rStyle w:val="Hyperlink"/>
                <w:rFonts w:eastAsia="SimSun"/>
                <w:noProof/>
                <w:lang w:val="vi-VN"/>
              </w:rPr>
              <w:t>3.3.1.2 Tạo</w:t>
            </w:r>
            <w:r w:rsidRPr="00A12BFA">
              <w:rPr>
                <w:rStyle w:val="Hyperlink"/>
                <w:rFonts w:eastAsia="SimSun"/>
                <w:noProof/>
              </w:rPr>
              <w:t xml:space="preserve"> các bảng</w:t>
            </w:r>
            <w:r>
              <w:rPr>
                <w:noProof/>
                <w:webHidden/>
              </w:rPr>
              <w:tab/>
            </w:r>
            <w:r>
              <w:rPr>
                <w:noProof/>
                <w:webHidden/>
              </w:rPr>
              <w:fldChar w:fldCharType="begin"/>
            </w:r>
            <w:r>
              <w:rPr>
                <w:noProof/>
                <w:webHidden/>
              </w:rPr>
              <w:instrText xml:space="preserve"> PAGEREF _Toc187207569 \h </w:instrText>
            </w:r>
            <w:r>
              <w:rPr>
                <w:noProof/>
                <w:webHidden/>
              </w:rPr>
            </w:r>
            <w:r>
              <w:rPr>
                <w:noProof/>
                <w:webHidden/>
              </w:rPr>
              <w:fldChar w:fldCharType="separate"/>
            </w:r>
            <w:r w:rsidR="00B96FE3">
              <w:rPr>
                <w:noProof/>
                <w:webHidden/>
              </w:rPr>
              <w:t>26</w:t>
            </w:r>
            <w:r>
              <w:rPr>
                <w:noProof/>
                <w:webHidden/>
              </w:rPr>
              <w:fldChar w:fldCharType="end"/>
            </w:r>
          </w:hyperlink>
        </w:p>
        <w:p w14:paraId="28AC951E" w14:textId="27EAAFE2" w:rsidR="009D53E3" w:rsidRDefault="009D53E3" w:rsidP="00B96FE3">
          <w:pPr>
            <w:pStyle w:val="TOC3"/>
            <w:tabs>
              <w:tab w:val="right" w:leader="dot" w:pos="9062"/>
            </w:tabs>
            <w:spacing w:line="360" w:lineRule="auto"/>
            <w:rPr>
              <w:rFonts w:asciiTheme="minorHAnsi" w:eastAsiaTheme="minorEastAsia" w:hAnsiTheme="minorHAnsi" w:cstheme="minorBidi"/>
              <w:noProof/>
              <w:kern w:val="2"/>
              <w:sz w:val="22"/>
              <w:szCs w:val="22"/>
              <w:lang w:val="vi-VN" w:eastAsia="vi-VN"/>
              <w14:ligatures w14:val="standardContextual"/>
            </w:rPr>
          </w:pPr>
          <w:hyperlink w:anchor="_Toc187207570" w:history="1">
            <w:r w:rsidRPr="00A12BFA">
              <w:rPr>
                <w:rStyle w:val="Hyperlink"/>
                <w:rFonts w:eastAsia="SimSun"/>
                <w:noProof/>
                <w:lang w:val="vi-VN"/>
              </w:rPr>
              <w:t>3.3.2 Thêm dữ liệu mẫu vào các bảng</w:t>
            </w:r>
            <w:r>
              <w:rPr>
                <w:noProof/>
                <w:webHidden/>
              </w:rPr>
              <w:tab/>
            </w:r>
            <w:r>
              <w:rPr>
                <w:noProof/>
                <w:webHidden/>
              </w:rPr>
              <w:fldChar w:fldCharType="begin"/>
            </w:r>
            <w:r>
              <w:rPr>
                <w:noProof/>
                <w:webHidden/>
              </w:rPr>
              <w:instrText xml:space="preserve"> PAGEREF _Toc187207570 \h </w:instrText>
            </w:r>
            <w:r>
              <w:rPr>
                <w:noProof/>
                <w:webHidden/>
              </w:rPr>
            </w:r>
            <w:r>
              <w:rPr>
                <w:noProof/>
                <w:webHidden/>
              </w:rPr>
              <w:fldChar w:fldCharType="separate"/>
            </w:r>
            <w:r w:rsidR="00B96FE3">
              <w:rPr>
                <w:noProof/>
                <w:webHidden/>
              </w:rPr>
              <w:t>30</w:t>
            </w:r>
            <w:r>
              <w:rPr>
                <w:noProof/>
                <w:webHidden/>
              </w:rPr>
              <w:fldChar w:fldCharType="end"/>
            </w:r>
          </w:hyperlink>
        </w:p>
        <w:p w14:paraId="7FE15CBD" w14:textId="10A54C75" w:rsidR="009D53E3" w:rsidRDefault="009D53E3" w:rsidP="00B96FE3">
          <w:pPr>
            <w:pStyle w:val="TOC1"/>
            <w:rPr>
              <w:rFonts w:asciiTheme="minorHAnsi" w:eastAsiaTheme="minorEastAsia" w:hAnsiTheme="minorHAnsi" w:cstheme="minorBidi"/>
              <w:noProof/>
              <w:kern w:val="2"/>
              <w:sz w:val="22"/>
              <w:szCs w:val="22"/>
              <w:lang w:val="vi-VN" w:eastAsia="vi-VN"/>
              <w14:ligatures w14:val="standardContextual"/>
            </w:rPr>
          </w:pPr>
          <w:hyperlink w:anchor="_Toc187207571" w:history="1">
            <w:r w:rsidRPr="00A12BFA">
              <w:rPr>
                <w:rStyle w:val="Hyperlink"/>
                <w:rFonts w:eastAsia="SimSun"/>
                <w:noProof/>
              </w:rPr>
              <w:t>CHƯƠNG 4: KẾT QUẢ NGHIÊN CỨU</w:t>
            </w:r>
            <w:r>
              <w:rPr>
                <w:noProof/>
                <w:webHidden/>
              </w:rPr>
              <w:tab/>
            </w:r>
            <w:r>
              <w:rPr>
                <w:noProof/>
                <w:webHidden/>
              </w:rPr>
              <w:fldChar w:fldCharType="begin"/>
            </w:r>
            <w:r>
              <w:rPr>
                <w:noProof/>
                <w:webHidden/>
              </w:rPr>
              <w:instrText xml:space="preserve"> PAGEREF _Toc187207571 \h </w:instrText>
            </w:r>
            <w:r>
              <w:rPr>
                <w:noProof/>
                <w:webHidden/>
              </w:rPr>
            </w:r>
            <w:r>
              <w:rPr>
                <w:noProof/>
                <w:webHidden/>
              </w:rPr>
              <w:fldChar w:fldCharType="separate"/>
            </w:r>
            <w:r w:rsidR="00B96FE3">
              <w:rPr>
                <w:noProof/>
                <w:webHidden/>
              </w:rPr>
              <w:t>42</w:t>
            </w:r>
            <w:r>
              <w:rPr>
                <w:noProof/>
                <w:webHidden/>
              </w:rPr>
              <w:fldChar w:fldCharType="end"/>
            </w:r>
          </w:hyperlink>
        </w:p>
        <w:p w14:paraId="03AFAB63" w14:textId="41E87D71" w:rsidR="009D53E3" w:rsidRDefault="009D53E3" w:rsidP="00B96FE3">
          <w:pPr>
            <w:pStyle w:val="TOC2"/>
            <w:tabs>
              <w:tab w:val="right" w:leader="dot" w:pos="9062"/>
            </w:tabs>
            <w:spacing w:line="360" w:lineRule="auto"/>
            <w:rPr>
              <w:rFonts w:asciiTheme="minorHAnsi" w:eastAsiaTheme="minorEastAsia" w:hAnsiTheme="minorHAnsi" w:cstheme="minorBidi"/>
              <w:noProof/>
              <w:kern w:val="2"/>
              <w:sz w:val="22"/>
              <w:szCs w:val="22"/>
              <w:lang w:val="vi-VN" w:eastAsia="vi-VN"/>
              <w14:ligatures w14:val="standardContextual"/>
            </w:rPr>
          </w:pPr>
          <w:hyperlink w:anchor="_Toc187207572" w:history="1">
            <w:r w:rsidRPr="00A12BFA">
              <w:rPr>
                <w:rStyle w:val="Hyperlink"/>
                <w:rFonts w:eastAsia="SimSun"/>
                <w:noProof/>
              </w:rPr>
              <w:t>4.1</w:t>
            </w:r>
            <w:r w:rsidRPr="00A12BFA">
              <w:rPr>
                <w:rStyle w:val="Hyperlink"/>
                <w:rFonts w:eastAsia="SimSun"/>
                <w:noProof/>
                <w:lang w:val="vi-VN"/>
              </w:rPr>
              <w:t xml:space="preserve"> Kết quả</w:t>
            </w:r>
            <w:r>
              <w:rPr>
                <w:noProof/>
                <w:webHidden/>
              </w:rPr>
              <w:tab/>
            </w:r>
            <w:r>
              <w:rPr>
                <w:noProof/>
                <w:webHidden/>
              </w:rPr>
              <w:fldChar w:fldCharType="begin"/>
            </w:r>
            <w:r>
              <w:rPr>
                <w:noProof/>
                <w:webHidden/>
              </w:rPr>
              <w:instrText xml:space="preserve"> PAGEREF _Toc187207572 \h </w:instrText>
            </w:r>
            <w:r>
              <w:rPr>
                <w:noProof/>
                <w:webHidden/>
              </w:rPr>
            </w:r>
            <w:r>
              <w:rPr>
                <w:noProof/>
                <w:webHidden/>
              </w:rPr>
              <w:fldChar w:fldCharType="separate"/>
            </w:r>
            <w:r w:rsidR="00B96FE3">
              <w:rPr>
                <w:noProof/>
                <w:webHidden/>
              </w:rPr>
              <w:t>42</w:t>
            </w:r>
            <w:r>
              <w:rPr>
                <w:noProof/>
                <w:webHidden/>
              </w:rPr>
              <w:fldChar w:fldCharType="end"/>
            </w:r>
          </w:hyperlink>
        </w:p>
        <w:p w14:paraId="054E97A9" w14:textId="05A69EF9" w:rsidR="009D53E3" w:rsidRDefault="009D53E3" w:rsidP="00B96FE3">
          <w:pPr>
            <w:pStyle w:val="TOC2"/>
            <w:tabs>
              <w:tab w:val="right" w:leader="dot" w:pos="9062"/>
            </w:tabs>
            <w:spacing w:line="360" w:lineRule="auto"/>
            <w:rPr>
              <w:rFonts w:asciiTheme="minorHAnsi" w:eastAsiaTheme="minorEastAsia" w:hAnsiTheme="minorHAnsi" w:cstheme="minorBidi"/>
              <w:noProof/>
              <w:kern w:val="2"/>
              <w:sz w:val="22"/>
              <w:szCs w:val="22"/>
              <w:lang w:val="vi-VN" w:eastAsia="vi-VN"/>
              <w14:ligatures w14:val="standardContextual"/>
            </w:rPr>
          </w:pPr>
          <w:hyperlink w:anchor="_Toc187207573" w:history="1">
            <w:r w:rsidRPr="00A12BFA">
              <w:rPr>
                <w:rStyle w:val="Hyperlink"/>
                <w:rFonts w:eastAsia="SimSun"/>
                <w:noProof/>
              </w:rPr>
              <w:t>4.2 Các câu truy vấn</w:t>
            </w:r>
            <w:r>
              <w:rPr>
                <w:noProof/>
                <w:webHidden/>
              </w:rPr>
              <w:tab/>
            </w:r>
            <w:r>
              <w:rPr>
                <w:noProof/>
                <w:webHidden/>
              </w:rPr>
              <w:fldChar w:fldCharType="begin"/>
            </w:r>
            <w:r>
              <w:rPr>
                <w:noProof/>
                <w:webHidden/>
              </w:rPr>
              <w:instrText xml:space="preserve"> PAGEREF _Toc187207573 \h </w:instrText>
            </w:r>
            <w:r>
              <w:rPr>
                <w:noProof/>
                <w:webHidden/>
              </w:rPr>
            </w:r>
            <w:r>
              <w:rPr>
                <w:noProof/>
                <w:webHidden/>
              </w:rPr>
              <w:fldChar w:fldCharType="separate"/>
            </w:r>
            <w:r w:rsidR="00B96FE3">
              <w:rPr>
                <w:noProof/>
                <w:webHidden/>
              </w:rPr>
              <w:t>42</w:t>
            </w:r>
            <w:r>
              <w:rPr>
                <w:noProof/>
                <w:webHidden/>
              </w:rPr>
              <w:fldChar w:fldCharType="end"/>
            </w:r>
          </w:hyperlink>
        </w:p>
        <w:p w14:paraId="331CE5B1" w14:textId="3C3D5365" w:rsidR="009D53E3" w:rsidRDefault="009D53E3" w:rsidP="00B96FE3">
          <w:pPr>
            <w:pStyle w:val="TOC1"/>
            <w:rPr>
              <w:rFonts w:asciiTheme="minorHAnsi" w:eastAsiaTheme="minorEastAsia" w:hAnsiTheme="minorHAnsi" w:cstheme="minorBidi"/>
              <w:noProof/>
              <w:kern w:val="2"/>
              <w:sz w:val="22"/>
              <w:szCs w:val="22"/>
              <w:lang w:val="vi-VN" w:eastAsia="vi-VN"/>
              <w14:ligatures w14:val="standardContextual"/>
            </w:rPr>
          </w:pPr>
          <w:hyperlink w:anchor="_Toc187207574" w:history="1">
            <w:r w:rsidRPr="00A12BFA">
              <w:rPr>
                <w:rStyle w:val="Hyperlink"/>
                <w:rFonts w:eastAsia="SimSun"/>
                <w:noProof/>
              </w:rPr>
              <w:t>CHƯƠNG 5: KẾT LUẬN VÀ HƯỚNG PHÁT TRIỂN</w:t>
            </w:r>
            <w:r>
              <w:rPr>
                <w:noProof/>
                <w:webHidden/>
              </w:rPr>
              <w:tab/>
            </w:r>
            <w:r>
              <w:rPr>
                <w:noProof/>
                <w:webHidden/>
              </w:rPr>
              <w:fldChar w:fldCharType="begin"/>
            </w:r>
            <w:r>
              <w:rPr>
                <w:noProof/>
                <w:webHidden/>
              </w:rPr>
              <w:instrText xml:space="preserve"> PAGEREF _Toc187207574 \h </w:instrText>
            </w:r>
            <w:r>
              <w:rPr>
                <w:noProof/>
                <w:webHidden/>
              </w:rPr>
            </w:r>
            <w:r>
              <w:rPr>
                <w:noProof/>
                <w:webHidden/>
              </w:rPr>
              <w:fldChar w:fldCharType="separate"/>
            </w:r>
            <w:r w:rsidR="00B96FE3">
              <w:rPr>
                <w:noProof/>
                <w:webHidden/>
              </w:rPr>
              <w:t>49</w:t>
            </w:r>
            <w:r>
              <w:rPr>
                <w:noProof/>
                <w:webHidden/>
              </w:rPr>
              <w:fldChar w:fldCharType="end"/>
            </w:r>
          </w:hyperlink>
        </w:p>
        <w:p w14:paraId="76A49316" w14:textId="1A63329E" w:rsidR="009D53E3" w:rsidRDefault="009D53E3" w:rsidP="00B96FE3">
          <w:pPr>
            <w:pStyle w:val="TOC2"/>
            <w:tabs>
              <w:tab w:val="right" w:leader="dot" w:pos="9062"/>
            </w:tabs>
            <w:spacing w:line="360" w:lineRule="auto"/>
            <w:rPr>
              <w:rFonts w:asciiTheme="minorHAnsi" w:eastAsiaTheme="minorEastAsia" w:hAnsiTheme="minorHAnsi" w:cstheme="minorBidi"/>
              <w:noProof/>
              <w:kern w:val="2"/>
              <w:sz w:val="22"/>
              <w:szCs w:val="22"/>
              <w:lang w:val="vi-VN" w:eastAsia="vi-VN"/>
              <w14:ligatures w14:val="standardContextual"/>
            </w:rPr>
          </w:pPr>
          <w:hyperlink w:anchor="_Toc187207575" w:history="1">
            <w:r w:rsidRPr="00A12BFA">
              <w:rPr>
                <w:rStyle w:val="Hyperlink"/>
                <w:rFonts w:eastAsia="SimSun"/>
                <w:noProof/>
                <w:lang w:val="vi-VN"/>
              </w:rPr>
              <w:t>5.1</w:t>
            </w:r>
            <w:r w:rsidRPr="00A12BFA">
              <w:rPr>
                <w:rStyle w:val="Hyperlink"/>
                <w:rFonts w:eastAsia="SimSun"/>
                <w:noProof/>
              </w:rPr>
              <w:t xml:space="preserve"> Kết luận</w:t>
            </w:r>
            <w:r>
              <w:rPr>
                <w:noProof/>
                <w:webHidden/>
              </w:rPr>
              <w:tab/>
            </w:r>
            <w:r>
              <w:rPr>
                <w:noProof/>
                <w:webHidden/>
              </w:rPr>
              <w:fldChar w:fldCharType="begin"/>
            </w:r>
            <w:r>
              <w:rPr>
                <w:noProof/>
                <w:webHidden/>
              </w:rPr>
              <w:instrText xml:space="preserve"> PAGEREF _Toc187207575 \h </w:instrText>
            </w:r>
            <w:r>
              <w:rPr>
                <w:noProof/>
                <w:webHidden/>
              </w:rPr>
            </w:r>
            <w:r>
              <w:rPr>
                <w:noProof/>
                <w:webHidden/>
              </w:rPr>
              <w:fldChar w:fldCharType="separate"/>
            </w:r>
            <w:r w:rsidR="00B96FE3">
              <w:rPr>
                <w:noProof/>
                <w:webHidden/>
              </w:rPr>
              <w:t>49</w:t>
            </w:r>
            <w:r>
              <w:rPr>
                <w:noProof/>
                <w:webHidden/>
              </w:rPr>
              <w:fldChar w:fldCharType="end"/>
            </w:r>
          </w:hyperlink>
        </w:p>
        <w:p w14:paraId="22ABA064" w14:textId="1FE47FE0" w:rsidR="009D53E3" w:rsidRDefault="009D53E3" w:rsidP="00B96FE3">
          <w:pPr>
            <w:pStyle w:val="TOC3"/>
            <w:tabs>
              <w:tab w:val="right" w:leader="dot" w:pos="9062"/>
            </w:tabs>
            <w:spacing w:line="360" w:lineRule="auto"/>
            <w:rPr>
              <w:rFonts w:asciiTheme="minorHAnsi" w:eastAsiaTheme="minorEastAsia" w:hAnsiTheme="minorHAnsi" w:cstheme="minorBidi"/>
              <w:noProof/>
              <w:kern w:val="2"/>
              <w:sz w:val="22"/>
              <w:szCs w:val="22"/>
              <w:lang w:val="vi-VN" w:eastAsia="vi-VN"/>
              <w14:ligatures w14:val="standardContextual"/>
            </w:rPr>
          </w:pPr>
          <w:hyperlink w:anchor="_Toc187207576" w:history="1">
            <w:r w:rsidRPr="00A12BFA">
              <w:rPr>
                <w:rStyle w:val="Hyperlink"/>
                <w:rFonts w:eastAsia="SimSun"/>
                <w:noProof/>
              </w:rPr>
              <w:t>5.1.1</w:t>
            </w:r>
            <w:r w:rsidRPr="00A12BFA">
              <w:rPr>
                <w:rStyle w:val="Hyperlink"/>
                <w:rFonts w:eastAsia="SimSun"/>
                <w:noProof/>
                <w:lang w:val="vi-VN"/>
              </w:rPr>
              <w:t xml:space="preserve"> Tích cực</w:t>
            </w:r>
            <w:r>
              <w:rPr>
                <w:noProof/>
                <w:webHidden/>
              </w:rPr>
              <w:tab/>
            </w:r>
            <w:r>
              <w:rPr>
                <w:noProof/>
                <w:webHidden/>
              </w:rPr>
              <w:fldChar w:fldCharType="begin"/>
            </w:r>
            <w:r>
              <w:rPr>
                <w:noProof/>
                <w:webHidden/>
              </w:rPr>
              <w:instrText xml:space="preserve"> PAGEREF _Toc187207576 \h </w:instrText>
            </w:r>
            <w:r>
              <w:rPr>
                <w:noProof/>
                <w:webHidden/>
              </w:rPr>
            </w:r>
            <w:r>
              <w:rPr>
                <w:noProof/>
                <w:webHidden/>
              </w:rPr>
              <w:fldChar w:fldCharType="separate"/>
            </w:r>
            <w:r w:rsidR="00B96FE3">
              <w:rPr>
                <w:noProof/>
                <w:webHidden/>
              </w:rPr>
              <w:t>49</w:t>
            </w:r>
            <w:r>
              <w:rPr>
                <w:noProof/>
                <w:webHidden/>
              </w:rPr>
              <w:fldChar w:fldCharType="end"/>
            </w:r>
          </w:hyperlink>
        </w:p>
        <w:p w14:paraId="2D34D74C" w14:textId="5A387A16" w:rsidR="009D53E3" w:rsidRDefault="009D53E3" w:rsidP="00B96FE3">
          <w:pPr>
            <w:pStyle w:val="TOC3"/>
            <w:tabs>
              <w:tab w:val="right" w:leader="dot" w:pos="9062"/>
            </w:tabs>
            <w:spacing w:line="360" w:lineRule="auto"/>
            <w:rPr>
              <w:rFonts w:asciiTheme="minorHAnsi" w:eastAsiaTheme="minorEastAsia" w:hAnsiTheme="minorHAnsi" w:cstheme="minorBidi"/>
              <w:noProof/>
              <w:kern w:val="2"/>
              <w:sz w:val="22"/>
              <w:szCs w:val="22"/>
              <w:lang w:val="vi-VN" w:eastAsia="vi-VN"/>
              <w14:ligatures w14:val="standardContextual"/>
            </w:rPr>
          </w:pPr>
          <w:hyperlink w:anchor="_Toc187207577" w:history="1">
            <w:r w:rsidRPr="00A12BFA">
              <w:rPr>
                <w:rStyle w:val="Hyperlink"/>
                <w:rFonts w:eastAsia="SimSun"/>
                <w:noProof/>
              </w:rPr>
              <w:t>5.1.2</w:t>
            </w:r>
            <w:r w:rsidRPr="00A12BFA">
              <w:rPr>
                <w:rStyle w:val="Hyperlink"/>
                <w:rFonts w:eastAsia="SimSun"/>
                <w:noProof/>
                <w:lang w:val="vi-VN"/>
              </w:rPr>
              <w:t xml:space="preserve"> Hạn chế</w:t>
            </w:r>
            <w:r>
              <w:rPr>
                <w:noProof/>
                <w:webHidden/>
              </w:rPr>
              <w:tab/>
            </w:r>
            <w:r>
              <w:rPr>
                <w:noProof/>
                <w:webHidden/>
              </w:rPr>
              <w:fldChar w:fldCharType="begin"/>
            </w:r>
            <w:r>
              <w:rPr>
                <w:noProof/>
                <w:webHidden/>
              </w:rPr>
              <w:instrText xml:space="preserve"> PAGEREF _Toc187207577 \h </w:instrText>
            </w:r>
            <w:r>
              <w:rPr>
                <w:noProof/>
                <w:webHidden/>
              </w:rPr>
            </w:r>
            <w:r>
              <w:rPr>
                <w:noProof/>
                <w:webHidden/>
              </w:rPr>
              <w:fldChar w:fldCharType="separate"/>
            </w:r>
            <w:r w:rsidR="00B96FE3">
              <w:rPr>
                <w:noProof/>
                <w:webHidden/>
              </w:rPr>
              <w:t>49</w:t>
            </w:r>
            <w:r>
              <w:rPr>
                <w:noProof/>
                <w:webHidden/>
              </w:rPr>
              <w:fldChar w:fldCharType="end"/>
            </w:r>
          </w:hyperlink>
        </w:p>
        <w:p w14:paraId="5F345693" w14:textId="63B87AA3" w:rsidR="009D53E3" w:rsidRDefault="009D53E3" w:rsidP="00B96FE3">
          <w:pPr>
            <w:pStyle w:val="TOC2"/>
            <w:tabs>
              <w:tab w:val="right" w:leader="dot" w:pos="9062"/>
            </w:tabs>
            <w:spacing w:line="360" w:lineRule="auto"/>
            <w:rPr>
              <w:rFonts w:asciiTheme="minorHAnsi" w:eastAsiaTheme="minorEastAsia" w:hAnsiTheme="minorHAnsi" w:cstheme="minorBidi"/>
              <w:noProof/>
              <w:kern w:val="2"/>
              <w:sz w:val="22"/>
              <w:szCs w:val="22"/>
              <w:lang w:val="vi-VN" w:eastAsia="vi-VN"/>
              <w14:ligatures w14:val="standardContextual"/>
            </w:rPr>
          </w:pPr>
          <w:hyperlink w:anchor="_Toc187207578" w:history="1">
            <w:r w:rsidRPr="00A12BFA">
              <w:rPr>
                <w:rStyle w:val="Hyperlink"/>
                <w:rFonts w:eastAsia="SimSun"/>
                <w:noProof/>
              </w:rPr>
              <w:t xml:space="preserve">5.2 Hướng </w:t>
            </w:r>
            <w:r w:rsidRPr="00A12BFA">
              <w:rPr>
                <w:rStyle w:val="Hyperlink"/>
                <w:rFonts w:eastAsia="SimSun"/>
                <w:noProof/>
                <w:lang w:val="vi-VN"/>
              </w:rPr>
              <w:t>p</w:t>
            </w:r>
            <w:r w:rsidRPr="00A12BFA">
              <w:rPr>
                <w:rStyle w:val="Hyperlink"/>
                <w:rFonts w:eastAsia="SimSun"/>
                <w:noProof/>
              </w:rPr>
              <w:t xml:space="preserve">hát </w:t>
            </w:r>
            <w:r w:rsidRPr="00A12BFA">
              <w:rPr>
                <w:rStyle w:val="Hyperlink"/>
                <w:rFonts w:eastAsia="SimSun"/>
                <w:noProof/>
                <w:lang w:val="vi-VN"/>
              </w:rPr>
              <w:t>t</w:t>
            </w:r>
            <w:r w:rsidRPr="00A12BFA">
              <w:rPr>
                <w:rStyle w:val="Hyperlink"/>
                <w:rFonts w:eastAsia="SimSun"/>
                <w:noProof/>
              </w:rPr>
              <w:t>riển</w:t>
            </w:r>
            <w:r>
              <w:rPr>
                <w:noProof/>
                <w:webHidden/>
              </w:rPr>
              <w:tab/>
            </w:r>
            <w:r>
              <w:rPr>
                <w:noProof/>
                <w:webHidden/>
              </w:rPr>
              <w:fldChar w:fldCharType="begin"/>
            </w:r>
            <w:r>
              <w:rPr>
                <w:noProof/>
                <w:webHidden/>
              </w:rPr>
              <w:instrText xml:space="preserve"> PAGEREF _Toc187207578 \h </w:instrText>
            </w:r>
            <w:r>
              <w:rPr>
                <w:noProof/>
                <w:webHidden/>
              </w:rPr>
            </w:r>
            <w:r>
              <w:rPr>
                <w:noProof/>
                <w:webHidden/>
              </w:rPr>
              <w:fldChar w:fldCharType="separate"/>
            </w:r>
            <w:r w:rsidR="00B96FE3">
              <w:rPr>
                <w:noProof/>
                <w:webHidden/>
              </w:rPr>
              <w:t>49</w:t>
            </w:r>
            <w:r>
              <w:rPr>
                <w:noProof/>
                <w:webHidden/>
              </w:rPr>
              <w:fldChar w:fldCharType="end"/>
            </w:r>
          </w:hyperlink>
        </w:p>
        <w:p w14:paraId="75EA28AE" w14:textId="04D6B6B5" w:rsidR="009D53E3" w:rsidRDefault="009D53E3" w:rsidP="00B96FE3">
          <w:pPr>
            <w:pStyle w:val="TOC1"/>
            <w:rPr>
              <w:rFonts w:asciiTheme="minorHAnsi" w:eastAsiaTheme="minorEastAsia" w:hAnsiTheme="minorHAnsi" w:cstheme="minorBidi"/>
              <w:noProof/>
              <w:kern w:val="2"/>
              <w:sz w:val="22"/>
              <w:szCs w:val="22"/>
              <w:lang w:val="vi-VN" w:eastAsia="vi-VN"/>
              <w14:ligatures w14:val="standardContextual"/>
            </w:rPr>
          </w:pPr>
          <w:hyperlink w:anchor="_Toc187207579" w:history="1">
            <w:r w:rsidRPr="00A12BFA">
              <w:rPr>
                <w:rStyle w:val="Hyperlink"/>
                <w:rFonts w:eastAsia="SimSun"/>
                <w:noProof/>
                <w:lang w:val="vi-VN"/>
              </w:rPr>
              <w:t>DANH MỤC TÀI LIỆU THAM KHẢO</w:t>
            </w:r>
            <w:r>
              <w:rPr>
                <w:noProof/>
                <w:webHidden/>
              </w:rPr>
              <w:tab/>
            </w:r>
            <w:r>
              <w:rPr>
                <w:noProof/>
                <w:webHidden/>
              </w:rPr>
              <w:fldChar w:fldCharType="begin"/>
            </w:r>
            <w:r>
              <w:rPr>
                <w:noProof/>
                <w:webHidden/>
              </w:rPr>
              <w:instrText xml:space="preserve"> PAGEREF _Toc187207579 \h </w:instrText>
            </w:r>
            <w:r>
              <w:rPr>
                <w:noProof/>
                <w:webHidden/>
              </w:rPr>
            </w:r>
            <w:r>
              <w:rPr>
                <w:noProof/>
                <w:webHidden/>
              </w:rPr>
              <w:fldChar w:fldCharType="separate"/>
            </w:r>
            <w:r w:rsidR="00B96FE3">
              <w:rPr>
                <w:noProof/>
                <w:webHidden/>
              </w:rPr>
              <w:t>51</w:t>
            </w:r>
            <w:r>
              <w:rPr>
                <w:noProof/>
                <w:webHidden/>
              </w:rPr>
              <w:fldChar w:fldCharType="end"/>
            </w:r>
          </w:hyperlink>
        </w:p>
        <w:p w14:paraId="33278EE7" w14:textId="7F841710" w:rsidR="009D53E3" w:rsidRDefault="009D53E3" w:rsidP="00B96FE3">
          <w:pPr>
            <w:pStyle w:val="TOC1"/>
            <w:rPr>
              <w:rFonts w:asciiTheme="minorHAnsi" w:eastAsiaTheme="minorEastAsia" w:hAnsiTheme="minorHAnsi" w:cstheme="minorBidi"/>
              <w:noProof/>
              <w:kern w:val="2"/>
              <w:sz w:val="22"/>
              <w:szCs w:val="22"/>
              <w:lang w:val="vi-VN" w:eastAsia="vi-VN"/>
              <w14:ligatures w14:val="standardContextual"/>
            </w:rPr>
          </w:pPr>
          <w:hyperlink w:anchor="_Toc187207580" w:history="1">
            <w:r w:rsidRPr="00A12BFA">
              <w:rPr>
                <w:rStyle w:val="Hyperlink"/>
                <w:rFonts w:eastAsia="SimSun"/>
                <w:noProof/>
              </w:rPr>
              <w:t>PHỤ LỤC</w:t>
            </w:r>
            <w:r>
              <w:rPr>
                <w:noProof/>
                <w:webHidden/>
              </w:rPr>
              <w:tab/>
            </w:r>
            <w:r>
              <w:rPr>
                <w:noProof/>
                <w:webHidden/>
              </w:rPr>
              <w:fldChar w:fldCharType="begin"/>
            </w:r>
            <w:r>
              <w:rPr>
                <w:noProof/>
                <w:webHidden/>
              </w:rPr>
              <w:instrText xml:space="preserve"> PAGEREF _Toc187207580 \h </w:instrText>
            </w:r>
            <w:r>
              <w:rPr>
                <w:noProof/>
                <w:webHidden/>
              </w:rPr>
            </w:r>
            <w:r>
              <w:rPr>
                <w:noProof/>
                <w:webHidden/>
              </w:rPr>
              <w:fldChar w:fldCharType="separate"/>
            </w:r>
            <w:r w:rsidR="00B96FE3">
              <w:rPr>
                <w:noProof/>
                <w:webHidden/>
              </w:rPr>
              <w:t>52</w:t>
            </w:r>
            <w:r>
              <w:rPr>
                <w:noProof/>
                <w:webHidden/>
              </w:rPr>
              <w:fldChar w:fldCharType="end"/>
            </w:r>
          </w:hyperlink>
        </w:p>
        <w:p w14:paraId="6FDC3B00" w14:textId="0FA1F8C8" w:rsidR="00DA2AE5" w:rsidRDefault="005D7169" w:rsidP="007E16BB">
          <w:pPr>
            <w:rPr>
              <w:sz w:val="26"/>
              <w:lang w:val="vi-VN"/>
            </w:rPr>
          </w:pPr>
          <w:r>
            <w:rPr>
              <w:sz w:val="26"/>
            </w:rPr>
            <w:fldChar w:fldCharType="end"/>
          </w:r>
        </w:p>
        <w:p w14:paraId="4986DAD5" w14:textId="77777777" w:rsidR="00DA2AE5" w:rsidRDefault="00DA2AE5" w:rsidP="007E16BB">
          <w:pPr>
            <w:rPr>
              <w:sz w:val="26"/>
              <w:lang w:val="vi-VN"/>
            </w:rPr>
          </w:pPr>
        </w:p>
        <w:p w14:paraId="4387BE33" w14:textId="6ED0562C" w:rsidR="008F0335" w:rsidRPr="007E16BB" w:rsidRDefault="00000000" w:rsidP="007E16BB"/>
      </w:sdtContent>
    </w:sdt>
    <w:p w14:paraId="63D6F4F7" w14:textId="77777777" w:rsidR="00DA2AE5" w:rsidRDefault="00DA2AE5" w:rsidP="00EE77E9">
      <w:pPr>
        <w:pStyle w:val="Heading1"/>
        <w:numPr>
          <w:ilvl w:val="0"/>
          <w:numId w:val="0"/>
        </w:numPr>
        <w:ind w:left="432"/>
        <w:jc w:val="left"/>
        <w:rPr>
          <w:lang w:val="vi-VN"/>
        </w:rPr>
      </w:pPr>
    </w:p>
    <w:p w14:paraId="66CA9F76" w14:textId="77777777" w:rsidR="00A24F86" w:rsidRDefault="00A24F86" w:rsidP="00E81A87">
      <w:pPr>
        <w:rPr>
          <w:lang w:val="vi-VN" w:eastAsia="x-none"/>
        </w:rPr>
      </w:pPr>
    </w:p>
    <w:p w14:paraId="61999903" w14:textId="77777777" w:rsidR="00A24F86" w:rsidRDefault="00A24F86" w:rsidP="00E81A87">
      <w:pPr>
        <w:rPr>
          <w:lang w:val="vi-VN" w:eastAsia="x-none"/>
        </w:rPr>
      </w:pPr>
    </w:p>
    <w:p w14:paraId="18D24281" w14:textId="77777777" w:rsidR="00A24F86" w:rsidRDefault="00A24F86" w:rsidP="00E81A87">
      <w:pPr>
        <w:rPr>
          <w:lang w:val="vi-VN" w:eastAsia="x-none"/>
        </w:rPr>
      </w:pPr>
    </w:p>
    <w:p w14:paraId="4946D384" w14:textId="77777777" w:rsidR="00A24F86" w:rsidRDefault="00A24F86" w:rsidP="00E81A87">
      <w:pPr>
        <w:rPr>
          <w:lang w:val="vi-VN" w:eastAsia="x-none"/>
        </w:rPr>
      </w:pPr>
    </w:p>
    <w:p w14:paraId="76DE9B45" w14:textId="77777777" w:rsidR="00A24F86" w:rsidRDefault="00A24F86" w:rsidP="00E81A87">
      <w:pPr>
        <w:rPr>
          <w:lang w:val="vi-VN" w:eastAsia="x-none"/>
        </w:rPr>
      </w:pPr>
    </w:p>
    <w:p w14:paraId="3869E41B" w14:textId="77777777" w:rsidR="009D53E3" w:rsidRDefault="009D53E3" w:rsidP="00E81A87">
      <w:pPr>
        <w:rPr>
          <w:lang w:val="vi-VN" w:eastAsia="x-none"/>
        </w:rPr>
      </w:pPr>
    </w:p>
    <w:p w14:paraId="69069A68" w14:textId="77777777" w:rsidR="00B96FE3" w:rsidRPr="00E81A87" w:rsidRDefault="00B96FE3" w:rsidP="00E81A87">
      <w:pPr>
        <w:rPr>
          <w:lang w:val="vi-VN" w:eastAsia="x-none"/>
        </w:rPr>
      </w:pPr>
    </w:p>
    <w:p w14:paraId="5AE7A644" w14:textId="602233FB" w:rsidR="00CD7198" w:rsidRDefault="00CD7198" w:rsidP="00E81A87">
      <w:pPr>
        <w:pStyle w:val="Heading1"/>
        <w:numPr>
          <w:ilvl w:val="0"/>
          <w:numId w:val="0"/>
        </w:numPr>
        <w:rPr>
          <w:lang w:val="vi-VN"/>
        </w:rPr>
      </w:pPr>
      <w:bookmarkStart w:id="48" w:name="_Toc187207535"/>
      <w:r w:rsidRPr="007E1507">
        <w:lastRenderedPageBreak/>
        <w:t>DANH MỤC HÌNH ẢNH</w:t>
      </w:r>
      <w:bookmarkEnd w:id="48"/>
    </w:p>
    <w:p w14:paraId="0FB4ADA8" w14:textId="77777777" w:rsidR="00DA2AE5" w:rsidRPr="00DA2AE5" w:rsidRDefault="00DA2AE5" w:rsidP="00DA2AE5">
      <w:pPr>
        <w:rPr>
          <w:lang w:val="vi-VN" w:eastAsia="x-none"/>
        </w:rPr>
      </w:pPr>
    </w:p>
    <w:p w14:paraId="2CA49628" w14:textId="697E5EF4" w:rsidR="009E5D15" w:rsidRDefault="00252ED2">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r>
        <w:rPr>
          <w:sz w:val="24"/>
        </w:rPr>
        <w:fldChar w:fldCharType="begin"/>
      </w:r>
      <w:r>
        <w:instrText xml:space="preserve"> TOC \h \z \c "Hình" </w:instrText>
      </w:r>
      <w:r>
        <w:rPr>
          <w:sz w:val="24"/>
        </w:rPr>
        <w:fldChar w:fldCharType="separate"/>
      </w:r>
      <w:hyperlink w:anchor="_Toc186269145" w:history="1">
        <w:r w:rsidR="009E5D15" w:rsidRPr="00DB1040">
          <w:rPr>
            <w:rStyle w:val="Hyperlink"/>
            <w:noProof/>
            <w:lang w:val="fr-FR"/>
          </w:rPr>
          <w:t>Hình 2.1</w:t>
        </w:r>
        <w:r w:rsidR="009E5D15" w:rsidRPr="00DB1040">
          <w:rPr>
            <w:rStyle w:val="Hyperlink"/>
            <w:noProof/>
            <w:lang w:val="vi-VN"/>
          </w:rPr>
          <w:t xml:space="preserve"> </w:t>
        </w:r>
        <w:r w:rsidR="009E5D15" w:rsidRPr="00DB1040">
          <w:rPr>
            <w:rStyle w:val="Hyperlink"/>
            <w:noProof/>
            <w:lang w:val="fr-FR"/>
          </w:rPr>
          <w:t>SQL</w:t>
        </w:r>
        <w:r w:rsidR="009E5D15" w:rsidRPr="00DB1040">
          <w:rPr>
            <w:rStyle w:val="Hyperlink"/>
            <w:noProof/>
            <w:lang w:val="vi-VN"/>
          </w:rPr>
          <w:t xml:space="preserve"> là gì</w:t>
        </w:r>
        <w:r w:rsidR="009E5D15">
          <w:rPr>
            <w:noProof/>
            <w:webHidden/>
          </w:rPr>
          <w:tab/>
        </w:r>
        <w:r w:rsidR="009E5D15">
          <w:rPr>
            <w:noProof/>
            <w:webHidden/>
          </w:rPr>
          <w:fldChar w:fldCharType="begin"/>
        </w:r>
        <w:r w:rsidR="009E5D15">
          <w:rPr>
            <w:noProof/>
            <w:webHidden/>
          </w:rPr>
          <w:instrText xml:space="preserve"> PAGEREF _Toc186269145 \h </w:instrText>
        </w:r>
        <w:r w:rsidR="009E5D15">
          <w:rPr>
            <w:noProof/>
            <w:webHidden/>
          </w:rPr>
        </w:r>
        <w:r w:rsidR="009E5D15">
          <w:rPr>
            <w:noProof/>
            <w:webHidden/>
          </w:rPr>
          <w:fldChar w:fldCharType="separate"/>
        </w:r>
        <w:r w:rsidR="00B96FE3">
          <w:rPr>
            <w:noProof/>
            <w:webHidden/>
          </w:rPr>
          <w:t>8</w:t>
        </w:r>
        <w:r w:rsidR="009E5D15">
          <w:rPr>
            <w:noProof/>
            <w:webHidden/>
          </w:rPr>
          <w:fldChar w:fldCharType="end"/>
        </w:r>
      </w:hyperlink>
    </w:p>
    <w:p w14:paraId="41215506" w14:textId="170D0696"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46" w:history="1">
        <w:r w:rsidRPr="00DB1040">
          <w:rPr>
            <w:rStyle w:val="Hyperlink"/>
            <w:noProof/>
            <w:lang w:val="vi-VN"/>
          </w:rPr>
          <w:t>Hình 2.2 Lịch sử SQL</w:t>
        </w:r>
        <w:r>
          <w:rPr>
            <w:noProof/>
            <w:webHidden/>
          </w:rPr>
          <w:tab/>
        </w:r>
        <w:r>
          <w:rPr>
            <w:noProof/>
            <w:webHidden/>
          </w:rPr>
          <w:fldChar w:fldCharType="begin"/>
        </w:r>
        <w:r>
          <w:rPr>
            <w:noProof/>
            <w:webHidden/>
          </w:rPr>
          <w:instrText xml:space="preserve"> PAGEREF _Toc186269146 \h </w:instrText>
        </w:r>
        <w:r>
          <w:rPr>
            <w:noProof/>
            <w:webHidden/>
          </w:rPr>
        </w:r>
        <w:r>
          <w:rPr>
            <w:noProof/>
            <w:webHidden/>
          </w:rPr>
          <w:fldChar w:fldCharType="separate"/>
        </w:r>
        <w:r w:rsidR="00B96FE3">
          <w:rPr>
            <w:noProof/>
            <w:webHidden/>
          </w:rPr>
          <w:t>9</w:t>
        </w:r>
        <w:r>
          <w:rPr>
            <w:noProof/>
            <w:webHidden/>
          </w:rPr>
          <w:fldChar w:fldCharType="end"/>
        </w:r>
      </w:hyperlink>
    </w:p>
    <w:p w14:paraId="36C78E83" w14:textId="61FB577F"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47" w:history="1">
        <w:r w:rsidRPr="00DB1040">
          <w:rPr>
            <w:rStyle w:val="Hyperlink"/>
            <w:noProof/>
            <w:lang w:val="vi-VN"/>
          </w:rPr>
          <w:t>Hình 2.3 Quan hệ trong cơ sở dữ liệu</w:t>
        </w:r>
        <w:r>
          <w:rPr>
            <w:noProof/>
            <w:webHidden/>
          </w:rPr>
          <w:tab/>
        </w:r>
        <w:r>
          <w:rPr>
            <w:noProof/>
            <w:webHidden/>
          </w:rPr>
          <w:fldChar w:fldCharType="begin"/>
        </w:r>
        <w:r>
          <w:rPr>
            <w:noProof/>
            <w:webHidden/>
          </w:rPr>
          <w:instrText xml:space="preserve"> PAGEREF _Toc186269147 \h </w:instrText>
        </w:r>
        <w:r>
          <w:rPr>
            <w:noProof/>
            <w:webHidden/>
          </w:rPr>
        </w:r>
        <w:r>
          <w:rPr>
            <w:noProof/>
            <w:webHidden/>
          </w:rPr>
          <w:fldChar w:fldCharType="separate"/>
        </w:r>
        <w:r w:rsidR="00B96FE3">
          <w:rPr>
            <w:noProof/>
            <w:webHidden/>
          </w:rPr>
          <w:t>10</w:t>
        </w:r>
        <w:r>
          <w:rPr>
            <w:noProof/>
            <w:webHidden/>
          </w:rPr>
          <w:fldChar w:fldCharType="end"/>
        </w:r>
      </w:hyperlink>
    </w:p>
    <w:p w14:paraId="20B30E6F" w14:textId="17A575A9"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48" w:history="1">
        <w:r w:rsidRPr="00DB1040">
          <w:rPr>
            <w:rStyle w:val="Hyperlink"/>
            <w:noProof/>
          </w:rPr>
          <w:t>Hình 2.4</w:t>
        </w:r>
        <w:r w:rsidRPr="00DB1040">
          <w:rPr>
            <w:rStyle w:val="Hyperlink"/>
            <w:noProof/>
            <w:lang w:val="vi-VN"/>
          </w:rPr>
          <w:t xml:space="preserve"> SQL join hai hay nhiều bảng</w:t>
        </w:r>
        <w:r>
          <w:rPr>
            <w:noProof/>
            <w:webHidden/>
          </w:rPr>
          <w:tab/>
        </w:r>
        <w:r>
          <w:rPr>
            <w:noProof/>
            <w:webHidden/>
          </w:rPr>
          <w:fldChar w:fldCharType="begin"/>
        </w:r>
        <w:r>
          <w:rPr>
            <w:noProof/>
            <w:webHidden/>
          </w:rPr>
          <w:instrText xml:space="preserve"> PAGEREF _Toc186269148 \h </w:instrText>
        </w:r>
        <w:r>
          <w:rPr>
            <w:noProof/>
            <w:webHidden/>
          </w:rPr>
        </w:r>
        <w:r>
          <w:rPr>
            <w:noProof/>
            <w:webHidden/>
          </w:rPr>
          <w:fldChar w:fldCharType="separate"/>
        </w:r>
        <w:r w:rsidR="00B96FE3">
          <w:rPr>
            <w:noProof/>
            <w:webHidden/>
          </w:rPr>
          <w:t>13</w:t>
        </w:r>
        <w:r>
          <w:rPr>
            <w:noProof/>
            <w:webHidden/>
          </w:rPr>
          <w:fldChar w:fldCharType="end"/>
        </w:r>
      </w:hyperlink>
    </w:p>
    <w:p w14:paraId="103D7FCF" w14:textId="1FEA41AA"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49" w:history="1">
        <w:r w:rsidRPr="00DB1040">
          <w:rPr>
            <w:rStyle w:val="Hyperlink"/>
            <w:noProof/>
          </w:rPr>
          <w:t>Hình 2.5</w:t>
        </w:r>
        <w:r w:rsidRPr="00DB1040">
          <w:rPr>
            <w:rStyle w:val="Hyperlink"/>
            <w:noProof/>
            <w:lang w:val="vi-VN"/>
          </w:rPr>
          <w:t xml:space="preserve"> Sơ lược về SQL Server</w:t>
        </w:r>
        <w:r>
          <w:rPr>
            <w:noProof/>
            <w:webHidden/>
          </w:rPr>
          <w:tab/>
        </w:r>
        <w:r>
          <w:rPr>
            <w:noProof/>
            <w:webHidden/>
          </w:rPr>
          <w:fldChar w:fldCharType="begin"/>
        </w:r>
        <w:r>
          <w:rPr>
            <w:noProof/>
            <w:webHidden/>
          </w:rPr>
          <w:instrText xml:space="preserve"> PAGEREF _Toc186269149 \h </w:instrText>
        </w:r>
        <w:r>
          <w:rPr>
            <w:noProof/>
            <w:webHidden/>
          </w:rPr>
        </w:r>
        <w:r>
          <w:rPr>
            <w:noProof/>
            <w:webHidden/>
          </w:rPr>
          <w:fldChar w:fldCharType="separate"/>
        </w:r>
        <w:r w:rsidR="00B96FE3">
          <w:rPr>
            <w:noProof/>
            <w:webHidden/>
          </w:rPr>
          <w:t>14</w:t>
        </w:r>
        <w:r>
          <w:rPr>
            <w:noProof/>
            <w:webHidden/>
          </w:rPr>
          <w:fldChar w:fldCharType="end"/>
        </w:r>
      </w:hyperlink>
    </w:p>
    <w:p w14:paraId="225CE69E" w14:textId="23D3E2BA"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50" w:history="1">
        <w:r w:rsidRPr="00DB1040">
          <w:rPr>
            <w:rStyle w:val="Hyperlink"/>
            <w:noProof/>
            <w:lang w:val="vi-VN"/>
          </w:rPr>
          <w:t>Hình 3.1 ERD hệ thống đặt lịch khám</w:t>
        </w:r>
        <w:r>
          <w:rPr>
            <w:noProof/>
            <w:webHidden/>
          </w:rPr>
          <w:tab/>
        </w:r>
        <w:r>
          <w:rPr>
            <w:noProof/>
            <w:webHidden/>
          </w:rPr>
          <w:fldChar w:fldCharType="begin"/>
        </w:r>
        <w:r>
          <w:rPr>
            <w:noProof/>
            <w:webHidden/>
          </w:rPr>
          <w:instrText xml:space="preserve"> PAGEREF _Toc186269150 \h </w:instrText>
        </w:r>
        <w:r>
          <w:rPr>
            <w:noProof/>
            <w:webHidden/>
          </w:rPr>
        </w:r>
        <w:r>
          <w:rPr>
            <w:noProof/>
            <w:webHidden/>
          </w:rPr>
          <w:fldChar w:fldCharType="separate"/>
        </w:r>
        <w:r w:rsidR="00B96FE3">
          <w:rPr>
            <w:noProof/>
            <w:webHidden/>
          </w:rPr>
          <w:t>17</w:t>
        </w:r>
        <w:r>
          <w:rPr>
            <w:noProof/>
            <w:webHidden/>
          </w:rPr>
          <w:fldChar w:fldCharType="end"/>
        </w:r>
      </w:hyperlink>
    </w:p>
    <w:p w14:paraId="6107FAA3" w14:textId="3018C5E4"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51" w:history="1">
        <w:r w:rsidRPr="00DB1040">
          <w:rPr>
            <w:rStyle w:val="Hyperlink"/>
            <w:noProof/>
          </w:rPr>
          <w:t>Hình 3.2</w:t>
        </w:r>
        <w:r w:rsidRPr="00DB1040">
          <w:rPr>
            <w:rStyle w:val="Hyperlink"/>
            <w:noProof/>
            <w:lang w:val="vi-VN"/>
          </w:rPr>
          <w:t xml:space="preserve"> Mô hình dữ liệu quan hệ</w:t>
        </w:r>
        <w:r>
          <w:rPr>
            <w:noProof/>
            <w:webHidden/>
          </w:rPr>
          <w:tab/>
        </w:r>
        <w:r>
          <w:rPr>
            <w:noProof/>
            <w:webHidden/>
          </w:rPr>
          <w:fldChar w:fldCharType="begin"/>
        </w:r>
        <w:r>
          <w:rPr>
            <w:noProof/>
            <w:webHidden/>
          </w:rPr>
          <w:instrText xml:space="preserve"> PAGEREF _Toc186269151 \h </w:instrText>
        </w:r>
        <w:r>
          <w:rPr>
            <w:noProof/>
            <w:webHidden/>
          </w:rPr>
        </w:r>
        <w:r>
          <w:rPr>
            <w:noProof/>
            <w:webHidden/>
          </w:rPr>
          <w:fldChar w:fldCharType="separate"/>
        </w:r>
        <w:r w:rsidR="00B96FE3">
          <w:rPr>
            <w:noProof/>
            <w:webHidden/>
          </w:rPr>
          <w:t>17</w:t>
        </w:r>
        <w:r>
          <w:rPr>
            <w:noProof/>
            <w:webHidden/>
          </w:rPr>
          <w:fldChar w:fldCharType="end"/>
        </w:r>
      </w:hyperlink>
    </w:p>
    <w:p w14:paraId="0A2724BF" w14:textId="78EE09E2"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52" w:history="1">
        <w:r w:rsidRPr="00DB1040">
          <w:rPr>
            <w:rStyle w:val="Hyperlink"/>
            <w:noProof/>
            <w:lang w:val="vi-VN"/>
          </w:rPr>
          <w:t>Hình 3.3 Kết quả thêm dữ liệu bảng BENHVIEN</w:t>
        </w:r>
        <w:r>
          <w:rPr>
            <w:noProof/>
            <w:webHidden/>
          </w:rPr>
          <w:tab/>
        </w:r>
        <w:r>
          <w:rPr>
            <w:noProof/>
            <w:webHidden/>
          </w:rPr>
          <w:fldChar w:fldCharType="begin"/>
        </w:r>
        <w:r>
          <w:rPr>
            <w:noProof/>
            <w:webHidden/>
          </w:rPr>
          <w:instrText xml:space="preserve"> PAGEREF _Toc186269152 \h </w:instrText>
        </w:r>
        <w:r>
          <w:rPr>
            <w:noProof/>
            <w:webHidden/>
          </w:rPr>
        </w:r>
        <w:r>
          <w:rPr>
            <w:noProof/>
            <w:webHidden/>
          </w:rPr>
          <w:fldChar w:fldCharType="separate"/>
        </w:r>
        <w:r w:rsidR="00B96FE3">
          <w:rPr>
            <w:noProof/>
            <w:webHidden/>
          </w:rPr>
          <w:t>30</w:t>
        </w:r>
        <w:r>
          <w:rPr>
            <w:noProof/>
            <w:webHidden/>
          </w:rPr>
          <w:fldChar w:fldCharType="end"/>
        </w:r>
      </w:hyperlink>
    </w:p>
    <w:p w14:paraId="1AB96B96" w14:textId="552D49A3"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53" w:history="1">
        <w:r w:rsidRPr="00DB1040">
          <w:rPr>
            <w:rStyle w:val="Hyperlink"/>
            <w:noProof/>
            <w:lang w:val="vi-VN"/>
          </w:rPr>
          <w:t>Hình 3.4 Kết quả thêm dữ liệu vào bảng CHUYENKHOA</w:t>
        </w:r>
        <w:r>
          <w:rPr>
            <w:noProof/>
            <w:webHidden/>
          </w:rPr>
          <w:tab/>
        </w:r>
        <w:r>
          <w:rPr>
            <w:noProof/>
            <w:webHidden/>
          </w:rPr>
          <w:fldChar w:fldCharType="begin"/>
        </w:r>
        <w:r>
          <w:rPr>
            <w:noProof/>
            <w:webHidden/>
          </w:rPr>
          <w:instrText xml:space="preserve"> PAGEREF _Toc186269153 \h </w:instrText>
        </w:r>
        <w:r>
          <w:rPr>
            <w:noProof/>
            <w:webHidden/>
          </w:rPr>
        </w:r>
        <w:r>
          <w:rPr>
            <w:noProof/>
            <w:webHidden/>
          </w:rPr>
          <w:fldChar w:fldCharType="separate"/>
        </w:r>
        <w:r w:rsidR="00B96FE3">
          <w:rPr>
            <w:noProof/>
            <w:webHidden/>
          </w:rPr>
          <w:t>31</w:t>
        </w:r>
        <w:r>
          <w:rPr>
            <w:noProof/>
            <w:webHidden/>
          </w:rPr>
          <w:fldChar w:fldCharType="end"/>
        </w:r>
      </w:hyperlink>
    </w:p>
    <w:p w14:paraId="566115CF" w14:textId="46212C0F"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54" w:history="1">
        <w:r w:rsidRPr="00DB1040">
          <w:rPr>
            <w:rStyle w:val="Hyperlink"/>
            <w:noProof/>
            <w:lang w:val="vi-VN"/>
          </w:rPr>
          <w:t>Hình 3.5 Kết quả thêm dữ liệu vào bảng HOCHAM</w:t>
        </w:r>
        <w:r>
          <w:rPr>
            <w:noProof/>
            <w:webHidden/>
          </w:rPr>
          <w:tab/>
        </w:r>
        <w:r>
          <w:rPr>
            <w:noProof/>
            <w:webHidden/>
          </w:rPr>
          <w:fldChar w:fldCharType="begin"/>
        </w:r>
        <w:r>
          <w:rPr>
            <w:noProof/>
            <w:webHidden/>
          </w:rPr>
          <w:instrText xml:space="preserve"> PAGEREF _Toc186269154 \h </w:instrText>
        </w:r>
        <w:r>
          <w:rPr>
            <w:noProof/>
            <w:webHidden/>
          </w:rPr>
        </w:r>
        <w:r>
          <w:rPr>
            <w:noProof/>
            <w:webHidden/>
          </w:rPr>
          <w:fldChar w:fldCharType="separate"/>
        </w:r>
        <w:r w:rsidR="00B96FE3">
          <w:rPr>
            <w:noProof/>
            <w:webHidden/>
          </w:rPr>
          <w:t>31</w:t>
        </w:r>
        <w:r>
          <w:rPr>
            <w:noProof/>
            <w:webHidden/>
          </w:rPr>
          <w:fldChar w:fldCharType="end"/>
        </w:r>
      </w:hyperlink>
    </w:p>
    <w:p w14:paraId="658E8881" w14:textId="11134F90"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55" w:history="1">
        <w:r w:rsidRPr="00DB1040">
          <w:rPr>
            <w:rStyle w:val="Hyperlink"/>
            <w:noProof/>
            <w:lang w:val="vi-VN"/>
          </w:rPr>
          <w:t>Hình 3.6 Kết quả thêm dữ liệu vào bảng HOCVI</w:t>
        </w:r>
        <w:r>
          <w:rPr>
            <w:noProof/>
            <w:webHidden/>
          </w:rPr>
          <w:tab/>
        </w:r>
        <w:r>
          <w:rPr>
            <w:noProof/>
            <w:webHidden/>
          </w:rPr>
          <w:fldChar w:fldCharType="begin"/>
        </w:r>
        <w:r>
          <w:rPr>
            <w:noProof/>
            <w:webHidden/>
          </w:rPr>
          <w:instrText xml:space="preserve"> PAGEREF _Toc186269155 \h </w:instrText>
        </w:r>
        <w:r>
          <w:rPr>
            <w:noProof/>
            <w:webHidden/>
          </w:rPr>
        </w:r>
        <w:r>
          <w:rPr>
            <w:noProof/>
            <w:webHidden/>
          </w:rPr>
          <w:fldChar w:fldCharType="separate"/>
        </w:r>
        <w:r w:rsidR="00B96FE3">
          <w:rPr>
            <w:noProof/>
            <w:webHidden/>
          </w:rPr>
          <w:t>32</w:t>
        </w:r>
        <w:r>
          <w:rPr>
            <w:noProof/>
            <w:webHidden/>
          </w:rPr>
          <w:fldChar w:fldCharType="end"/>
        </w:r>
      </w:hyperlink>
    </w:p>
    <w:p w14:paraId="2817A2B1" w14:textId="29EC7A4E"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56" w:history="1">
        <w:r w:rsidRPr="00DB1040">
          <w:rPr>
            <w:rStyle w:val="Hyperlink"/>
            <w:noProof/>
            <w:lang w:val="vi-VN"/>
          </w:rPr>
          <w:t>Hình 3.7 Kết quả thêm dữ liệu vào bảng BACSI</w:t>
        </w:r>
        <w:r>
          <w:rPr>
            <w:noProof/>
            <w:webHidden/>
          </w:rPr>
          <w:tab/>
        </w:r>
        <w:r>
          <w:rPr>
            <w:noProof/>
            <w:webHidden/>
          </w:rPr>
          <w:fldChar w:fldCharType="begin"/>
        </w:r>
        <w:r>
          <w:rPr>
            <w:noProof/>
            <w:webHidden/>
          </w:rPr>
          <w:instrText xml:space="preserve"> PAGEREF _Toc186269156 \h </w:instrText>
        </w:r>
        <w:r>
          <w:rPr>
            <w:noProof/>
            <w:webHidden/>
          </w:rPr>
        </w:r>
        <w:r>
          <w:rPr>
            <w:noProof/>
            <w:webHidden/>
          </w:rPr>
          <w:fldChar w:fldCharType="separate"/>
        </w:r>
        <w:r w:rsidR="00B96FE3">
          <w:rPr>
            <w:noProof/>
            <w:webHidden/>
          </w:rPr>
          <w:t>35</w:t>
        </w:r>
        <w:r>
          <w:rPr>
            <w:noProof/>
            <w:webHidden/>
          </w:rPr>
          <w:fldChar w:fldCharType="end"/>
        </w:r>
      </w:hyperlink>
    </w:p>
    <w:p w14:paraId="2DC9345F" w14:textId="1BB508ED"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57" w:history="1">
        <w:r w:rsidRPr="00DB1040">
          <w:rPr>
            <w:rStyle w:val="Hyperlink"/>
            <w:noProof/>
            <w:lang w:val="vi-VN"/>
          </w:rPr>
          <w:t>Hình 3.8 Kết quả thêm dữ liệu vào bảng DICHVU</w:t>
        </w:r>
        <w:r>
          <w:rPr>
            <w:noProof/>
            <w:webHidden/>
          </w:rPr>
          <w:tab/>
        </w:r>
        <w:r>
          <w:rPr>
            <w:noProof/>
            <w:webHidden/>
          </w:rPr>
          <w:fldChar w:fldCharType="begin"/>
        </w:r>
        <w:r>
          <w:rPr>
            <w:noProof/>
            <w:webHidden/>
          </w:rPr>
          <w:instrText xml:space="preserve"> PAGEREF _Toc186269157 \h </w:instrText>
        </w:r>
        <w:r>
          <w:rPr>
            <w:noProof/>
            <w:webHidden/>
          </w:rPr>
        </w:r>
        <w:r>
          <w:rPr>
            <w:noProof/>
            <w:webHidden/>
          </w:rPr>
          <w:fldChar w:fldCharType="separate"/>
        </w:r>
        <w:r w:rsidR="00B96FE3">
          <w:rPr>
            <w:noProof/>
            <w:webHidden/>
          </w:rPr>
          <w:t>35</w:t>
        </w:r>
        <w:r>
          <w:rPr>
            <w:noProof/>
            <w:webHidden/>
          </w:rPr>
          <w:fldChar w:fldCharType="end"/>
        </w:r>
      </w:hyperlink>
    </w:p>
    <w:p w14:paraId="1AEAF2B6" w14:textId="06BBFAF8"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58" w:history="1">
        <w:r w:rsidRPr="00DB1040">
          <w:rPr>
            <w:rStyle w:val="Hyperlink"/>
            <w:noProof/>
            <w:lang w:val="vi-VN"/>
          </w:rPr>
          <w:t>Hình 3.9 Kết quả thêm dữ liệu vào bảng BENHNHAN</w:t>
        </w:r>
        <w:r>
          <w:rPr>
            <w:noProof/>
            <w:webHidden/>
          </w:rPr>
          <w:tab/>
        </w:r>
        <w:r>
          <w:rPr>
            <w:noProof/>
            <w:webHidden/>
          </w:rPr>
          <w:fldChar w:fldCharType="begin"/>
        </w:r>
        <w:r>
          <w:rPr>
            <w:noProof/>
            <w:webHidden/>
          </w:rPr>
          <w:instrText xml:space="preserve"> PAGEREF _Toc186269158 \h </w:instrText>
        </w:r>
        <w:r>
          <w:rPr>
            <w:noProof/>
            <w:webHidden/>
          </w:rPr>
        </w:r>
        <w:r>
          <w:rPr>
            <w:noProof/>
            <w:webHidden/>
          </w:rPr>
          <w:fldChar w:fldCharType="separate"/>
        </w:r>
        <w:r w:rsidR="00B96FE3">
          <w:rPr>
            <w:noProof/>
            <w:webHidden/>
          </w:rPr>
          <w:t>37</w:t>
        </w:r>
        <w:r>
          <w:rPr>
            <w:noProof/>
            <w:webHidden/>
          </w:rPr>
          <w:fldChar w:fldCharType="end"/>
        </w:r>
      </w:hyperlink>
    </w:p>
    <w:p w14:paraId="426DED8F" w14:textId="7D05E560"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59" w:history="1">
        <w:r w:rsidRPr="00DB1040">
          <w:rPr>
            <w:rStyle w:val="Hyperlink"/>
            <w:noProof/>
            <w:lang w:val="vi-VN"/>
          </w:rPr>
          <w:t>Hình 3.10 Kết quả thêm dữ liệu vào bảng PHONGKHAM</w:t>
        </w:r>
        <w:r>
          <w:rPr>
            <w:noProof/>
            <w:webHidden/>
          </w:rPr>
          <w:tab/>
        </w:r>
        <w:r>
          <w:rPr>
            <w:noProof/>
            <w:webHidden/>
          </w:rPr>
          <w:fldChar w:fldCharType="begin"/>
        </w:r>
        <w:r>
          <w:rPr>
            <w:noProof/>
            <w:webHidden/>
          </w:rPr>
          <w:instrText xml:space="preserve"> PAGEREF _Toc186269159 \h </w:instrText>
        </w:r>
        <w:r>
          <w:rPr>
            <w:noProof/>
            <w:webHidden/>
          </w:rPr>
        </w:r>
        <w:r>
          <w:rPr>
            <w:noProof/>
            <w:webHidden/>
          </w:rPr>
          <w:fldChar w:fldCharType="separate"/>
        </w:r>
        <w:r w:rsidR="00B96FE3">
          <w:rPr>
            <w:noProof/>
            <w:webHidden/>
          </w:rPr>
          <w:t>38</w:t>
        </w:r>
        <w:r>
          <w:rPr>
            <w:noProof/>
            <w:webHidden/>
          </w:rPr>
          <w:fldChar w:fldCharType="end"/>
        </w:r>
      </w:hyperlink>
    </w:p>
    <w:p w14:paraId="0E3F5EB2" w14:textId="642A0C37"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60" w:history="1">
        <w:r w:rsidRPr="00DB1040">
          <w:rPr>
            <w:rStyle w:val="Hyperlink"/>
            <w:noProof/>
            <w:lang w:val="vi-VN"/>
          </w:rPr>
          <w:t>Hình 3.11 Kết quả thêm dữ liệu vào bảng LICHKHAM</w:t>
        </w:r>
        <w:r>
          <w:rPr>
            <w:noProof/>
            <w:webHidden/>
          </w:rPr>
          <w:tab/>
        </w:r>
        <w:r>
          <w:rPr>
            <w:noProof/>
            <w:webHidden/>
          </w:rPr>
          <w:fldChar w:fldCharType="begin"/>
        </w:r>
        <w:r>
          <w:rPr>
            <w:noProof/>
            <w:webHidden/>
          </w:rPr>
          <w:instrText xml:space="preserve"> PAGEREF _Toc186269160 \h </w:instrText>
        </w:r>
        <w:r>
          <w:rPr>
            <w:noProof/>
            <w:webHidden/>
          </w:rPr>
        </w:r>
        <w:r>
          <w:rPr>
            <w:noProof/>
            <w:webHidden/>
          </w:rPr>
          <w:fldChar w:fldCharType="separate"/>
        </w:r>
        <w:r w:rsidR="00B96FE3">
          <w:rPr>
            <w:noProof/>
            <w:webHidden/>
          </w:rPr>
          <w:t>39</w:t>
        </w:r>
        <w:r>
          <w:rPr>
            <w:noProof/>
            <w:webHidden/>
          </w:rPr>
          <w:fldChar w:fldCharType="end"/>
        </w:r>
      </w:hyperlink>
    </w:p>
    <w:p w14:paraId="30207AAD" w14:textId="3C1877AC"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61" w:history="1">
        <w:r w:rsidRPr="00DB1040">
          <w:rPr>
            <w:rStyle w:val="Hyperlink"/>
            <w:noProof/>
            <w:lang w:val="vi-VN"/>
          </w:rPr>
          <w:t>Hình 3.12 Kết quả thêm dữ liệu vào bảng DANGKY</w:t>
        </w:r>
        <w:r>
          <w:rPr>
            <w:noProof/>
            <w:webHidden/>
          </w:rPr>
          <w:tab/>
        </w:r>
        <w:r>
          <w:rPr>
            <w:noProof/>
            <w:webHidden/>
          </w:rPr>
          <w:fldChar w:fldCharType="begin"/>
        </w:r>
        <w:r>
          <w:rPr>
            <w:noProof/>
            <w:webHidden/>
          </w:rPr>
          <w:instrText xml:space="preserve"> PAGEREF _Toc186269161 \h </w:instrText>
        </w:r>
        <w:r>
          <w:rPr>
            <w:noProof/>
            <w:webHidden/>
          </w:rPr>
        </w:r>
        <w:r>
          <w:rPr>
            <w:noProof/>
            <w:webHidden/>
          </w:rPr>
          <w:fldChar w:fldCharType="separate"/>
        </w:r>
        <w:r w:rsidR="00B96FE3">
          <w:rPr>
            <w:noProof/>
            <w:webHidden/>
          </w:rPr>
          <w:t>41</w:t>
        </w:r>
        <w:r>
          <w:rPr>
            <w:noProof/>
            <w:webHidden/>
          </w:rPr>
          <w:fldChar w:fldCharType="end"/>
        </w:r>
      </w:hyperlink>
    </w:p>
    <w:p w14:paraId="690F1889" w14:textId="387F5887"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62" w:history="1">
        <w:r w:rsidRPr="00DB1040">
          <w:rPr>
            <w:rStyle w:val="Hyperlink"/>
            <w:noProof/>
            <w:lang w:val="vi-VN"/>
          </w:rPr>
          <w:t>Hình 4.1 Kết quả truy vấn</w:t>
        </w:r>
        <w:r>
          <w:rPr>
            <w:noProof/>
            <w:webHidden/>
          </w:rPr>
          <w:tab/>
        </w:r>
        <w:r>
          <w:rPr>
            <w:noProof/>
            <w:webHidden/>
          </w:rPr>
          <w:fldChar w:fldCharType="begin"/>
        </w:r>
        <w:r>
          <w:rPr>
            <w:noProof/>
            <w:webHidden/>
          </w:rPr>
          <w:instrText xml:space="preserve"> PAGEREF _Toc186269162 \h </w:instrText>
        </w:r>
        <w:r>
          <w:rPr>
            <w:noProof/>
            <w:webHidden/>
          </w:rPr>
        </w:r>
        <w:r>
          <w:rPr>
            <w:noProof/>
            <w:webHidden/>
          </w:rPr>
          <w:fldChar w:fldCharType="separate"/>
        </w:r>
        <w:r w:rsidR="00B96FE3">
          <w:rPr>
            <w:noProof/>
            <w:webHidden/>
          </w:rPr>
          <w:t>42</w:t>
        </w:r>
        <w:r>
          <w:rPr>
            <w:noProof/>
            <w:webHidden/>
          </w:rPr>
          <w:fldChar w:fldCharType="end"/>
        </w:r>
      </w:hyperlink>
    </w:p>
    <w:p w14:paraId="032D29DF" w14:textId="66EE2DF8"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63" w:history="1">
        <w:r w:rsidRPr="00DB1040">
          <w:rPr>
            <w:rStyle w:val="Hyperlink"/>
            <w:noProof/>
            <w:lang w:val="vi-VN"/>
          </w:rPr>
          <w:t>Hình 4.2 Kết quả truy vấn</w:t>
        </w:r>
        <w:r>
          <w:rPr>
            <w:noProof/>
            <w:webHidden/>
          </w:rPr>
          <w:tab/>
        </w:r>
        <w:r>
          <w:rPr>
            <w:noProof/>
            <w:webHidden/>
          </w:rPr>
          <w:fldChar w:fldCharType="begin"/>
        </w:r>
        <w:r>
          <w:rPr>
            <w:noProof/>
            <w:webHidden/>
          </w:rPr>
          <w:instrText xml:space="preserve"> PAGEREF _Toc186269163 \h </w:instrText>
        </w:r>
        <w:r>
          <w:rPr>
            <w:noProof/>
            <w:webHidden/>
          </w:rPr>
        </w:r>
        <w:r>
          <w:rPr>
            <w:noProof/>
            <w:webHidden/>
          </w:rPr>
          <w:fldChar w:fldCharType="separate"/>
        </w:r>
        <w:r w:rsidR="00B96FE3">
          <w:rPr>
            <w:noProof/>
            <w:webHidden/>
          </w:rPr>
          <w:t>43</w:t>
        </w:r>
        <w:r>
          <w:rPr>
            <w:noProof/>
            <w:webHidden/>
          </w:rPr>
          <w:fldChar w:fldCharType="end"/>
        </w:r>
      </w:hyperlink>
    </w:p>
    <w:p w14:paraId="76AC0B47" w14:textId="28B6B892"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64" w:history="1">
        <w:r w:rsidRPr="00DB1040">
          <w:rPr>
            <w:rStyle w:val="Hyperlink"/>
            <w:noProof/>
            <w:lang w:val="vi-VN"/>
          </w:rPr>
          <w:t>Hình 4.3 Kết quả truy vấn</w:t>
        </w:r>
        <w:r>
          <w:rPr>
            <w:noProof/>
            <w:webHidden/>
          </w:rPr>
          <w:tab/>
        </w:r>
        <w:r>
          <w:rPr>
            <w:noProof/>
            <w:webHidden/>
          </w:rPr>
          <w:fldChar w:fldCharType="begin"/>
        </w:r>
        <w:r>
          <w:rPr>
            <w:noProof/>
            <w:webHidden/>
          </w:rPr>
          <w:instrText xml:space="preserve"> PAGEREF _Toc186269164 \h </w:instrText>
        </w:r>
        <w:r>
          <w:rPr>
            <w:noProof/>
            <w:webHidden/>
          </w:rPr>
        </w:r>
        <w:r>
          <w:rPr>
            <w:noProof/>
            <w:webHidden/>
          </w:rPr>
          <w:fldChar w:fldCharType="separate"/>
        </w:r>
        <w:r w:rsidR="00B96FE3">
          <w:rPr>
            <w:noProof/>
            <w:webHidden/>
          </w:rPr>
          <w:t>44</w:t>
        </w:r>
        <w:r>
          <w:rPr>
            <w:noProof/>
            <w:webHidden/>
          </w:rPr>
          <w:fldChar w:fldCharType="end"/>
        </w:r>
      </w:hyperlink>
    </w:p>
    <w:p w14:paraId="413996A2" w14:textId="3F1368D2"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65" w:history="1">
        <w:r w:rsidRPr="00DB1040">
          <w:rPr>
            <w:rStyle w:val="Hyperlink"/>
            <w:noProof/>
            <w:lang w:val="vi-VN"/>
          </w:rPr>
          <w:t>Hình 4.4 Kết quả truy vấn</w:t>
        </w:r>
        <w:r>
          <w:rPr>
            <w:noProof/>
            <w:webHidden/>
          </w:rPr>
          <w:tab/>
        </w:r>
        <w:r>
          <w:rPr>
            <w:noProof/>
            <w:webHidden/>
          </w:rPr>
          <w:fldChar w:fldCharType="begin"/>
        </w:r>
        <w:r>
          <w:rPr>
            <w:noProof/>
            <w:webHidden/>
          </w:rPr>
          <w:instrText xml:space="preserve"> PAGEREF _Toc186269165 \h </w:instrText>
        </w:r>
        <w:r>
          <w:rPr>
            <w:noProof/>
            <w:webHidden/>
          </w:rPr>
        </w:r>
        <w:r>
          <w:rPr>
            <w:noProof/>
            <w:webHidden/>
          </w:rPr>
          <w:fldChar w:fldCharType="separate"/>
        </w:r>
        <w:r w:rsidR="00B96FE3">
          <w:rPr>
            <w:noProof/>
            <w:webHidden/>
          </w:rPr>
          <w:t>45</w:t>
        </w:r>
        <w:r>
          <w:rPr>
            <w:noProof/>
            <w:webHidden/>
          </w:rPr>
          <w:fldChar w:fldCharType="end"/>
        </w:r>
      </w:hyperlink>
    </w:p>
    <w:p w14:paraId="5954AEB9" w14:textId="02647E42"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66" w:history="1">
        <w:r w:rsidRPr="00DB1040">
          <w:rPr>
            <w:rStyle w:val="Hyperlink"/>
            <w:noProof/>
            <w:lang w:val="vi-VN"/>
          </w:rPr>
          <w:t>Hình 4.5 Kết quả truy vấn</w:t>
        </w:r>
        <w:r>
          <w:rPr>
            <w:noProof/>
            <w:webHidden/>
          </w:rPr>
          <w:tab/>
        </w:r>
        <w:r>
          <w:rPr>
            <w:noProof/>
            <w:webHidden/>
          </w:rPr>
          <w:fldChar w:fldCharType="begin"/>
        </w:r>
        <w:r>
          <w:rPr>
            <w:noProof/>
            <w:webHidden/>
          </w:rPr>
          <w:instrText xml:space="preserve"> PAGEREF _Toc186269166 \h </w:instrText>
        </w:r>
        <w:r>
          <w:rPr>
            <w:noProof/>
            <w:webHidden/>
          </w:rPr>
        </w:r>
        <w:r>
          <w:rPr>
            <w:noProof/>
            <w:webHidden/>
          </w:rPr>
          <w:fldChar w:fldCharType="separate"/>
        </w:r>
        <w:r w:rsidR="00B96FE3">
          <w:rPr>
            <w:noProof/>
            <w:webHidden/>
          </w:rPr>
          <w:t>46</w:t>
        </w:r>
        <w:r>
          <w:rPr>
            <w:noProof/>
            <w:webHidden/>
          </w:rPr>
          <w:fldChar w:fldCharType="end"/>
        </w:r>
      </w:hyperlink>
    </w:p>
    <w:p w14:paraId="20BFE24D" w14:textId="5E0C3AF2"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67" w:history="1">
        <w:r w:rsidRPr="00DB1040">
          <w:rPr>
            <w:rStyle w:val="Hyperlink"/>
            <w:noProof/>
            <w:lang w:val="vi-VN"/>
          </w:rPr>
          <w:t>Hình 4.6 Kết quả truy vấn</w:t>
        </w:r>
        <w:r>
          <w:rPr>
            <w:noProof/>
            <w:webHidden/>
          </w:rPr>
          <w:tab/>
        </w:r>
        <w:r>
          <w:rPr>
            <w:noProof/>
            <w:webHidden/>
          </w:rPr>
          <w:fldChar w:fldCharType="begin"/>
        </w:r>
        <w:r>
          <w:rPr>
            <w:noProof/>
            <w:webHidden/>
          </w:rPr>
          <w:instrText xml:space="preserve"> PAGEREF _Toc186269167 \h </w:instrText>
        </w:r>
        <w:r>
          <w:rPr>
            <w:noProof/>
            <w:webHidden/>
          </w:rPr>
        </w:r>
        <w:r>
          <w:rPr>
            <w:noProof/>
            <w:webHidden/>
          </w:rPr>
          <w:fldChar w:fldCharType="separate"/>
        </w:r>
        <w:r w:rsidR="00B96FE3">
          <w:rPr>
            <w:noProof/>
            <w:webHidden/>
          </w:rPr>
          <w:t>47</w:t>
        </w:r>
        <w:r>
          <w:rPr>
            <w:noProof/>
            <w:webHidden/>
          </w:rPr>
          <w:fldChar w:fldCharType="end"/>
        </w:r>
      </w:hyperlink>
    </w:p>
    <w:p w14:paraId="7C595772" w14:textId="6E4727EA"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68" w:history="1">
        <w:r w:rsidRPr="00DB1040">
          <w:rPr>
            <w:rStyle w:val="Hyperlink"/>
            <w:noProof/>
            <w:lang w:val="vi-VN"/>
          </w:rPr>
          <w:t>Hình 4.7 Kết quả truy vấn</w:t>
        </w:r>
        <w:r>
          <w:rPr>
            <w:noProof/>
            <w:webHidden/>
          </w:rPr>
          <w:tab/>
        </w:r>
        <w:r>
          <w:rPr>
            <w:noProof/>
            <w:webHidden/>
          </w:rPr>
          <w:fldChar w:fldCharType="begin"/>
        </w:r>
        <w:r>
          <w:rPr>
            <w:noProof/>
            <w:webHidden/>
          </w:rPr>
          <w:instrText xml:space="preserve"> PAGEREF _Toc186269168 \h </w:instrText>
        </w:r>
        <w:r>
          <w:rPr>
            <w:noProof/>
            <w:webHidden/>
          </w:rPr>
        </w:r>
        <w:r>
          <w:rPr>
            <w:noProof/>
            <w:webHidden/>
          </w:rPr>
          <w:fldChar w:fldCharType="separate"/>
        </w:r>
        <w:r w:rsidR="00B96FE3">
          <w:rPr>
            <w:noProof/>
            <w:webHidden/>
          </w:rPr>
          <w:t>48</w:t>
        </w:r>
        <w:r>
          <w:rPr>
            <w:noProof/>
            <w:webHidden/>
          </w:rPr>
          <w:fldChar w:fldCharType="end"/>
        </w:r>
      </w:hyperlink>
    </w:p>
    <w:p w14:paraId="0A7CA874" w14:textId="54F8F285"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69" w:history="1">
        <w:r w:rsidRPr="00DB1040">
          <w:rPr>
            <w:rStyle w:val="Hyperlink"/>
            <w:noProof/>
            <w:lang w:val="vi-VN"/>
          </w:rPr>
          <w:t>Hình 1 Hướng dẫn cài Sql Server</w:t>
        </w:r>
        <w:r>
          <w:rPr>
            <w:noProof/>
            <w:webHidden/>
          </w:rPr>
          <w:tab/>
        </w:r>
        <w:r>
          <w:rPr>
            <w:noProof/>
            <w:webHidden/>
          </w:rPr>
          <w:fldChar w:fldCharType="begin"/>
        </w:r>
        <w:r>
          <w:rPr>
            <w:noProof/>
            <w:webHidden/>
          </w:rPr>
          <w:instrText xml:space="preserve"> PAGEREF _Toc186269169 \h </w:instrText>
        </w:r>
        <w:r>
          <w:rPr>
            <w:noProof/>
            <w:webHidden/>
          </w:rPr>
        </w:r>
        <w:r>
          <w:rPr>
            <w:noProof/>
            <w:webHidden/>
          </w:rPr>
          <w:fldChar w:fldCharType="separate"/>
        </w:r>
        <w:r w:rsidR="00B96FE3">
          <w:rPr>
            <w:noProof/>
            <w:webHidden/>
          </w:rPr>
          <w:t>52</w:t>
        </w:r>
        <w:r>
          <w:rPr>
            <w:noProof/>
            <w:webHidden/>
          </w:rPr>
          <w:fldChar w:fldCharType="end"/>
        </w:r>
      </w:hyperlink>
    </w:p>
    <w:p w14:paraId="6B571D50" w14:textId="62AEE701"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70" w:history="1">
        <w:r w:rsidRPr="00DB1040">
          <w:rPr>
            <w:rStyle w:val="Hyperlink"/>
            <w:noProof/>
            <w:lang w:val="vi-VN"/>
          </w:rPr>
          <w:t>Hình 2 Hướng dẫn cài Sql Server</w:t>
        </w:r>
        <w:r>
          <w:rPr>
            <w:noProof/>
            <w:webHidden/>
          </w:rPr>
          <w:tab/>
        </w:r>
        <w:r>
          <w:rPr>
            <w:noProof/>
            <w:webHidden/>
          </w:rPr>
          <w:fldChar w:fldCharType="begin"/>
        </w:r>
        <w:r>
          <w:rPr>
            <w:noProof/>
            <w:webHidden/>
          </w:rPr>
          <w:instrText xml:space="preserve"> PAGEREF _Toc186269170 \h </w:instrText>
        </w:r>
        <w:r>
          <w:rPr>
            <w:noProof/>
            <w:webHidden/>
          </w:rPr>
        </w:r>
        <w:r>
          <w:rPr>
            <w:noProof/>
            <w:webHidden/>
          </w:rPr>
          <w:fldChar w:fldCharType="separate"/>
        </w:r>
        <w:r w:rsidR="00B96FE3">
          <w:rPr>
            <w:noProof/>
            <w:webHidden/>
          </w:rPr>
          <w:t>52</w:t>
        </w:r>
        <w:r>
          <w:rPr>
            <w:noProof/>
            <w:webHidden/>
          </w:rPr>
          <w:fldChar w:fldCharType="end"/>
        </w:r>
      </w:hyperlink>
    </w:p>
    <w:p w14:paraId="080C8897" w14:textId="5543D22D"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71" w:history="1">
        <w:r w:rsidRPr="00DB1040">
          <w:rPr>
            <w:rStyle w:val="Hyperlink"/>
            <w:noProof/>
          </w:rPr>
          <w:t>Hình 3</w:t>
        </w:r>
        <w:r w:rsidRPr="00DB1040">
          <w:rPr>
            <w:rStyle w:val="Hyperlink"/>
            <w:noProof/>
            <w:lang w:val="vi-VN"/>
          </w:rPr>
          <w:t xml:space="preserve"> Hướng dẫn cài Sql Server</w:t>
        </w:r>
        <w:r>
          <w:rPr>
            <w:noProof/>
            <w:webHidden/>
          </w:rPr>
          <w:tab/>
        </w:r>
        <w:r>
          <w:rPr>
            <w:noProof/>
            <w:webHidden/>
          </w:rPr>
          <w:fldChar w:fldCharType="begin"/>
        </w:r>
        <w:r>
          <w:rPr>
            <w:noProof/>
            <w:webHidden/>
          </w:rPr>
          <w:instrText xml:space="preserve"> PAGEREF _Toc186269171 \h </w:instrText>
        </w:r>
        <w:r>
          <w:rPr>
            <w:noProof/>
            <w:webHidden/>
          </w:rPr>
        </w:r>
        <w:r>
          <w:rPr>
            <w:noProof/>
            <w:webHidden/>
          </w:rPr>
          <w:fldChar w:fldCharType="separate"/>
        </w:r>
        <w:r w:rsidR="00B96FE3">
          <w:rPr>
            <w:noProof/>
            <w:webHidden/>
          </w:rPr>
          <w:t>53</w:t>
        </w:r>
        <w:r>
          <w:rPr>
            <w:noProof/>
            <w:webHidden/>
          </w:rPr>
          <w:fldChar w:fldCharType="end"/>
        </w:r>
      </w:hyperlink>
    </w:p>
    <w:p w14:paraId="63E0CC84" w14:textId="0F98743F"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72" w:history="1">
        <w:r w:rsidRPr="00DB1040">
          <w:rPr>
            <w:rStyle w:val="Hyperlink"/>
            <w:noProof/>
          </w:rPr>
          <w:t>Hình 4</w:t>
        </w:r>
        <w:r w:rsidRPr="00DB1040">
          <w:rPr>
            <w:rStyle w:val="Hyperlink"/>
            <w:noProof/>
            <w:lang w:val="vi-VN"/>
          </w:rPr>
          <w:t xml:space="preserve"> Hướng </w:t>
        </w:r>
        <w:r w:rsidRPr="00DB1040">
          <w:rPr>
            <w:rStyle w:val="Hyperlink"/>
            <w:noProof/>
          </w:rPr>
          <w:t>dẫn</w:t>
        </w:r>
        <w:r w:rsidRPr="00DB1040">
          <w:rPr>
            <w:rStyle w:val="Hyperlink"/>
            <w:noProof/>
            <w:lang w:val="vi-VN"/>
          </w:rPr>
          <w:t xml:space="preserve"> cài Sql Server</w:t>
        </w:r>
        <w:r>
          <w:rPr>
            <w:noProof/>
            <w:webHidden/>
          </w:rPr>
          <w:tab/>
        </w:r>
        <w:r>
          <w:rPr>
            <w:noProof/>
            <w:webHidden/>
          </w:rPr>
          <w:fldChar w:fldCharType="begin"/>
        </w:r>
        <w:r>
          <w:rPr>
            <w:noProof/>
            <w:webHidden/>
          </w:rPr>
          <w:instrText xml:space="preserve"> PAGEREF _Toc186269172 \h </w:instrText>
        </w:r>
        <w:r>
          <w:rPr>
            <w:noProof/>
            <w:webHidden/>
          </w:rPr>
        </w:r>
        <w:r>
          <w:rPr>
            <w:noProof/>
            <w:webHidden/>
          </w:rPr>
          <w:fldChar w:fldCharType="separate"/>
        </w:r>
        <w:r w:rsidR="00B96FE3">
          <w:rPr>
            <w:noProof/>
            <w:webHidden/>
          </w:rPr>
          <w:t>53</w:t>
        </w:r>
        <w:r>
          <w:rPr>
            <w:noProof/>
            <w:webHidden/>
          </w:rPr>
          <w:fldChar w:fldCharType="end"/>
        </w:r>
      </w:hyperlink>
    </w:p>
    <w:p w14:paraId="4212BE9E" w14:textId="1414269D"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73" w:history="1">
        <w:r w:rsidRPr="00DB1040">
          <w:rPr>
            <w:rStyle w:val="Hyperlink"/>
            <w:noProof/>
          </w:rPr>
          <w:t>Hình 5</w:t>
        </w:r>
        <w:r w:rsidRPr="00DB1040">
          <w:rPr>
            <w:rStyle w:val="Hyperlink"/>
            <w:noProof/>
            <w:lang w:val="vi-VN"/>
          </w:rPr>
          <w:t xml:space="preserve"> Hướng dẫn cài Sql Server</w:t>
        </w:r>
        <w:r>
          <w:rPr>
            <w:noProof/>
            <w:webHidden/>
          </w:rPr>
          <w:tab/>
        </w:r>
        <w:r>
          <w:rPr>
            <w:noProof/>
            <w:webHidden/>
          </w:rPr>
          <w:fldChar w:fldCharType="begin"/>
        </w:r>
        <w:r>
          <w:rPr>
            <w:noProof/>
            <w:webHidden/>
          </w:rPr>
          <w:instrText xml:space="preserve"> PAGEREF _Toc186269173 \h </w:instrText>
        </w:r>
        <w:r>
          <w:rPr>
            <w:noProof/>
            <w:webHidden/>
          </w:rPr>
        </w:r>
        <w:r>
          <w:rPr>
            <w:noProof/>
            <w:webHidden/>
          </w:rPr>
          <w:fldChar w:fldCharType="separate"/>
        </w:r>
        <w:r w:rsidR="00B96FE3">
          <w:rPr>
            <w:noProof/>
            <w:webHidden/>
          </w:rPr>
          <w:t>53</w:t>
        </w:r>
        <w:r>
          <w:rPr>
            <w:noProof/>
            <w:webHidden/>
          </w:rPr>
          <w:fldChar w:fldCharType="end"/>
        </w:r>
      </w:hyperlink>
    </w:p>
    <w:p w14:paraId="642784FE" w14:textId="595D31E0"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74" w:history="1">
        <w:r w:rsidRPr="00DB1040">
          <w:rPr>
            <w:rStyle w:val="Hyperlink"/>
            <w:noProof/>
          </w:rPr>
          <w:t>Hình 6</w:t>
        </w:r>
        <w:r w:rsidRPr="00DB1040">
          <w:rPr>
            <w:rStyle w:val="Hyperlink"/>
            <w:noProof/>
            <w:lang w:val="vi-VN"/>
          </w:rPr>
          <w:t xml:space="preserve"> Hướng dẫn cài Sql Server</w:t>
        </w:r>
        <w:r>
          <w:rPr>
            <w:noProof/>
            <w:webHidden/>
          </w:rPr>
          <w:tab/>
        </w:r>
        <w:r>
          <w:rPr>
            <w:noProof/>
            <w:webHidden/>
          </w:rPr>
          <w:fldChar w:fldCharType="begin"/>
        </w:r>
        <w:r>
          <w:rPr>
            <w:noProof/>
            <w:webHidden/>
          </w:rPr>
          <w:instrText xml:space="preserve"> PAGEREF _Toc186269174 \h </w:instrText>
        </w:r>
        <w:r>
          <w:rPr>
            <w:noProof/>
            <w:webHidden/>
          </w:rPr>
        </w:r>
        <w:r>
          <w:rPr>
            <w:noProof/>
            <w:webHidden/>
          </w:rPr>
          <w:fldChar w:fldCharType="separate"/>
        </w:r>
        <w:r w:rsidR="00B96FE3">
          <w:rPr>
            <w:noProof/>
            <w:webHidden/>
          </w:rPr>
          <w:t>54</w:t>
        </w:r>
        <w:r>
          <w:rPr>
            <w:noProof/>
            <w:webHidden/>
          </w:rPr>
          <w:fldChar w:fldCharType="end"/>
        </w:r>
      </w:hyperlink>
    </w:p>
    <w:p w14:paraId="5B25FD0E" w14:textId="68B2FF0B"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75" w:history="1">
        <w:r w:rsidRPr="00DB1040">
          <w:rPr>
            <w:rStyle w:val="Hyperlink"/>
            <w:noProof/>
          </w:rPr>
          <w:t>Hình 7</w:t>
        </w:r>
        <w:r w:rsidRPr="00DB1040">
          <w:rPr>
            <w:rStyle w:val="Hyperlink"/>
            <w:noProof/>
            <w:lang w:val="vi-VN"/>
          </w:rPr>
          <w:t xml:space="preserve"> Hướng dẫn cài Sql Server</w:t>
        </w:r>
        <w:r>
          <w:rPr>
            <w:noProof/>
            <w:webHidden/>
          </w:rPr>
          <w:tab/>
        </w:r>
        <w:r>
          <w:rPr>
            <w:noProof/>
            <w:webHidden/>
          </w:rPr>
          <w:fldChar w:fldCharType="begin"/>
        </w:r>
        <w:r>
          <w:rPr>
            <w:noProof/>
            <w:webHidden/>
          </w:rPr>
          <w:instrText xml:space="preserve"> PAGEREF _Toc186269175 \h </w:instrText>
        </w:r>
        <w:r>
          <w:rPr>
            <w:noProof/>
            <w:webHidden/>
          </w:rPr>
        </w:r>
        <w:r>
          <w:rPr>
            <w:noProof/>
            <w:webHidden/>
          </w:rPr>
          <w:fldChar w:fldCharType="separate"/>
        </w:r>
        <w:r w:rsidR="00B96FE3">
          <w:rPr>
            <w:noProof/>
            <w:webHidden/>
          </w:rPr>
          <w:t>54</w:t>
        </w:r>
        <w:r>
          <w:rPr>
            <w:noProof/>
            <w:webHidden/>
          </w:rPr>
          <w:fldChar w:fldCharType="end"/>
        </w:r>
      </w:hyperlink>
    </w:p>
    <w:p w14:paraId="5B69FACB" w14:textId="3393AC58"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76" w:history="1">
        <w:r w:rsidRPr="00DB1040">
          <w:rPr>
            <w:rStyle w:val="Hyperlink"/>
            <w:noProof/>
          </w:rPr>
          <w:t>Hình 8</w:t>
        </w:r>
        <w:r w:rsidRPr="00DB1040">
          <w:rPr>
            <w:rStyle w:val="Hyperlink"/>
            <w:noProof/>
            <w:lang w:val="vi-VN"/>
          </w:rPr>
          <w:t xml:space="preserve"> Hướng dẫn cài Sql Server</w:t>
        </w:r>
        <w:r>
          <w:rPr>
            <w:noProof/>
            <w:webHidden/>
          </w:rPr>
          <w:tab/>
        </w:r>
        <w:r>
          <w:rPr>
            <w:noProof/>
            <w:webHidden/>
          </w:rPr>
          <w:fldChar w:fldCharType="begin"/>
        </w:r>
        <w:r>
          <w:rPr>
            <w:noProof/>
            <w:webHidden/>
          </w:rPr>
          <w:instrText xml:space="preserve"> PAGEREF _Toc186269176 \h </w:instrText>
        </w:r>
        <w:r>
          <w:rPr>
            <w:noProof/>
            <w:webHidden/>
          </w:rPr>
        </w:r>
        <w:r>
          <w:rPr>
            <w:noProof/>
            <w:webHidden/>
          </w:rPr>
          <w:fldChar w:fldCharType="separate"/>
        </w:r>
        <w:r w:rsidR="00B96FE3">
          <w:rPr>
            <w:noProof/>
            <w:webHidden/>
          </w:rPr>
          <w:t>55</w:t>
        </w:r>
        <w:r>
          <w:rPr>
            <w:noProof/>
            <w:webHidden/>
          </w:rPr>
          <w:fldChar w:fldCharType="end"/>
        </w:r>
      </w:hyperlink>
    </w:p>
    <w:p w14:paraId="0BC72F7E" w14:textId="28CB748C"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77" w:history="1">
        <w:r w:rsidRPr="00DB1040">
          <w:rPr>
            <w:rStyle w:val="Hyperlink"/>
            <w:noProof/>
          </w:rPr>
          <w:t>Hình 9</w:t>
        </w:r>
        <w:r w:rsidRPr="00DB1040">
          <w:rPr>
            <w:rStyle w:val="Hyperlink"/>
            <w:noProof/>
            <w:lang w:val="vi-VN"/>
          </w:rPr>
          <w:t xml:space="preserve"> Hướng </w:t>
        </w:r>
        <w:r w:rsidRPr="00DB1040">
          <w:rPr>
            <w:rStyle w:val="Hyperlink"/>
            <w:noProof/>
          </w:rPr>
          <w:t>dẫn</w:t>
        </w:r>
        <w:r w:rsidRPr="00DB1040">
          <w:rPr>
            <w:rStyle w:val="Hyperlink"/>
            <w:noProof/>
            <w:lang w:val="vi-VN"/>
          </w:rPr>
          <w:t xml:space="preserve"> cài Sql Server</w:t>
        </w:r>
        <w:r>
          <w:rPr>
            <w:noProof/>
            <w:webHidden/>
          </w:rPr>
          <w:tab/>
        </w:r>
        <w:r>
          <w:rPr>
            <w:noProof/>
            <w:webHidden/>
          </w:rPr>
          <w:fldChar w:fldCharType="begin"/>
        </w:r>
        <w:r>
          <w:rPr>
            <w:noProof/>
            <w:webHidden/>
          </w:rPr>
          <w:instrText xml:space="preserve"> PAGEREF _Toc186269177 \h </w:instrText>
        </w:r>
        <w:r>
          <w:rPr>
            <w:noProof/>
            <w:webHidden/>
          </w:rPr>
        </w:r>
        <w:r>
          <w:rPr>
            <w:noProof/>
            <w:webHidden/>
          </w:rPr>
          <w:fldChar w:fldCharType="separate"/>
        </w:r>
        <w:r w:rsidR="00B96FE3">
          <w:rPr>
            <w:noProof/>
            <w:webHidden/>
          </w:rPr>
          <w:t>55</w:t>
        </w:r>
        <w:r>
          <w:rPr>
            <w:noProof/>
            <w:webHidden/>
          </w:rPr>
          <w:fldChar w:fldCharType="end"/>
        </w:r>
      </w:hyperlink>
    </w:p>
    <w:p w14:paraId="73759DE8" w14:textId="4182DCC6"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78" w:history="1">
        <w:r w:rsidRPr="00DB1040">
          <w:rPr>
            <w:rStyle w:val="Hyperlink"/>
            <w:noProof/>
          </w:rPr>
          <w:t>Hình 10</w:t>
        </w:r>
        <w:r w:rsidRPr="00DB1040">
          <w:rPr>
            <w:rStyle w:val="Hyperlink"/>
            <w:noProof/>
            <w:lang w:val="vi-VN"/>
          </w:rPr>
          <w:t xml:space="preserve"> Hướng dẫn cài </w:t>
        </w:r>
        <w:r w:rsidRPr="00DB1040">
          <w:rPr>
            <w:rStyle w:val="Hyperlink"/>
            <w:noProof/>
          </w:rPr>
          <w:t>Sql</w:t>
        </w:r>
        <w:r w:rsidRPr="00DB1040">
          <w:rPr>
            <w:rStyle w:val="Hyperlink"/>
            <w:noProof/>
            <w:lang w:val="vi-VN"/>
          </w:rPr>
          <w:t xml:space="preserve"> Server</w:t>
        </w:r>
        <w:r>
          <w:rPr>
            <w:noProof/>
            <w:webHidden/>
          </w:rPr>
          <w:tab/>
        </w:r>
        <w:r>
          <w:rPr>
            <w:noProof/>
            <w:webHidden/>
          </w:rPr>
          <w:fldChar w:fldCharType="begin"/>
        </w:r>
        <w:r>
          <w:rPr>
            <w:noProof/>
            <w:webHidden/>
          </w:rPr>
          <w:instrText xml:space="preserve"> PAGEREF _Toc186269178 \h </w:instrText>
        </w:r>
        <w:r>
          <w:rPr>
            <w:noProof/>
            <w:webHidden/>
          </w:rPr>
        </w:r>
        <w:r>
          <w:rPr>
            <w:noProof/>
            <w:webHidden/>
          </w:rPr>
          <w:fldChar w:fldCharType="separate"/>
        </w:r>
        <w:r w:rsidR="00B96FE3">
          <w:rPr>
            <w:noProof/>
            <w:webHidden/>
          </w:rPr>
          <w:t>55</w:t>
        </w:r>
        <w:r>
          <w:rPr>
            <w:noProof/>
            <w:webHidden/>
          </w:rPr>
          <w:fldChar w:fldCharType="end"/>
        </w:r>
      </w:hyperlink>
    </w:p>
    <w:p w14:paraId="0237C2C6" w14:textId="77633CCF"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79" w:history="1">
        <w:r w:rsidRPr="00DB1040">
          <w:rPr>
            <w:rStyle w:val="Hyperlink"/>
            <w:noProof/>
          </w:rPr>
          <w:t>Hình 11</w:t>
        </w:r>
        <w:r w:rsidRPr="00DB1040">
          <w:rPr>
            <w:rStyle w:val="Hyperlink"/>
            <w:noProof/>
            <w:lang w:val="vi-VN"/>
          </w:rPr>
          <w:t xml:space="preserve"> Hướng dẫn cài Sql Server</w:t>
        </w:r>
        <w:r>
          <w:rPr>
            <w:noProof/>
            <w:webHidden/>
          </w:rPr>
          <w:tab/>
        </w:r>
        <w:r>
          <w:rPr>
            <w:noProof/>
            <w:webHidden/>
          </w:rPr>
          <w:fldChar w:fldCharType="begin"/>
        </w:r>
        <w:r>
          <w:rPr>
            <w:noProof/>
            <w:webHidden/>
          </w:rPr>
          <w:instrText xml:space="preserve"> PAGEREF _Toc186269179 \h </w:instrText>
        </w:r>
        <w:r>
          <w:rPr>
            <w:noProof/>
            <w:webHidden/>
          </w:rPr>
        </w:r>
        <w:r>
          <w:rPr>
            <w:noProof/>
            <w:webHidden/>
          </w:rPr>
          <w:fldChar w:fldCharType="separate"/>
        </w:r>
        <w:r w:rsidR="00B96FE3">
          <w:rPr>
            <w:noProof/>
            <w:webHidden/>
          </w:rPr>
          <w:t>56</w:t>
        </w:r>
        <w:r>
          <w:rPr>
            <w:noProof/>
            <w:webHidden/>
          </w:rPr>
          <w:fldChar w:fldCharType="end"/>
        </w:r>
      </w:hyperlink>
    </w:p>
    <w:p w14:paraId="050C8AFA" w14:textId="3037D237" w:rsidR="00DA2AE5" w:rsidRDefault="00252ED2" w:rsidP="0031012B">
      <w:pPr>
        <w:pStyle w:val="Heading1"/>
        <w:numPr>
          <w:ilvl w:val="0"/>
          <w:numId w:val="0"/>
        </w:numPr>
        <w:ind w:left="432"/>
        <w:rPr>
          <w:lang w:val="vi-VN"/>
        </w:rPr>
      </w:pPr>
      <w:r>
        <w:fldChar w:fldCharType="end"/>
      </w:r>
    </w:p>
    <w:p w14:paraId="1ABB4EA4" w14:textId="77777777" w:rsidR="00DA2AE5" w:rsidRDefault="00DA2AE5" w:rsidP="0031012B">
      <w:pPr>
        <w:pStyle w:val="Heading1"/>
        <w:numPr>
          <w:ilvl w:val="0"/>
          <w:numId w:val="0"/>
        </w:numPr>
        <w:ind w:left="432"/>
        <w:rPr>
          <w:lang w:val="vi-VN"/>
        </w:rPr>
      </w:pPr>
    </w:p>
    <w:p w14:paraId="79EEFB0E" w14:textId="77777777" w:rsidR="00DA2AE5" w:rsidRDefault="00DA2AE5" w:rsidP="0031012B">
      <w:pPr>
        <w:pStyle w:val="Heading1"/>
        <w:numPr>
          <w:ilvl w:val="0"/>
          <w:numId w:val="0"/>
        </w:numPr>
        <w:ind w:left="432"/>
        <w:rPr>
          <w:lang w:val="vi-VN"/>
        </w:rPr>
      </w:pPr>
    </w:p>
    <w:p w14:paraId="07FA850A" w14:textId="7FDA1F81" w:rsidR="003071A1" w:rsidRDefault="00CD7198" w:rsidP="004D1E93">
      <w:pPr>
        <w:pStyle w:val="Heading1"/>
        <w:numPr>
          <w:ilvl w:val="0"/>
          <w:numId w:val="0"/>
        </w:numPr>
        <w:ind w:left="432"/>
        <w:rPr>
          <w:lang w:val="vi-VN"/>
        </w:rPr>
      </w:pPr>
      <w:r w:rsidRPr="007E1507">
        <w:br w:type="page"/>
      </w:r>
      <w:bookmarkStart w:id="49" w:name="_Toc187207536"/>
      <w:r w:rsidRPr="007E1507">
        <w:lastRenderedPageBreak/>
        <w:t>DANH MỤC BẢNG BIỂU</w:t>
      </w:r>
      <w:bookmarkEnd w:id="49"/>
    </w:p>
    <w:p w14:paraId="4FB6C8BB" w14:textId="77777777" w:rsidR="004D1E93" w:rsidRPr="004D1E93" w:rsidRDefault="004D1E93" w:rsidP="004D1E93">
      <w:pPr>
        <w:rPr>
          <w:lang w:val="vi-VN" w:eastAsia="x-none"/>
        </w:rPr>
      </w:pPr>
    </w:p>
    <w:p w14:paraId="78100204" w14:textId="4398D5FF" w:rsidR="009E5D15" w:rsidRDefault="00DF1E1A" w:rsidP="00034CD6">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r>
        <w:rPr>
          <w:b/>
          <w:bCs/>
          <w:szCs w:val="26"/>
          <w:lang w:val="vi-VN"/>
        </w:rPr>
        <w:fldChar w:fldCharType="begin"/>
      </w:r>
      <w:r>
        <w:rPr>
          <w:b/>
          <w:bCs/>
          <w:szCs w:val="26"/>
          <w:lang w:val="vi-VN"/>
        </w:rPr>
        <w:instrText xml:space="preserve"> TOC \h \z \c "Bảng" </w:instrText>
      </w:r>
      <w:r>
        <w:rPr>
          <w:b/>
          <w:bCs/>
          <w:szCs w:val="26"/>
          <w:lang w:val="vi-VN"/>
        </w:rPr>
        <w:fldChar w:fldCharType="separate"/>
      </w:r>
      <w:hyperlink w:anchor="_Toc186269180" w:history="1">
        <w:r w:rsidR="009E5D15" w:rsidRPr="00456A32">
          <w:rPr>
            <w:rStyle w:val="Hyperlink"/>
            <w:noProof/>
            <w:lang w:val="vi-VN"/>
          </w:rPr>
          <w:t>Bảng 3.1 Mô tả bảng HOCHAM</w:t>
        </w:r>
        <w:r w:rsidR="009E5D15">
          <w:rPr>
            <w:noProof/>
            <w:webHidden/>
          </w:rPr>
          <w:tab/>
        </w:r>
        <w:r w:rsidR="009E5D15">
          <w:rPr>
            <w:noProof/>
            <w:webHidden/>
          </w:rPr>
          <w:fldChar w:fldCharType="begin"/>
        </w:r>
        <w:r w:rsidR="009E5D15">
          <w:rPr>
            <w:noProof/>
            <w:webHidden/>
          </w:rPr>
          <w:instrText xml:space="preserve"> PAGEREF _Toc186269180 \h </w:instrText>
        </w:r>
        <w:r w:rsidR="009E5D15">
          <w:rPr>
            <w:noProof/>
            <w:webHidden/>
          </w:rPr>
        </w:r>
        <w:r w:rsidR="009E5D15">
          <w:rPr>
            <w:noProof/>
            <w:webHidden/>
          </w:rPr>
          <w:fldChar w:fldCharType="separate"/>
        </w:r>
        <w:r w:rsidR="00B96FE3">
          <w:rPr>
            <w:noProof/>
            <w:webHidden/>
          </w:rPr>
          <w:t>19</w:t>
        </w:r>
        <w:r w:rsidR="009E5D15">
          <w:rPr>
            <w:noProof/>
            <w:webHidden/>
          </w:rPr>
          <w:fldChar w:fldCharType="end"/>
        </w:r>
      </w:hyperlink>
    </w:p>
    <w:p w14:paraId="192A40B4" w14:textId="65C4B60C"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81" w:history="1">
        <w:r w:rsidRPr="00456A32">
          <w:rPr>
            <w:rStyle w:val="Hyperlink"/>
            <w:noProof/>
            <w:lang w:val="vi-VN"/>
          </w:rPr>
          <w:t>Bảng 3.2 Mô tả bảng HOCVI</w:t>
        </w:r>
        <w:r>
          <w:rPr>
            <w:noProof/>
            <w:webHidden/>
          </w:rPr>
          <w:tab/>
        </w:r>
        <w:r>
          <w:rPr>
            <w:noProof/>
            <w:webHidden/>
          </w:rPr>
          <w:fldChar w:fldCharType="begin"/>
        </w:r>
        <w:r>
          <w:rPr>
            <w:noProof/>
            <w:webHidden/>
          </w:rPr>
          <w:instrText xml:space="preserve"> PAGEREF _Toc186269181 \h </w:instrText>
        </w:r>
        <w:r>
          <w:rPr>
            <w:noProof/>
            <w:webHidden/>
          </w:rPr>
        </w:r>
        <w:r>
          <w:rPr>
            <w:noProof/>
            <w:webHidden/>
          </w:rPr>
          <w:fldChar w:fldCharType="separate"/>
        </w:r>
        <w:r w:rsidR="00B96FE3">
          <w:rPr>
            <w:noProof/>
            <w:webHidden/>
          </w:rPr>
          <w:t>19</w:t>
        </w:r>
        <w:r>
          <w:rPr>
            <w:noProof/>
            <w:webHidden/>
          </w:rPr>
          <w:fldChar w:fldCharType="end"/>
        </w:r>
      </w:hyperlink>
    </w:p>
    <w:p w14:paraId="0500E694" w14:textId="0D1FCD8C"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82" w:history="1">
        <w:r w:rsidRPr="00456A32">
          <w:rPr>
            <w:rStyle w:val="Hyperlink"/>
            <w:noProof/>
            <w:lang w:val="vi-VN"/>
          </w:rPr>
          <w:t>Bảng 3.3 Mô tả bảng BENHVIEN</w:t>
        </w:r>
        <w:r>
          <w:rPr>
            <w:noProof/>
            <w:webHidden/>
          </w:rPr>
          <w:tab/>
        </w:r>
        <w:r>
          <w:rPr>
            <w:noProof/>
            <w:webHidden/>
          </w:rPr>
          <w:fldChar w:fldCharType="begin"/>
        </w:r>
        <w:r>
          <w:rPr>
            <w:noProof/>
            <w:webHidden/>
          </w:rPr>
          <w:instrText xml:space="preserve"> PAGEREF _Toc186269182 \h </w:instrText>
        </w:r>
        <w:r>
          <w:rPr>
            <w:noProof/>
            <w:webHidden/>
          </w:rPr>
        </w:r>
        <w:r>
          <w:rPr>
            <w:noProof/>
            <w:webHidden/>
          </w:rPr>
          <w:fldChar w:fldCharType="separate"/>
        </w:r>
        <w:r w:rsidR="00B96FE3">
          <w:rPr>
            <w:noProof/>
            <w:webHidden/>
          </w:rPr>
          <w:t>20</w:t>
        </w:r>
        <w:r>
          <w:rPr>
            <w:noProof/>
            <w:webHidden/>
          </w:rPr>
          <w:fldChar w:fldCharType="end"/>
        </w:r>
      </w:hyperlink>
    </w:p>
    <w:p w14:paraId="0E9A5D30" w14:textId="34F8D7B2"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83" w:history="1">
        <w:r w:rsidRPr="00456A32">
          <w:rPr>
            <w:rStyle w:val="Hyperlink"/>
            <w:noProof/>
            <w:lang w:val="vi-VN"/>
          </w:rPr>
          <w:t>Bảng 3.4 Mô tả bảng BENHVIEN</w:t>
        </w:r>
        <w:r>
          <w:rPr>
            <w:noProof/>
            <w:webHidden/>
          </w:rPr>
          <w:tab/>
        </w:r>
        <w:r>
          <w:rPr>
            <w:noProof/>
            <w:webHidden/>
          </w:rPr>
          <w:fldChar w:fldCharType="begin"/>
        </w:r>
        <w:r>
          <w:rPr>
            <w:noProof/>
            <w:webHidden/>
          </w:rPr>
          <w:instrText xml:space="preserve"> PAGEREF _Toc186269183 \h </w:instrText>
        </w:r>
        <w:r>
          <w:rPr>
            <w:noProof/>
            <w:webHidden/>
          </w:rPr>
        </w:r>
        <w:r>
          <w:rPr>
            <w:noProof/>
            <w:webHidden/>
          </w:rPr>
          <w:fldChar w:fldCharType="separate"/>
        </w:r>
        <w:r w:rsidR="00B96FE3">
          <w:rPr>
            <w:noProof/>
            <w:webHidden/>
          </w:rPr>
          <w:t>21</w:t>
        </w:r>
        <w:r>
          <w:rPr>
            <w:noProof/>
            <w:webHidden/>
          </w:rPr>
          <w:fldChar w:fldCharType="end"/>
        </w:r>
      </w:hyperlink>
    </w:p>
    <w:p w14:paraId="52F5AE5D" w14:textId="0B119F58"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84" w:history="1">
        <w:r w:rsidRPr="00456A32">
          <w:rPr>
            <w:rStyle w:val="Hyperlink"/>
            <w:noProof/>
            <w:lang w:val="vi-VN"/>
          </w:rPr>
          <w:t>Bảng 3.5 Mô tả bảng CHUYENKHOA</w:t>
        </w:r>
        <w:r>
          <w:rPr>
            <w:noProof/>
            <w:webHidden/>
          </w:rPr>
          <w:tab/>
        </w:r>
        <w:r>
          <w:rPr>
            <w:noProof/>
            <w:webHidden/>
          </w:rPr>
          <w:fldChar w:fldCharType="begin"/>
        </w:r>
        <w:r>
          <w:rPr>
            <w:noProof/>
            <w:webHidden/>
          </w:rPr>
          <w:instrText xml:space="preserve"> PAGEREF _Toc186269184 \h </w:instrText>
        </w:r>
        <w:r>
          <w:rPr>
            <w:noProof/>
            <w:webHidden/>
          </w:rPr>
        </w:r>
        <w:r>
          <w:rPr>
            <w:noProof/>
            <w:webHidden/>
          </w:rPr>
          <w:fldChar w:fldCharType="separate"/>
        </w:r>
        <w:r w:rsidR="00B96FE3">
          <w:rPr>
            <w:noProof/>
            <w:webHidden/>
          </w:rPr>
          <w:t>21</w:t>
        </w:r>
        <w:r>
          <w:rPr>
            <w:noProof/>
            <w:webHidden/>
          </w:rPr>
          <w:fldChar w:fldCharType="end"/>
        </w:r>
      </w:hyperlink>
    </w:p>
    <w:p w14:paraId="362EFAE8" w14:textId="1FEBCF87"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85" w:history="1">
        <w:r w:rsidRPr="00456A32">
          <w:rPr>
            <w:rStyle w:val="Hyperlink"/>
            <w:noProof/>
            <w:lang w:val="vi-VN"/>
          </w:rPr>
          <w:t>Bảng 3.6 Mô tả bảng PHONGKHAM</w:t>
        </w:r>
        <w:r>
          <w:rPr>
            <w:noProof/>
            <w:webHidden/>
          </w:rPr>
          <w:tab/>
        </w:r>
        <w:r>
          <w:rPr>
            <w:noProof/>
            <w:webHidden/>
          </w:rPr>
          <w:fldChar w:fldCharType="begin"/>
        </w:r>
        <w:r>
          <w:rPr>
            <w:noProof/>
            <w:webHidden/>
          </w:rPr>
          <w:instrText xml:space="preserve"> PAGEREF _Toc186269185 \h </w:instrText>
        </w:r>
        <w:r>
          <w:rPr>
            <w:noProof/>
            <w:webHidden/>
          </w:rPr>
        </w:r>
        <w:r>
          <w:rPr>
            <w:noProof/>
            <w:webHidden/>
          </w:rPr>
          <w:fldChar w:fldCharType="separate"/>
        </w:r>
        <w:r w:rsidR="00B96FE3">
          <w:rPr>
            <w:noProof/>
            <w:webHidden/>
          </w:rPr>
          <w:t>22</w:t>
        </w:r>
        <w:r>
          <w:rPr>
            <w:noProof/>
            <w:webHidden/>
          </w:rPr>
          <w:fldChar w:fldCharType="end"/>
        </w:r>
      </w:hyperlink>
    </w:p>
    <w:p w14:paraId="435C56F2" w14:textId="7483048B"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86" w:history="1">
        <w:r w:rsidRPr="00456A32">
          <w:rPr>
            <w:rStyle w:val="Hyperlink"/>
            <w:noProof/>
            <w:lang w:val="vi-VN"/>
          </w:rPr>
          <w:t>Bảng 3.7 Mô tả bảng BACSI</w:t>
        </w:r>
        <w:r>
          <w:rPr>
            <w:noProof/>
            <w:webHidden/>
          </w:rPr>
          <w:tab/>
        </w:r>
        <w:r>
          <w:rPr>
            <w:noProof/>
            <w:webHidden/>
          </w:rPr>
          <w:fldChar w:fldCharType="begin"/>
        </w:r>
        <w:r>
          <w:rPr>
            <w:noProof/>
            <w:webHidden/>
          </w:rPr>
          <w:instrText xml:space="preserve"> PAGEREF _Toc186269186 \h </w:instrText>
        </w:r>
        <w:r>
          <w:rPr>
            <w:noProof/>
            <w:webHidden/>
          </w:rPr>
        </w:r>
        <w:r>
          <w:rPr>
            <w:noProof/>
            <w:webHidden/>
          </w:rPr>
          <w:fldChar w:fldCharType="separate"/>
        </w:r>
        <w:r w:rsidR="00B96FE3">
          <w:rPr>
            <w:noProof/>
            <w:webHidden/>
          </w:rPr>
          <w:t>22</w:t>
        </w:r>
        <w:r>
          <w:rPr>
            <w:noProof/>
            <w:webHidden/>
          </w:rPr>
          <w:fldChar w:fldCharType="end"/>
        </w:r>
      </w:hyperlink>
    </w:p>
    <w:p w14:paraId="48805263" w14:textId="2AED01AC"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87" w:history="1">
        <w:r w:rsidRPr="00456A32">
          <w:rPr>
            <w:rStyle w:val="Hyperlink"/>
            <w:noProof/>
            <w:lang w:val="vi-VN"/>
          </w:rPr>
          <w:t>Bảng 3.8 Mô tả bảng DICHVU</w:t>
        </w:r>
        <w:r>
          <w:rPr>
            <w:noProof/>
            <w:webHidden/>
          </w:rPr>
          <w:tab/>
        </w:r>
        <w:r>
          <w:rPr>
            <w:noProof/>
            <w:webHidden/>
          </w:rPr>
          <w:fldChar w:fldCharType="begin"/>
        </w:r>
        <w:r>
          <w:rPr>
            <w:noProof/>
            <w:webHidden/>
          </w:rPr>
          <w:instrText xml:space="preserve"> PAGEREF _Toc186269187 \h </w:instrText>
        </w:r>
        <w:r>
          <w:rPr>
            <w:noProof/>
            <w:webHidden/>
          </w:rPr>
        </w:r>
        <w:r>
          <w:rPr>
            <w:noProof/>
            <w:webHidden/>
          </w:rPr>
          <w:fldChar w:fldCharType="separate"/>
        </w:r>
        <w:r w:rsidR="00B96FE3">
          <w:rPr>
            <w:noProof/>
            <w:webHidden/>
          </w:rPr>
          <w:t>23</w:t>
        </w:r>
        <w:r>
          <w:rPr>
            <w:noProof/>
            <w:webHidden/>
          </w:rPr>
          <w:fldChar w:fldCharType="end"/>
        </w:r>
      </w:hyperlink>
    </w:p>
    <w:p w14:paraId="7DE57CF3" w14:textId="1EABE23C"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88" w:history="1">
        <w:r w:rsidRPr="00456A32">
          <w:rPr>
            <w:rStyle w:val="Hyperlink"/>
            <w:noProof/>
            <w:lang w:val="vi-VN"/>
          </w:rPr>
          <w:t>Bảng 3.9 Mô tả bảng LICHKHAM</w:t>
        </w:r>
        <w:r>
          <w:rPr>
            <w:noProof/>
            <w:webHidden/>
          </w:rPr>
          <w:tab/>
        </w:r>
        <w:r>
          <w:rPr>
            <w:noProof/>
            <w:webHidden/>
          </w:rPr>
          <w:fldChar w:fldCharType="begin"/>
        </w:r>
        <w:r>
          <w:rPr>
            <w:noProof/>
            <w:webHidden/>
          </w:rPr>
          <w:instrText xml:space="preserve"> PAGEREF _Toc186269188 \h </w:instrText>
        </w:r>
        <w:r>
          <w:rPr>
            <w:noProof/>
            <w:webHidden/>
          </w:rPr>
        </w:r>
        <w:r>
          <w:rPr>
            <w:noProof/>
            <w:webHidden/>
          </w:rPr>
          <w:fldChar w:fldCharType="separate"/>
        </w:r>
        <w:r w:rsidR="00B96FE3">
          <w:rPr>
            <w:noProof/>
            <w:webHidden/>
          </w:rPr>
          <w:t>24</w:t>
        </w:r>
        <w:r>
          <w:rPr>
            <w:noProof/>
            <w:webHidden/>
          </w:rPr>
          <w:fldChar w:fldCharType="end"/>
        </w:r>
      </w:hyperlink>
    </w:p>
    <w:p w14:paraId="67F76013" w14:textId="45885185" w:rsidR="009E5D15" w:rsidRDefault="009E5D15">
      <w:pPr>
        <w:pStyle w:val="TableofFigures"/>
        <w:tabs>
          <w:tab w:val="right" w:leader="dot" w:pos="9062"/>
        </w:tabs>
        <w:rPr>
          <w:rFonts w:asciiTheme="minorHAnsi" w:eastAsiaTheme="minorEastAsia" w:hAnsiTheme="minorHAnsi" w:cstheme="minorBidi"/>
          <w:noProof/>
          <w:kern w:val="2"/>
          <w:sz w:val="22"/>
          <w:szCs w:val="22"/>
          <w:lang w:val="vi-VN" w:eastAsia="vi-VN"/>
          <w14:ligatures w14:val="standardContextual"/>
        </w:rPr>
      </w:pPr>
      <w:hyperlink w:anchor="_Toc186269189" w:history="1">
        <w:r w:rsidRPr="00456A32">
          <w:rPr>
            <w:rStyle w:val="Hyperlink"/>
            <w:noProof/>
          </w:rPr>
          <w:t>Bảng 3.10</w:t>
        </w:r>
        <w:r w:rsidRPr="00456A32">
          <w:rPr>
            <w:rStyle w:val="Hyperlink"/>
            <w:noProof/>
            <w:lang w:val="vi-VN"/>
          </w:rPr>
          <w:t xml:space="preserve"> Mô tả bảng DANGKY</w:t>
        </w:r>
        <w:r>
          <w:rPr>
            <w:noProof/>
            <w:webHidden/>
          </w:rPr>
          <w:tab/>
        </w:r>
        <w:r>
          <w:rPr>
            <w:noProof/>
            <w:webHidden/>
          </w:rPr>
          <w:fldChar w:fldCharType="begin"/>
        </w:r>
        <w:r>
          <w:rPr>
            <w:noProof/>
            <w:webHidden/>
          </w:rPr>
          <w:instrText xml:space="preserve"> PAGEREF _Toc186269189 \h </w:instrText>
        </w:r>
        <w:r>
          <w:rPr>
            <w:noProof/>
            <w:webHidden/>
          </w:rPr>
        </w:r>
        <w:r>
          <w:rPr>
            <w:noProof/>
            <w:webHidden/>
          </w:rPr>
          <w:fldChar w:fldCharType="separate"/>
        </w:r>
        <w:r w:rsidR="00B96FE3">
          <w:rPr>
            <w:noProof/>
            <w:webHidden/>
          </w:rPr>
          <w:t>25</w:t>
        </w:r>
        <w:r>
          <w:rPr>
            <w:noProof/>
            <w:webHidden/>
          </w:rPr>
          <w:fldChar w:fldCharType="end"/>
        </w:r>
      </w:hyperlink>
    </w:p>
    <w:p w14:paraId="2090F342" w14:textId="182DA507" w:rsidR="00DF1E1A" w:rsidRPr="007E1507" w:rsidRDefault="00DF1E1A" w:rsidP="007E16BB">
      <w:pPr>
        <w:spacing w:after="200" w:line="276" w:lineRule="auto"/>
        <w:rPr>
          <w:b/>
          <w:bCs/>
          <w:sz w:val="26"/>
          <w:szCs w:val="26"/>
          <w:lang w:val="vi-VN"/>
        </w:rPr>
        <w:sectPr w:rsidR="00DF1E1A" w:rsidRPr="007E1507" w:rsidSect="00B80374">
          <w:headerReference w:type="default" r:id="rId11"/>
          <w:footerReference w:type="even" r:id="rId12"/>
          <w:footerReference w:type="default" r:id="rId13"/>
          <w:pgSz w:w="11907" w:h="16840" w:code="9"/>
          <w:pgMar w:top="1134" w:right="1134" w:bottom="1134" w:left="1701" w:header="284" w:footer="579" w:gutter="0"/>
          <w:pgNumType w:fmt="lowerRoman" w:start="1"/>
          <w:cols w:space="720"/>
        </w:sectPr>
      </w:pPr>
      <w:r>
        <w:rPr>
          <w:b/>
          <w:bCs/>
          <w:sz w:val="26"/>
          <w:szCs w:val="26"/>
          <w:lang w:val="vi-VN"/>
        </w:rPr>
        <w:fldChar w:fldCharType="end"/>
      </w:r>
    </w:p>
    <w:p w14:paraId="73D1009E" w14:textId="1793B28A" w:rsidR="003071A1" w:rsidRPr="007E1507" w:rsidRDefault="003071A1" w:rsidP="005B7558">
      <w:pPr>
        <w:pStyle w:val="Heading1"/>
        <w:numPr>
          <w:ilvl w:val="0"/>
          <w:numId w:val="0"/>
        </w:numPr>
        <w:ind w:left="432"/>
      </w:pPr>
      <w:bookmarkStart w:id="50" w:name="_Toc181970085"/>
      <w:bookmarkStart w:id="51" w:name="_Toc181971733"/>
      <w:bookmarkStart w:id="52" w:name="_Toc181971920"/>
      <w:bookmarkStart w:id="53" w:name="_Toc187207537"/>
      <w:r w:rsidRPr="007E1507">
        <w:lastRenderedPageBreak/>
        <w:t>TÓM TẮT ĐỒ ÁN CƠ SỞ NGÀNH</w:t>
      </w:r>
      <w:bookmarkEnd w:id="50"/>
      <w:bookmarkEnd w:id="51"/>
      <w:bookmarkEnd w:id="52"/>
      <w:bookmarkEnd w:id="53"/>
    </w:p>
    <w:p w14:paraId="7172FCED" w14:textId="77777777" w:rsidR="00181ECE" w:rsidRPr="005148A2" w:rsidRDefault="00181ECE" w:rsidP="005148A2">
      <w:pPr>
        <w:pStyle w:val="Noidung"/>
        <w:rPr>
          <w:b/>
          <w:bCs/>
        </w:rPr>
      </w:pPr>
      <w:r w:rsidRPr="005148A2">
        <w:rPr>
          <w:b/>
          <w:bCs/>
        </w:rPr>
        <w:t>Mục tiêu của đề tài</w:t>
      </w:r>
    </w:p>
    <w:p w14:paraId="2B4AE438" w14:textId="77777777" w:rsidR="00181ECE" w:rsidRPr="00181ECE" w:rsidRDefault="00181ECE">
      <w:pPr>
        <w:pStyle w:val="Noidung"/>
        <w:numPr>
          <w:ilvl w:val="0"/>
          <w:numId w:val="13"/>
        </w:numPr>
      </w:pPr>
      <w:r w:rsidRPr="00181ECE">
        <w:t>Thiết kế một cơ sở dữ liệu mạnh mẽ, linh hoạt, đảm bảo lưu trữ và xử lý thông tin bệnh nhân, lịch khám một cách chính xác và an toàn.</w:t>
      </w:r>
    </w:p>
    <w:p w14:paraId="73220FDB" w14:textId="77777777" w:rsidR="00181ECE" w:rsidRPr="00181ECE" w:rsidRDefault="00181ECE">
      <w:pPr>
        <w:pStyle w:val="Noidung"/>
        <w:numPr>
          <w:ilvl w:val="0"/>
          <w:numId w:val="13"/>
        </w:numPr>
      </w:pPr>
      <w:r w:rsidRPr="00181ECE">
        <w:t>Nâng cao chất lượng dịch vụ khám chữa bệnh, tạo sự thuận tiện cho cả bệnh nhân và nhân viên y tế.</w:t>
      </w:r>
    </w:p>
    <w:p w14:paraId="7CC74AC0" w14:textId="77777777" w:rsidR="00181ECE" w:rsidRPr="005148A2" w:rsidRDefault="00181ECE" w:rsidP="005148A2">
      <w:pPr>
        <w:pStyle w:val="Noidung"/>
        <w:rPr>
          <w:b/>
          <w:bCs/>
        </w:rPr>
      </w:pPr>
      <w:r w:rsidRPr="005148A2">
        <w:rPr>
          <w:b/>
          <w:bCs/>
        </w:rPr>
        <w:t>Phạm vi nghiên cứu</w:t>
      </w:r>
    </w:p>
    <w:p w14:paraId="1AEA685D" w14:textId="77777777" w:rsidR="005F6531" w:rsidRPr="005F6531" w:rsidRDefault="005F6531">
      <w:pPr>
        <w:pStyle w:val="Noidung"/>
        <w:numPr>
          <w:ilvl w:val="0"/>
          <w:numId w:val="14"/>
        </w:numPr>
        <w:rPr>
          <w:szCs w:val="26"/>
        </w:rPr>
      </w:pPr>
      <w:r w:rsidRPr="005F6531">
        <w:rPr>
          <w:szCs w:val="26"/>
        </w:rPr>
        <w:t>Nghiên cứu tài liệu về SQL và hệ quản trị cơ sở dữ liệu quan hệ</w:t>
      </w:r>
      <w:r>
        <w:rPr>
          <w:szCs w:val="26"/>
        </w:rPr>
        <w:t>;</w:t>
      </w:r>
    </w:p>
    <w:p w14:paraId="2DB27C7F" w14:textId="77777777" w:rsidR="005F6531" w:rsidRPr="005F6531" w:rsidRDefault="005F6531">
      <w:pPr>
        <w:pStyle w:val="Noidung"/>
        <w:numPr>
          <w:ilvl w:val="0"/>
          <w:numId w:val="14"/>
        </w:numPr>
        <w:rPr>
          <w:szCs w:val="26"/>
        </w:rPr>
      </w:pPr>
      <w:r w:rsidRPr="005F6531">
        <w:rPr>
          <w:szCs w:val="26"/>
        </w:rPr>
        <w:t>Nghiên cứu tài liệu về công cụ thực hiện: SQL server, powerdesign;</w:t>
      </w:r>
    </w:p>
    <w:p w14:paraId="335EDD45" w14:textId="77777777" w:rsidR="005F6531" w:rsidRPr="005F6531" w:rsidRDefault="005F6531">
      <w:pPr>
        <w:pStyle w:val="Noidung"/>
        <w:numPr>
          <w:ilvl w:val="0"/>
          <w:numId w:val="14"/>
        </w:numPr>
        <w:rPr>
          <w:szCs w:val="26"/>
        </w:rPr>
      </w:pPr>
      <w:r w:rsidRPr="005F6531">
        <w:rPr>
          <w:szCs w:val="26"/>
        </w:rPr>
        <w:t>Thực nghiệm: Cài đặt cơ</w:t>
      </w:r>
      <w:r>
        <w:rPr>
          <w:szCs w:val="26"/>
        </w:rPr>
        <w:t xml:space="preserve"> sở dữ liệu cho </w:t>
      </w:r>
      <w:r w:rsidRPr="005F6531">
        <w:rPr>
          <w:szCs w:val="26"/>
        </w:rPr>
        <w:t>hệ</w:t>
      </w:r>
      <w:r>
        <w:rPr>
          <w:szCs w:val="26"/>
        </w:rPr>
        <w:t xml:space="preserve"> thống </w:t>
      </w:r>
      <w:r w:rsidRPr="005F6531">
        <w:rPr>
          <w:szCs w:val="26"/>
        </w:rPr>
        <w:t xml:space="preserve">và kiểm thử. </w:t>
      </w:r>
    </w:p>
    <w:p w14:paraId="7E8E782D" w14:textId="77777777" w:rsidR="00181ECE" w:rsidRPr="005F6531" w:rsidRDefault="00181ECE" w:rsidP="005148A2">
      <w:pPr>
        <w:pStyle w:val="Noidung"/>
      </w:pPr>
      <w:r w:rsidRPr="005148A2">
        <w:rPr>
          <w:b/>
          <w:bCs/>
        </w:rPr>
        <w:t>Thiết kế cơ sở dữ liệu</w:t>
      </w:r>
      <w:r w:rsidRPr="005F6531">
        <w:t xml:space="preserve">: </w:t>
      </w:r>
    </w:p>
    <w:p w14:paraId="7163EEA8" w14:textId="77777777" w:rsidR="00181ECE" w:rsidRPr="00181ECE" w:rsidRDefault="00181ECE">
      <w:pPr>
        <w:pStyle w:val="Noidung"/>
        <w:numPr>
          <w:ilvl w:val="0"/>
          <w:numId w:val="15"/>
        </w:numPr>
      </w:pPr>
      <w:r w:rsidRPr="00181ECE">
        <w:t>Xây dựng mô hình dữ liệu, thiết kế các bảng, xác định mối quan hệ giữa các bảng.</w:t>
      </w:r>
    </w:p>
    <w:p w14:paraId="21C7A15D" w14:textId="77777777" w:rsidR="00181ECE" w:rsidRPr="00181ECE" w:rsidRDefault="00181ECE">
      <w:pPr>
        <w:pStyle w:val="Noidung"/>
        <w:numPr>
          <w:ilvl w:val="0"/>
          <w:numId w:val="15"/>
        </w:numPr>
      </w:pPr>
      <w:r w:rsidRPr="00181ECE">
        <w:t>Xây dựng các câu truy vấn SQL để thực hiện các thao tác trên cơ sở dữ liệu.</w:t>
      </w:r>
    </w:p>
    <w:p w14:paraId="0D6165DF" w14:textId="77777777" w:rsidR="00181ECE" w:rsidRPr="00CC7B3A" w:rsidRDefault="00181ECE" w:rsidP="00CC7B3A">
      <w:pPr>
        <w:pStyle w:val="Noidung"/>
        <w:rPr>
          <w:b/>
          <w:bCs/>
        </w:rPr>
      </w:pPr>
      <w:r w:rsidRPr="00CC7B3A">
        <w:rPr>
          <w:b/>
          <w:bCs/>
        </w:rPr>
        <w:t xml:space="preserve">Kiểm thử và triển khai: </w:t>
      </w:r>
    </w:p>
    <w:p w14:paraId="3C20A783" w14:textId="3F313484" w:rsidR="005F6531" w:rsidRDefault="005F6531">
      <w:pPr>
        <w:pStyle w:val="Noidung"/>
        <w:numPr>
          <w:ilvl w:val="0"/>
          <w:numId w:val="15"/>
        </w:numPr>
      </w:pPr>
      <w:r>
        <w:t>Chọn dữ liệu mẫu thử và thêm dữ liệu mẫu thử vào cơ sở dữ liệu đã thiết kế</w:t>
      </w:r>
    </w:p>
    <w:p w14:paraId="0B72E89A" w14:textId="7307013D" w:rsidR="005F6531" w:rsidRPr="00181ECE" w:rsidRDefault="005F6531">
      <w:pPr>
        <w:pStyle w:val="Noidung"/>
        <w:numPr>
          <w:ilvl w:val="0"/>
          <w:numId w:val="15"/>
        </w:numPr>
      </w:pPr>
      <w:r>
        <w:t xml:space="preserve">Thực hiện truy vấn thông tin </w:t>
      </w:r>
      <w:r w:rsidR="006B48E0">
        <w:t>dựa trên</w:t>
      </w:r>
      <w:r>
        <w:t xml:space="preserve"> cơ sở dữ liệu</w:t>
      </w:r>
    </w:p>
    <w:p w14:paraId="0AD5E0E3" w14:textId="77777777" w:rsidR="00181ECE" w:rsidRPr="005148A2" w:rsidRDefault="00181ECE" w:rsidP="005148A2">
      <w:pPr>
        <w:pStyle w:val="Noidung"/>
        <w:rPr>
          <w:b/>
          <w:bCs/>
        </w:rPr>
      </w:pPr>
      <w:r w:rsidRPr="005148A2">
        <w:rPr>
          <w:b/>
          <w:bCs/>
        </w:rPr>
        <w:t>Ý nghĩa của đề tài</w:t>
      </w:r>
    </w:p>
    <w:p w14:paraId="4A211C36" w14:textId="77777777" w:rsidR="00181ECE" w:rsidRPr="00181ECE" w:rsidRDefault="00181ECE">
      <w:pPr>
        <w:pStyle w:val="Noidung"/>
        <w:numPr>
          <w:ilvl w:val="0"/>
          <w:numId w:val="16"/>
        </w:numPr>
      </w:pPr>
      <w:r w:rsidRPr="00181ECE">
        <w:t>Đối với bệnh nhân: Tiết kiệm thời gian, giảm bớt thủ tục hành chính, chủ động quản lý lịch khám.</w:t>
      </w:r>
    </w:p>
    <w:p w14:paraId="734422D9" w14:textId="3AE77602" w:rsidR="00181ECE" w:rsidRPr="00181ECE" w:rsidRDefault="00181ECE">
      <w:pPr>
        <w:pStyle w:val="Noidung"/>
        <w:numPr>
          <w:ilvl w:val="0"/>
          <w:numId w:val="16"/>
        </w:numPr>
      </w:pPr>
      <w:r w:rsidRPr="00181ECE">
        <w:t xml:space="preserve">Đối với bệnh viện: Nâng cao hiệu quả quản lý, giảm tải cho nhân viên tiếp </w:t>
      </w:r>
      <w:r w:rsidR="003E7551">
        <w:t>nhận</w:t>
      </w:r>
      <w:r w:rsidRPr="00181ECE">
        <w:t>, tạo hình ảnh chuyên nghiệp.</w:t>
      </w:r>
    </w:p>
    <w:p w14:paraId="5BF18A14" w14:textId="6180EE28" w:rsidR="00CC7B3A" w:rsidRDefault="00181ECE" w:rsidP="006B48E0">
      <w:pPr>
        <w:pStyle w:val="Noidung"/>
        <w:numPr>
          <w:ilvl w:val="0"/>
          <w:numId w:val="16"/>
        </w:numPr>
      </w:pPr>
      <w:r w:rsidRPr="00181ECE">
        <w:t>Đối với ngành y tế: Đóng góp vào quá trình số hóa ngành y tế, tạo điều kiện thuận lợi cho việc khám chữa bệnh.</w:t>
      </w:r>
    </w:p>
    <w:p w14:paraId="36A42E10" w14:textId="77777777" w:rsidR="00D3017C" w:rsidRPr="005F6531" w:rsidRDefault="00D3017C" w:rsidP="00D64F3A">
      <w:pPr>
        <w:pStyle w:val="Noidung"/>
        <w:ind w:firstLine="0"/>
      </w:pPr>
    </w:p>
    <w:p w14:paraId="69F72443" w14:textId="77777777" w:rsidR="00181ECE" w:rsidRDefault="00181ECE" w:rsidP="0031012B">
      <w:pPr>
        <w:pStyle w:val="Heading1"/>
        <w:numPr>
          <w:ilvl w:val="0"/>
          <w:numId w:val="0"/>
        </w:numPr>
        <w:ind w:left="432"/>
      </w:pPr>
      <w:bookmarkStart w:id="54" w:name="_Toc187207538"/>
      <w:r>
        <w:lastRenderedPageBreak/>
        <w:t>MỞ ĐẦU</w:t>
      </w:r>
      <w:bookmarkEnd w:id="54"/>
    </w:p>
    <w:p w14:paraId="493700B8" w14:textId="77777777" w:rsidR="00181ECE" w:rsidRPr="001A6D93" w:rsidRDefault="00181ECE">
      <w:pPr>
        <w:numPr>
          <w:ilvl w:val="0"/>
          <w:numId w:val="3"/>
        </w:numPr>
        <w:spacing w:line="360" w:lineRule="auto"/>
        <w:jc w:val="both"/>
        <w:rPr>
          <w:b/>
          <w:sz w:val="26"/>
          <w:szCs w:val="26"/>
        </w:rPr>
      </w:pPr>
      <w:r w:rsidRPr="00B63535">
        <w:rPr>
          <w:b/>
          <w:sz w:val="26"/>
          <w:szCs w:val="26"/>
        </w:rPr>
        <w:t>Mô tả:</w:t>
      </w:r>
      <w:r w:rsidRPr="00872EF3">
        <w:rPr>
          <w:sz w:val="26"/>
          <w:szCs w:val="26"/>
          <w:highlight w:val="yellow"/>
        </w:rPr>
        <w:t xml:space="preserve"> </w:t>
      </w:r>
    </w:p>
    <w:p w14:paraId="5E237FA3" w14:textId="3D99DDE3" w:rsidR="00181ECE" w:rsidRPr="00252ED2" w:rsidRDefault="00181ECE" w:rsidP="00252ED2">
      <w:pPr>
        <w:pStyle w:val="Noidung"/>
      </w:pPr>
      <w:r w:rsidRPr="00252ED2">
        <w:t xml:space="preserve">Trong bối cảnh y tế hiện đại, việc ứng dụng công nghệ thông tin vào các dịch vụ y tế, đặc biệt là hệ thống đặt lịch khám trực tuyến, đang ngày càng trở nên phổ biến và cần thiết. Việc thiết kế một cơ sở dữ liệu hiệu quả và an toàn cho hệ thống này mang lại nhiều lợi ích quan trọng và cấp thiết như sau: </w:t>
      </w:r>
    </w:p>
    <w:p w14:paraId="12E48688" w14:textId="77777777" w:rsidR="00181ECE" w:rsidRPr="00D64F3A" w:rsidRDefault="00181ECE" w:rsidP="00252ED2">
      <w:pPr>
        <w:pStyle w:val="Noidung"/>
      </w:pPr>
      <w:r w:rsidRPr="00D64F3A">
        <w:t xml:space="preserve">Nâng cao trải nghiệm người dùng: </w:t>
      </w:r>
    </w:p>
    <w:p w14:paraId="6409BB9D" w14:textId="44BD4398" w:rsidR="00181ECE" w:rsidRPr="00D64F3A" w:rsidRDefault="00181ECE">
      <w:pPr>
        <w:pStyle w:val="Noidung"/>
        <w:numPr>
          <w:ilvl w:val="0"/>
          <w:numId w:val="17"/>
        </w:numPr>
        <w:ind w:hanging="229"/>
      </w:pPr>
      <w:r w:rsidRPr="00D64F3A">
        <w:t>Tiết kiệm thời gian: Bệnh nhân có thể đặt lịch khám mọi lúc mọi nơi, tránh phải chờ đợi quá lâu tại bệnh viện.</w:t>
      </w:r>
    </w:p>
    <w:p w14:paraId="646F5651" w14:textId="472AA7A4" w:rsidR="00181ECE" w:rsidRPr="00D64F3A" w:rsidRDefault="00181ECE">
      <w:pPr>
        <w:pStyle w:val="Noidung"/>
        <w:numPr>
          <w:ilvl w:val="0"/>
          <w:numId w:val="17"/>
        </w:numPr>
        <w:ind w:hanging="229"/>
      </w:pPr>
      <w:r w:rsidRPr="00D64F3A">
        <w:t>Thuận tiện: Hệ thống giúp bệnh nhân dễ dàng tìm kiếm thông tin về bác sĩ, chuyên khoa, và đặt lịch phù hợp.</w:t>
      </w:r>
    </w:p>
    <w:p w14:paraId="1E4F4AED" w14:textId="77777777" w:rsidR="00181ECE" w:rsidRPr="00D64F3A" w:rsidRDefault="00181ECE" w:rsidP="00252ED2">
      <w:pPr>
        <w:pStyle w:val="Noidung"/>
      </w:pPr>
      <w:r w:rsidRPr="00D64F3A">
        <w:t xml:space="preserve">Quản lý hiệu quả: </w:t>
      </w:r>
    </w:p>
    <w:p w14:paraId="62FA3658" w14:textId="58D77B54" w:rsidR="00181ECE" w:rsidRPr="00D64F3A" w:rsidRDefault="00181ECE">
      <w:pPr>
        <w:pStyle w:val="Noidung"/>
        <w:numPr>
          <w:ilvl w:val="0"/>
          <w:numId w:val="17"/>
        </w:numPr>
        <w:ind w:hanging="229"/>
      </w:pPr>
      <w:r w:rsidRPr="00D64F3A">
        <w:t>Tối ưu hóa nguồn lực: Bệnh viện có thể quản lý lịch khám, sắp xếp lịch làm việc của bác sĩ một cách linh hoạt, tránh tình trạng quá tải hoặc thiếu nhân lực.</w:t>
      </w:r>
    </w:p>
    <w:p w14:paraId="3403BC6A" w14:textId="7C50B05D" w:rsidR="00181ECE" w:rsidRPr="00D64F3A" w:rsidRDefault="00181ECE">
      <w:pPr>
        <w:pStyle w:val="Noidung"/>
        <w:numPr>
          <w:ilvl w:val="0"/>
          <w:numId w:val="17"/>
        </w:numPr>
        <w:ind w:hanging="229"/>
      </w:pPr>
      <w:r w:rsidRPr="00D64F3A">
        <w:t>Nâng cao chất lượng dịch vụ: Hệ thống giúp bệnh viện theo dõi và đánh giá hiệu quả công việc của từng bác sĩ, từ đó nâng cao chất lượng dịch vụ.</w:t>
      </w:r>
    </w:p>
    <w:p w14:paraId="0E5FFE4F" w14:textId="77777777" w:rsidR="00181ECE" w:rsidRPr="00D64F3A" w:rsidRDefault="00181ECE" w:rsidP="00252ED2">
      <w:pPr>
        <w:pStyle w:val="Noidung"/>
      </w:pPr>
      <w:r w:rsidRPr="00D64F3A">
        <w:t xml:space="preserve">Dữ liệu chính xác và đầy đủ: </w:t>
      </w:r>
    </w:p>
    <w:p w14:paraId="13ABE156" w14:textId="40BA2C5B" w:rsidR="00181ECE" w:rsidRPr="00D64F3A" w:rsidRDefault="00181ECE">
      <w:pPr>
        <w:pStyle w:val="Noidung"/>
        <w:numPr>
          <w:ilvl w:val="0"/>
          <w:numId w:val="17"/>
        </w:numPr>
        <w:ind w:hanging="229"/>
      </w:pPr>
      <w:r w:rsidRPr="00D64F3A">
        <w:t>Hỗ trợ công tác nghiên cứu: Dữ liệu thu thập từ hệ thống có thể được sử dụng để phân tích, đánh giá tình hình sức khỏe của bệnh nhân, từ đó đưa ra các biện pháp phòng ngừa và điều trị hiệu quả.</w:t>
      </w:r>
    </w:p>
    <w:p w14:paraId="43F06267" w14:textId="77777777" w:rsidR="00181ECE" w:rsidRPr="00D64F3A" w:rsidRDefault="00181ECE" w:rsidP="00252ED2">
      <w:pPr>
        <w:pStyle w:val="Noidung"/>
      </w:pPr>
      <w:r w:rsidRPr="00D64F3A">
        <w:t xml:space="preserve">Đáp ứng nhu cầu của xã hội: </w:t>
      </w:r>
    </w:p>
    <w:p w14:paraId="77FBF22A" w14:textId="5CF5BBC7" w:rsidR="00181ECE" w:rsidRPr="00252ED2" w:rsidRDefault="00181ECE">
      <w:pPr>
        <w:pStyle w:val="Noidung"/>
        <w:numPr>
          <w:ilvl w:val="0"/>
          <w:numId w:val="17"/>
        </w:numPr>
        <w:ind w:hanging="229"/>
      </w:pPr>
      <w:r w:rsidRPr="00D64F3A">
        <w:t>Phù hợp với xu hướng số hóa</w:t>
      </w:r>
      <w:r w:rsidRPr="00252ED2">
        <w:t>: Hệ thống đặt lịch khám trực tuyến là một phần không thể thiếu trong quá trình chuyển đổi số của ngành y tế.</w:t>
      </w:r>
    </w:p>
    <w:p w14:paraId="178632EA" w14:textId="7B0A3EFB" w:rsidR="00181ECE" w:rsidRDefault="00181ECE">
      <w:pPr>
        <w:pStyle w:val="Noidung"/>
        <w:numPr>
          <w:ilvl w:val="0"/>
          <w:numId w:val="17"/>
        </w:numPr>
        <w:ind w:hanging="229"/>
      </w:pPr>
      <w:r w:rsidRPr="00252ED2">
        <w:t>Đáp ứng nhu cầu của người dân: Ngày càng nhiều người mong muốn được tiếp cận các dịch vụ y tế một cách nhanh chóng và tiện lợi.</w:t>
      </w:r>
    </w:p>
    <w:p w14:paraId="53501CEE" w14:textId="77777777" w:rsidR="001525E5" w:rsidRDefault="001525E5" w:rsidP="001525E5">
      <w:pPr>
        <w:pStyle w:val="Noidung"/>
      </w:pPr>
    </w:p>
    <w:p w14:paraId="671CA6FA" w14:textId="77777777" w:rsidR="001525E5" w:rsidRPr="00252ED2" w:rsidRDefault="001525E5" w:rsidP="001525E5">
      <w:pPr>
        <w:pStyle w:val="Noidung"/>
      </w:pPr>
    </w:p>
    <w:p w14:paraId="125C0604" w14:textId="0FDB51E3" w:rsidR="00181ECE" w:rsidRPr="00D64F3A" w:rsidRDefault="00181ECE" w:rsidP="00D64F3A">
      <w:pPr>
        <w:pStyle w:val="Noidung"/>
        <w:numPr>
          <w:ilvl w:val="0"/>
          <w:numId w:val="3"/>
        </w:numPr>
        <w:rPr>
          <w:b/>
          <w:bCs/>
        </w:rPr>
      </w:pPr>
      <w:r w:rsidRPr="00D64F3A">
        <w:rPr>
          <w:b/>
          <w:bCs/>
        </w:rPr>
        <w:lastRenderedPageBreak/>
        <w:t>Phương pháp thực hiện</w:t>
      </w:r>
    </w:p>
    <w:p w14:paraId="6F5F741C" w14:textId="360A3739" w:rsidR="00181ECE" w:rsidRPr="007E16BB" w:rsidRDefault="00181ECE">
      <w:pPr>
        <w:pStyle w:val="Noidung"/>
        <w:numPr>
          <w:ilvl w:val="0"/>
          <w:numId w:val="17"/>
        </w:numPr>
        <w:ind w:hanging="229"/>
      </w:pPr>
      <w:r w:rsidRPr="007E16BB">
        <w:t xml:space="preserve">Mục tiêu nghiên cứu: Thiết kế và xây dựng một cơ sở dữ liệu hiệu quả, an toàn và linh hoạt, nhằm tạo tiền đề để xây dựng hệ thống đặt lịch khám trực tuyến, mang lại những lợi ích thiết thực cho cả bệnh nhân và </w:t>
      </w:r>
      <w:r w:rsidR="00DF05B5">
        <w:t>bệnh viện</w:t>
      </w:r>
      <w:r w:rsidRPr="007E16BB">
        <w:t>.</w:t>
      </w:r>
    </w:p>
    <w:p w14:paraId="3BF639E7" w14:textId="20D5413C" w:rsidR="00181ECE" w:rsidRPr="007E16BB" w:rsidRDefault="00181ECE">
      <w:pPr>
        <w:pStyle w:val="Noidung"/>
        <w:numPr>
          <w:ilvl w:val="0"/>
          <w:numId w:val="17"/>
        </w:numPr>
        <w:ind w:hanging="229"/>
      </w:pPr>
      <w:r w:rsidRPr="007E16BB">
        <w:t xml:space="preserve">Đối tượng nghiên cứu: Quy trình nghiệp vụ đặt lịch khám bệnh trực tuyến của một số </w:t>
      </w:r>
      <w:r w:rsidR="00DF05B5">
        <w:t>bệnh viện</w:t>
      </w:r>
      <w:r w:rsidRPr="007E16BB">
        <w:t>, hệ quản trị cơ sở dữ liệu quan hệ, hệ thống đặt lịch trực tuyến.</w:t>
      </w:r>
    </w:p>
    <w:p w14:paraId="701823C3" w14:textId="63AB4E14" w:rsidR="00181ECE" w:rsidRPr="007E16BB" w:rsidRDefault="00181ECE">
      <w:pPr>
        <w:pStyle w:val="Noidung"/>
        <w:numPr>
          <w:ilvl w:val="0"/>
          <w:numId w:val="17"/>
        </w:numPr>
        <w:ind w:hanging="229"/>
      </w:pPr>
      <w:r w:rsidRPr="007E16BB">
        <w:t xml:space="preserve">Nội dung nghiên cứu: Quy trình nghiệp vụ đặt lịch khám bệnh trực tuyến của một số </w:t>
      </w:r>
      <w:r w:rsidR="00DF05B5">
        <w:t>bệnh viện</w:t>
      </w:r>
      <w:r w:rsidRPr="007E16BB">
        <w:t>; hệ quản trị cơ sở dữ liệu SQL server; nguyên tắc thiết kế mô hình dữ liệu, cách thức khai thác dữ liệu.</w:t>
      </w:r>
    </w:p>
    <w:p w14:paraId="6920EFAA" w14:textId="77777777" w:rsidR="00181ECE" w:rsidRPr="007E16BB" w:rsidRDefault="00181ECE">
      <w:pPr>
        <w:pStyle w:val="Noidung"/>
        <w:numPr>
          <w:ilvl w:val="0"/>
          <w:numId w:val="17"/>
        </w:numPr>
        <w:ind w:hanging="229"/>
      </w:pPr>
      <w:r w:rsidRPr="007E16BB">
        <w:t>Phương pháp nghiên cứu:</w:t>
      </w:r>
    </w:p>
    <w:p w14:paraId="2F974877" w14:textId="08196C25" w:rsidR="00181ECE" w:rsidRPr="00252ED2" w:rsidRDefault="00181ECE">
      <w:pPr>
        <w:pStyle w:val="Noidung"/>
        <w:numPr>
          <w:ilvl w:val="0"/>
          <w:numId w:val="18"/>
        </w:numPr>
        <w:ind w:left="1560"/>
      </w:pPr>
      <w:r w:rsidRPr="00252ED2">
        <w:t>Nghiên cứu tài liệu về SQL và hệ quản trị cơ sở dữ liệu quan hệ;</w:t>
      </w:r>
    </w:p>
    <w:p w14:paraId="59C3D2CC" w14:textId="3FD960F1" w:rsidR="00181ECE" w:rsidRPr="00252ED2" w:rsidRDefault="00181ECE">
      <w:pPr>
        <w:pStyle w:val="Noidung"/>
        <w:numPr>
          <w:ilvl w:val="0"/>
          <w:numId w:val="18"/>
        </w:numPr>
        <w:ind w:left="1560"/>
      </w:pPr>
      <w:r w:rsidRPr="00252ED2">
        <w:t>Nghiên cứu tài liệu về công cụ thực hiện: SQL server, powerdesign;</w:t>
      </w:r>
    </w:p>
    <w:p w14:paraId="487AC695" w14:textId="4CADEE14" w:rsidR="00181ECE" w:rsidRPr="00252ED2" w:rsidRDefault="00181ECE">
      <w:pPr>
        <w:pStyle w:val="Noidung"/>
        <w:numPr>
          <w:ilvl w:val="0"/>
          <w:numId w:val="18"/>
        </w:numPr>
        <w:ind w:left="1560"/>
      </w:pPr>
      <w:r w:rsidRPr="00252ED2">
        <w:t xml:space="preserve">Thực nghiệm: Cài đặt cơ sở dữ liệu cho hệ thống và kiểm thử. </w:t>
      </w:r>
    </w:p>
    <w:p w14:paraId="2921203E" w14:textId="77777777" w:rsidR="00181ECE" w:rsidRPr="00252ED2" w:rsidRDefault="00181ECE">
      <w:pPr>
        <w:pStyle w:val="Noidung"/>
        <w:numPr>
          <w:ilvl w:val="0"/>
          <w:numId w:val="17"/>
        </w:numPr>
        <w:ind w:hanging="229"/>
      </w:pPr>
      <w:r w:rsidRPr="007E16BB">
        <w:t>Phạm vi giới hạn đề tài:</w:t>
      </w:r>
      <w:r w:rsidRPr="00252ED2">
        <w:t xml:space="preserve"> Phạm vi nghiên cứu của đề tài thiết kế cơ sở dữ liệu cho hệ thống đặt lịch khám trực tuyến bao gồm những điểm sau:</w:t>
      </w:r>
    </w:p>
    <w:p w14:paraId="76DEA364" w14:textId="3033135D" w:rsidR="00181ECE" w:rsidRPr="00252ED2" w:rsidRDefault="00181ECE">
      <w:pPr>
        <w:pStyle w:val="Noidung"/>
        <w:numPr>
          <w:ilvl w:val="0"/>
          <w:numId w:val="18"/>
        </w:numPr>
        <w:ind w:left="1560"/>
      </w:pPr>
      <w:r w:rsidRPr="00252ED2">
        <w:t>Cách thiết kế, triển khai cơ sở dữ liệu;</w:t>
      </w:r>
    </w:p>
    <w:p w14:paraId="562F2E5C" w14:textId="46BB7FBF" w:rsidR="00181ECE" w:rsidRPr="00252ED2" w:rsidRDefault="00181ECE">
      <w:pPr>
        <w:pStyle w:val="Noidung"/>
        <w:numPr>
          <w:ilvl w:val="0"/>
          <w:numId w:val="18"/>
        </w:numPr>
        <w:ind w:left="1560"/>
      </w:pPr>
      <w:r w:rsidRPr="00252ED2">
        <w:t>Cài đặt cơ sở dữ liệu cho hệ thống đặt lịch khám bệnh trực tuyến tại một số bệnh viện và kiểm thử.</w:t>
      </w:r>
    </w:p>
    <w:p w14:paraId="6B126326" w14:textId="1BA29473" w:rsidR="00181ECE" w:rsidRPr="00252ED2" w:rsidRDefault="00181ECE" w:rsidP="00D64F3A">
      <w:pPr>
        <w:pStyle w:val="Noidung"/>
        <w:numPr>
          <w:ilvl w:val="0"/>
          <w:numId w:val="3"/>
        </w:numPr>
      </w:pPr>
      <w:r w:rsidRPr="00D64F3A">
        <w:rPr>
          <w:b/>
          <w:bCs/>
        </w:rPr>
        <w:t>Kết quả đạt được</w:t>
      </w:r>
      <w:r w:rsidRPr="00252ED2">
        <w:t>: Hoàn thiện cơ sở dữ liệu cho hệ thống đặt lịch khám bệnh trực tuyến tại một số bệnh viện.</w:t>
      </w:r>
    </w:p>
    <w:p w14:paraId="49500A03" w14:textId="10848C6E" w:rsidR="009A026E" w:rsidRDefault="009A026E" w:rsidP="003A3DD1">
      <w:pPr>
        <w:spacing w:after="200" w:line="276" w:lineRule="auto"/>
        <w:rPr>
          <w:b/>
          <w:bCs/>
          <w:sz w:val="26"/>
          <w:szCs w:val="26"/>
          <w:lang w:val="vi-VN"/>
        </w:rPr>
      </w:pPr>
    </w:p>
    <w:p w14:paraId="137B3E34" w14:textId="77777777" w:rsidR="003A3DD1" w:rsidRDefault="003A3DD1" w:rsidP="003A3DD1">
      <w:pPr>
        <w:spacing w:after="200" w:line="276" w:lineRule="auto"/>
        <w:rPr>
          <w:b/>
          <w:bCs/>
          <w:sz w:val="26"/>
          <w:szCs w:val="26"/>
          <w:lang w:val="vi-VN"/>
        </w:rPr>
      </w:pPr>
    </w:p>
    <w:p w14:paraId="7B54BD4A" w14:textId="77777777" w:rsidR="003A3DD1" w:rsidRDefault="003A3DD1" w:rsidP="003A3DD1">
      <w:pPr>
        <w:spacing w:after="200" w:line="276" w:lineRule="auto"/>
        <w:rPr>
          <w:b/>
          <w:bCs/>
          <w:sz w:val="26"/>
          <w:szCs w:val="26"/>
          <w:lang w:val="vi-VN"/>
        </w:rPr>
      </w:pPr>
    </w:p>
    <w:p w14:paraId="5B0F7DD5" w14:textId="77777777" w:rsidR="003A3DD1" w:rsidRDefault="003A3DD1" w:rsidP="003A3DD1">
      <w:pPr>
        <w:spacing w:after="200" w:line="276" w:lineRule="auto"/>
        <w:rPr>
          <w:lang w:val="vi-VN"/>
        </w:rPr>
      </w:pPr>
    </w:p>
    <w:p w14:paraId="794AE2F6" w14:textId="77777777" w:rsidR="00D64F3A" w:rsidRDefault="00D64F3A" w:rsidP="003A3DD1">
      <w:pPr>
        <w:spacing w:after="200" w:line="276" w:lineRule="auto"/>
        <w:rPr>
          <w:lang w:val="vi-VN"/>
        </w:rPr>
      </w:pPr>
    </w:p>
    <w:p w14:paraId="0509EC6C" w14:textId="77777777" w:rsidR="00D64F3A" w:rsidRDefault="00D64F3A" w:rsidP="003A3DD1">
      <w:pPr>
        <w:spacing w:after="200" w:line="276" w:lineRule="auto"/>
        <w:rPr>
          <w:lang w:val="vi-VN"/>
        </w:rPr>
      </w:pPr>
    </w:p>
    <w:p w14:paraId="5CEC1A38" w14:textId="77777777" w:rsidR="00DD38DB" w:rsidRPr="000513F7" w:rsidRDefault="00DD38DB" w:rsidP="003A3DD1">
      <w:pPr>
        <w:spacing w:after="200" w:line="276" w:lineRule="auto"/>
        <w:rPr>
          <w:lang w:val="vi-VN"/>
        </w:rPr>
      </w:pPr>
    </w:p>
    <w:p w14:paraId="52087739" w14:textId="5FDA705C" w:rsidR="003A3DD1" w:rsidRPr="00BE17D6" w:rsidRDefault="003A3DD1" w:rsidP="00BE17D6">
      <w:pPr>
        <w:pStyle w:val="Heading1"/>
      </w:pPr>
      <w:bookmarkStart w:id="55" w:name="_Toc181946633"/>
      <w:bookmarkStart w:id="56" w:name="_Toc181968270"/>
      <w:bookmarkStart w:id="57" w:name="_Toc187207539"/>
      <w:r w:rsidRPr="00BE17D6">
        <w:lastRenderedPageBreak/>
        <w:t>TỔNG QUAN</w:t>
      </w:r>
      <w:bookmarkEnd w:id="55"/>
      <w:bookmarkEnd w:id="56"/>
      <w:bookmarkEnd w:id="57"/>
    </w:p>
    <w:p w14:paraId="0025ED24" w14:textId="4CFBCE3E" w:rsidR="00DD38DB" w:rsidRPr="00DD38DB" w:rsidRDefault="000A40BE" w:rsidP="00DD38DB">
      <w:pPr>
        <w:pStyle w:val="Heading2"/>
      </w:pPr>
      <w:bookmarkStart w:id="58" w:name="_Toc187207540"/>
      <w:r>
        <w:rPr>
          <w:lang w:val="vi-VN"/>
        </w:rPr>
        <w:t>Sự</w:t>
      </w:r>
      <w:r w:rsidRPr="00DD38DB">
        <w:t xml:space="preserve"> cần</w:t>
      </w:r>
      <w:r>
        <w:rPr>
          <w:lang w:val="vi-VN"/>
        </w:rPr>
        <w:t xml:space="preserve"> thiết của việc</w:t>
      </w:r>
      <w:r w:rsidRPr="00DD38DB">
        <w:t xml:space="preserve"> thiết kế và cài đặt cơ sở dữ liệu chuyên biệt cho hệ thống đặ</w:t>
      </w:r>
      <w:r>
        <w:t xml:space="preserve">t lịch trực tuyến tại </w:t>
      </w:r>
      <w:r>
        <w:rPr>
          <w:lang w:val="vi-VN"/>
        </w:rPr>
        <w:t>một số bệnh viện</w:t>
      </w:r>
      <w:bookmarkEnd w:id="58"/>
    </w:p>
    <w:p w14:paraId="4A07312E" w14:textId="73A9DA3C" w:rsidR="00DD38DB" w:rsidRPr="00C00981" w:rsidRDefault="00DD38DB" w:rsidP="00C00981">
      <w:pPr>
        <w:pStyle w:val="Noidung"/>
        <w:numPr>
          <w:ilvl w:val="0"/>
          <w:numId w:val="17"/>
        </w:numPr>
      </w:pPr>
      <w:r w:rsidRPr="00C00981">
        <w:t>Nhu cầu ngày càng cao: Việc đặt lịch khám</w:t>
      </w:r>
      <w:r w:rsidR="000A40BE">
        <w:t xml:space="preserve"> </w:t>
      </w:r>
      <w:r w:rsidRPr="00C00981">
        <w:t xml:space="preserve">bệnh trực tuyến giúp bệnh nhân tiết kiệm thời gian, giảm tải cho các </w:t>
      </w:r>
      <w:r w:rsidR="00DF05B5">
        <w:t>bệnh viện</w:t>
      </w:r>
      <w:r w:rsidRPr="00C00981">
        <w:t>, đặc biệt trong bối cảnh số lượng người đến khám ngày càng tăng.</w:t>
      </w:r>
    </w:p>
    <w:p w14:paraId="10F686E9" w14:textId="77777777" w:rsidR="00DD38DB" w:rsidRPr="00C00981" w:rsidRDefault="00DD38DB" w:rsidP="00C00981">
      <w:pPr>
        <w:pStyle w:val="Noidung"/>
        <w:numPr>
          <w:ilvl w:val="0"/>
          <w:numId w:val="17"/>
        </w:numPr>
      </w:pPr>
      <w:r w:rsidRPr="00C00981">
        <w:t>Quản lý thông tin hiệu quả: Cơ sở dữ liệu sẽ giúp lưu trữ, quản lý thông tin bệnh nhân, lịch khám, thông tin bác sĩ một cách chính xác, đầy đủ và dễ dàng truy xuất.</w:t>
      </w:r>
    </w:p>
    <w:p w14:paraId="5CA2484C" w14:textId="77777777" w:rsidR="00DD38DB" w:rsidRPr="00C00981" w:rsidRDefault="00DD38DB" w:rsidP="00C00981">
      <w:pPr>
        <w:pStyle w:val="Noidung"/>
        <w:numPr>
          <w:ilvl w:val="0"/>
          <w:numId w:val="17"/>
        </w:numPr>
      </w:pPr>
      <w:r w:rsidRPr="00C00981">
        <w:t>Đồng bộ hóa thông tin: Hệ thống đặt lịch trực tuyến cần đồng bộ hóa thông tin với các hệ thống khác như quản lý hồ sơ bệnh án, quản lý thuốc, giúp giảm thiểu sai sót và tăng hiệu quả công việc.</w:t>
      </w:r>
    </w:p>
    <w:p w14:paraId="58BC7987" w14:textId="77777777" w:rsidR="00DD38DB" w:rsidRPr="00C00981" w:rsidRDefault="00DD38DB" w:rsidP="00C00981">
      <w:pPr>
        <w:pStyle w:val="Noidung"/>
        <w:numPr>
          <w:ilvl w:val="0"/>
          <w:numId w:val="17"/>
        </w:numPr>
      </w:pPr>
      <w:r w:rsidRPr="00C00981">
        <w:t>Cải thiện trải nghiệm người dùng: Hệ thống thân thiện, dễ sử dụng sẽ giúp bệnh nhân đặt lịch nhanh chóng, thuận tiện.</w:t>
      </w:r>
    </w:p>
    <w:p w14:paraId="518F1BCA" w14:textId="43652418" w:rsidR="00DD38DB" w:rsidRPr="00DD38DB" w:rsidRDefault="00DD38DB" w:rsidP="00DD38DB">
      <w:pPr>
        <w:pStyle w:val="Heading2"/>
        <w:rPr>
          <w:sz w:val="26"/>
        </w:rPr>
      </w:pPr>
      <w:bookmarkStart w:id="59" w:name="_Toc187207541"/>
      <w:r w:rsidRPr="00C00981">
        <w:t>Những vấn đề cần giải quyết</w:t>
      </w:r>
      <w:r w:rsidRPr="00DD38DB">
        <w:rPr>
          <w:rStyle w:val="Heading2Char"/>
          <w:lang w:val="vi-VN"/>
        </w:rPr>
        <w:t>:</w:t>
      </w:r>
      <w:bookmarkEnd w:id="59"/>
    </w:p>
    <w:p w14:paraId="7A29F5DC" w14:textId="77777777" w:rsidR="00DD38DB" w:rsidRPr="00DD38DB" w:rsidRDefault="00DD38DB" w:rsidP="00C00981">
      <w:pPr>
        <w:pStyle w:val="Noidung"/>
        <w:numPr>
          <w:ilvl w:val="0"/>
          <w:numId w:val="25"/>
        </w:numPr>
        <w:ind w:left="1134" w:hanging="283"/>
      </w:pPr>
      <w:r w:rsidRPr="00DD38DB">
        <w:t>Thiết kế cấu trúc cơ sở dữ liệu: Xác định các thực thể, thuộc tính, mối quan hệ giữa các thực thể để xây dựng mô hình dữ liệu phù hợp.</w:t>
      </w:r>
    </w:p>
    <w:p w14:paraId="36CA0530" w14:textId="7B629E0F" w:rsidR="00DD38DB" w:rsidRPr="00DD38DB" w:rsidRDefault="00DD38DB" w:rsidP="00C00981">
      <w:pPr>
        <w:pStyle w:val="Noidung"/>
        <w:numPr>
          <w:ilvl w:val="0"/>
          <w:numId w:val="25"/>
        </w:numPr>
        <w:ind w:left="1134" w:hanging="283"/>
      </w:pPr>
      <w:r w:rsidRPr="00DD38DB">
        <w:t xml:space="preserve">Lựa chọn công cụ quản lý cơ sở dữ liệu: Chọn phần mềm quản lý cơ sở dữ liệu phù hợp với quy mô và yêu cầu của hệ </w:t>
      </w:r>
      <w:r w:rsidR="00DE3189">
        <w:t>thống.</w:t>
      </w:r>
    </w:p>
    <w:p w14:paraId="7F35DD79" w14:textId="77777777" w:rsidR="00DD38DB" w:rsidRPr="00DD38DB" w:rsidRDefault="00DD38DB" w:rsidP="00C00981">
      <w:pPr>
        <w:pStyle w:val="Noidung"/>
        <w:numPr>
          <w:ilvl w:val="0"/>
          <w:numId w:val="25"/>
        </w:numPr>
        <w:ind w:left="1134" w:hanging="283"/>
      </w:pPr>
      <w:r w:rsidRPr="00DD38DB">
        <w:t>Xây dựng các bảng, tạo các ràng buộc: Thiết kế các bảng để lưu trữ thông tin, tạo các ràng buộc để đảm bảo tính toàn vẹn của dữ liệu.</w:t>
      </w:r>
    </w:p>
    <w:p w14:paraId="507E5F65" w14:textId="77777777" w:rsidR="00DD38DB" w:rsidRPr="00DD38DB" w:rsidRDefault="00DD38DB" w:rsidP="00C00981">
      <w:pPr>
        <w:pStyle w:val="Noidung"/>
        <w:numPr>
          <w:ilvl w:val="0"/>
          <w:numId w:val="25"/>
        </w:numPr>
        <w:ind w:left="1134" w:hanging="283"/>
      </w:pPr>
      <w:r w:rsidRPr="00DD38DB">
        <w:t>Viết các câu lệnh SQL: Viết các câu lệnh SQL để truy vấn, cập nhật, xóa dữ liệu trong cơ sở dữ liệu.</w:t>
      </w:r>
    </w:p>
    <w:p w14:paraId="1B1E8A06" w14:textId="77777777" w:rsidR="00DD38DB" w:rsidRPr="00DD38DB" w:rsidRDefault="00DD38DB" w:rsidP="00C00981">
      <w:pPr>
        <w:pStyle w:val="Noidung"/>
        <w:numPr>
          <w:ilvl w:val="0"/>
          <w:numId w:val="25"/>
        </w:numPr>
        <w:ind w:left="1134" w:hanging="283"/>
      </w:pPr>
      <w:r w:rsidRPr="00DD38DB">
        <w:t>Kết nối cơ sở dữ liệu với ứng dụng: Kết nối cơ sở dữ liệu với ứng dụng đặt lịch trực tuyến để thực hiện các chức năng cần thiết.</w:t>
      </w:r>
    </w:p>
    <w:p w14:paraId="7DA1C3F8" w14:textId="77777777" w:rsidR="00DD38DB" w:rsidRPr="00DD38DB" w:rsidRDefault="00DD38DB" w:rsidP="00C00981">
      <w:pPr>
        <w:pStyle w:val="Noidung"/>
        <w:numPr>
          <w:ilvl w:val="0"/>
          <w:numId w:val="25"/>
        </w:numPr>
        <w:ind w:left="1134" w:hanging="283"/>
      </w:pPr>
      <w:r w:rsidRPr="00DD38DB">
        <w:t>Đảm bảo bảo mật: Bảo vệ thông tin bệnh nhân là ưu tiên hàng đầu, cần có các biện pháp bảo mật dữ liệu phù hợp.</w:t>
      </w:r>
    </w:p>
    <w:p w14:paraId="41E7FF59" w14:textId="77777777" w:rsidR="00DD38DB" w:rsidRPr="00DD38DB" w:rsidRDefault="00DD38DB" w:rsidP="00C00981">
      <w:pPr>
        <w:pStyle w:val="Noidung"/>
        <w:numPr>
          <w:ilvl w:val="0"/>
          <w:numId w:val="25"/>
        </w:numPr>
        <w:ind w:left="1134" w:hanging="283"/>
      </w:pPr>
      <w:r w:rsidRPr="00DD38DB">
        <w:t>Đảm bảo khả năng mở rộng: Hệ thống cần có khả năng mở rộng để đáp ứng nhu cầu tăng trưởng trong tương lai.</w:t>
      </w:r>
    </w:p>
    <w:p w14:paraId="7C3BD5B7" w14:textId="1BB58EBB" w:rsidR="00DD38DB" w:rsidRPr="00DD38DB" w:rsidRDefault="00DD38DB" w:rsidP="00C00981">
      <w:pPr>
        <w:pStyle w:val="Heading2"/>
      </w:pPr>
      <w:bookmarkStart w:id="60" w:name="_Toc187207542"/>
      <w:r w:rsidRPr="00DD38DB">
        <w:lastRenderedPageBreak/>
        <w:t>Các nội dung nghiên cứu chính:</w:t>
      </w:r>
      <w:bookmarkEnd w:id="60"/>
    </w:p>
    <w:p w14:paraId="1E82CC43" w14:textId="77777777" w:rsidR="00DD38DB" w:rsidRPr="00DD38DB" w:rsidRDefault="00DD38DB" w:rsidP="00C00981">
      <w:pPr>
        <w:pStyle w:val="Noidung"/>
        <w:numPr>
          <w:ilvl w:val="0"/>
          <w:numId w:val="25"/>
        </w:numPr>
        <w:ind w:left="1134" w:hanging="283"/>
      </w:pPr>
      <w:r w:rsidRPr="00DD38DB">
        <w:t>Phân tích yêu cầu: Xác định rõ các yêu cầu chức năng và phi chức năng của hệ thống đặt lịch trực tuyến.</w:t>
      </w:r>
    </w:p>
    <w:p w14:paraId="1AE2E6B5" w14:textId="77777777" w:rsidR="00DD38DB" w:rsidRPr="00DD38DB" w:rsidRDefault="00DD38DB" w:rsidP="00C00981">
      <w:pPr>
        <w:pStyle w:val="Noidung"/>
        <w:numPr>
          <w:ilvl w:val="0"/>
          <w:numId w:val="25"/>
        </w:numPr>
        <w:ind w:left="1134" w:hanging="283"/>
      </w:pPr>
      <w:r w:rsidRPr="00DD38DB">
        <w:t>Thiết kế cơ sở dữ liệu: Thiết kế mô hình dữ liệu logic và vật lý.</w:t>
      </w:r>
    </w:p>
    <w:p w14:paraId="0DB9625B" w14:textId="3C1E052E" w:rsidR="00DD38DB" w:rsidRPr="00DD38DB" w:rsidRDefault="00DD38DB" w:rsidP="00C00981">
      <w:pPr>
        <w:pStyle w:val="Noidung"/>
        <w:numPr>
          <w:ilvl w:val="0"/>
          <w:numId w:val="25"/>
        </w:numPr>
        <w:ind w:left="1134" w:hanging="283"/>
      </w:pPr>
      <w:r w:rsidRPr="00DD38DB">
        <w:t xml:space="preserve">Cài đặt và cấu hình cơ sở dữ liệu: Cài đặt và cấu hình phần mềm quản lý cơ sở dữ liệu, tạo các bảng, </w:t>
      </w:r>
      <w:r w:rsidR="00DE3189">
        <w:t>thêm dữ liệu mẫu vào các bảng đã tạo</w:t>
      </w:r>
      <w:r w:rsidRPr="00DD38DB">
        <w:t>.</w:t>
      </w:r>
    </w:p>
    <w:p w14:paraId="214FA78F" w14:textId="10EBDDFF" w:rsidR="00DD38DB" w:rsidRPr="00DD38DB" w:rsidRDefault="00DD38DB" w:rsidP="00C00981">
      <w:pPr>
        <w:pStyle w:val="Noidung"/>
        <w:numPr>
          <w:ilvl w:val="0"/>
          <w:numId w:val="25"/>
        </w:numPr>
        <w:ind w:left="1134" w:hanging="283"/>
      </w:pPr>
      <w:r w:rsidRPr="00DD38DB">
        <w:t xml:space="preserve">Kiểm thử và đánh giá: Kiểm thử </w:t>
      </w:r>
      <w:r w:rsidR="00DE3189">
        <w:t>cơ sở dữ liệu</w:t>
      </w:r>
      <w:r w:rsidRPr="00DD38DB">
        <w:t xml:space="preserve"> để đảm bảo hoạt động ổn định và hiệu quả.</w:t>
      </w:r>
    </w:p>
    <w:p w14:paraId="1E9CDFCC" w14:textId="07DBECCC" w:rsidR="003A3DD1" w:rsidRPr="00DD38DB" w:rsidRDefault="003A3DD1" w:rsidP="00C00981">
      <w:pPr>
        <w:pStyle w:val="Noidung"/>
        <w:ind w:left="1134" w:firstLine="0"/>
      </w:pPr>
    </w:p>
    <w:p w14:paraId="21744DD4" w14:textId="77777777" w:rsidR="008148A3" w:rsidRPr="005F6531" w:rsidRDefault="008148A3" w:rsidP="008148A3">
      <w:pPr>
        <w:spacing w:before="120" w:after="120" w:line="360" w:lineRule="auto"/>
        <w:ind w:firstLine="720"/>
        <w:jc w:val="both"/>
        <w:rPr>
          <w:bCs/>
          <w:sz w:val="26"/>
          <w:szCs w:val="26"/>
          <w:lang w:val="vi-VN"/>
        </w:rPr>
      </w:pPr>
    </w:p>
    <w:p w14:paraId="05DA8D4C" w14:textId="77777777" w:rsidR="008148A3" w:rsidRPr="005F6531" w:rsidRDefault="008148A3">
      <w:pPr>
        <w:spacing w:after="200" w:line="276" w:lineRule="auto"/>
        <w:rPr>
          <w:b/>
          <w:sz w:val="28"/>
          <w:lang w:val="vi-VN"/>
        </w:rPr>
      </w:pPr>
    </w:p>
    <w:p w14:paraId="7DBA7B6B" w14:textId="6E9DCFFF" w:rsidR="003A3DD1" w:rsidRPr="002877A8" w:rsidRDefault="000D4F48" w:rsidP="002877A8">
      <w:pPr>
        <w:pStyle w:val="Heading1"/>
        <w:rPr>
          <w:lang w:val="en-US" w:eastAsia="en-US"/>
        </w:rPr>
      </w:pPr>
      <w:r w:rsidRPr="005F6531">
        <w:rPr>
          <w:lang w:val="vi-VN" w:eastAsia="en-US"/>
        </w:rPr>
        <w:br w:type="page"/>
      </w:r>
      <w:bookmarkStart w:id="61" w:name="_Toc181946634"/>
      <w:bookmarkStart w:id="62" w:name="_Toc181968272"/>
      <w:bookmarkStart w:id="63" w:name="_Toc187207543"/>
      <w:r w:rsidR="008148A3">
        <w:rPr>
          <w:lang w:val="en-US" w:eastAsia="en-US"/>
        </w:rPr>
        <w:lastRenderedPageBreak/>
        <w:t>NG</w:t>
      </w:r>
      <w:r w:rsidR="007A413C" w:rsidRPr="008148A3">
        <w:rPr>
          <w:lang w:val="en-US" w:eastAsia="en-US"/>
        </w:rPr>
        <w:t>HIÊN CỨU LÝ THUYẾT</w:t>
      </w:r>
      <w:bookmarkStart w:id="64" w:name="_Toc181946635"/>
      <w:bookmarkEnd w:id="61"/>
      <w:bookmarkEnd w:id="62"/>
      <w:bookmarkEnd w:id="63"/>
    </w:p>
    <w:p w14:paraId="4048CA0B" w14:textId="25894AC0" w:rsidR="000E39BE" w:rsidRDefault="000E39BE" w:rsidP="000E39BE">
      <w:pPr>
        <w:pStyle w:val="Heading2"/>
        <w:rPr>
          <w:lang w:val="vi-VN"/>
        </w:rPr>
      </w:pPr>
      <w:bookmarkStart w:id="65" w:name="_Toc187207544"/>
      <w:bookmarkEnd w:id="64"/>
      <w:r w:rsidRPr="000E39BE">
        <w:t>Quy trình nghiệp vụ đặt lịch khám bệnh trực tuyến</w:t>
      </w:r>
      <w:bookmarkEnd w:id="65"/>
      <w:r w:rsidRPr="000E39BE">
        <w:t xml:space="preserve"> </w:t>
      </w:r>
    </w:p>
    <w:p w14:paraId="5C784C2C" w14:textId="5B1CFE31" w:rsidR="00DE7F01" w:rsidRPr="00DE7F01" w:rsidRDefault="00DE7F01" w:rsidP="00DE7F01">
      <w:pPr>
        <w:pStyle w:val="Heading3"/>
      </w:pPr>
      <w:bookmarkStart w:id="66" w:name="_Toc187207545"/>
      <w:r>
        <w:rPr>
          <w:lang w:val="vi-VN"/>
        </w:rPr>
        <w:t>Nghiệp vụ của hệ thống đặt lịch khám bệnh trực tuyến</w:t>
      </w:r>
      <w:bookmarkEnd w:id="66"/>
    </w:p>
    <w:p w14:paraId="5E9AADD0" w14:textId="37F25928" w:rsidR="00791F6D" w:rsidRPr="00791F6D" w:rsidRDefault="00791F6D" w:rsidP="00791F6D">
      <w:pPr>
        <w:pStyle w:val="Noidung"/>
      </w:pPr>
      <w:r w:rsidRPr="00791F6D">
        <w:t xml:space="preserve">Hệ thống đặt lịch khám bệnh trực tuyến đã trở thành một công cụ không thể thiếu trong ngành y tế, mang lại nhiều tiện ích cho cả bệnh nhân và các </w:t>
      </w:r>
      <w:r w:rsidR="00DF05B5">
        <w:t>bệnh viện</w:t>
      </w:r>
      <w:r w:rsidRPr="00791F6D">
        <w:t>. Dưới đây là những nghiệp vụ chính mà một hệ thống đặt lịch khám bệnh trực tuyến thực hiện:</w:t>
      </w:r>
    </w:p>
    <w:p w14:paraId="6F0AE60B" w14:textId="77777777" w:rsidR="00791F6D" w:rsidRPr="00791F6D" w:rsidRDefault="00791F6D" w:rsidP="00791F6D">
      <w:pPr>
        <w:pStyle w:val="Noidung"/>
      </w:pPr>
      <w:r w:rsidRPr="00791F6D">
        <w:t>Đối với bệnh nhân:</w:t>
      </w:r>
    </w:p>
    <w:p w14:paraId="102819E7" w14:textId="7C486F75" w:rsidR="00791F6D" w:rsidRPr="00791F6D" w:rsidRDefault="00791F6D">
      <w:pPr>
        <w:pStyle w:val="Noidung"/>
        <w:numPr>
          <w:ilvl w:val="0"/>
          <w:numId w:val="4"/>
        </w:numPr>
      </w:pPr>
      <w:r w:rsidRPr="00791F6D">
        <w:t xml:space="preserve">Tìm kiếm thông tin: Bệnh nhân có thể dễ dàng tìm kiếm thông tin về các bác sĩ, chuyên khoa, dịch vụ khám chữa bệnh, giờ làm việc của </w:t>
      </w:r>
      <w:r w:rsidR="00DF05B5">
        <w:t>bệnh viện</w:t>
      </w:r>
      <w:r w:rsidRPr="00791F6D">
        <w:t>.</w:t>
      </w:r>
    </w:p>
    <w:p w14:paraId="6D766797" w14:textId="77777777" w:rsidR="00791F6D" w:rsidRPr="00791F6D" w:rsidRDefault="00791F6D">
      <w:pPr>
        <w:pStyle w:val="Noidung"/>
        <w:numPr>
          <w:ilvl w:val="0"/>
          <w:numId w:val="4"/>
        </w:numPr>
      </w:pPr>
      <w:r w:rsidRPr="00791F6D">
        <w:t>Đặt lịch khám: Bệnh nhân có thể tự chọn khung giờ khám phù hợp, lựa chọn bác sĩ và đăng ký khám trực tuyến.</w:t>
      </w:r>
    </w:p>
    <w:p w14:paraId="7271004B" w14:textId="77777777" w:rsidR="00791F6D" w:rsidRPr="00791F6D" w:rsidRDefault="00791F6D">
      <w:pPr>
        <w:pStyle w:val="Noidung"/>
        <w:numPr>
          <w:ilvl w:val="0"/>
          <w:numId w:val="4"/>
        </w:numPr>
      </w:pPr>
      <w:r w:rsidRPr="00791F6D">
        <w:t>Quản lý lịch hẹn: Bệnh nhân có thể xem lại lịch hẹn đã đặt, hủy hoặc thay đổi lịch hẹn nếu cần.</w:t>
      </w:r>
    </w:p>
    <w:p w14:paraId="74252192" w14:textId="5C78498D" w:rsidR="00791F6D" w:rsidRPr="00791F6D" w:rsidRDefault="00791F6D" w:rsidP="00414EC1">
      <w:pPr>
        <w:pStyle w:val="Noidung"/>
        <w:ind w:left="720" w:firstLine="0"/>
      </w:pPr>
      <w:r w:rsidRPr="00791F6D">
        <w:t xml:space="preserve">Đối với </w:t>
      </w:r>
      <w:r w:rsidR="00DF05B5">
        <w:t>bệnh viện</w:t>
      </w:r>
      <w:r w:rsidRPr="00791F6D">
        <w:t>:</w:t>
      </w:r>
    </w:p>
    <w:p w14:paraId="4F85E6A2" w14:textId="77777777" w:rsidR="00791F6D" w:rsidRPr="00791F6D" w:rsidRDefault="00791F6D">
      <w:pPr>
        <w:pStyle w:val="Noidung"/>
        <w:numPr>
          <w:ilvl w:val="0"/>
          <w:numId w:val="4"/>
        </w:numPr>
      </w:pPr>
      <w:r w:rsidRPr="00791F6D">
        <w:t>Quản lý lịch khám: Hệ thống tự động sắp xếp lịch khám, phân bổ bệnh nhân cho các bác sĩ, giúp tối ưu hóa thời gian làm việc.</w:t>
      </w:r>
    </w:p>
    <w:p w14:paraId="5EEDB3C9" w14:textId="77777777" w:rsidR="00791F6D" w:rsidRPr="00791F6D" w:rsidRDefault="00791F6D">
      <w:pPr>
        <w:pStyle w:val="Noidung"/>
        <w:numPr>
          <w:ilvl w:val="0"/>
          <w:numId w:val="4"/>
        </w:numPr>
      </w:pPr>
      <w:r w:rsidRPr="00791F6D">
        <w:t>Quản lý hồ sơ bệnh nhân: Hệ thống lưu trữ thông tin cá nhân, bệnh án, kết quả xét nghiệm của bệnh nhân, giúp bác sĩ dễ dàng truy cập và tham khảo.</w:t>
      </w:r>
    </w:p>
    <w:p w14:paraId="6017052D" w14:textId="77777777" w:rsidR="00791F6D" w:rsidRPr="00791F6D" w:rsidRDefault="00791F6D">
      <w:pPr>
        <w:pStyle w:val="Noidung"/>
        <w:numPr>
          <w:ilvl w:val="0"/>
          <w:numId w:val="4"/>
        </w:numPr>
      </w:pPr>
      <w:r w:rsidRPr="00791F6D">
        <w:t>Giảm tải công việc hành chính: Việc đặt lịch, quản lý lịch hẹn được tự động hóa, giảm bớt công việc thủ công cho nhân viên y tế.</w:t>
      </w:r>
    </w:p>
    <w:p w14:paraId="67570513" w14:textId="6E2E8369" w:rsidR="00791F6D" w:rsidRPr="00791F6D" w:rsidRDefault="00791F6D">
      <w:pPr>
        <w:pStyle w:val="Noidung"/>
        <w:numPr>
          <w:ilvl w:val="0"/>
          <w:numId w:val="4"/>
        </w:numPr>
      </w:pPr>
      <w:r w:rsidRPr="00791F6D">
        <w:t>Tăng hiệu quả khám chữa bệnh: Việc sắp xếp lịch khám hợp lý giúp giảm thời gian chờ đợi của bệnh nhân, tăng năng suất làm việc của bác sĩ.</w:t>
      </w:r>
    </w:p>
    <w:p w14:paraId="6342992B" w14:textId="2372B960" w:rsidR="00414EC1" w:rsidRDefault="00DE7F01" w:rsidP="00DE7F01">
      <w:pPr>
        <w:pStyle w:val="Heading3"/>
        <w:rPr>
          <w:lang w:val="vi-VN"/>
        </w:rPr>
      </w:pPr>
      <w:bookmarkStart w:id="67" w:name="_Toc187207546"/>
      <w:r>
        <w:rPr>
          <w:lang w:val="vi-VN"/>
        </w:rPr>
        <w:t>Quy trình nghiệp vụ đặt lịch trực tuyến</w:t>
      </w:r>
      <w:bookmarkEnd w:id="67"/>
    </w:p>
    <w:p w14:paraId="43B69BCF" w14:textId="32EBE60D" w:rsidR="00DE7F01" w:rsidRDefault="00EF67CD" w:rsidP="00DE7F01">
      <w:pPr>
        <w:pStyle w:val="Noidung"/>
      </w:pPr>
      <w:r>
        <w:t>Quy trình đặt lịch trực tuyến gồm các bước dưới đây:</w:t>
      </w:r>
    </w:p>
    <w:p w14:paraId="72EE1759" w14:textId="5F71CFC4" w:rsidR="00EF67CD" w:rsidRPr="00EF67CD" w:rsidRDefault="00EF67CD" w:rsidP="00EF67CD">
      <w:pPr>
        <w:pStyle w:val="Noidung"/>
      </w:pPr>
      <w:r w:rsidRPr="00EF67CD">
        <w:t xml:space="preserve">Tìm Kiếm và Chọn </w:t>
      </w:r>
      <w:r w:rsidR="00692AB6">
        <w:t xml:space="preserve">Bệnh viện, </w:t>
      </w:r>
      <w:r w:rsidRPr="00EF67CD">
        <w:t>Bác Sĩ, Dịch Vụ</w:t>
      </w:r>
    </w:p>
    <w:p w14:paraId="33029D61" w14:textId="77777777" w:rsidR="00EF67CD" w:rsidRPr="00EF67CD" w:rsidRDefault="00EF67CD">
      <w:pPr>
        <w:pStyle w:val="Noidung"/>
        <w:numPr>
          <w:ilvl w:val="0"/>
          <w:numId w:val="19"/>
        </w:numPr>
      </w:pPr>
      <w:r w:rsidRPr="00EF67CD">
        <w:t>Tìm kiếm bác sĩ: Người bệnh có thể tìm kiếm bác sĩ theo chuyên khoa, tên bác sĩ hoặc các tiêu chí khác như kinh nghiệm, bằng cấp.</w:t>
      </w:r>
    </w:p>
    <w:p w14:paraId="065C6962" w14:textId="77777777" w:rsidR="00EF67CD" w:rsidRPr="00EF67CD" w:rsidRDefault="00EF67CD">
      <w:pPr>
        <w:pStyle w:val="Noidung"/>
        <w:numPr>
          <w:ilvl w:val="0"/>
          <w:numId w:val="19"/>
        </w:numPr>
      </w:pPr>
      <w:r w:rsidRPr="00EF67CD">
        <w:lastRenderedPageBreak/>
        <w:t>Chọn dịch vụ: Sau khi chọn bác sĩ, người bệnh sẽ chọn dịch vụ khám bệnh phù hợp với nhu cầu của mình.</w:t>
      </w:r>
    </w:p>
    <w:p w14:paraId="22439198" w14:textId="77777777" w:rsidR="00EF67CD" w:rsidRDefault="00EF67CD">
      <w:pPr>
        <w:pStyle w:val="Noidung"/>
        <w:numPr>
          <w:ilvl w:val="0"/>
          <w:numId w:val="19"/>
        </w:numPr>
      </w:pPr>
      <w:r w:rsidRPr="00EF67CD">
        <w:t>Xem lịch khám: Hệ thống sẽ hiển thị lịch khám của bác sĩ đã chọn, từ đó người bệnh có thể lựa chọn khung giờ phù hợp.</w:t>
      </w:r>
    </w:p>
    <w:p w14:paraId="13B76605" w14:textId="77777777" w:rsidR="00EF67CD" w:rsidRPr="00EF67CD" w:rsidRDefault="00EF67CD" w:rsidP="00EF67CD">
      <w:pPr>
        <w:pStyle w:val="Noidung"/>
      </w:pPr>
      <w:r w:rsidRPr="00EF67CD">
        <w:t>Đặt Lịch Khám</w:t>
      </w:r>
    </w:p>
    <w:p w14:paraId="7DD17AEB" w14:textId="77777777" w:rsidR="00EF67CD" w:rsidRPr="00EF67CD" w:rsidRDefault="00EF67CD">
      <w:pPr>
        <w:pStyle w:val="Noidung"/>
        <w:numPr>
          <w:ilvl w:val="0"/>
          <w:numId w:val="20"/>
        </w:numPr>
      </w:pPr>
      <w:r w:rsidRPr="00EF67CD">
        <w:t>Chọn ngày và giờ: Người bệnh chọn ngày và giờ khám mong muốn trong các khung giờ còn trống.</w:t>
      </w:r>
    </w:p>
    <w:p w14:paraId="686596E9" w14:textId="77777777" w:rsidR="00EF67CD" w:rsidRPr="00EF67CD" w:rsidRDefault="00EF67CD">
      <w:pPr>
        <w:pStyle w:val="Noidung"/>
        <w:numPr>
          <w:ilvl w:val="0"/>
          <w:numId w:val="20"/>
        </w:numPr>
      </w:pPr>
      <w:r w:rsidRPr="00EF67CD">
        <w:t>Nhập thông tin khám: Người bệnh nhập các thông tin liên quan đến lần khám như: lý do khám bệnh, bệnh sử (nếu có), thông tin về bảo hiểm y tế (nếu có).</w:t>
      </w:r>
    </w:p>
    <w:p w14:paraId="1C5B4722" w14:textId="77777777" w:rsidR="00EF67CD" w:rsidRPr="00EF67CD" w:rsidRDefault="00EF67CD">
      <w:pPr>
        <w:pStyle w:val="Noidung"/>
        <w:numPr>
          <w:ilvl w:val="0"/>
          <w:numId w:val="20"/>
        </w:numPr>
      </w:pPr>
      <w:r w:rsidRPr="00EF67CD">
        <w:t>Xác nhận đặt lịch: Sau khi hoàn tất các thông tin, người bệnh tiến hành xác nhận đặt lịch.</w:t>
      </w:r>
    </w:p>
    <w:p w14:paraId="3A1F1C3B" w14:textId="77777777" w:rsidR="00EF67CD" w:rsidRPr="00EF67CD" w:rsidRDefault="00EF67CD" w:rsidP="00EF67CD">
      <w:pPr>
        <w:pStyle w:val="Noidung"/>
      </w:pPr>
      <w:r w:rsidRPr="00EF67CD">
        <w:t>Đến Khám</w:t>
      </w:r>
    </w:p>
    <w:p w14:paraId="568AE18B" w14:textId="313E1DCE" w:rsidR="00EF67CD" w:rsidRPr="00EF67CD" w:rsidRDefault="00EF67CD">
      <w:pPr>
        <w:pStyle w:val="Noidung"/>
        <w:numPr>
          <w:ilvl w:val="0"/>
          <w:numId w:val="21"/>
        </w:numPr>
      </w:pPr>
      <w:r w:rsidRPr="00EF67CD">
        <w:t xml:space="preserve">Đến đúng giờ: Người bệnh đến </w:t>
      </w:r>
      <w:r w:rsidR="00DF05B5">
        <w:t>bệnh viện</w:t>
      </w:r>
      <w:r w:rsidRPr="00EF67CD">
        <w:t xml:space="preserve"> đúng giờ đã đặt lịch.</w:t>
      </w:r>
    </w:p>
    <w:p w14:paraId="28FB70BB" w14:textId="77777777" w:rsidR="00EF67CD" w:rsidRPr="00EF67CD" w:rsidRDefault="00EF67CD">
      <w:pPr>
        <w:pStyle w:val="Noidung"/>
        <w:numPr>
          <w:ilvl w:val="0"/>
          <w:numId w:val="21"/>
        </w:numPr>
      </w:pPr>
      <w:r w:rsidRPr="00EF67CD">
        <w:t>Làm thủ tục: Người bệnh làm thủ tục khám bệnh tại quầy tiếp đón và xuất trình phiếu hẹn khám.</w:t>
      </w:r>
    </w:p>
    <w:p w14:paraId="51208A9A" w14:textId="77777777" w:rsidR="00EF67CD" w:rsidRPr="00EF67CD" w:rsidRDefault="00EF67CD">
      <w:pPr>
        <w:pStyle w:val="Noidung"/>
        <w:numPr>
          <w:ilvl w:val="0"/>
          <w:numId w:val="21"/>
        </w:numPr>
      </w:pPr>
      <w:r w:rsidRPr="00EF67CD">
        <w:t>Khám bệnh: Người bệnh sẽ được bác sĩ khám và tư vấn.</w:t>
      </w:r>
    </w:p>
    <w:p w14:paraId="79057782" w14:textId="741E60A0" w:rsidR="00A740F1" w:rsidRPr="003B14DB" w:rsidRDefault="000E39BE" w:rsidP="006B48E0">
      <w:pPr>
        <w:pStyle w:val="Heading2"/>
      </w:pPr>
      <w:bookmarkStart w:id="68" w:name="_Toc187207547"/>
      <w:r>
        <w:rPr>
          <w:lang w:val="vi-VN"/>
        </w:rPr>
        <w:t>Giới thiệu</w:t>
      </w:r>
      <w:r w:rsidR="008E3C0E">
        <w:rPr>
          <w:lang w:val="vi-VN"/>
        </w:rPr>
        <w:t xml:space="preserve"> về SQL và hệ quản trị SQL Server</w:t>
      </w:r>
      <w:bookmarkEnd w:id="68"/>
    </w:p>
    <w:p w14:paraId="61C6A4BE" w14:textId="2087F4F5" w:rsidR="003B14DB" w:rsidRDefault="000E39BE" w:rsidP="007E1507">
      <w:pPr>
        <w:pStyle w:val="Heading3"/>
        <w:rPr>
          <w:lang w:val="vi-VN"/>
        </w:rPr>
      </w:pPr>
      <w:bookmarkStart w:id="69" w:name="_Toc187207548"/>
      <w:r>
        <w:rPr>
          <w:lang w:val="vi-VN"/>
        </w:rPr>
        <w:t xml:space="preserve">Giới thiệu về </w:t>
      </w:r>
      <w:r w:rsidR="008E3C0E">
        <w:rPr>
          <w:lang w:val="vi-VN"/>
        </w:rPr>
        <w:t>SQL</w:t>
      </w:r>
      <w:bookmarkEnd w:id="69"/>
    </w:p>
    <w:p w14:paraId="532521B3" w14:textId="57945D4A" w:rsidR="000E39BE" w:rsidRDefault="000E39BE" w:rsidP="000E39BE">
      <w:pPr>
        <w:pStyle w:val="Heading4"/>
        <w:rPr>
          <w:lang w:val="vi-VN"/>
        </w:rPr>
      </w:pPr>
      <w:bookmarkStart w:id="70" w:name="_Toc187207549"/>
      <w:r>
        <w:rPr>
          <w:lang w:val="vi-VN"/>
        </w:rPr>
        <w:t xml:space="preserve">Sơ </w:t>
      </w:r>
      <w:r w:rsidR="005D7169">
        <w:rPr>
          <w:lang w:val="vi-VN"/>
        </w:rPr>
        <w:t>lược</w:t>
      </w:r>
      <w:r>
        <w:rPr>
          <w:lang w:val="vi-VN"/>
        </w:rPr>
        <w:t xml:space="preserve"> về SQL</w:t>
      </w:r>
      <w:bookmarkEnd w:id="70"/>
    </w:p>
    <w:p w14:paraId="0EF25FCC" w14:textId="6B196175" w:rsidR="00252ED2" w:rsidRPr="00252ED2" w:rsidRDefault="00252ED2" w:rsidP="00252ED2">
      <w:pPr>
        <w:pStyle w:val="Noidung"/>
      </w:pPr>
      <w:r w:rsidRPr="00252ED2">
        <w:rPr>
          <w:rStyle w:val="Strong"/>
          <w:b w:val="0"/>
          <w:bCs w:val="0"/>
        </w:rPr>
        <w:t xml:space="preserve">SQL </w:t>
      </w:r>
      <w:r w:rsidRPr="00252ED2">
        <w:t>viết tắt của </w:t>
      </w:r>
      <w:r w:rsidRPr="00252ED2">
        <w:rPr>
          <w:rStyle w:val="Strong"/>
          <w:b w:val="0"/>
          <w:bCs w:val="0"/>
        </w:rPr>
        <w:t>Structured Query Language</w:t>
      </w:r>
      <w:r w:rsidRPr="00252ED2">
        <w:t xml:space="preserve"> là ngôn ngữ truy vấn có cấu trúc. Nó là một ngôn ngữ, là tập hợp các lệnh để tương tác với cơ sở dữ liệu. Dùng để lưu trữ, thao tác và truy xuất dữ liệu được lưu trữ trong một cơ sở dữ liệu quan hệ. Trong thực tế, SQL là ngôn ngữ chuẩn được sử dụng hầu hết cho hệ cơ sở dữ liệu quan hệ. Tất cả các hệ thống quản lý cơ sở dữ liệu quan hệ (RDMS) như MySQL, MS Access, Oracle, Postgres và SQL Server… đều sử dụng SQL làm ngôn ngữ cơ sở dữ liệu </w:t>
      </w:r>
      <w:r w:rsidR="00404F8F">
        <w:t>chuẩn</w:t>
      </w:r>
      <w:r w:rsidR="00404F8F">
        <w:fldChar w:fldCharType="begin"/>
      </w:r>
      <w:r w:rsidR="00404F8F">
        <w:instrText xml:space="preserve"> ADDIN ZOTERO_ITEM CSL_CITATION {"citationID":"uAtj9Lr3","properties":{"formattedCitation":"[1]","plainCitation":"[1]","noteIndex":0},"citationItems":[{"id":93,"uris":["http://zotero.org/users/local/spty5A6U/items/E7EPGQS6"],"itemData":{"id":93,"type":"book","abstract":"SQL is the international standard language for creating and maintaining relational databases. This book is a compendium of information about SQL and relational database design, development, and maintenance. The nine mini-books cover the full spectrum of issues that arise in building, using, and maintaining relational database systems. Book I: SQL Concepts Book II: Relational Database Development Book III: SQL Queries Book IV: Data Security Book V: SQL and Programming Book VI: SQL and XML Book VII: Database Tuning Overview Book VIII: Appendixes","ISBN":"978-0-470-17554-5","language":"en","note":"Google-Books-ID: YQVS5AhCcfUC","number-of-pages":"722","publisher":"John Wiley &amp; Sons","source":"Google Books","title":"SQL All-in-One Desk Reference For Dummies","author":[{"family":"Taylor","given":"Allen G."}],"issued":{"date-parts":[["2007",6,15]]}}}],"schema":"https://github.com/citation-style-language/schema/raw/master/csl-citation.json"} </w:instrText>
      </w:r>
      <w:r w:rsidR="00404F8F">
        <w:fldChar w:fldCharType="separate"/>
      </w:r>
      <w:r w:rsidR="00404F8F" w:rsidRPr="00404F8F">
        <w:t>[1]</w:t>
      </w:r>
      <w:r w:rsidR="00404F8F">
        <w:fldChar w:fldCharType="end"/>
      </w:r>
      <w:r w:rsidRPr="00252ED2">
        <w:t>.</w:t>
      </w:r>
    </w:p>
    <w:p w14:paraId="0351BBA0" w14:textId="1D508AC9" w:rsidR="00252ED2" w:rsidRDefault="00252ED2" w:rsidP="00252ED2">
      <w:pPr>
        <w:pStyle w:val="Noidung"/>
      </w:pPr>
      <w:r w:rsidRPr="00252ED2">
        <w:t xml:space="preserve">Hầu như công ty nào lớn cũng cần xây dựng một hệ thống để lưu trữ cơ sở dữ liệu. Mọi thứ trong cơ sở dữ liệu này sẽ được diễn tả ra thành nhiều bảng, có mối quan </w:t>
      </w:r>
      <w:r w:rsidRPr="00252ED2">
        <w:lastRenderedPageBreak/>
        <w:t>hệ với nhau. Để truy vấn và lấy dữ liệu từ các bảng này nhằm tổng hợp thành thông tin nào đó, người ta dùng đến SQL thông qua các câu query</w:t>
      </w:r>
      <w:r w:rsidR="00404F8F">
        <w:fldChar w:fldCharType="begin"/>
      </w:r>
      <w:r w:rsidR="00404F8F">
        <w:instrText xml:space="preserve"> ADDIN ZOTERO_ITEM CSL_CITATION {"citationID":"6oKAS5MV","properties":{"formattedCitation":"[2]","plainCitation":"[2]","noteIndex":0},"citationItems":[{"id":91,"uris":["http://zotero.org/users/local/spty5A6U/items/C9YXBNBD"],"itemData":{"id":91,"type":"book","abstract":"\"Fundamentals of Database Systems introduces the fundamental concepts necessary for designing, using and implementing database systems and database applications. Emphasis is placed on the fundamentals of database modeling and design, the languages and models provided by the database management systems, and database system implementation techniques. The book is meant to be used as a textbook for a one- or two-semester course in database systems at the junior, senior, or graduate level, and as a reference book. The goal is to provide an in-depth and up-to-date presentation of the most important aspects of database systems and applications, and related technologies. It is assumed that readers are familiar with elementary programming and data-structuring concepts and that you have had some exposure to the basics of computer organization.\"--Descripción del editor.","ISBN":"978-93-325-8270-5","language":"en","note":"Google-Books-ID: s5d8zwEACAAJ","number-of-pages":"1242","publisher":"Pearson/Addison Wesley","source":"Google Books","title":"Fundamentals of Database Systems","author":[{"family":"Elmasri","given":"Ramez"}],"issued":{"date-parts":[["2017"]]}}}],"schema":"https://github.com/citation-style-language/schema/raw/master/csl-citation.json"} </w:instrText>
      </w:r>
      <w:r w:rsidR="00404F8F">
        <w:fldChar w:fldCharType="separate"/>
      </w:r>
      <w:r w:rsidR="00404F8F" w:rsidRPr="00404F8F">
        <w:t>[2]</w:t>
      </w:r>
      <w:r w:rsidR="00404F8F">
        <w:fldChar w:fldCharType="end"/>
      </w:r>
      <w:r w:rsidRPr="00252ED2">
        <w:t>.</w:t>
      </w:r>
    </w:p>
    <w:p w14:paraId="042A9719" w14:textId="77777777" w:rsidR="00252ED2" w:rsidRDefault="00252ED2" w:rsidP="0092616E">
      <w:pPr>
        <w:jc w:val="center"/>
      </w:pPr>
      <w:r>
        <w:rPr>
          <w:noProof/>
        </w:rPr>
        <w:drawing>
          <wp:inline distT="0" distB="0" distL="0" distR="0" wp14:anchorId="3C60961C" wp14:editId="0283D70D">
            <wp:extent cx="4371975" cy="2459112"/>
            <wp:effectExtent l="0" t="0" r="0" b="0"/>
            <wp:docPr id="1668570288" name="Picture 7" descr="What is SQL Ser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at is SQL Serve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82121" cy="2464819"/>
                    </a:xfrm>
                    <a:prstGeom prst="rect">
                      <a:avLst/>
                    </a:prstGeom>
                    <a:noFill/>
                    <a:ln>
                      <a:noFill/>
                    </a:ln>
                  </pic:spPr>
                </pic:pic>
              </a:graphicData>
            </a:graphic>
          </wp:inline>
        </w:drawing>
      </w:r>
    </w:p>
    <w:p w14:paraId="29E3A496" w14:textId="4CBDBC27" w:rsidR="00252ED2" w:rsidRDefault="00252ED2" w:rsidP="00252ED2">
      <w:pPr>
        <w:pStyle w:val="Caption"/>
        <w:rPr>
          <w:lang w:val="vi-VN"/>
        </w:rPr>
      </w:pPr>
      <w:bookmarkStart w:id="71" w:name="_Toc186269145"/>
      <w:r w:rsidRPr="008F5B7F">
        <w:rPr>
          <w:lang w:val="fr-FR"/>
        </w:rPr>
        <w:t xml:space="preserve">Hình </w:t>
      </w:r>
      <w:r w:rsidR="00DA4E2A">
        <w:rPr>
          <w:lang w:val="fr-FR"/>
        </w:rPr>
        <w:fldChar w:fldCharType="begin"/>
      </w:r>
      <w:r w:rsidR="00DA4E2A">
        <w:rPr>
          <w:lang w:val="fr-FR"/>
        </w:rPr>
        <w:instrText xml:space="preserve"> STYLEREF 1 \s </w:instrText>
      </w:r>
      <w:r w:rsidR="00DA4E2A">
        <w:rPr>
          <w:lang w:val="fr-FR"/>
        </w:rPr>
        <w:fldChar w:fldCharType="separate"/>
      </w:r>
      <w:r w:rsidR="00B96FE3">
        <w:rPr>
          <w:noProof/>
          <w:lang w:val="fr-FR"/>
        </w:rPr>
        <w:t>2</w:t>
      </w:r>
      <w:r w:rsidR="00DA4E2A">
        <w:rPr>
          <w:lang w:val="fr-FR"/>
        </w:rPr>
        <w:fldChar w:fldCharType="end"/>
      </w:r>
      <w:r w:rsidR="00DA4E2A">
        <w:rPr>
          <w:lang w:val="fr-FR"/>
        </w:rPr>
        <w:t>.</w:t>
      </w:r>
      <w:r w:rsidR="00DA4E2A">
        <w:rPr>
          <w:lang w:val="fr-FR"/>
        </w:rPr>
        <w:fldChar w:fldCharType="begin"/>
      </w:r>
      <w:r w:rsidR="00DA4E2A">
        <w:rPr>
          <w:lang w:val="fr-FR"/>
        </w:rPr>
        <w:instrText xml:space="preserve"> SEQ Hình \* ARABIC \s 1 </w:instrText>
      </w:r>
      <w:r w:rsidR="00DA4E2A">
        <w:rPr>
          <w:lang w:val="fr-FR"/>
        </w:rPr>
        <w:fldChar w:fldCharType="separate"/>
      </w:r>
      <w:r w:rsidR="00B96FE3">
        <w:rPr>
          <w:noProof/>
          <w:lang w:val="fr-FR"/>
        </w:rPr>
        <w:t>1</w:t>
      </w:r>
      <w:r w:rsidR="00DA4E2A">
        <w:rPr>
          <w:lang w:val="fr-FR"/>
        </w:rPr>
        <w:fldChar w:fldCharType="end"/>
      </w:r>
      <w:r>
        <w:rPr>
          <w:lang w:val="vi-VN"/>
        </w:rPr>
        <w:t xml:space="preserve"> </w:t>
      </w:r>
      <w:r w:rsidRPr="008F5B7F">
        <w:rPr>
          <w:lang w:val="fr-FR"/>
        </w:rPr>
        <w:t>SQL</w:t>
      </w:r>
      <w:r>
        <w:rPr>
          <w:lang w:val="vi-VN"/>
        </w:rPr>
        <w:t xml:space="preserve"> là gì</w:t>
      </w:r>
      <w:bookmarkEnd w:id="71"/>
      <w:r>
        <w:rPr>
          <w:lang w:val="vi-VN"/>
        </w:rPr>
        <w:t xml:space="preserve"> </w:t>
      </w:r>
    </w:p>
    <w:p w14:paraId="033B617C" w14:textId="47844ECD" w:rsidR="00302E71" w:rsidRPr="00107DF5" w:rsidRDefault="00107DF5" w:rsidP="00302E71">
      <w:pPr>
        <w:jc w:val="center"/>
        <w:rPr>
          <w:i/>
          <w:iCs/>
          <w:lang w:val="vi-VN"/>
        </w:rPr>
      </w:pPr>
      <w:r w:rsidRPr="00107DF5">
        <w:rPr>
          <w:i/>
          <w:iCs/>
          <w:lang w:val="vi-VN"/>
        </w:rPr>
        <w:t>(</w:t>
      </w:r>
      <w:r w:rsidR="00302E71" w:rsidRPr="00107DF5">
        <w:rPr>
          <w:i/>
          <w:iCs/>
          <w:lang w:val="vi-VN"/>
        </w:rPr>
        <w:t>Nguồn: https://hocvienkaro.com/san-pham/sql/</w:t>
      </w:r>
      <w:r w:rsidRPr="00107DF5">
        <w:rPr>
          <w:i/>
          <w:iCs/>
          <w:lang w:val="vi-VN"/>
        </w:rPr>
        <w:t>)</w:t>
      </w:r>
    </w:p>
    <w:p w14:paraId="40BF6CF1" w14:textId="77777777" w:rsidR="00252ED2" w:rsidRDefault="00252ED2" w:rsidP="00252ED2">
      <w:pPr>
        <w:pStyle w:val="Heading4"/>
        <w:rPr>
          <w:lang w:val="vi-VN"/>
        </w:rPr>
      </w:pPr>
      <w:bookmarkStart w:id="72" w:name="_Toc187207550"/>
      <w:r>
        <w:rPr>
          <w:lang w:val="vi-VN"/>
        </w:rPr>
        <w:t>Lịch sử phát triển</w:t>
      </w:r>
      <w:bookmarkEnd w:id="72"/>
    </w:p>
    <w:p w14:paraId="3C501440" w14:textId="305C3950" w:rsidR="00252ED2" w:rsidRDefault="00252ED2" w:rsidP="00252ED2">
      <w:pPr>
        <w:pStyle w:val="Noidung"/>
      </w:pPr>
      <w:r w:rsidRPr="00252ED2">
        <w:t xml:space="preserve">Vào những năm 70, SQL được hình thành từ ngôn ngữ SEQUEL 2 bởi IBM theo mô hình Codd tại một trung tâm nghiên cứu ở California cho hệ thống cơ sở dữ liệu lớn. Những ngày đầu SQL được sử dụng chạy trên các máy đơn lẻ. Song do tốc độ phát triển vượt bậc một cách nhanh chóng của nhu cầu xây dựng cơ sở dữ liệu lớn (CSDL) theo mô hình khách chủ (theo mô hình này thì toàn bộ CSDL được tập trung trên máy chủ web (Server). </w:t>
      </w:r>
    </w:p>
    <w:p w14:paraId="058C3359" w14:textId="6E9A9B98" w:rsidR="00252ED2" w:rsidRDefault="00252ED2" w:rsidP="00252ED2">
      <w:pPr>
        <w:pStyle w:val="Noidung"/>
      </w:pPr>
      <w:r w:rsidRPr="00252ED2">
        <w:t xml:space="preserve">Bất kỳ thao tác xử lý dữ liệu nào cũng được thực hiện trên máy chủ bằng các lệnh SQL. Máy trạm chỉ giữ chức năng cập nhật hoặc thu thập thông tin từ máy chủ. Ngày nay với sự có mặt của SQL đã hỗ trợ nhiều cho hầu hết các ngôn ngữ lập trình bậc cao. Nhất là về mảng Internet thì SQL càng khẳng định vai trò quan trọng hơn. Nó được sử dụng để nhanh chóng tạo ra các trang web động. </w:t>
      </w:r>
    </w:p>
    <w:p w14:paraId="7EB10853" w14:textId="2716851B" w:rsidR="00252ED2" w:rsidRDefault="00252ED2" w:rsidP="00252ED2">
      <w:pPr>
        <w:pStyle w:val="Noidung"/>
      </w:pPr>
      <w:r w:rsidRPr="00252ED2">
        <w:t xml:space="preserve">SQL đã được viện tiêu chuẩn Quốc gia Mỹ (ANSI) và viện tiêu chuẩn quốc tế (ISO) chấp nhận như một ngôn ngữ đại diện chuẩn CSDL quan hệ, nhưng cho đến nay các tiêu chuẩn này vẫn chưa hoàn thiện. Nên các SQL nhúng trong các ngôn ngữ lập trình khác nhau đã được bổ sung các SQL chuẩn, để phù hợp với các ứng dụng. Do vậy mới thấy sự khác nhau rõ rệt giữa các </w:t>
      </w:r>
      <w:r w:rsidR="00C73F83">
        <w:t>SQL</w:t>
      </w:r>
      <w:r w:rsidR="00404F8F">
        <w:fldChar w:fldCharType="begin"/>
      </w:r>
      <w:r w:rsidR="00404F8F">
        <w:instrText xml:space="preserve"> ADDIN ZOTERO_ITEM CSL_CITATION {"citationID":"lOE77Eno","properties":{"formattedCitation":"[3]","plainCitation":"[3]","noteIndex":0},"citationItems":[{"id":64,"uris":["http://zotero.org/users/local/spty5A6U/items/JTQPT3WG"],"itemData":{"id":64,"type":"entry-encyclopedia","abstract":"SQL ( , hoặc  ; viết tắt của Structured Query Language), dịch là Ngôn ngữ truy vấn mang tính cấu trúc, là một loại ngôn ngữ máy tính phổ biến để tạo, sửa, và lấy dữ liệu từ một hệ quản trị cơ sở dữ liệu quan hệ. Ngôn ngữ này phát triển vượt xa so với mục đích ban đầu là để phục vụ các hệ quản trị cơ sở dữ liệu đối tượng-quan hệ. Nó là một tiêu chuẩn ANSI/ISO.","container-title":"Wikipedia tiếng Việt","language":"vi","license":"Creative Commons Attribution-ShareAlike License","note":"Page Version ID: 70401446","source":"Wikipedia","title":"SQL","URL":"https://vi.wikipedia.org/w/index.php?title=SQL&amp;oldid=70401446","accessed":{"date-parts":[["2024",11,9]]},"issued":{"date-parts":[["2023",7,3]]}}}],"schema":"https://github.com/citation-style-language/schema/raw/master/csl-citation.json"} </w:instrText>
      </w:r>
      <w:r w:rsidR="00404F8F">
        <w:fldChar w:fldCharType="separate"/>
      </w:r>
      <w:r w:rsidR="00404F8F" w:rsidRPr="00404F8F">
        <w:t>[3]</w:t>
      </w:r>
      <w:r w:rsidR="00404F8F">
        <w:fldChar w:fldCharType="end"/>
      </w:r>
      <w:r w:rsidR="00C73F83">
        <w:t>.</w:t>
      </w:r>
    </w:p>
    <w:p w14:paraId="07D3C522" w14:textId="77777777" w:rsidR="00C73F83" w:rsidRDefault="00C73F83" w:rsidP="0092616E">
      <w:pPr>
        <w:jc w:val="center"/>
      </w:pPr>
      <w:r>
        <w:rPr>
          <w:noProof/>
        </w:rPr>
        <w:lastRenderedPageBreak/>
        <w:drawing>
          <wp:inline distT="0" distB="0" distL="0" distR="0" wp14:anchorId="467BAA9A" wp14:editId="1E3B77B2">
            <wp:extent cx="4471988" cy="3000196"/>
            <wp:effectExtent l="0" t="0" r="5080" b="0"/>
            <wp:docPr id="761933767" name="Picture 8" descr="SQL là gì? Sự khác nhau giữa NoSQL và NewSQL - Gimasy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QL là gì? Sự khác nhau giữa NoSQL và NewSQL - Gimasy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91022" cy="3012966"/>
                    </a:xfrm>
                    <a:prstGeom prst="rect">
                      <a:avLst/>
                    </a:prstGeom>
                    <a:noFill/>
                    <a:ln>
                      <a:noFill/>
                    </a:ln>
                  </pic:spPr>
                </pic:pic>
              </a:graphicData>
            </a:graphic>
          </wp:inline>
        </w:drawing>
      </w:r>
    </w:p>
    <w:p w14:paraId="3E3CB2AC" w14:textId="5A47A60C" w:rsidR="00C73F83" w:rsidRPr="00C73F83" w:rsidRDefault="00C73F83" w:rsidP="00C73F83">
      <w:pPr>
        <w:pStyle w:val="Caption"/>
        <w:rPr>
          <w:lang w:val="vi-VN"/>
        </w:rPr>
      </w:pPr>
      <w:bookmarkStart w:id="73" w:name="_Toc186269146"/>
      <w:r w:rsidRPr="004266D3">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B96FE3">
        <w:rPr>
          <w:noProof/>
          <w:lang w:val="vi-VN"/>
        </w:rPr>
        <w:t>2</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B96FE3">
        <w:rPr>
          <w:noProof/>
          <w:lang w:val="vi-VN"/>
        </w:rPr>
        <w:t>2</w:t>
      </w:r>
      <w:r w:rsidR="00DA4E2A">
        <w:rPr>
          <w:lang w:val="vi-VN"/>
        </w:rPr>
        <w:fldChar w:fldCharType="end"/>
      </w:r>
      <w:r>
        <w:rPr>
          <w:lang w:val="vi-VN"/>
        </w:rPr>
        <w:t xml:space="preserve"> Lịch sử SQL</w:t>
      </w:r>
      <w:bookmarkEnd w:id="73"/>
    </w:p>
    <w:p w14:paraId="12DBBD31" w14:textId="5B0368E4" w:rsidR="00252ED2" w:rsidRPr="00107DF5" w:rsidRDefault="00107DF5" w:rsidP="00252ED2">
      <w:pPr>
        <w:pStyle w:val="Noidung"/>
        <w:rPr>
          <w:i/>
          <w:iCs/>
        </w:rPr>
      </w:pPr>
      <w:r w:rsidRPr="00107DF5">
        <w:rPr>
          <w:i/>
          <w:iCs/>
        </w:rPr>
        <w:t>(</w:t>
      </w:r>
      <w:r w:rsidR="00302E71" w:rsidRPr="00107DF5">
        <w:rPr>
          <w:i/>
          <w:iCs/>
        </w:rPr>
        <w:t>Nguồn: https://azure.microsoft.com/en-us/products/azure-</w:t>
      </w:r>
      <w:r w:rsidRPr="00107DF5">
        <w:rPr>
          <w:i/>
          <w:iCs/>
        </w:rPr>
        <w:t>sql)</w:t>
      </w:r>
    </w:p>
    <w:p w14:paraId="14B5E5E1" w14:textId="553A46DA" w:rsidR="000E39BE" w:rsidRDefault="00C73F83" w:rsidP="000E39BE">
      <w:pPr>
        <w:pStyle w:val="Heading4"/>
        <w:rPr>
          <w:lang w:val="vi-VN"/>
        </w:rPr>
      </w:pPr>
      <w:bookmarkStart w:id="74" w:name="_Toc187207551"/>
      <w:r>
        <w:rPr>
          <w:lang w:val="vi-VN"/>
        </w:rPr>
        <w:t>Các khái niệm cơ bản trong SQL</w:t>
      </w:r>
      <w:bookmarkEnd w:id="74"/>
    </w:p>
    <w:p w14:paraId="65B07E5B" w14:textId="486DBA25" w:rsidR="00C73F83" w:rsidRPr="003166DD" w:rsidRDefault="00560267" w:rsidP="003166DD">
      <w:pPr>
        <w:pStyle w:val="Noidung"/>
      </w:pPr>
      <w:r w:rsidRPr="003166DD">
        <w:rPr>
          <w:b/>
          <w:bCs/>
        </w:rPr>
        <w:t>Khóa chính (primary key):</w:t>
      </w:r>
      <w:r w:rsidRPr="003166DD">
        <w:t xml:space="preserve"> Khóa chính hay còn gọi là khóa ràng buộc chính, được dùng để định danh một bản ghi trong bảng (table) có giá trị duy nhất, không được có giá trị giống nhau và bỏ trống ở trường được đánh khóa chính. Được dùng để thiết lập mối quan hệ (1-n)</w:t>
      </w:r>
      <w:r w:rsidR="00795C2F">
        <w:fldChar w:fldCharType="begin"/>
      </w:r>
      <w:r w:rsidR="00795C2F">
        <w:instrText xml:space="preserve"> ADDIN ZOTERO_ITEM CSL_CITATION {"citationID":"nQh4Y8Jq","properties":{"formattedCitation":"[4]","plainCitation":"[4]","noteIndex":0},"citationItems":[{"id":89,"uris":["http://zotero.org/users/local/spty5A6U/items/HWY89T6I"],"itemData":{"id":89,"type":"book","abstract":"Database System Concepts by Silberschatz, Korth and Sudarshan is now in its 6th edition and is one of the cornerstone texts of database education. It presents the fundamental concepts of database management in an intuitive manner geared toward allowing students to begin working with databases as quickly as possible. The text is designed for a first course in databases at the junior/senior undergraduate level or the first year graduate level. It also contains additional material that can be used as supplements or as introductory material for an advanced course. Because the authors present concepts as intuitive descriptions, a familiarity with basic data structures, computer organization, and a high-level programming language are the only prerequisites. Important theoretical results are covered, but formal proofs are omitted. In place of proofs, figures and examples are used to suggest why a result is true.","ISBN":"978-0-07-802215-9","language":"en","note":"Google-Books-ID: dc5HswEACAAJ","number-of-pages":"1376","publisher":"McGraw-Hill Education","source":"Google Books","title":"Database System Concepts","author":[{"family":"Korth","given":"Henry F."},{"family":"Sudarshan","given":"S."},{"family":"Professor","given":"Abraham Silberschatz"}],"issued":{"date-parts":[["2019",2,19]]}}}],"schema":"https://github.com/citation-style-language/schema/raw/master/csl-citation.json"} </w:instrText>
      </w:r>
      <w:r w:rsidR="00795C2F">
        <w:fldChar w:fldCharType="separate"/>
      </w:r>
      <w:r w:rsidR="00795C2F" w:rsidRPr="00795C2F">
        <w:t>[4]</w:t>
      </w:r>
      <w:r w:rsidR="00795C2F">
        <w:fldChar w:fldCharType="end"/>
      </w:r>
      <w:r w:rsidR="00795C2F">
        <w:t>.</w:t>
      </w:r>
    </w:p>
    <w:p w14:paraId="53007FDE" w14:textId="1F01FB9F" w:rsidR="00560267" w:rsidRPr="003166DD" w:rsidRDefault="00560267" w:rsidP="003166DD">
      <w:pPr>
        <w:pStyle w:val="Noidung"/>
      </w:pPr>
      <w:r w:rsidRPr="003166DD">
        <w:rPr>
          <w:b/>
          <w:bCs/>
        </w:rPr>
        <w:t>Khóa ngoại (foreign key):</w:t>
      </w:r>
      <w:r w:rsidRPr="003166DD">
        <w:t xml:space="preserve"> Khóa ngoại được xem như là con trỏ trỏ tới khóa chính của bảng khác</w:t>
      </w:r>
    </w:p>
    <w:p w14:paraId="6570051D" w14:textId="6FFCD642" w:rsidR="00560267" w:rsidRPr="003166DD" w:rsidRDefault="00560267" w:rsidP="003166DD">
      <w:pPr>
        <w:pStyle w:val="Noidung"/>
      </w:pPr>
      <w:r w:rsidRPr="003166DD">
        <w:rPr>
          <w:b/>
          <w:bCs/>
        </w:rPr>
        <w:t>Bảng (table):</w:t>
      </w:r>
      <w:r w:rsidRPr="003166DD">
        <w:t xml:space="preserve"> Dùng để lưu dữ liệu trong cơ sở dữ liệu, được tổ chức gồm các dòng, và các cột.</w:t>
      </w:r>
    </w:p>
    <w:p w14:paraId="17B0880D" w14:textId="2D87DE13" w:rsidR="00560267" w:rsidRPr="003166DD" w:rsidRDefault="00560267" w:rsidP="003166DD">
      <w:pPr>
        <w:pStyle w:val="Noidung"/>
      </w:pPr>
      <w:r w:rsidRPr="003166DD">
        <w:rPr>
          <w:b/>
          <w:bCs/>
        </w:rPr>
        <w:t>Cột (</w:t>
      </w:r>
      <w:r w:rsidR="003166DD" w:rsidRPr="003166DD">
        <w:rPr>
          <w:b/>
          <w:bCs/>
        </w:rPr>
        <w:t>column):</w:t>
      </w:r>
      <w:r w:rsidR="003166DD" w:rsidRPr="003166DD">
        <w:t xml:space="preserve"> Hay còn được gọi trường (field) được thiết kế để chứa tập dữ liệu, mô tả thuộc tính của mỗi thực thể trong </w:t>
      </w:r>
      <w:r w:rsidR="002D717B">
        <w:t>bảng</w:t>
      </w:r>
      <w:r w:rsidR="003166DD" w:rsidRPr="003166DD">
        <w:t>.</w:t>
      </w:r>
    </w:p>
    <w:p w14:paraId="424DF9D2" w14:textId="2A3C9A0A" w:rsidR="003166DD" w:rsidRPr="003166DD" w:rsidRDefault="003166DD" w:rsidP="003166DD">
      <w:pPr>
        <w:pStyle w:val="Noidung"/>
      </w:pPr>
      <w:r w:rsidRPr="003166DD">
        <w:rPr>
          <w:b/>
          <w:bCs/>
        </w:rPr>
        <w:t>Dòng (row):</w:t>
      </w:r>
      <w:r w:rsidRPr="003166DD">
        <w:t xml:space="preserve"> Hay còn được gọi là bản ghi (record) dùng để lưu các thông tin của các thực thể </w:t>
      </w:r>
      <w:r w:rsidR="002D717B">
        <w:t>trong bảng</w:t>
      </w:r>
      <w:r w:rsidRPr="003166DD">
        <w:t>.</w:t>
      </w:r>
    </w:p>
    <w:p w14:paraId="2E03B256" w14:textId="097E7472" w:rsidR="003166DD" w:rsidRDefault="003166DD" w:rsidP="003166DD">
      <w:pPr>
        <w:pStyle w:val="Noidung"/>
      </w:pPr>
      <w:r w:rsidRPr="003166DD">
        <w:rPr>
          <w:b/>
          <w:bCs/>
        </w:rPr>
        <w:t>Index:</w:t>
      </w:r>
      <w:r w:rsidRPr="003166DD">
        <w:t xml:space="preserve"> Chỉ mục trong table, để giúp tốc độ xử lý truy vấn tốt </w:t>
      </w:r>
      <w:r w:rsidR="0026616B">
        <w:t>hơn</w:t>
      </w:r>
      <w:r w:rsidR="00404F8F">
        <w:fldChar w:fldCharType="begin"/>
      </w:r>
      <w:r w:rsidR="00795C2F">
        <w:instrText xml:space="preserve"> ADDIN ZOTERO_ITEM CSL_CITATION {"citationID":"IzV3YW68","properties":{"formattedCitation":"[5]","plainCitation":"[5]","noteIndex":0},"citationItems":[{"id":85,"uris":["http://zotero.org/users/local/spty5A6U/items/RGEQJ6AN"],"itemData":{"id":85,"type":"book","abstract":"TABLE OF CONTENTS Preface Pt. I Foundations 1 1 Overview of Database Systems 3 2 Introduction to Database Design 25 3 The Relational Model 57 4 Relational Algebra and Calculus 100 5 SQL: Queries, Constraints, Triggers 130 Pt. II Application Development 183 6 Database Application Development 185 7 Internet Applications 220 Pt. III Storage and Indexing 271 8 Overview of Storage and Indexing 273 9 Storing Data: Disks and Files 304 10 Tree-Structured Indexing 338 11 Hash-Based Indexing 370 Pt. IV Query Evaluation 391 12 Overview of Query Evaluation 393 13 External Sorting 421 14 Evaluating Relational Operators 439 15 A Typical Relational Query Optimizer 478 Pt. V Transaction Management 517 16 Overview of Transaction Management 519 17 Concurrency Control 549 18 Crash Recovery 579 Pt. VI Database Design and Tuning 603 19 Schema Refinement and Normal Forms 605 20 Physical Database Design and Tuning 649 21 Security and Authorization 692 Pt. VII Additional Topics 723 22 Parallel and Distributed Databases 725 23 Object-Database Systems 772 24 Deductive Databases 817 25 Data Warehousing and Decision Support 846 26 Data Mining 889 27 Information Retrieval and XML Data 926 28 Spatial Data Management 968 29 Further Reading 992 30 The Minibase Software 1002 References 1005 Author Index 1045 Subject Index 1054.","ISBN":"978-0-07-246563-1","language":"en","number-of-pages":"1132","publisher":"McGraw-Hill Education","source":"Google Books","title":"Database Management Systems","author":[{"family":"Ramakrishnan","given":"Raghu"},{"family":"Gehrke","given":"Johannes"}],"issued":{"date-parts":[["2003"]]}}}],"schema":"https://github.com/citation-style-language/schema/raw/master/csl-citation.json"} </w:instrText>
      </w:r>
      <w:r w:rsidR="00404F8F">
        <w:fldChar w:fldCharType="separate"/>
      </w:r>
      <w:r w:rsidR="00795C2F" w:rsidRPr="00795C2F">
        <w:t>[5]</w:t>
      </w:r>
      <w:r w:rsidR="00404F8F">
        <w:fldChar w:fldCharType="end"/>
      </w:r>
      <w:r w:rsidR="0026616B">
        <w:t>.</w:t>
      </w:r>
    </w:p>
    <w:p w14:paraId="529DEF94" w14:textId="468D3235" w:rsidR="003166DD" w:rsidRPr="003166DD" w:rsidRDefault="003166DD" w:rsidP="003166DD">
      <w:pPr>
        <w:pStyle w:val="Noidung"/>
        <w:rPr>
          <w:b/>
          <w:bCs/>
        </w:rPr>
      </w:pPr>
      <w:r w:rsidRPr="003166DD">
        <w:rPr>
          <w:b/>
          <w:bCs/>
          <w:lang w:val="en-US"/>
        </w:rPr>
        <w:t>Quan hệ trong SQL</w:t>
      </w:r>
    </w:p>
    <w:p w14:paraId="2869D347" w14:textId="449D12B1" w:rsidR="00560267" w:rsidRDefault="003166DD">
      <w:pPr>
        <w:pStyle w:val="Noidung"/>
        <w:numPr>
          <w:ilvl w:val="0"/>
          <w:numId w:val="4"/>
        </w:numPr>
      </w:pPr>
      <w:r>
        <w:t>Quan hệ 1 – 1:</w:t>
      </w:r>
      <w:r w:rsidR="002D717B">
        <w:t xml:space="preserve"> </w:t>
      </w:r>
      <w:r w:rsidR="002D717B" w:rsidRPr="002D717B">
        <w:t>được sử dụng để liên kết một bản ghi từ một bảng với một và chỉ một bản ghi trong một bảng khác.</w:t>
      </w:r>
    </w:p>
    <w:p w14:paraId="4CBEE2EC" w14:textId="1B104AE4" w:rsidR="003166DD" w:rsidRDefault="003166DD">
      <w:pPr>
        <w:pStyle w:val="Noidung"/>
        <w:numPr>
          <w:ilvl w:val="0"/>
          <w:numId w:val="4"/>
        </w:numPr>
      </w:pPr>
      <w:r>
        <w:lastRenderedPageBreak/>
        <w:t>Quan hệ 1 – n:</w:t>
      </w:r>
      <w:r w:rsidR="002D717B">
        <w:t xml:space="preserve"> </w:t>
      </w:r>
      <w:r w:rsidR="002D717B" w:rsidRPr="002D717B">
        <w:t xml:space="preserve">được sử dụng để liên kết một bản ghi từ một bảng với một </w:t>
      </w:r>
      <w:r w:rsidR="002D717B">
        <w:t>hoặc nhiều</w:t>
      </w:r>
      <w:r w:rsidR="002D717B" w:rsidRPr="002D717B">
        <w:t xml:space="preserve"> bản ghi trong một bảng khác.</w:t>
      </w:r>
    </w:p>
    <w:p w14:paraId="0E5B8594" w14:textId="6FC3148C" w:rsidR="003166DD" w:rsidRDefault="003166DD">
      <w:pPr>
        <w:pStyle w:val="Noidung"/>
        <w:numPr>
          <w:ilvl w:val="0"/>
          <w:numId w:val="4"/>
        </w:numPr>
      </w:pPr>
      <w:r>
        <w:t xml:space="preserve">Quan hệ n – n: </w:t>
      </w:r>
      <w:r w:rsidR="002D717B" w:rsidRPr="002D717B">
        <w:t>được sử dụng để liên kết một</w:t>
      </w:r>
      <w:r w:rsidR="002D717B">
        <w:t xml:space="preserve"> hoặc nhiều</w:t>
      </w:r>
      <w:r w:rsidR="002D717B" w:rsidRPr="002D717B">
        <w:t xml:space="preserve"> bản ghi từ một bảng với </w:t>
      </w:r>
      <w:r w:rsidR="002D717B">
        <w:t>một hoặc nhiều</w:t>
      </w:r>
      <w:r w:rsidR="002D717B" w:rsidRPr="002D717B">
        <w:t xml:space="preserve"> bản ghi trong một bảng khác</w:t>
      </w:r>
      <w:r w:rsidR="00404F8F">
        <w:fldChar w:fldCharType="begin"/>
      </w:r>
      <w:r w:rsidR="00795C2F">
        <w:instrText xml:space="preserve"> ADDIN ZOTERO_ITEM CSL_CITATION {"citationID":"nYyfL3Q3","properties":{"formattedCitation":"[6]","plainCitation":"[6]","noteIndex":0},"citationItems":[{"id":87,"uris":["http://zotero.org/users/local/spty5A6U/items/2UT5Y7MJ"],"itemData":{"id":87,"type":"book","abstract":"This new edition of Database Modeling &amp; Design continues to focus on the techniques for relational database design introduced in previous editions, starting with the entity-relationship (ER) approach for data requirements specification and conceptual modeling. Author Toby Teorey then looks ahead to the common properties in data modeling and operations shared among the relational model and advanced database technologies such as the object-oriented, temporal, and multimedia models. A full chapter is devoted to database design techniques for data warehousing and online analytical processing (OLAP).Teorey covers the database life cycle from requirements analysis and logical design to physical design for local, distributed, and multidatabases. The discussion of basic principles is supplemented with a common, running example: a company personnel and project database based on real-life experiences and classroom testing.Written for both the novice and the professional database designer, this book is the essential resource for database modeling, including the building of standard SQL data definitions. The design rules set forth in this book are applicable to any SQL-based system, including IBM DB2, Oracle V8.0, Informix IDS-UDO, Microsoft Access, Microsoft SQL Server, and Sybase Adaptive Server Enterprise. * Continued focus on relational model* Integration of information about data warehouse and OLAP, plus other advanced database technologies, including object oriented, multimedia, and temporal database* Discussion of basic principles is supplemented by examples based on real life cases","ISBN":"978-1-55860-500-8","language":"en","note":"Google-Books-ID: Vaf8t82flL8C","number-of-pages":"390","publisher":"Morgan Kaufmann","source":"Google Books","title":"Database Modeling and Design","author":[{"family":"Teorey","given":"Toby J."}],"issued":{"date-parts":[["1999"]]}}}],"schema":"https://github.com/citation-style-language/schema/raw/master/csl-citation.json"} </w:instrText>
      </w:r>
      <w:r w:rsidR="00404F8F">
        <w:fldChar w:fldCharType="separate"/>
      </w:r>
      <w:r w:rsidR="00795C2F" w:rsidRPr="00795C2F">
        <w:t>[6]</w:t>
      </w:r>
      <w:r w:rsidR="00404F8F">
        <w:fldChar w:fldCharType="end"/>
      </w:r>
      <w:r w:rsidR="002D717B" w:rsidRPr="002D717B">
        <w:t>.</w:t>
      </w:r>
    </w:p>
    <w:p w14:paraId="40CA200F" w14:textId="7A884701" w:rsidR="003166DD" w:rsidRDefault="003166DD" w:rsidP="003166DD">
      <w:pPr>
        <w:pStyle w:val="Noidung"/>
      </w:pPr>
      <w:r w:rsidRPr="003166DD">
        <w:rPr>
          <w:b/>
          <w:bCs/>
        </w:rPr>
        <w:t>Quan hệ</w:t>
      </w:r>
      <w:r w:rsidRPr="003166DD">
        <w:t xml:space="preserve"> </w:t>
      </w:r>
      <w:r w:rsidRPr="003166DD">
        <w:rPr>
          <w:b/>
          <w:bCs/>
        </w:rPr>
        <w:t>(relationship):</w:t>
      </w:r>
      <w:r w:rsidRPr="003166DD">
        <w:t xml:space="preserve"> Mối quan hệ liên kết giữa các bảng trong </w:t>
      </w:r>
      <w:r>
        <w:t>cơ sở dữ liệu.</w:t>
      </w:r>
    </w:p>
    <w:p w14:paraId="352A2F4B" w14:textId="77777777" w:rsidR="003545AB" w:rsidRDefault="003545AB" w:rsidP="0092616E">
      <w:pPr>
        <w:jc w:val="center"/>
      </w:pPr>
      <w:r>
        <w:rPr>
          <w:noProof/>
        </w:rPr>
        <w:drawing>
          <wp:inline distT="0" distB="0" distL="0" distR="0" wp14:anchorId="1D83471E" wp14:editId="1A0C0E2B">
            <wp:extent cx="4351020" cy="2333579"/>
            <wp:effectExtent l="0" t="0" r="0" b="0"/>
            <wp:docPr id="838700439" name="Picture 10" descr="Database schema là gì? Cách tổ chức lược đồ cơ sở dữ liệu tối ưu - ITviec  Bl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atabase schema là gì? Cách tổ chức lược đồ cơ sở dữ liệu tối ưu - ITviec  Blo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82088" cy="2403875"/>
                    </a:xfrm>
                    <a:prstGeom prst="rect">
                      <a:avLst/>
                    </a:prstGeom>
                    <a:noFill/>
                    <a:ln>
                      <a:noFill/>
                    </a:ln>
                  </pic:spPr>
                </pic:pic>
              </a:graphicData>
            </a:graphic>
          </wp:inline>
        </w:drawing>
      </w:r>
    </w:p>
    <w:p w14:paraId="2F28196A" w14:textId="0B0BE2BD" w:rsidR="003545AB" w:rsidRDefault="003545AB" w:rsidP="003545AB">
      <w:pPr>
        <w:pStyle w:val="Caption"/>
        <w:rPr>
          <w:lang w:val="vi-VN"/>
        </w:rPr>
      </w:pPr>
      <w:bookmarkStart w:id="75" w:name="_Toc186269147"/>
      <w:r w:rsidRPr="009E0423">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B96FE3">
        <w:rPr>
          <w:noProof/>
          <w:lang w:val="vi-VN"/>
        </w:rPr>
        <w:t>2</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B96FE3">
        <w:rPr>
          <w:noProof/>
          <w:lang w:val="vi-VN"/>
        </w:rPr>
        <w:t>3</w:t>
      </w:r>
      <w:r w:rsidR="00DA4E2A">
        <w:rPr>
          <w:lang w:val="vi-VN"/>
        </w:rPr>
        <w:fldChar w:fldCharType="end"/>
      </w:r>
      <w:r>
        <w:rPr>
          <w:lang w:val="vi-VN"/>
        </w:rPr>
        <w:t xml:space="preserve"> Quan hệ trong cơ sở dữ liệu</w:t>
      </w:r>
      <w:bookmarkEnd w:id="75"/>
    </w:p>
    <w:p w14:paraId="4CBBCC6F" w14:textId="75AEB226" w:rsidR="004B5356" w:rsidRPr="00107DF5" w:rsidRDefault="00107DF5" w:rsidP="008F5B7F">
      <w:pPr>
        <w:jc w:val="center"/>
        <w:rPr>
          <w:i/>
          <w:iCs/>
          <w:lang w:val="vi-VN"/>
        </w:rPr>
      </w:pPr>
      <w:r w:rsidRPr="00107DF5">
        <w:rPr>
          <w:i/>
          <w:iCs/>
          <w:lang w:val="vi-VN"/>
        </w:rPr>
        <w:t>(</w:t>
      </w:r>
      <w:r w:rsidR="004B5356" w:rsidRPr="00107DF5">
        <w:rPr>
          <w:i/>
          <w:iCs/>
          <w:lang w:val="vi-VN"/>
        </w:rPr>
        <w:t>Nguồn: https://itviec.com/blog/database-schema-luoc-do-co-so-du-lieu/</w:t>
      </w:r>
      <w:r w:rsidRPr="00107DF5">
        <w:rPr>
          <w:i/>
          <w:iCs/>
          <w:lang w:val="vi-VN"/>
        </w:rPr>
        <w:t>)</w:t>
      </w:r>
    </w:p>
    <w:p w14:paraId="3AEBAF6A" w14:textId="564236E5" w:rsidR="000E39BE" w:rsidRDefault="00513744" w:rsidP="000E39BE">
      <w:pPr>
        <w:pStyle w:val="Heading4"/>
        <w:rPr>
          <w:lang w:val="vi-VN"/>
        </w:rPr>
      </w:pPr>
      <w:bookmarkStart w:id="76" w:name="_Toc187207552"/>
      <w:r>
        <w:rPr>
          <w:lang w:val="vi-VN"/>
        </w:rPr>
        <w:t>Các</w:t>
      </w:r>
      <w:r w:rsidR="000E39BE">
        <w:rPr>
          <w:lang w:val="vi-VN"/>
        </w:rPr>
        <w:t xml:space="preserve"> </w:t>
      </w:r>
      <w:r w:rsidR="003545AB">
        <w:rPr>
          <w:lang w:val="vi-VN"/>
        </w:rPr>
        <w:t>nhóm</w:t>
      </w:r>
      <w:r w:rsidR="000E39BE">
        <w:rPr>
          <w:lang w:val="vi-VN"/>
        </w:rPr>
        <w:t xml:space="preserve"> lệnh SQL</w:t>
      </w:r>
      <w:bookmarkEnd w:id="76"/>
    </w:p>
    <w:p w14:paraId="5FA9E7F9" w14:textId="1749CDF0" w:rsidR="003545AB" w:rsidRDefault="003545AB" w:rsidP="003545AB">
      <w:pPr>
        <w:pStyle w:val="Noidung"/>
        <w:rPr>
          <w:b/>
          <w:bCs/>
        </w:rPr>
      </w:pPr>
      <w:r w:rsidRPr="003545AB">
        <w:rPr>
          <w:b/>
          <w:bCs/>
        </w:rPr>
        <w:t>Ngôn ngữ định nghĩa dữ liệu</w:t>
      </w:r>
      <w:r>
        <w:rPr>
          <w:b/>
          <w:bCs/>
        </w:rPr>
        <w:t xml:space="preserve"> </w:t>
      </w:r>
      <w:r w:rsidRPr="003545AB">
        <w:rPr>
          <w:b/>
          <w:bCs/>
        </w:rPr>
        <w:t>(DDL)</w:t>
      </w:r>
    </w:p>
    <w:p w14:paraId="06179717" w14:textId="77777777" w:rsidR="003545AB" w:rsidRDefault="003545AB">
      <w:pPr>
        <w:pStyle w:val="Noidung"/>
        <w:numPr>
          <w:ilvl w:val="1"/>
          <w:numId w:val="5"/>
        </w:numPr>
      </w:pPr>
      <w:r w:rsidRPr="003545AB">
        <w:t xml:space="preserve">CREATE: Tạo bảng mới, view của bảng và các đối tượng khác trong cơ sở dữ liệu; </w:t>
      </w:r>
    </w:p>
    <w:p w14:paraId="11A8F8CC" w14:textId="77777777" w:rsidR="003545AB" w:rsidRDefault="003545AB">
      <w:pPr>
        <w:pStyle w:val="Noidung"/>
        <w:numPr>
          <w:ilvl w:val="1"/>
          <w:numId w:val="5"/>
        </w:numPr>
      </w:pPr>
      <w:r w:rsidRPr="003545AB">
        <w:t xml:space="preserve">ALTER: Chỉnh sửa các đối tượng dữ liệu đã có, như bảng; </w:t>
      </w:r>
    </w:p>
    <w:p w14:paraId="06ADE597" w14:textId="77777777" w:rsidR="003545AB" w:rsidRDefault="003545AB">
      <w:pPr>
        <w:pStyle w:val="Noidung"/>
        <w:numPr>
          <w:ilvl w:val="1"/>
          <w:numId w:val="5"/>
        </w:numPr>
      </w:pPr>
      <w:r w:rsidRPr="003545AB">
        <w:t>DROP: Xóa toàn bộ bảng, view của bảng hoặc các đối tượng khác trong cơ sở dữ liệu;</w:t>
      </w:r>
    </w:p>
    <w:p w14:paraId="26FBF945" w14:textId="77777777" w:rsidR="003545AB" w:rsidRDefault="003545AB">
      <w:pPr>
        <w:pStyle w:val="Noidung"/>
        <w:numPr>
          <w:ilvl w:val="1"/>
          <w:numId w:val="5"/>
        </w:numPr>
      </w:pPr>
      <w:r w:rsidRPr="003545AB">
        <w:t xml:space="preserve">TRUNCATE: Được sử dụng để xóa tất cả các bản ghi trong bảng; COMMENT: Được sử dụng để bình luận vào từ điển dữ liệu; </w:t>
      </w:r>
    </w:p>
    <w:p w14:paraId="1CAB0A3B" w14:textId="35D4277F" w:rsidR="00CA34FD" w:rsidRDefault="003545AB">
      <w:pPr>
        <w:pStyle w:val="Noidung"/>
        <w:numPr>
          <w:ilvl w:val="1"/>
          <w:numId w:val="5"/>
        </w:numPr>
      </w:pPr>
      <w:r w:rsidRPr="003545AB">
        <w:t>RENAME: Được sử dụng để đổi tên các đối tượng trong database.</w:t>
      </w:r>
      <w:r w:rsidR="000E39BE">
        <w:t>Giới thiệ về h</w:t>
      </w:r>
      <w:r w:rsidR="008E3C0E">
        <w:t>ệ quản trị SQL Server</w:t>
      </w:r>
    </w:p>
    <w:p w14:paraId="312E49F1" w14:textId="69534448" w:rsidR="003545AB" w:rsidRDefault="003545AB" w:rsidP="003545AB">
      <w:pPr>
        <w:pStyle w:val="Noidung"/>
        <w:rPr>
          <w:b/>
          <w:bCs/>
        </w:rPr>
      </w:pPr>
      <w:r w:rsidRPr="003545AB">
        <w:rPr>
          <w:b/>
          <w:bCs/>
        </w:rPr>
        <w:t>Ngôn ngữ thao tác dữ liệu (DML)</w:t>
      </w:r>
    </w:p>
    <w:p w14:paraId="682C5222" w14:textId="77777777" w:rsidR="003545AB" w:rsidRDefault="003545AB">
      <w:pPr>
        <w:pStyle w:val="Noidung"/>
        <w:numPr>
          <w:ilvl w:val="0"/>
          <w:numId w:val="6"/>
        </w:numPr>
      </w:pPr>
      <w:r w:rsidRPr="003545AB">
        <w:t>INSERT: Chèn dữ liệu mới vào cơ sở dữ liệu;</w:t>
      </w:r>
    </w:p>
    <w:p w14:paraId="6CAC41FC" w14:textId="77777777" w:rsidR="003545AB" w:rsidRDefault="003545AB">
      <w:pPr>
        <w:pStyle w:val="Noidung"/>
        <w:numPr>
          <w:ilvl w:val="0"/>
          <w:numId w:val="6"/>
        </w:numPr>
      </w:pPr>
      <w:r w:rsidRPr="003545AB">
        <w:lastRenderedPageBreak/>
        <w:t>UPDATE: Sửa đổi, cập nhật dữ liệu trong cơ sở dữ liệu;</w:t>
      </w:r>
    </w:p>
    <w:p w14:paraId="5E642E3A" w14:textId="4B8FF4B9" w:rsidR="003545AB" w:rsidRDefault="003545AB">
      <w:pPr>
        <w:pStyle w:val="Noidung"/>
        <w:numPr>
          <w:ilvl w:val="0"/>
          <w:numId w:val="6"/>
        </w:numPr>
      </w:pPr>
      <w:r w:rsidRPr="003545AB">
        <w:t>DELETE: Xóa dữ liệu từ cơ sở dữ liệu.</w:t>
      </w:r>
    </w:p>
    <w:p w14:paraId="0CCCA8E6" w14:textId="79CC0B87" w:rsidR="00C77743" w:rsidRPr="00C77743" w:rsidRDefault="00C77743" w:rsidP="00C77743">
      <w:pPr>
        <w:pStyle w:val="Noidung"/>
        <w:rPr>
          <w:b/>
          <w:bCs/>
        </w:rPr>
      </w:pPr>
      <w:r w:rsidRPr="00C77743">
        <w:rPr>
          <w:b/>
          <w:bCs/>
        </w:rPr>
        <w:t xml:space="preserve">Ngôn ngữ truy vấn dữ liệu (DQL) </w:t>
      </w:r>
    </w:p>
    <w:p w14:paraId="781C8DA5" w14:textId="77777777" w:rsidR="00C77743" w:rsidRDefault="00C77743">
      <w:pPr>
        <w:pStyle w:val="Noidung"/>
        <w:numPr>
          <w:ilvl w:val="0"/>
          <w:numId w:val="7"/>
        </w:numPr>
      </w:pPr>
      <w:r w:rsidRPr="00C77743">
        <w:t xml:space="preserve">SELECT: Trích xuất bản ghi cụ thể từ một hoặc nhiều bảng. </w:t>
      </w:r>
    </w:p>
    <w:p w14:paraId="25377797" w14:textId="59AF1E3B" w:rsidR="00C77743" w:rsidRPr="00C77743" w:rsidRDefault="00C77743" w:rsidP="00C77743">
      <w:pPr>
        <w:pStyle w:val="Noidung"/>
        <w:rPr>
          <w:b/>
          <w:bCs/>
        </w:rPr>
      </w:pPr>
      <w:r w:rsidRPr="00C77743">
        <w:rPr>
          <w:b/>
          <w:bCs/>
        </w:rPr>
        <w:t xml:space="preserve">Ngôn ngữ kiểm soát dữ liệu (DCL) </w:t>
      </w:r>
    </w:p>
    <w:p w14:paraId="2B722EAC" w14:textId="3F3C719A" w:rsidR="00C77743" w:rsidRDefault="00C77743">
      <w:pPr>
        <w:pStyle w:val="Noidung"/>
        <w:numPr>
          <w:ilvl w:val="0"/>
          <w:numId w:val="7"/>
        </w:numPr>
      </w:pPr>
      <w:r w:rsidRPr="00C77743">
        <w:t xml:space="preserve">GRANT: Cấp đặc quyền cho user; </w:t>
      </w:r>
    </w:p>
    <w:p w14:paraId="1EB0BC53" w14:textId="41472A65" w:rsidR="00C77743" w:rsidRPr="00C77743" w:rsidRDefault="00C77743">
      <w:pPr>
        <w:pStyle w:val="Noidung"/>
        <w:numPr>
          <w:ilvl w:val="0"/>
          <w:numId w:val="7"/>
        </w:numPr>
      </w:pPr>
      <w:r w:rsidRPr="00C77743">
        <w:t xml:space="preserve">REVOKE: Lấy lại quyền đã cấp cho </w:t>
      </w:r>
      <w:r w:rsidR="00C34E45">
        <w:t>user</w:t>
      </w:r>
      <w:r w:rsidR="00404F8F">
        <w:fldChar w:fldCharType="begin"/>
      </w:r>
      <w:r w:rsidR="00795C2F">
        <w:instrText xml:space="preserve"> ADDIN ZOTERO_ITEM CSL_CITATION {"citationID":"i5cgYRcJ","properties":{"formattedCitation":"[6]","plainCitation":"[6]","noteIndex":0},"citationItems":[{"id":87,"uris":["http://zotero.org/users/local/spty5A6U/items/2UT5Y7MJ"],"itemData":{"id":87,"type":"book","abstract":"This new edition of Database Modeling &amp; Design continues to focus on the techniques for relational database design introduced in previous editions, starting with the entity-relationship (ER) approach for data requirements specification and conceptual modeling. Author Toby Teorey then looks ahead to the common properties in data modeling and operations shared among the relational model and advanced database technologies such as the object-oriented, temporal, and multimedia models. A full chapter is devoted to database design techniques for data warehousing and online analytical processing (OLAP).Teorey covers the database life cycle from requirements analysis and logical design to physical design for local, distributed, and multidatabases. The discussion of basic principles is supplemented with a common, running example: a company personnel and project database based on real-life experiences and classroom testing.Written for both the novice and the professional database designer, this book is the essential resource for database modeling, including the building of standard SQL data definitions. The design rules set forth in this book are applicable to any SQL-based system, including IBM DB2, Oracle V8.0, Informix IDS-UDO, Microsoft Access, Microsoft SQL Server, and Sybase Adaptive Server Enterprise. * Continued focus on relational model* Integration of information about data warehouse and OLAP, plus other advanced database technologies, including object oriented, multimedia, and temporal database* Discussion of basic principles is supplemented by examples based on real life cases","ISBN":"978-1-55860-500-8","language":"en","note":"Google-Books-ID: Vaf8t82flL8C","number-of-pages":"390","publisher":"Morgan Kaufmann","source":"Google Books","title":"Database Modeling and Design","author":[{"family":"Teorey","given":"Toby J."}],"issued":{"date-parts":[["1999"]]}}}],"schema":"https://github.com/citation-style-language/schema/raw/master/csl-citation.json"} </w:instrText>
      </w:r>
      <w:r w:rsidR="00404F8F">
        <w:fldChar w:fldCharType="separate"/>
      </w:r>
      <w:r w:rsidR="00795C2F" w:rsidRPr="00795C2F">
        <w:t>[6]</w:t>
      </w:r>
      <w:r w:rsidR="00404F8F">
        <w:fldChar w:fldCharType="end"/>
      </w:r>
      <w:r w:rsidR="00C34E45">
        <w:t>.</w:t>
      </w:r>
    </w:p>
    <w:p w14:paraId="32CF59AC" w14:textId="0E9FCA67" w:rsidR="00C77743" w:rsidRDefault="00C77743" w:rsidP="00C77743">
      <w:pPr>
        <w:pStyle w:val="Heading4"/>
        <w:rPr>
          <w:lang w:val="vi-VN"/>
        </w:rPr>
      </w:pPr>
      <w:bookmarkStart w:id="77" w:name="_Toc187207553"/>
      <w:r>
        <w:rPr>
          <w:lang w:val="vi-VN"/>
        </w:rPr>
        <w:t xml:space="preserve">Các câu </w:t>
      </w:r>
      <w:r w:rsidR="009E0423">
        <w:rPr>
          <w:lang w:val="vi-VN"/>
        </w:rPr>
        <w:t>lệnh,</w:t>
      </w:r>
      <w:r>
        <w:rPr>
          <w:lang w:val="vi-VN"/>
        </w:rPr>
        <w:t xml:space="preserve"> mệnh </w:t>
      </w:r>
      <w:r w:rsidR="009E0423">
        <w:rPr>
          <w:lang w:val="vi-VN"/>
        </w:rPr>
        <w:t xml:space="preserve">đề, toán tử và hàm </w:t>
      </w:r>
      <w:r>
        <w:rPr>
          <w:lang w:val="vi-VN"/>
        </w:rPr>
        <w:t>trong SQL</w:t>
      </w:r>
      <w:bookmarkEnd w:id="77"/>
    </w:p>
    <w:p w14:paraId="2BF6131A" w14:textId="5AB33D53" w:rsidR="00403ED5" w:rsidRPr="00403ED5" w:rsidRDefault="00403ED5">
      <w:pPr>
        <w:pStyle w:val="Noidung"/>
        <w:numPr>
          <w:ilvl w:val="0"/>
          <w:numId w:val="8"/>
        </w:numPr>
        <w:rPr>
          <w:b/>
          <w:bCs/>
        </w:rPr>
      </w:pPr>
      <w:r w:rsidRPr="00403ED5">
        <w:rPr>
          <w:b/>
          <w:bCs/>
        </w:rPr>
        <w:t>Các câu lệnh trong SQL</w:t>
      </w:r>
    </w:p>
    <w:p w14:paraId="665B5862" w14:textId="16E12BD4" w:rsidR="00C77743" w:rsidRDefault="00C77743" w:rsidP="00403ED5">
      <w:pPr>
        <w:pStyle w:val="Noidung"/>
        <w:ind w:left="284" w:firstLine="709"/>
      </w:pPr>
      <w:r w:rsidRPr="00C77743">
        <w:rPr>
          <w:b/>
          <w:bCs/>
        </w:rPr>
        <w:t xml:space="preserve">Câu lệnh truy </w:t>
      </w:r>
      <w:r>
        <w:rPr>
          <w:b/>
          <w:bCs/>
        </w:rPr>
        <w:t>vấn (Query)</w:t>
      </w:r>
      <w:r w:rsidRPr="00C77743">
        <w:rPr>
          <w:b/>
          <w:bCs/>
        </w:rPr>
        <w:t>:</w:t>
      </w:r>
      <w:r>
        <w:t xml:space="preserve"> được dùng để lấy dữ liệu từ một hoặc nhiều bảng trong cơ sở dữ liệu và trả về dữ liệu kết quả ở dạng bảng.</w:t>
      </w:r>
    </w:p>
    <w:p w14:paraId="43D63CA2" w14:textId="5759480F" w:rsidR="00C77743" w:rsidRDefault="00C77743" w:rsidP="00C77743">
      <w:pPr>
        <w:pStyle w:val="code"/>
      </w:pPr>
      <w:r>
        <w:t>SELECT &lt;tên cột 1&gt;, &lt;tên cột 2&gt;, …</w:t>
      </w:r>
    </w:p>
    <w:p w14:paraId="6779C3CC" w14:textId="1E45F4AD" w:rsidR="00C77743" w:rsidRDefault="00C77743" w:rsidP="00C77743">
      <w:pPr>
        <w:pStyle w:val="code"/>
      </w:pPr>
      <w:r>
        <w:t>FROM &lt;tên bảng&gt;</w:t>
      </w:r>
    </w:p>
    <w:p w14:paraId="379077CC" w14:textId="77777777" w:rsidR="00C77743" w:rsidRDefault="00C77743" w:rsidP="00403ED5">
      <w:pPr>
        <w:pStyle w:val="Noidung"/>
        <w:ind w:firstLine="993"/>
      </w:pPr>
      <w:r w:rsidRPr="00C77743">
        <w:rPr>
          <w:b/>
          <w:bCs/>
        </w:rPr>
        <w:t xml:space="preserve">Câu lệnh </w:t>
      </w:r>
      <w:r>
        <w:rPr>
          <w:b/>
          <w:bCs/>
        </w:rPr>
        <w:t>chèn</w:t>
      </w:r>
      <w:r>
        <w:t>: dùng để chèn dữ liệu vào bảng trong cơ sở dữ liệu:</w:t>
      </w:r>
    </w:p>
    <w:p w14:paraId="26035E02" w14:textId="0C6F123F" w:rsidR="00C77743" w:rsidRDefault="00C77743" w:rsidP="00C77743">
      <w:pPr>
        <w:pStyle w:val="code"/>
      </w:pPr>
      <w:r w:rsidRPr="00C77743">
        <w:rPr>
          <w:lang w:val="en-US"/>
        </w:rPr>
        <w:t xml:space="preserve">INSERT INTO </w:t>
      </w:r>
      <w:r w:rsidR="001E34D3">
        <w:t>&lt;</w:t>
      </w:r>
      <w:r w:rsidR="001E34D3">
        <w:rPr>
          <w:lang w:val="en-US"/>
        </w:rPr>
        <w:t>tên</w:t>
      </w:r>
      <w:r w:rsidR="001E34D3">
        <w:t xml:space="preserve"> bảng&gt;</w:t>
      </w:r>
      <w:r w:rsidRPr="00C77743">
        <w:rPr>
          <w:lang w:val="en-US"/>
        </w:rPr>
        <w:t xml:space="preserve"> (</w:t>
      </w:r>
      <w:r w:rsidR="001E34D3">
        <w:t>&lt;</w:t>
      </w:r>
      <w:r w:rsidR="001E34D3">
        <w:rPr>
          <w:lang w:val="en-US"/>
        </w:rPr>
        <w:t>tên</w:t>
      </w:r>
      <w:r w:rsidR="001E34D3">
        <w:t xml:space="preserve"> cột </w:t>
      </w:r>
      <w:r w:rsidRPr="00C77743">
        <w:rPr>
          <w:lang w:val="en-US"/>
        </w:rPr>
        <w:t xml:space="preserve">1, </w:t>
      </w:r>
      <w:r w:rsidR="001E34D3">
        <w:rPr>
          <w:lang w:val="en-US"/>
        </w:rPr>
        <w:t>tên</w:t>
      </w:r>
      <w:r w:rsidR="001E34D3">
        <w:t xml:space="preserve"> cột </w:t>
      </w:r>
      <w:r w:rsidRPr="00C77743">
        <w:rPr>
          <w:lang w:val="en-US"/>
        </w:rPr>
        <w:t xml:space="preserve">2, </w:t>
      </w:r>
      <w:r>
        <w:t xml:space="preserve">… </w:t>
      </w:r>
      <w:r w:rsidR="001E34D3">
        <w:t>&gt;</w:t>
      </w:r>
      <w:r>
        <w:t>)</w:t>
      </w:r>
      <w:r w:rsidRPr="002D717B">
        <w:t xml:space="preserve"> </w:t>
      </w:r>
    </w:p>
    <w:p w14:paraId="1DAC36BE" w14:textId="6BCF2509" w:rsidR="00C77743" w:rsidRDefault="00C77743" w:rsidP="001E34D3">
      <w:pPr>
        <w:pStyle w:val="code"/>
      </w:pPr>
      <w:r w:rsidRPr="001E34D3">
        <w:t>VALUES (</w:t>
      </w:r>
      <w:r w:rsidR="001E34D3">
        <w:t xml:space="preserve">&lt;giá trị </w:t>
      </w:r>
      <w:r w:rsidRPr="001E34D3">
        <w:t xml:space="preserve">1, </w:t>
      </w:r>
      <w:r w:rsidR="001E34D3">
        <w:t xml:space="preserve">giá trị </w:t>
      </w:r>
      <w:r w:rsidRPr="001E34D3">
        <w:t>2, ...</w:t>
      </w:r>
      <w:r w:rsidR="001E34D3">
        <w:t>&gt;</w:t>
      </w:r>
      <w:r w:rsidRPr="001E34D3">
        <w:t>);</w:t>
      </w:r>
    </w:p>
    <w:p w14:paraId="11962259" w14:textId="393621D8" w:rsidR="001E34D3" w:rsidRDefault="001E34D3" w:rsidP="00403ED5">
      <w:pPr>
        <w:pStyle w:val="Noidung"/>
        <w:ind w:firstLine="993"/>
      </w:pPr>
      <w:r w:rsidRPr="001E34D3">
        <w:rPr>
          <w:b/>
          <w:bCs/>
        </w:rPr>
        <w:t>Câu lệnh cập nhật:</w:t>
      </w:r>
      <w:r>
        <w:t xml:space="preserve"> dùng để thay đổi dữ liệu đã có trong cơ sở dữ liệu:</w:t>
      </w:r>
    </w:p>
    <w:p w14:paraId="790E83F6" w14:textId="7D16411B" w:rsidR="001E34D3" w:rsidRPr="001E34D3" w:rsidRDefault="001E34D3" w:rsidP="001E34D3">
      <w:pPr>
        <w:pStyle w:val="code"/>
      </w:pPr>
      <w:r w:rsidRPr="001E34D3">
        <w:t xml:space="preserve">UPDATE </w:t>
      </w:r>
      <w:r>
        <w:t>&lt;</w:t>
      </w:r>
      <w:r w:rsidRPr="001E34D3">
        <w:t xml:space="preserve">tên </w:t>
      </w:r>
      <w:r>
        <w:t>bảng&gt;</w:t>
      </w:r>
      <w:r w:rsidRPr="001E34D3">
        <w:t xml:space="preserve"> </w:t>
      </w:r>
    </w:p>
    <w:p w14:paraId="7600B48D" w14:textId="057085C8" w:rsidR="001E34D3" w:rsidRDefault="001E34D3" w:rsidP="001E34D3">
      <w:pPr>
        <w:pStyle w:val="code"/>
      </w:pPr>
      <w:r w:rsidRPr="001E34D3">
        <w:t>SET</w:t>
      </w:r>
      <w:r>
        <w:t>&lt;</w:t>
      </w:r>
      <w:r w:rsidRPr="001E34D3">
        <w:t>tên cột 1 = giá trị 1, tên cột 2 = giá trị 2,</w:t>
      </w:r>
      <w:r>
        <w:t>…&gt;</w:t>
      </w:r>
    </w:p>
    <w:p w14:paraId="30349A93" w14:textId="2A08511C" w:rsidR="001E34D3" w:rsidRPr="001E34D3" w:rsidRDefault="001E34D3" w:rsidP="001E34D3">
      <w:pPr>
        <w:pStyle w:val="code"/>
      </w:pPr>
      <w:r w:rsidRPr="001E34D3">
        <w:t xml:space="preserve">WHERE </w:t>
      </w:r>
      <w:r>
        <w:t>&lt;điều kiện&gt;</w:t>
      </w:r>
      <w:r w:rsidRPr="001E34D3">
        <w:t>;</w:t>
      </w:r>
    </w:p>
    <w:p w14:paraId="0710B944" w14:textId="4F6076D6" w:rsidR="00C77743" w:rsidRDefault="001E34D3" w:rsidP="00403ED5">
      <w:pPr>
        <w:pStyle w:val="Noidung"/>
        <w:ind w:firstLine="993"/>
      </w:pPr>
      <w:r w:rsidRPr="001E34D3">
        <w:rPr>
          <w:b/>
          <w:bCs/>
        </w:rPr>
        <w:t>Câu lệnh xóa:</w:t>
      </w:r>
      <w:r>
        <w:t xml:space="preserve"> được dùng để xóa bảng ghi trong bảng:</w:t>
      </w:r>
    </w:p>
    <w:p w14:paraId="2B9D7C55" w14:textId="77777777" w:rsidR="00403ED5" w:rsidRDefault="001E34D3" w:rsidP="001E34D3">
      <w:pPr>
        <w:pStyle w:val="code"/>
      </w:pPr>
      <w:r w:rsidRPr="001E34D3">
        <w:t xml:space="preserve">DELETE FROM </w:t>
      </w:r>
      <w:r>
        <w:t>&lt;tên bảng&gt;</w:t>
      </w:r>
      <w:r w:rsidRPr="001E34D3">
        <w:t xml:space="preserve"> </w:t>
      </w:r>
    </w:p>
    <w:p w14:paraId="79DB05AB" w14:textId="23CA86AE" w:rsidR="001E34D3" w:rsidRPr="00C77743" w:rsidRDefault="001E34D3" w:rsidP="001E34D3">
      <w:pPr>
        <w:pStyle w:val="code"/>
      </w:pPr>
      <w:r w:rsidRPr="001E34D3">
        <w:t xml:space="preserve">WHERE </w:t>
      </w:r>
      <w:r>
        <w:t>&lt;điều kiện&gt;</w:t>
      </w:r>
      <w:r w:rsidRPr="001E34D3">
        <w:t>;</w:t>
      </w:r>
    </w:p>
    <w:p w14:paraId="23C5E26B" w14:textId="77777777" w:rsidR="003A3820" w:rsidRDefault="003A3820" w:rsidP="003A3820">
      <w:pPr>
        <w:pStyle w:val="Noidung"/>
        <w:rPr>
          <w:b/>
          <w:bCs/>
        </w:rPr>
      </w:pPr>
    </w:p>
    <w:p w14:paraId="07F7FFFC" w14:textId="77777777" w:rsidR="003A3820" w:rsidRDefault="003A3820" w:rsidP="003A3820">
      <w:pPr>
        <w:pStyle w:val="Noidung"/>
        <w:ind w:left="720" w:firstLine="0"/>
        <w:rPr>
          <w:b/>
          <w:bCs/>
        </w:rPr>
      </w:pPr>
    </w:p>
    <w:p w14:paraId="165D0EF4" w14:textId="77777777" w:rsidR="003A3820" w:rsidRDefault="003A3820" w:rsidP="003A3820">
      <w:pPr>
        <w:pStyle w:val="Noidung"/>
        <w:ind w:left="720" w:firstLine="0"/>
        <w:rPr>
          <w:b/>
          <w:bCs/>
        </w:rPr>
      </w:pPr>
    </w:p>
    <w:p w14:paraId="28AD02C9" w14:textId="5024299B" w:rsidR="00403ED5" w:rsidRPr="00403ED5" w:rsidRDefault="00403ED5">
      <w:pPr>
        <w:pStyle w:val="Noidung"/>
        <w:numPr>
          <w:ilvl w:val="0"/>
          <w:numId w:val="8"/>
        </w:numPr>
        <w:rPr>
          <w:b/>
          <w:bCs/>
        </w:rPr>
      </w:pPr>
      <w:r w:rsidRPr="00403ED5">
        <w:rPr>
          <w:b/>
          <w:bCs/>
        </w:rPr>
        <w:lastRenderedPageBreak/>
        <w:t>Các mệnh đề trong SQL</w:t>
      </w:r>
    </w:p>
    <w:p w14:paraId="7584BA63" w14:textId="0E8BC29B" w:rsidR="00460E78" w:rsidRDefault="001E34D3" w:rsidP="003A3820">
      <w:pPr>
        <w:pStyle w:val="Noidung"/>
        <w:ind w:left="142" w:firstLine="851"/>
      </w:pPr>
      <w:r w:rsidRPr="00403ED5">
        <w:rPr>
          <w:b/>
          <w:bCs/>
        </w:rPr>
        <w:t xml:space="preserve">Mệnh đề </w:t>
      </w:r>
      <w:r w:rsidR="00403ED5" w:rsidRPr="00403ED5">
        <w:rPr>
          <w:b/>
          <w:bCs/>
        </w:rPr>
        <w:t>WHERE</w:t>
      </w:r>
      <w:r w:rsidRPr="00403ED5">
        <w:rPr>
          <w:b/>
          <w:bCs/>
        </w:rPr>
        <w:t>:</w:t>
      </w:r>
      <w:r>
        <w:t xml:space="preserve"> dùng để thêm điều kiện khi truy vấn, cập nhật</w:t>
      </w:r>
      <w:r w:rsidR="003A3820">
        <w:t xml:space="preserve"> </w:t>
      </w:r>
      <w:r>
        <w:t>dữ liệu:</w:t>
      </w:r>
    </w:p>
    <w:p w14:paraId="42F94BE9" w14:textId="3AB87FFA" w:rsidR="00403ED5" w:rsidRDefault="00403ED5" w:rsidP="00403ED5">
      <w:pPr>
        <w:pStyle w:val="code"/>
      </w:pPr>
      <w:r w:rsidRPr="00403ED5">
        <w:t>SELECT</w:t>
      </w:r>
      <w:r>
        <w:t xml:space="preserve"> &lt;tên cột 1&gt;</w:t>
      </w:r>
      <w:r w:rsidRPr="00403ED5">
        <w:t xml:space="preserve">, </w:t>
      </w:r>
      <w:r>
        <w:t>&lt;tên cột 2&gt;</w:t>
      </w:r>
      <w:r w:rsidRPr="00403ED5">
        <w:t xml:space="preserve">, ... </w:t>
      </w:r>
    </w:p>
    <w:p w14:paraId="7208AC62" w14:textId="77777777" w:rsidR="00403ED5" w:rsidRDefault="00403ED5" w:rsidP="00403ED5">
      <w:pPr>
        <w:pStyle w:val="code"/>
      </w:pPr>
      <w:r w:rsidRPr="00403ED5">
        <w:t xml:space="preserve">FROM </w:t>
      </w:r>
      <w:r>
        <w:t>&lt;tên bảng&gt;</w:t>
      </w:r>
      <w:r w:rsidRPr="00403ED5">
        <w:t xml:space="preserve"> </w:t>
      </w:r>
    </w:p>
    <w:p w14:paraId="7C7E4BD4" w14:textId="436652A0" w:rsidR="001E34D3" w:rsidRDefault="00403ED5" w:rsidP="00403ED5">
      <w:pPr>
        <w:pStyle w:val="code"/>
      </w:pPr>
      <w:r w:rsidRPr="00403ED5">
        <w:t xml:space="preserve">WHERE </w:t>
      </w:r>
      <w:r>
        <w:t>&lt;điều kiện&gt;</w:t>
      </w:r>
      <w:r w:rsidRPr="00403ED5">
        <w:t>;</w:t>
      </w:r>
    </w:p>
    <w:p w14:paraId="04BB5EDF" w14:textId="6BCA7C23" w:rsidR="00403ED5" w:rsidRDefault="00403ED5" w:rsidP="00403ED5">
      <w:pPr>
        <w:pStyle w:val="Noidung"/>
        <w:ind w:firstLine="993"/>
      </w:pPr>
      <w:r w:rsidRPr="00403ED5">
        <w:rPr>
          <w:b/>
          <w:bCs/>
        </w:rPr>
        <w:t xml:space="preserve">Mệnh đề </w:t>
      </w:r>
      <w:r>
        <w:rPr>
          <w:b/>
          <w:bCs/>
        </w:rPr>
        <w:t xml:space="preserve">LIKE: </w:t>
      </w:r>
      <w:r w:rsidRPr="00403ED5">
        <w:t>dùng để tìm kiếm mẫu xác định trong cột</w:t>
      </w:r>
    </w:p>
    <w:p w14:paraId="7E367DD6" w14:textId="64A9FB79" w:rsidR="00403ED5" w:rsidRDefault="00403ED5" w:rsidP="00403ED5">
      <w:pPr>
        <w:pStyle w:val="code"/>
      </w:pPr>
      <w:r w:rsidRPr="00403ED5">
        <w:t xml:space="preserve">SELECT </w:t>
      </w:r>
      <w:r>
        <w:t>&lt;tên cột 1&gt;</w:t>
      </w:r>
      <w:r w:rsidRPr="00403ED5">
        <w:t xml:space="preserve">, </w:t>
      </w:r>
      <w:r>
        <w:t>&lt;tên cột 2&gt;</w:t>
      </w:r>
      <w:r w:rsidRPr="00403ED5">
        <w:t xml:space="preserve">, ... </w:t>
      </w:r>
    </w:p>
    <w:p w14:paraId="3DAC4FC1" w14:textId="5DEDF610" w:rsidR="00403ED5" w:rsidRDefault="00403ED5" w:rsidP="00403ED5">
      <w:pPr>
        <w:pStyle w:val="code"/>
      </w:pPr>
      <w:r w:rsidRPr="00403ED5">
        <w:t xml:space="preserve">FROM </w:t>
      </w:r>
      <w:r>
        <w:t>&lt;tên bảng&gt;</w:t>
      </w:r>
    </w:p>
    <w:p w14:paraId="476CA3A3" w14:textId="56122862" w:rsidR="00403ED5" w:rsidRDefault="00403ED5" w:rsidP="00403ED5">
      <w:pPr>
        <w:pStyle w:val="code"/>
      </w:pPr>
      <w:r w:rsidRPr="00403ED5">
        <w:t xml:space="preserve">WHERE </w:t>
      </w:r>
      <w:r>
        <w:t>&lt;tên cột&gt;</w:t>
      </w:r>
      <w:r w:rsidRPr="00403ED5">
        <w:t xml:space="preserve"> LIKE </w:t>
      </w:r>
      <w:r>
        <w:t>&lt;mẫu&gt;</w:t>
      </w:r>
      <w:r w:rsidRPr="00403ED5">
        <w:t>;</w:t>
      </w:r>
    </w:p>
    <w:p w14:paraId="0C710548" w14:textId="4EC611FF" w:rsidR="00403ED5" w:rsidRDefault="00403ED5" w:rsidP="00403ED5">
      <w:pPr>
        <w:pStyle w:val="Noidung"/>
        <w:ind w:firstLine="993"/>
      </w:pPr>
      <w:r w:rsidRPr="00403ED5">
        <w:rPr>
          <w:b/>
          <w:bCs/>
        </w:rPr>
        <w:t>Mệnh đề ORDER BY:</w:t>
      </w:r>
      <w:r>
        <w:t xml:space="preserve"> dùng để </w:t>
      </w:r>
      <w:r w:rsidRPr="00403ED5">
        <w:t xml:space="preserve">sắp xếp bản ghi truy vấn được theo trật tự mong </w:t>
      </w:r>
      <w:r>
        <w:t>muốn:</w:t>
      </w:r>
    </w:p>
    <w:p w14:paraId="7DE36058" w14:textId="0C25FDDD" w:rsidR="00403ED5" w:rsidRDefault="00403ED5" w:rsidP="00403ED5">
      <w:pPr>
        <w:pStyle w:val="code"/>
      </w:pPr>
      <w:r w:rsidRPr="00403ED5">
        <w:t xml:space="preserve">SELECT </w:t>
      </w:r>
      <w:r>
        <w:t>&lt;tên cột 1&gt;</w:t>
      </w:r>
      <w:r w:rsidRPr="00403ED5">
        <w:t xml:space="preserve">, </w:t>
      </w:r>
      <w:r>
        <w:t>&lt;tên cột 2&gt;</w:t>
      </w:r>
      <w:r w:rsidRPr="00403ED5">
        <w:t xml:space="preserve">, </w:t>
      </w:r>
      <w:r w:rsidR="009E0423">
        <w:t>…</w:t>
      </w:r>
    </w:p>
    <w:p w14:paraId="065378F2" w14:textId="7DDB2C49" w:rsidR="009E0423" w:rsidRDefault="00403ED5" w:rsidP="00403ED5">
      <w:pPr>
        <w:pStyle w:val="code"/>
      </w:pPr>
      <w:r w:rsidRPr="00403ED5">
        <w:t xml:space="preserve">FROM </w:t>
      </w:r>
      <w:r>
        <w:t>&lt;tên bảng&gt;</w:t>
      </w:r>
      <w:r w:rsidRPr="00403ED5">
        <w:t xml:space="preserve"> ORDER BY </w:t>
      </w:r>
      <w:r>
        <w:t>&lt;tên cột 1&gt;</w:t>
      </w:r>
      <w:r w:rsidRPr="00403ED5">
        <w:t xml:space="preserve">, </w:t>
      </w:r>
      <w:r>
        <w:t>&lt;tên cột 2&gt;</w:t>
      </w:r>
      <w:r w:rsidRPr="00403ED5">
        <w:t>,</w:t>
      </w:r>
      <w:r w:rsidR="009E0423">
        <w:t xml:space="preserve">… </w:t>
      </w:r>
    </w:p>
    <w:p w14:paraId="5355EBEA" w14:textId="01E697A0" w:rsidR="00403ED5" w:rsidRDefault="00403ED5" w:rsidP="00403ED5">
      <w:pPr>
        <w:pStyle w:val="code"/>
      </w:pPr>
      <w:r w:rsidRPr="00403ED5">
        <w:t>ASC|DESC;</w:t>
      </w:r>
    </w:p>
    <w:p w14:paraId="7F863D01" w14:textId="00BD21D8" w:rsidR="00403ED5" w:rsidRDefault="009E0423">
      <w:pPr>
        <w:pStyle w:val="Noidung"/>
        <w:numPr>
          <w:ilvl w:val="0"/>
          <w:numId w:val="8"/>
        </w:numPr>
        <w:rPr>
          <w:b/>
          <w:bCs/>
        </w:rPr>
      </w:pPr>
      <w:r w:rsidRPr="009E0423">
        <w:rPr>
          <w:b/>
          <w:bCs/>
        </w:rPr>
        <w:t xml:space="preserve">Các toán tử và hàm trong </w:t>
      </w:r>
      <w:r>
        <w:rPr>
          <w:b/>
          <w:bCs/>
        </w:rPr>
        <w:t>SQL:</w:t>
      </w:r>
    </w:p>
    <w:p w14:paraId="3A9F78A7" w14:textId="77777777" w:rsidR="009E0423" w:rsidRDefault="009E0423" w:rsidP="009E0423">
      <w:pPr>
        <w:pStyle w:val="Noidung"/>
        <w:ind w:firstLine="993"/>
      </w:pPr>
      <w:r w:rsidRPr="009E0423">
        <w:rPr>
          <w:b/>
          <w:bCs/>
        </w:rPr>
        <w:t>SQL join:</w:t>
      </w:r>
      <w:r>
        <w:t xml:space="preserve"> </w:t>
      </w:r>
      <w:r w:rsidRPr="009E0423">
        <w:t xml:space="preserve">Dùng để kết hợp hai hoặc nhiều bảng có quan hệ với nhau, có các loại Join khác nhau: </w:t>
      </w:r>
    </w:p>
    <w:p w14:paraId="3EEA482B" w14:textId="7A462E5D" w:rsidR="009E0423" w:rsidRDefault="009E0423">
      <w:pPr>
        <w:pStyle w:val="Noidung"/>
        <w:numPr>
          <w:ilvl w:val="0"/>
          <w:numId w:val="9"/>
        </w:numPr>
        <w:ind w:left="1418" w:hanging="425"/>
      </w:pPr>
      <w:r w:rsidRPr="009E0423">
        <w:t xml:space="preserve">(INNER) JOIN: Trả về các bản ghi khớp với giá trị của hai bảng; </w:t>
      </w:r>
    </w:p>
    <w:p w14:paraId="697AEF4C" w14:textId="77777777" w:rsidR="009E0423" w:rsidRDefault="009E0423">
      <w:pPr>
        <w:pStyle w:val="Noidung"/>
        <w:numPr>
          <w:ilvl w:val="0"/>
          <w:numId w:val="9"/>
        </w:numPr>
        <w:ind w:left="1418" w:hanging="425"/>
      </w:pPr>
      <w:r w:rsidRPr="009E0423">
        <w:t xml:space="preserve">LEFT JOIN: Trả về tất cả bản ghi bên trái bảng, khớp với các bản ghi bên phải bảng; </w:t>
      </w:r>
    </w:p>
    <w:p w14:paraId="1EF57164" w14:textId="77777777" w:rsidR="009E0423" w:rsidRDefault="009E0423">
      <w:pPr>
        <w:pStyle w:val="Noidung"/>
        <w:numPr>
          <w:ilvl w:val="0"/>
          <w:numId w:val="9"/>
        </w:numPr>
        <w:ind w:left="1418" w:hanging="425"/>
      </w:pPr>
      <w:r w:rsidRPr="009E0423">
        <w:t xml:space="preserve">RIGHT JOIN: Trả về tất cả bản ghi bên phải bảng, khớp với các bản ghi bên trái bảng; </w:t>
      </w:r>
    </w:p>
    <w:p w14:paraId="02145305" w14:textId="00CD9041" w:rsidR="009E0423" w:rsidRDefault="009E0423">
      <w:pPr>
        <w:pStyle w:val="Noidung"/>
        <w:numPr>
          <w:ilvl w:val="0"/>
          <w:numId w:val="9"/>
        </w:numPr>
        <w:ind w:left="1418" w:hanging="425"/>
      </w:pPr>
      <w:r w:rsidRPr="009E0423">
        <w:t xml:space="preserve">FULL JOIN: Trả về tất cả các bản ghi bên trái và phải </w:t>
      </w:r>
      <w:r w:rsidR="00C34E45">
        <w:t>bảng.</w:t>
      </w:r>
    </w:p>
    <w:p w14:paraId="7C03E2DE" w14:textId="77777777" w:rsidR="009E0423" w:rsidRDefault="009E0423" w:rsidP="0092616E">
      <w:pPr>
        <w:jc w:val="center"/>
      </w:pPr>
      <w:r w:rsidRPr="009E0423">
        <w:rPr>
          <w:noProof/>
        </w:rPr>
        <w:lastRenderedPageBreak/>
        <w:drawing>
          <wp:inline distT="0" distB="0" distL="0" distR="0" wp14:anchorId="7E539830" wp14:editId="0AC7ED60">
            <wp:extent cx="4579620" cy="2810597"/>
            <wp:effectExtent l="0" t="0" r="0" b="8890"/>
            <wp:docPr id="19324946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2494671" name=""/>
                    <pic:cNvPicPr/>
                  </pic:nvPicPr>
                  <pic:blipFill>
                    <a:blip r:embed="rId17"/>
                    <a:stretch>
                      <a:fillRect/>
                    </a:stretch>
                  </pic:blipFill>
                  <pic:spPr>
                    <a:xfrm>
                      <a:off x="0" y="0"/>
                      <a:ext cx="4586933" cy="2815085"/>
                    </a:xfrm>
                    <a:prstGeom prst="rect">
                      <a:avLst/>
                    </a:prstGeom>
                  </pic:spPr>
                </pic:pic>
              </a:graphicData>
            </a:graphic>
          </wp:inline>
        </w:drawing>
      </w:r>
    </w:p>
    <w:p w14:paraId="26E76B63" w14:textId="09A1207F" w:rsidR="009E0423" w:rsidRPr="009E0423" w:rsidRDefault="009E0423" w:rsidP="009E0423">
      <w:pPr>
        <w:pStyle w:val="Caption"/>
        <w:rPr>
          <w:lang w:val="vi-VN"/>
        </w:rPr>
      </w:pPr>
      <w:bookmarkStart w:id="78" w:name="_Toc186269148"/>
      <w:r>
        <w:t xml:space="preserve">Hình </w:t>
      </w:r>
      <w:r w:rsidR="00DA4E2A">
        <w:fldChar w:fldCharType="begin"/>
      </w:r>
      <w:r w:rsidR="00DA4E2A">
        <w:instrText xml:space="preserve"> STYLEREF 1 \s </w:instrText>
      </w:r>
      <w:r w:rsidR="00DA4E2A">
        <w:fldChar w:fldCharType="separate"/>
      </w:r>
      <w:r w:rsidR="00B96FE3">
        <w:rPr>
          <w:noProof/>
        </w:rPr>
        <w:t>2</w:t>
      </w:r>
      <w:r w:rsidR="00DA4E2A">
        <w:fldChar w:fldCharType="end"/>
      </w:r>
      <w:r w:rsidR="00DA4E2A">
        <w:t>.</w:t>
      </w:r>
      <w:r w:rsidR="00DA4E2A">
        <w:fldChar w:fldCharType="begin"/>
      </w:r>
      <w:r w:rsidR="00DA4E2A">
        <w:instrText xml:space="preserve"> SEQ Hình \* ARABIC \s 1 </w:instrText>
      </w:r>
      <w:r w:rsidR="00DA4E2A">
        <w:fldChar w:fldCharType="separate"/>
      </w:r>
      <w:r w:rsidR="00B96FE3">
        <w:rPr>
          <w:noProof/>
        </w:rPr>
        <w:t>4</w:t>
      </w:r>
      <w:r w:rsidR="00DA4E2A">
        <w:fldChar w:fldCharType="end"/>
      </w:r>
      <w:r>
        <w:rPr>
          <w:lang w:val="vi-VN"/>
        </w:rPr>
        <w:t xml:space="preserve"> SQL join hai hay nhiều bảng</w:t>
      </w:r>
      <w:bookmarkEnd w:id="78"/>
    </w:p>
    <w:p w14:paraId="5EBDB920" w14:textId="16548FA4" w:rsidR="00403ED5" w:rsidRPr="00107DF5" w:rsidRDefault="00107DF5" w:rsidP="00302E71">
      <w:pPr>
        <w:pStyle w:val="Noidung"/>
        <w:jc w:val="center"/>
        <w:rPr>
          <w:i/>
          <w:iCs/>
        </w:rPr>
      </w:pPr>
      <w:r w:rsidRPr="00107DF5">
        <w:rPr>
          <w:i/>
          <w:iCs/>
        </w:rPr>
        <w:t>(</w:t>
      </w:r>
      <w:r w:rsidR="00302E71" w:rsidRPr="00107DF5">
        <w:rPr>
          <w:i/>
          <w:iCs/>
        </w:rPr>
        <w:t>Nguồn: https://gislab.ir/home/appliedcontents/</w:t>
      </w:r>
      <w:r w:rsidRPr="00107DF5">
        <w:rPr>
          <w:i/>
          <w:iCs/>
        </w:rPr>
        <w:t>191)</w:t>
      </w:r>
    </w:p>
    <w:p w14:paraId="0F25A424" w14:textId="3C1639BD" w:rsidR="00403ED5" w:rsidRDefault="009E0423" w:rsidP="00107AF5">
      <w:pPr>
        <w:ind w:left="426" w:firstLine="567"/>
        <w:rPr>
          <w:lang w:val="vi-VN"/>
        </w:rPr>
      </w:pPr>
      <w:r>
        <w:rPr>
          <w:lang w:val="vi-VN"/>
        </w:rPr>
        <w:tab/>
      </w:r>
      <w:r w:rsidRPr="009E0423">
        <w:rPr>
          <w:b/>
          <w:bCs/>
          <w:lang w:val="vi-VN"/>
        </w:rPr>
        <w:t xml:space="preserve">Toán tử </w:t>
      </w:r>
      <w:r>
        <w:rPr>
          <w:b/>
          <w:bCs/>
          <w:lang w:val="vi-VN"/>
        </w:rPr>
        <w:t xml:space="preserve">IN: </w:t>
      </w:r>
      <w:r w:rsidRPr="009E0423">
        <w:rPr>
          <w:rStyle w:val="NoidungChar"/>
          <w:lang w:val="vi-VN"/>
        </w:rPr>
        <w:t>nhằm bổ sung cho tiêu chí tìm kiếm, cho phép chỉ định nhiều giá trị trong mệnh đề Where</w:t>
      </w:r>
    </w:p>
    <w:p w14:paraId="388675AD" w14:textId="722A20D6" w:rsidR="009E0423" w:rsidRDefault="009E0423" w:rsidP="009E0423">
      <w:pPr>
        <w:pStyle w:val="code"/>
      </w:pPr>
      <w:r w:rsidRPr="009E0423">
        <w:t xml:space="preserve">SELECT </w:t>
      </w:r>
      <w:r>
        <w:t>&lt;tên cột 1&gt;, …</w:t>
      </w:r>
      <w:r w:rsidRPr="009E0423">
        <w:t xml:space="preserve"> FROM </w:t>
      </w:r>
      <w:r>
        <w:t>&lt;tên bảng&gt;</w:t>
      </w:r>
      <w:r w:rsidRPr="009E0423">
        <w:t xml:space="preserve"> </w:t>
      </w:r>
    </w:p>
    <w:p w14:paraId="2DB759E5" w14:textId="5B292973" w:rsidR="009E0423" w:rsidRPr="009E0423" w:rsidRDefault="009E0423" w:rsidP="009E0423">
      <w:pPr>
        <w:pStyle w:val="code"/>
      </w:pPr>
      <w:r w:rsidRPr="009E0423">
        <w:t>WHERE column_name IN (</w:t>
      </w:r>
      <w:r>
        <w:t>&lt;giá trị 1&gt;</w:t>
      </w:r>
      <w:r w:rsidRPr="009E0423">
        <w:t xml:space="preserve">, </w:t>
      </w:r>
      <w:r>
        <w:t>&lt;giá trị 2&gt;</w:t>
      </w:r>
      <w:r w:rsidRPr="009E0423">
        <w:t>,</w:t>
      </w:r>
      <w:r>
        <w:t>…</w:t>
      </w:r>
      <w:r w:rsidRPr="009E0423">
        <w:t>);</w:t>
      </w:r>
    </w:p>
    <w:p w14:paraId="2BD24AA8" w14:textId="7CCFC439" w:rsidR="00403ED5" w:rsidRDefault="009E0423" w:rsidP="00107AF5">
      <w:pPr>
        <w:pStyle w:val="Noidung"/>
        <w:ind w:left="426" w:firstLine="992"/>
      </w:pPr>
      <w:r w:rsidRPr="00107AF5">
        <w:rPr>
          <w:b/>
          <w:bCs/>
        </w:rPr>
        <w:t>Toán tử BETWEEN</w:t>
      </w:r>
      <w:r w:rsidRPr="009E0423">
        <w:t xml:space="preserve">: cho phép chọn các giá trị trong một phạm vi nhất định, các giá trị này có thể là số, văn bản hoặc </w:t>
      </w:r>
      <w:r>
        <w:t>ngày.</w:t>
      </w:r>
    </w:p>
    <w:p w14:paraId="684F909B" w14:textId="2C822EFF" w:rsidR="009E0423" w:rsidRDefault="009E0423" w:rsidP="009E0423">
      <w:pPr>
        <w:pStyle w:val="code"/>
      </w:pPr>
      <w:r w:rsidRPr="009E0423">
        <w:t xml:space="preserve">SELECT </w:t>
      </w:r>
      <w:r>
        <w:t>&lt;tên cột 1&gt;, &lt;tên cột 2&gt;, …</w:t>
      </w:r>
      <w:r w:rsidRPr="009E0423">
        <w:t xml:space="preserve"> </w:t>
      </w:r>
    </w:p>
    <w:p w14:paraId="6121FD69" w14:textId="77777777" w:rsidR="009E0423" w:rsidRDefault="009E0423" w:rsidP="009E0423">
      <w:pPr>
        <w:pStyle w:val="code"/>
      </w:pPr>
      <w:r w:rsidRPr="009E0423">
        <w:t xml:space="preserve">FROM </w:t>
      </w:r>
      <w:r>
        <w:t>&lt;tên bảng&gt;</w:t>
      </w:r>
      <w:r w:rsidRPr="009E0423">
        <w:t xml:space="preserve"> </w:t>
      </w:r>
    </w:p>
    <w:p w14:paraId="5649E20D" w14:textId="77777777" w:rsidR="00107AF5" w:rsidRDefault="009E0423" w:rsidP="009E0423">
      <w:pPr>
        <w:pStyle w:val="code"/>
      </w:pPr>
      <w:r w:rsidRPr="009E0423">
        <w:t xml:space="preserve">WHERE </w:t>
      </w:r>
      <w:r>
        <w:t>&lt;tên cột &gt;</w:t>
      </w:r>
      <w:r w:rsidRPr="009E0423">
        <w:t xml:space="preserve"> </w:t>
      </w:r>
    </w:p>
    <w:p w14:paraId="434E02A6" w14:textId="10D4FF11" w:rsidR="009E0423" w:rsidRDefault="009E0423" w:rsidP="009E0423">
      <w:pPr>
        <w:pStyle w:val="code"/>
      </w:pPr>
      <w:r w:rsidRPr="009E0423">
        <w:t xml:space="preserve">BETWEEN </w:t>
      </w:r>
      <w:r>
        <w:t>&lt;giá trị 1&gt;</w:t>
      </w:r>
      <w:r w:rsidRPr="009E0423">
        <w:t xml:space="preserve"> AND </w:t>
      </w:r>
      <w:r>
        <w:t xml:space="preserve">&lt;giá trị </w:t>
      </w:r>
      <w:r w:rsidR="00107AF5">
        <w:t>2</w:t>
      </w:r>
      <w:r>
        <w:t>&gt;</w:t>
      </w:r>
      <w:r w:rsidRPr="009E0423">
        <w:t>;</w:t>
      </w:r>
    </w:p>
    <w:p w14:paraId="4813039E" w14:textId="6C0ED16D" w:rsidR="009E0423" w:rsidRDefault="00107AF5" w:rsidP="00107AF5">
      <w:pPr>
        <w:pStyle w:val="Noidung"/>
        <w:ind w:left="426" w:firstLine="992"/>
        <w:rPr>
          <w:b/>
          <w:bCs/>
        </w:rPr>
      </w:pPr>
      <w:r w:rsidRPr="00107AF5">
        <w:rPr>
          <w:b/>
          <w:bCs/>
        </w:rPr>
        <w:t>Hàm Sum()</w:t>
      </w:r>
      <w:r>
        <w:rPr>
          <w:b/>
          <w:bCs/>
        </w:rPr>
        <w:t xml:space="preserve">: </w:t>
      </w:r>
      <w:r w:rsidRPr="00107AF5">
        <w:t>trả về tổng của một cột số, có thế sử dụng hàm Sum() với những cột là dạng số</w:t>
      </w:r>
    </w:p>
    <w:p w14:paraId="1A5EDA24" w14:textId="115A5C35" w:rsidR="00107AF5" w:rsidRDefault="00107AF5" w:rsidP="00107AF5">
      <w:pPr>
        <w:pStyle w:val="code"/>
      </w:pPr>
      <w:r w:rsidRPr="00107AF5">
        <w:t>SELECT SUM(</w:t>
      </w:r>
      <w:r>
        <w:t>&lt;tên cột&gt;</w:t>
      </w:r>
      <w:r w:rsidRPr="00107AF5">
        <w:t xml:space="preserve">) </w:t>
      </w:r>
    </w:p>
    <w:p w14:paraId="04219E17" w14:textId="4DC55ED3" w:rsidR="00107AF5" w:rsidRPr="00107AF5" w:rsidRDefault="00107AF5" w:rsidP="00107AF5">
      <w:pPr>
        <w:pStyle w:val="code"/>
      </w:pPr>
      <w:r w:rsidRPr="00107AF5">
        <w:t xml:space="preserve">FROM </w:t>
      </w:r>
      <w:r>
        <w:t>&lt;tên bảng&gt;</w:t>
      </w:r>
      <w:r w:rsidRPr="00107AF5">
        <w:t xml:space="preserve"> WHERE </w:t>
      </w:r>
      <w:r>
        <w:t>&lt;điều kiện&gt;</w:t>
      </w:r>
      <w:r w:rsidRPr="00107AF5">
        <w:t>;</w:t>
      </w:r>
    </w:p>
    <w:p w14:paraId="484743D9" w14:textId="6ACC2196" w:rsidR="009E0423" w:rsidRDefault="00107AF5" w:rsidP="009E0423">
      <w:pPr>
        <w:pStyle w:val="Noidung"/>
        <w:ind w:firstLine="1418"/>
      </w:pPr>
      <w:r w:rsidRPr="00107AF5">
        <w:rPr>
          <w:b/>
          <w:bCs/>
        </w:rPr>
        <w:t>Hàm Count():</w:t>
      </w:r>
      <w:r>
        <w:t xml:space="preserve"> </w:t>
      </w:r>
      <w:r w:rsidRPr="00107AF5">
        <w:t xml:space="preserve">trả về số lượng hàng khớp với một tiêu chí đã chỉ </w:t>
      </w:r>
      <w:r>
        <w:t>định:</w:t>
      </w:r>
    </w:p>
    <w:p w14:paraId="0C72C3F2" w14:textId="3CC0875F" w:rsidR="00107AF5" w:rsidRDefault="00107AF5" w:rsidP="00107AF5">
      <w:pPr>
        <w:pStyle w:val="code"/>
      </w:pPr>
      <w:r w:rsidRPr="00107AF5">
        <w:t>SELECT COUNT(</w:t>
      </w:r>
      <w:r>
        <w:t>&lt;tên cột&gt;</w:t>
      </w:r>
      <w:r w:rsidRPr="00107AF5">
        <w:t xml:space="preserve">) </w:t>
      </w:r>
    </w:p>
    <w:p w14:paraId="66377719" w14:textId="20A1AA9C" w:rsidR="00107AF5" w:rsidRPr="00107AF5" w:rsidRDefault="00107AF5" w:rsidP="00107AF5">
      <w:pPr>
        <w:pStyle w:val="code"/>
      </w:pPr>
      <w:r w:rsidRPr="00107AF5">
        <w:t xml:space="preserve">FROM </w:t>
      </w:r>
      <w:r>
        <w:t>&lt;tên bảng&gt;</w:t>
      </w:r>
      <w:r w:rsidRPr="00107AF5">
        <w:t xml:space="preserve"> WHERE </w:t>
      </w:r>
      <w:r>
        <w:t>&lt;điều kiện&gt;</w:t>
      </w:r>
      <w:r w:rsidRPr="00107AF5">
        <w:t>;</w:t>
      </w:r>
    </w:p>
    <w:p w14:paraId="1036F6B4" w14:textId="2ACA627C" w:rsidR="009E0423" w:rsidRDefault="00107AF5" w:rsidP="00107AF5">
      <w:pPr>
        <w:pStyle w:val="Noidung"/>
        <w:ind w:left="426" w:firstLine="992"/>
      </w:pPr>
      <w:r w:rsidRPr="009B2376">
        <w:rPr>
          <w:b/>
          <w:bCs/>
        </w:rPr>
        <w:lastRenderedPageBreak/>
        <w:t>Hàm Avg():</w:t>
      </w:r>
      <w:r>
        <w:t xml:space="preserve"> </w:t>
      </w:r>
      <w:r w:rsidRPr="00107AF5">
        <w:t xml:space="preserve">trả về giá trị trung bình của một cột số, có thế sử dụng hàm Avg() với những cột là dạng </w:t>
      </w:r>
      <w:r w:rsidR="00404F8F">
        <w:t>số</w:t>
      </w:r>
      <w:r w:rsidR="00404F8F">
        <w:fldChar w:fldCharType="begin"/>
      </w:r>
      <w:r w:rsidR="00795C2F">
        <w:instrText xml:space="preserve"> ADDIN ZOTERO_ITEM CSL_CITATION {"citationID":"s6BMXJSt","properties":{"formattedCitation":"[5]","plainCitation":"[5]","noteIndex":0},"citationItems":[{"id":85,"uris":["http://zotero.org/users/local/spty5A6U/items/RGEQJ6AN"],"itemData":{"id":85,"type":"book","abstract":"TABLE OF CONTENTS Preface Pt. I Foundations 1 1 Overview of Database Systems 3 2 Introduction to Database Design 25 3 The Relational Model 57 4 Relational Algebra and Calculus 100 5 SQL: Queries, Constraints, Triggers 130 Pt. II Application Development 183 6 Database Application Development 185 7 Internet Applications 220 Pt. III Storage and Indexing 271 8 Overview of Storage and Indexing 273 9 Storing Data: Disks and Files 304 10 Tree-Structured Indexing 338 11 Hash-Based Indexing 370 Pt. IV Query Evaluation 391 12 Overview of Query Evaluation 393 13 External Sorting 421 14 Evaluating Relational Operators 439 15 A Typical Relational Query Optimizer 478 Pt. V Transaction Management 517 16 Overview of Transaction Management 519 17 Concurrency Control 549 18 Crash Recovery 579 Pt. VI Database Design and Tuning 603 19 Schema Refinement and Normal Forms 605 20 Physical Database Design and Tuning 649 21 Security and Authorization 692 Pt. VII Additional Topics 723 22 Parallel and Distributed Databases 725 23 Object-Database Systems 772 24 Deductive Databases 817 25 Data Warehousing and Decision Support 846 26 Data Mining 889 27 Information Retrieval and XML Data 926 28 Spatial Data Management 968 29 Further Reading 992 30 The Minibase Software 1002 References 1005 Author Index 1045 Subject Index 1054.","ISBN":"978-0-07-246563-1","language":"en","number-of-pages":"1132","publisher":"McGraw-Hill Education","source":"Google Books","title":"Database Management Systems","author":[{"family":"Ramakrishnan","given":"Raghu"},{"family":"Gehrke","given":"Johannes"}],"issued":{"date-parts":[["2003"]]}}}],"schema":"https://github.com/citation-style-language/schema/raw/master/csl-citation.json"} </w:instrText>
      </w:r>
      <w:r w:rsidR="00404F8F">
        <w:fldChar w:fldCharType="separate"/>
      </w:r>
      <w:r w:rsidR="00795C2F" w:rsidRPr="00795C2F">
        <w:t>[5]</w:t>
      </w:r>
      <w:r w:rsidR="00404F8F">
        <w:fldChar w:fldCharType="end"/>
      </w:r>
      <w:r w:rsidR="00404F8F">
        <w:t>.</w:t>
      </w:r>
    </w:p>
    <w:p w14:paraId="32ACC9B1" w14:textId="2317EAAC" w:rsidR="00107AF5" w:rsidRDefault="00107AF5" w:rsidP="00107AF5">
      <w:pPr>
        <w:pStyle w:val="code"/>
      </w:pPr>
      <w:r w:rsidRPr="00107AF5">
        <w:t>SELECT AVG(</w:t>
      </w:r>
      <w:r>
        <w:t>&lt;tên cột&gt;</w:t>
      </w:r>
      <w:r w:rsidRPr="00107AF5">
        <w:t xml:space="preserve">) </w:t>
      </w:r>
    </w:p>
    <w:p w14:paraId="2524CCC6" w14:textId="526C7D52" w:rsidR="00107AF5" w:rsidRPr="00107AF5" w:rsidRDefault="00107AF5" w:rsidP="00107AF5">
      <w:pPr>
        <w:pStyle w:val="code"/>
      </w:pPr>
      <w:r w:rsidRPr="00107AF5">
        <w:t xml:space="preserve">FROM </w:t>
      </w:r>
      <w:r>
        <w:t>&lt;tên bảng&gt;</w:t>
      </w:r>
      <w:r w:rsidRPr="00107AF5">
        <w:t xml:space="preserve"> WHERE </w:t>
      </w:r>
      <w:r>
        <w:t>&lt;điều kiện&gt;</w:t>
      </w:r>
      <w:r w:rsidRPr="00107AF5">
        <w:t>;</w:t>
      </w:r>
    </w:p>
    <w:p w14:paraId="3499FBAF" w14:textId="20198102" w:rsidR="009E0423" w:rsidRDefault="00107AF5" w:rsidP="00107AF5">
      <w:pPr>
        <w:pStyle w:val="Heading3"/>
        <w:rPr>
          <w:lang w:val="vi-VN"/>
        </w:rPr>
      </w:pPr>
      <w:bookmarkStart w:id="79" w:name="_Toc187207554"/>
      <w:r>
        <w:rPr>
          <w:lang w:val="vi-VN"/>
        </w:rPr>
        <w:t>Giới thiệu về SQL Server</w:t>
      </w:r>
      <w:bookmarkEnd w:id="79"/>
    </w:p>
    <w:p w14:paraId="07F6AF98" w14:textId="689907B6" w:rsidR="00107AF5" w:rsidRPr="00107AF5" w:rsidRDefault="00107AF5" w:rsidP="00107AF5">
      <w:pPr>
        <w:pStyle w:val="Heading4"/>
      </w:pPr>
      <w:bookmarkStart w:id="80" w:name="_Toc187207555"/>
      <w:r>
        <w:rPr>
          <w:lang w:val="vi-VN"/>
        </w:rPr>
        <w:t xml:space="preserve">Sơ </w:t>
      </w:r>
      <w:r w:rsidR="005D7169">
        <w:rPr>
          <w:lang w:val="vi-VN"/>
        </w:rPr>
        <w:t>lược</w:t>
      </w:r>
      <w:r>
        <w:rPr>
          <w:lang w:val="vi-VN"/>
        </w:rPr>
        <w:t xml:space="preserve"> về SQL Server</w:t>
      </w:r>
      <w:bookmarkEnd w:id="80"/>
    </w:p>
    <w:p w14:paraId="071B075D" w14:textId="0777E617" w:rsidR="002D717B" w:rsidRPr="002D717B" w:rsidRDefault="002D717B" w:rsidP="002D717B">
      <w:pPr>
        <w:pStyle w:val="Noidung"/>
      </w:pPr>
      <w:r w:rsidRPr="002D717B">
        <w:t>Microsoft SQL Server là một </w:t>
      </w:r>
      <w:hyperlink r:id="rId18" w:tooltip="Hệ thống quản lý cơ sở dữ liệu quan hệ" w:history="1">
        <w:r w:rsidRPr="002D717B">
          <w:rPr>
            <w:rStyle w:val="Hyperlink"/>
            <w:color w:val="auto"/>
            <w:u w:val="none"/>
          </w:rPr>
          <w:t>hệ quản trị cơ sở dữ liệu quan hệ</w:t>
        </w:r>
      </w:hyperlink>
      <w:r w:rsidRPr="002D717B">
        <w:t> được phát triển bởi </w:t>
      </w:r>
      <w:hyperlink r:id="rId19" w:tooltip="Microsoft" w:history="1">
        <w:r w:rsidRPr="002D717B">
          <w:rPr>
            <w:rStyle w:val="Hyperlink"/>
            <w:color w:val="auto"/>
            <w:u w:val="none"/>
          </w:rPr>
          <w:t>Microsoft</w:t>
        </w:r>
      </w:hyperlink>
      <w:r w:rsidRPr="002D717B">
        <w:t>. Là một </w:t>
      </w:r>
      <w:hyperlink r:id="rId20" w:tooltip="Máy chủ" w:history="1">
        <w:r w:rsidRPr="002D717B">
          <w:rPr>
            <w:rStyle w:val="Hyperlink"/>
            <w:color w:val="auto"/>
            <w:u w:val="none"/>
          </w:rPr>
          <w:t>máy chủ</w:t>
        </w:r>
      </w:hyperlink>
      <w:r w:rsidRPr="002D717B">
        <w:t> </w:t>
      </w:r>
      <w:hyperlink r:id="rId21" w:tooltip="Cơ sở dữ liệu" w:history="1">
        <w:r w:rsidRPr="002D717B">
          <w:rPr>
            <w:rStyle w:val="Hyperlink"/>
            <w:color w:val="auto"/>
            <w:u w:val="none"/>
          </w:rPr>
          <w:t>cơ sở dữ liệu</w:t>
        </w:r>
      </w:hyperlink>
      <w:r w:rsidRPr="002D717B">
        <w:t>, nó là một </w:t>
      </w:r>
      <w:hyperlink r:id="rId22" w:tooltip="Phần mềm" w:history="1">
        <w:r w:rsidRPr="002D717B">
          <w:rPr>
            <w:rStyle w:val="Hyperlink"/>
            <w:color w:val="auto"/>
            <w:u w:val="none"/>
          </w:rPr>
          <w:t>sản phẩm phần mềm</w:t>
        </w:r>
      </w:hyperlink>
      <w:r w:rsidRPr="002D717B">
        <w:t> có chức năng chính là lưu trữ và truy xuất dữ liệu theo yêu cầu của các </w:t>
      </w:r>
      <w:hyperlink r:id="rId23" w:tooltip="Phần mềm ứng dụng" w:history="1">
        <w:r w:rsidRPr="002D717B">
          <w:rPr>
            <w:rStyle w:val="Hyperlink"/>
            <w:color w:val="auto"/>
            <w:u w:val="none"/>
          </w:rPr>
          <w:t>ứng dụng phần mềm</w:t>
        </w:r>
      </w:hyperlink>
      <w:r w:rsidRPr="002D717B">
        <w:t> khác. Có thể chạy trên cùng một máy tính hoặc trên một máy tính khác trên mạng</w:t>
      </w:r>
      <w:r w:rsidR="00404F8F">
        <w:fldChar w:fldCharType="begin"/>
      </w:r>
      <w:r w:rsidR="00795C2F">
        <w:instrText xml:space="preserve"> ADDIN ZOTERO_ITEM CSL_CITATION {"citationID":"7bBgu73U","properties":{"formattedCitation":"[7]","plainCitation":"[7]","noteIndex":0},"citationItems":[{"id":69,"uris":["http://zotero.org/users/local/spty5A6U/items/IR3YRB8U"],"itemData":{"id":69,"type":"entry-encyclopedia","abstract":"Microsoft SQL Server là một hệ quản trị cơ sở dữ liệu quan hệ được phát triển bởi Microsoft. Là một máy chủ cơ sở dữ liệu, nó là một sản phẩm phần mềm có chức năng chính là lưu trữ và truy xuất dữ liệu theo yêu cầu của các ứng dụng phần mềm khác. Có thể chạy trên cùng một máy tính hoặc trên một máy tính khác trên mạng (bao gồm cả Internet).\nMicrosoft tiếp thị ít nhất một chục phiên bản Microsoft SQL Server khác nhau, nhắm vào các đối tượng khác nhau và cho khối lượng công việc khác nhau, từ các ứng dụng máy đơn nhỏ đến các ứng dụng Internet lớn có nhiều người dùng đồng thời.","container-title":"Wikipedia tiếng Việt","language":"vi","license":"Creative Commons Attribution-ShareAlike License","note":"Page Version ID: 70743364","source":"Wikipedia","title":"Microsoft SQL Server","URL":"https://vi.wikipedia.org/w/index.php?title=Microsoft_SQL_Server&amp;oldid=70743364","accessed":{"date-parts":[["2024",11,23]]},"issued":{"date-parts":[["2023",10,1]]}}}],"schema":"https://github.com/citation-style-language/schema/raw/master/csl-citation.json"} </w:instrText>
      </w:r>
      <w:r w:rsidR="00404F8F">
        <w:fldChar w:fldCharType="separate"/>
      </w:r>
      <w:r w:rsidR="00795C2F" w:rsidRPr="00795C2F">
        <w:t>[7]</w:t>
      </w:r>
      <w:r w:rsidR="00404F8F">
        <w:fldChar w:fldCharType="end"/>
      </w:r>
      <w:r w:rsidRPr="002D717B">
        <w:t>.</w:t>
      </w:r>
    </w:p>
    <w:p w14:paraId="33F0472B" w14:textId="3D3C9E86" w:rsidR="00403ED5" w:rsidRDefault="002D717B" w:rsidP="002D717B">
      <w:pPr>
        <w:pStyle w:val="Noidung"/>
      </w:pPr>
      <w:r w:rsidRPr="002D717B">
        <w:t>Microsoft tiếp thị ít nhất một chục phiên bản Microsoft SQL Server khác nhau, nhắm vào các đối tượng khác nhau và cho khối lượng công việc khác nhau, từ các ứng dụng máy đơn nhỏ đến các ứng dụng Internet lớn có nhiều </w:t>
      </w:r>
      <w:hyperlink r:id="rId24" w:tooltip="Người sử dụng đồng thời (trang không tồn tại)" w:history="1">
        <w:r w:rsidRPr="002D717B">
          <w:rPr>
            <w:rStyle w:val="Hyperlink"/>
            <w:color w:val="auto"/>
            <w:u w:val="none"/>
          </w:rPr>
          <w:t>người dùng đồng thời</w:t>
        </w:r>
      </w:hyperlink>
      <w:r w:rsidRPr="002D717B">
        <w:t>.</w:t>
      </w:r>
    </w:p>
    <w:p w14:paraId="7FD9F1C9" w14:textId="77777777" w:rsidR="002D717B" w:rsidRDefault="002D717B" w:rsidP="0092616E">
      <w:pPr>
        <w:jc w:val="center"/>
      </w:pPr>
      <w:r>
        <w:rPr>
          <w:noProof/>
        </w:rPr>
        <w:drawing>
          <wp:inline distT="0" distB="0" distL="0" distR="0" wp14:anchorId="2D63CF89" wp14:editId="3FBE9C52">
            <wp:extent cx="4541520" cy="3044238"/>
            <wp:effectExtent l="0" t="0" r="0" b="3810"/>
            <wp:docPr id="822263498" name="Picture 7" descr="SQL là gì? Cách download và cài đặt SQL Server từ A - 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QL là gì? Cách download và cài đặt SQL Server từ A - Z"/>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548159" cy="3048688"/>
                    </a:xfrm>
                    <a:prstGeom prst="rect">
                      <a:avLst/>
                    </a:prstGeom>
                    <a:noFill/>
                    <a:ln>
                      <a:noFill/>
                    </a:ln>
                  </pic:spPr>
                </pic:pic>
              </a:graphicData>
            </a:graphic>
          </wp:inline>
        </w:drawing>
      </w:r>
    </w:p>
    <w:p w14:paraId="10AF03BC" w14:textId="207282EF" w:rsidR="002D717B" w:rsidRDefault="002D717B" w:rsidP="002D717B">
      <w:pPr>
        <w:pStyle w:val="Caption"/>
        <w:rPr>
          <w:lang w:val="vi-VN"/>
        </w:rPr>
      </w:pPr>
      <w:bookmarkStart w:id="81" w:name="_Toc186269149"/>
      <w:r>
        <w:t xml:space="preserve">Hình </w:t>
      </w:r>
      <w:r w:rsidR="00DA4E2A">
        <w:fldChar w:fldCharType="begin"/>
      </w:r>
      <w:r w:rsidR="00DA4E2A">
        <w:instrText xml:space="preserve"> STYLEREF 1 \s </w:instrText>
      </w:r>
      <w:r w:rsidR="00DA4E2A">
        <w:fldChar w:fldCharType="separate"/>
      </w:r>
      <w:r w:rsidR="00B96FE3">
        <w:rPr>
          <w:noProof/>
        </w:rPr>
        <w:t>2</w:t>
      </w:r>
      <w:r w:rsidR="00DA4E2A">
        <w:fldChar w:fldCharType="end"/>
      </w:r>
      <w:r w:rsidR="00DA4E2A">
        <w:t>.</w:t>
      </w:r>
      <w:r w:rsidR="00DA4E2A">
        <w:fldChar w:fldCharType="begin"/>
      </w:r>
      <w:r w:rsidR="00DA4E2A">
        <w:instrText xml:space="preserve"> SEQ Hình \* ARABIC \s 1 </w:instrText>
      </w:r>
      <w:r w:rsidR="00DA4E2A">
        <w:fldChar w:fldCharType="separate"/>
      </w:r>
      <w:r w:rsidR="00B96FE3">
        <w:rPr>
          <w:noProof/>
        </w:rPr>
        <w:t>5</w:t>
      </w:r>
      <w:r w:rsidR="00DA4E2A">
        <w:fldChar w:fldCharType="end"/>
      </w:r>
      <w:r>
        <w:rPr>
          <w:lang w:val="vi-VN"/>
        </w:rPr>
        <w:t xml:space="preserve"> Sơ </w:t>
      </w:r>
      <w:r w:rsidR="008E765A">
        <w:rPr>
          <w:lang w:val="vi-VN"/>
        </w:rPr>
        <w:t>lược</w:t>
      </w:r>
      <w:r>
        <w:rPr>
          <w:lang w:val="vi-VN"/>
        </w:rPr>
        <w:t xml:space="preserve"> về SQL Server</w:t>
      </w:r>
      <w:bookmarkEnd w:id="81"/>
    </w:p>
    <w:p w14:paraId="6EEEB13B" w14:textId="76FDC056" w:rsidR="00403ED5" w:rsidRPr="00404F8F" w:rsidRDefault="00107DF5" w:rsidP="00404F8F">
      <w:pPr>
        <w:jc w:val="center"/>
        <w:rPr>
          <w:i/>
          <w:iCs/>
          <w:lang w:val="vi-VN"/>
        </w:rPr>
      </w:pPr>
      <w:r w:rsidRPr="00107DF5">
        <w:rPr>
          <w:i/>
          <w:iCs/>
          <w:lang w:val="vi-VN"/>
        </w:rPr>
        <w:t>(</w:t>
      </w:r>
      <w:r w:rsidR="004B5356" w:rsidRPr="00107DF5">
        <w:rPr>
          <w:i/>
          <w:iCs/>
          <w:lang w:val="vi-VN"/>
        </w:rPr>
        <w:t>Nguồn: https://datawarehouse.io/product/hubspot-ms-sql-integration/</w:t>
      </w:r>
      <w:r w:rsidRPr="00107DF5">
        <w:rPr>
          <w:i/>
          <w:iCs/>
          <w:lang w:val="vi-VN"/>
        </w:rPr>
        <w:t>)</w:t>
      </w:r>
    </w:p>
    <w:p w14:paraId="04FAE709" w14:textId="1A4B99A0" w:rsidR="00403ED5" w:rsidRDefault="002D717B" w:rsidP="002D717B">
      <w:pPr>
        <w:pStyle w:val="Heading4"/>
        <w:rPr>
          <w:lang w:val="vi-VN"/>
        </w:rPr>
      </w:pPr>
      <w:bookmarkStart w:id="82" w:name="_Toc187207556"/>
      <w:r>
        <w:rPr>
          <w:lang w:val="vi-VN"/>
        </w:rPr>
        <w:t>Lịch sử phát triển</w:t>
      </w:r>
      <w:bookmarkEnd w:id="82"/>
    </w:p>
    <w:p w14:paraId="47E3FABF" w14:textId="77777777" w:rsidR="002D717B" w:rsidRPr="002D717B" w:rsidRDefault="002D717B" w:rsidP="002D717B">
      <w:pPr>
        <w:pStyle w:val="Noidung"/>
      </w:pPr>
      <w:r w:rsidRPr="002D717B">
        <w:t>Lịch sử của Microsoft SQL Server bắt đầu với sản phẩm Microsoft SQL Server đầu tiên SQL SQL Server 10, máy chủ </w:t>
      </w:r>
      <w:hyperlink r:id="rId26" w:tooltip="16-bit (trang không tồn tại)" w:history="1">
        <w:r w:rsidRPr="002D717B">
          <w:rPr>
            <w:rStyle w:val="Hyperlink"/>
            <w:color w:val="auto"/>
            <w:u w:val="none"/>
          </w:rPr>
          <w:t>16-bit</w:t>
        </w:r>
      </w:hyperlink>
      <w:r w:rsidRPr="002D717B">
        <w:t> cho </w:t>
      </w:r>
      <w:hyperlink r:id="rId27" w:tooltip="OS/2" w:history="1">
        <w:r w:rsidRPr="002D717B">
          <w:rPr>
            <w:rStyle w:val="Hyperlink"/>
            <w:color w:val="auto"/>
            <w:u w:val="none"/>
          </w:rPr>
          <w:t>hệ điều hành OS/2</w:t>
        </w:r>
      </w:hyperlink>
      <w:r w:rsidRPr="002D717B">
        <w:t> vào năm 1989 và kéo dài đến ngày hiện tại.</w:t>
      </w:r>
    </w:p>
    <w:p w14:paraId="101746A9" w14:textId="2A0C70DA" w:rsidR="002D717B" w:rsidRPr="002D717B" w:rsidRDefault="002D717B" w:rsidP="002D717B">
      <w:pPr>
        <w:pStyle w:val="Noidung"/>
      </w:pPr>
      <w:r w:rsidRPr="002D717B">
        <w:t xml:space="preserve">Các mốc quan </w:t>
      </w:r>
      <w:r>
        <w:t>trọng:</w:t>
      </w:r>
    </w:p>
    <w:p w14:paraId="26273416" w14:textId="77777777" w:rsidR="002D717B" w:rsidRPr="002D717B" w:rsidRDefault="002D717B">
      <w:pPr>
        <w:pStyle w:val="Noidung"/>
        <w:numPr>
          <w:ilvl w:val="1"/>
          <w:numId w:val="11"/>
        </w:numPr>
      </w:pPr>
      <w:r w:rsidRPr="002D717B">
        <w:lastRenderedPageBreak/>
        <w:t>MS SQL Server cho OS/2 bắt đầu như một dự án chuyển </w:t>
      </w:r>
      <w:hyperlink r:id="rId28" w:tooltip="Máy chủ SQL Sybase (trang không tồn tại)" w:history="1">
        <w:r w:rsidRPr="002D717B">
          <w:rPr>
            <w:rStyle w:val="Hyperlink"/>
            <w:color w:val="auto"/>
            <w:u w:val="none"/>
          </w:rPr>
          <w:t>Sybase SQL Server</w:t>
        </w:r>
      </w:hyperlink>
      <w:r w:rsidRPr="002D717B">
        <w:t> sang OS/2 vào năm 1989, bởi </w:t>
      </w:r>
      <w:hyperlink r:id="rId29" w:tooltip="Sybase (trang không tồn tại)" w:history="1">
        <w:r w:rsidRPr="002D717B">
          <w:rPr>
            <w:rStyle w:val="Hyperlink"/>
            <w:color w:val="auto"/>
            <w:u w:val="none"/>
          </w:rPr>
          <w:t>Sybase</w:t>
        </w:r>
      </w:hyperlink>
      <w:r w:rsidRPr="002D717B">
        <w:t>, </w:t>
      </w:r>
      <w:hyperlink r:id="rId30" w:tooltip="Ashton-Tate (trang không tồn tại)" w:history="1">
        <w:r w:rsidRPr="002D717B">
          <w:rPr>
            <w:rStyle w:val="Hyperlink"/>
            <w:color w:val="auto"/>
            <w:u w:val="none"/>
          </w:rPr>
          <w:t>Ashton-Tate</w:t>
        </w:r>
      </w:hyperlink>
      <w:r w:rsidRPr="002D717B">
        <w:t> và </w:t>
      </w:r>
      <w:hyperlink r:id="rId31" w:tooltip="Microsoft" w:history="1">
        <w:r w:rsidRPr="002D717B">
          <w:rPr>
            <w:rStyle w:val="Hyperlink"/>
            <w:color w:val="auto"/>
            <w:u w:val="none"/>
          </w:rPr>
          <w:t>Microsoft</w:t>
        </w:r>
      </w:hyperlink>
      <w:r w:rsidRPr="002D717B">
        <w:t>.</w:t>
      </w:r>
    </w:p>
    <w:p w14:paraId="4905E75D" w14:textId="77777777" w:rsidR="002D717B" w:rsidRPr="002D717B" w:rsidRDefault="002D717B">
      <w:pPr>
        <w:pStyle w:val="Noidung"/>
        <w:numPr>
          <w:ilvl w:val="1"/>
          <w:numId w:val="11"/>
        </w:numPr>
      </w:pPr>
      <w:r w:rsidRPr="002D717B">
        <w:t>SQL Server 4.2 cho NT được phát hành vào năm 1993, đánh dấu mục nhập vào </w:t>
      </w:r>
      <w:hyperlink r:id="rId32" w:tooltip="Windows NT" w:history="1">
        <w:r w:rsidRPr="002D717B">
          <w:rPr>
            <w:rStyle w:val="Hyperlink"/>
            <w:color w:val="auto"/>
            <w:u w:val="none"/>
          </w:rPr>
          <w:t>Windows NT</w:t>
        </w:r>
      </w:hyperlink>
      <w:r w:rsidRPr="002D717B">
        <w:t>.</w:t>
      </w:r>
    </w:p>
    <w:p w14:paraId="0289BD8B" w14:textId="77777777" w:rsidR="002D717B" w:rsidRPr="002D717B" w:rsidRDefault="002D717B">
      <w:pPr>
        <w:pStyle w:val="Noidung"/>
        <w:numPr>
          <w:ilvl w:val="1"/>
          <w:numId w:val="11"/>
        </w:numPr>
      </w:pPr>
      <w:r w:rsidRPr="002D717B">
        <w:t>SQL Server 6.0 được phát hành vào năm 1995, đánh dấu sự kết thúc hợp tác với </w:t>
      </w:r>
      <w:hyperlink r:id="rId33" w:tooltip="Sybase (trang không tồn tại)" w:history="1">
        <w:r w:rsidRPr="002D717B">
          <w:rPr>
            <w:rStyle w:val="Hyperlink"/>
            <w:color w:val="auto"/>
            <w:u w:val="none"/>
          </w:rPr>
          <w:t>Sybase</w:t>
        </w:r>
      </w:hyperlink>
      <w:r w:rsidRPr="002D717B">
        <w:t>; Sybase sẽ tiếp tục phát triển biến thể SQL Server của riêng họ, Sybase </w:t>
      </w:r>
      <w:hyperlink r:id="rId34" w:tooltip="Doanh nghiệp máy chủ thích ứng (trang không tồn tại)" w:history="1">
        <w:r w:rsidRPr="002D717B">
          <w:rPr>
            <w:rStyle w:val="Hyperlink"/>
            <w:color w:val="auto"/>
            <w:u w:val="none"/>
          </w:rPr>
          <w:t>Adaptive Server Enterprise</w:t>
        </w:r>
      </w:hyperlink>
      <w:r w:rsidRPr="002D717B">
        <w:t>, độc lập với Microsoft.</w:t>
      </w:r>
    </w:p>
    <w:p w14:paraId="79394067" w14:textId="77777777" w:rsidR="002D717B" w:rsidRPr="002D717B" w:rsidRDefault="002D717B">
      <w:pPr>
        <w:pStyle w:val="Noidung"/>
        <w:numPr>
          <w:ilvl w:val="1"/>
          <w:numId w:val="11"/>
        </w:numPr>
      </w:pPr>
      <w:r w:rsidRPr="002D717B">
        <w:t>SQL Server 7.0 được phát hành vào năm 1998, đánh dấu việc chuyển đổi mã nguồn từ C sang C ++.</w:t>
      </w:r>
    </w:p>
    <w:p w14:paraId="2468B77E" w14:textId="77777777" w:rsidR="002D717B" w:rsidRPr="002D717B" w:rsidRDefault="002D717B">
      <w:pPr>
        <w:pStyle w:val="Noidung"/>
        <w:numPr>
          <w:ilvl w:val="1"/>
          <w:numId w:val="11"/>
        </w:numPr>
      </w:pPr>
      <w:r w:rsidRPr="002D717B">
        <w:t>SQL Server 2005, được phát hành năm 2005, hoàn thành việc sửa đổi hoàn toàn mã Sybase cũ thành mã Microsoft.</w:t>
      </w:r>
    </w:p>
    <w:p w14:paraId="678986D4" w14:textId="77777777" w:rsidR="002D717B" w:rsidRDefault="002D717B">
      <w:pPr>
        <w:pStyle w:val="Noidung"/>
        <w:numPr>
          <w:ilvl w:val="1"/>
          <w:numId w:val="11"/>
        </w:numPr>
      </w:pPr>
      <w:r w:rsidRPr="002D717B">
        <w:t>SQL Server 2017, được phát hành vào năm 2017, bổ sung hỗ trợ Linux cho các nền tảng Linux này: </w:t>
      </w:r>
      <w:hyperlink r:id="rId35" w:tooltip="Red Hat Enterprise Linux" w:history="1">
        <w:r w:rsidRPr="002D717B">
          <w:rPr>
            <w:rStyle w:val="Hyperlink"/>
            <w:color w:val="auto"/>
            <w:u w:val="none"/>
          </w:rPr>
          <w:t>Red Hat Enterprise Linux</w:t>
        </w:r>
      </w:hyperlink>
      <w:r w:rsidRPr="002D717B">
        <w:t>, </w:t>
      </w:r>
      <w:hyperlink r:id="rId36" w:tooltip="Máy chủ doanh nghiệp Linux (trang không tồn tại)" w:history="1">
        <w:r w:rsidRPr="002D717B">
          <w:rPr>
            <w:rStyle w:val="Hyperlink"/>
            <w:color w:val="auto"/>
            <w:u w:val="none"/>
          </w:rPr>
          <w:t>SUSE Linux Enterprise Server</w:t>
        </w:r>
      </w:hyperlink>
      <w:r w:rsidRPr="002D717B">
        <w:t>, </w:t>
      </w:r>
      <w:hyperlink r:id="rId37" w:tooltip="Ubuntu" w:history="1">
        <w:r w:rsidRPr="002D717B">
          <w:rPr>
            <w:rStyle w:val="Hyperlink"/>
            <w:color w:val="auto"/>
            <w:u w:val="none"/>
          </w:rPr>
          <w:t>Ubuntu</w:t>
        </w:r>
      </w:hyperlink>
      <w:r w:rsidRPr="002D717B">
        <w:t> &amp; </w:t>
      </w:r>
      <w:hyperlink r:id="rId38" w:tooltip="Docker (phần mềm)" w:history="1">
        <w:r w:rsidRPr="002D717B">
          <w:rPr>
            <w:rStyle w:val="Hyperlink"/>
            <w:color w:val="auto"/>
            <w:u w:val="none"/>
          </w:rPr>
          <w:t>Docker Engine</w:t>
        </w:r>
      </w:hyperlink>
      <w:r w:rsidRPr="002D717B">
        <w:t>.</w:t>
      </w:r>
    </w:p>
    <w:p w14:paraId="7EC87B70" w14:textId="07DCEBD2" w:rsidR="002D717B" w:rsidRDefault="002D717B" w:rsidP="002D717B">
      <w:pPr>
        <w:pStyle w:val="Heading4"/>
        <w:rPr>
          <w:lang w:val="vi-VN"/>
        </w:rPr>
      </w:pPr>
      <w:bookmarkStart w:id="83" w:name="_Toc187207557"/>
      <w:r>
        <w:rPr>
          <w:lang w:val="vi-VN"/>
        </w:rPr>
        <w:t xml:space="preserve">Các </w:t>
      </w:r>
      <w:r w:rsidR="003A44E2">
        <w:rPr>
          <w:lang w:val="vi-VN"/>
        </w:rPr>
        <w:t>chức</w:t>
      </w:r>
      <w:r>
        <w:rPr>
          <w:lang w:val="vi-VN"/>
        </w:rPr>
        <w:t xml:space="preserve"> năng của SQL Server</w:t>
      </w:r>
      <w:bookmarkEnd w:id="83"/>
    </w:p>
    <w:p w14:paraId="6463C116" w14:textId="0AF92632" w:rsidR="003A44E2" w:rsidRPr="003A44E2" w:rsidRDefault="003A44E2" w:rsidP="003A44E2">
      <w:pPr>
        <w:pStyle w:val="Noidung"/>
      </w:pPr>
      <w:r>
        <w:t>SQL Server có rất nhiều chức năng phục vụ các tác vụ khác nhau, dưới đây là một vài chức năng cơ bản của SQL Server</w:t>
      </w:r>
      <w:r w:rsidR="00404F8F">
        <w:fldChar w:fldCharType="begin"/>
      </w:r>
      <w:r w:rsidR="00795C2F">
        <w:instrText xml:space="preserve"> ADDIN ZOTERO_ITEM CSL_CITATION {"citationID":"R4HGI8Cp","properties":{"formattedCitation":"[5]","plainCitation":"[5]","noteIndex":0},"citationItems":[{"id":85,"uris":["http://zotero.org/users/local/spty5A6U/items/RGEQJ6AN"],"itemData":{"id":85,"type":"book","abstract":"TABLE OF CONTENTS Preface Pt. I Foundations 1 1 Overview of Database Systems 3 2 Introduction to Database Design 25 3 The Relational Model 57 4 Relational Algebra and Calculus 100 5 SQL: Queries, Constraints, Triggers 130 Pt. II Application Development 183 6 Database Application Development 185 7 Internet Applications 220 Pt. III Storage and Indexing 271 8 Overview of Storage and Indexing 273 9 Storing Data: Disks and Files 304 10 Tree-Structured Indexing 338 11 Hash-Based Indexing 370 Pt. IV Query Evaluation 391 12 Overview of Query Evaluation 393 13 External Sorting 421 14 Evaluating Relational Operators 439 15 A Typical Relational Query Optimizer 478 Pt. V Transaction Management 517 16 Overview of Transaction Management 519 17 Concurrency Control 549 18 Crash Recovery 579 Pt. VI Database Design and Tuning 603 19 Schema Refinement and Normal Forms 605 20 Physical Database Design and Tuning 649 21 Security and Authorization 692 Pt. VII Additional Topics 723 22 Parallel and Distributed Databases 725 23 Object-Database Systems 772 24 Deductive Databases 817 25 Data Warehousing and Decision Support 846 26 Data Mining 889 27 Information Retrieval and XML Data 926 28 Spatial Data Management 968 29 Further Reading 992 30 The Minibase Software 1002 References 1005 Author Index 1045 Subject Index 1054.","ISBN":"978-0-07-246563-1","language":"en","number-of-pages":"1132","publisher":"McGraw-Hill Education","source":"Google Books","title":"Database Management Systems","author":[{"family":"Ramakrishnan","given":"Raghu"},{"family":"Gehrke","given":"Johannes"}],"issued":{"date-parts":[["2003"]]}}}],"schema":"https://github.com/citation-style-language/schema/raw/master/csl-citation.json"} </w:instrText>
      </w:r>
      <w:r w:rsidR="00404F8F">
        <w:fldChar w:fldCharType="separate"/>
      </w:r>
      <w:r w:rsidR="00795C2F" w:rsidRPr="00795C2F">
        <w:t>[5]</w:t>
      </w:r>
      <w:r w:rsidR="00404F8F">
        <w:fldChar w:fldCharType="end"/>
      </w:r>
      <w:r>
        <w:t>:</w:t>
      </w:r>
    </w:p>
    <w:p w14:paraId="1F03575E" w14:textId="77777777" w:rsidR="003A44E2" w:rsidRDefault="003A44E2">
      <w:pPr>
        <w:pStyle w:val="Noidung"/>
        <w:numPr>
          <w:ilvl w:val="0"/>
          <w:numId w:val="12"/>
        </w:numPr>
      </w:pPr>
      <w:r w:rsidRPr="003A44E2">
        <w:t xml:space="preserve">Lưu trữ, truy xuất và cập nhật dữ liệu; </w:t>
      </w:r>
    </w:p>
    <w:p w14:paraId="00440FFD" w14:textId="77777777" w:rsidR="003A44E2" w:rsidRDefault="003A44E2">
      <w:pPr>
        <w:pStyle w:val="Noidung"/>
        <w:numPr>
          <w:ilvl w:val="0"/>
          <w:numId w:val="10"/>
        </w:numPr>
      </w:pPr>
      <w:r w:rsidRPr="003A44E2">
        <w:t xml:space="preserve">Danh mục hệ thống; </w:t>
      </w:r>
    </w:p>
    <w:p w14:paraId="55C78D14" w14:textId="77777777" w:rsidR="003A44E2" w:rsidRDefault="003A44E2">
      <w:pPr>
        <w:pStyle w:val="Noidung"/>
        <w:numPr>
          <w:ilvl w:val="0"/>
          <w:numId w:val="10"/>
        </w:numPr>
      </w:pPr>
      <w:r w:rsidRPr="003A44E2">
        <w:t>An toàn dữ liệu;</w:t>
      </w:r>
    </w:p>
    <w:p w14:paraId="13358195" w14:textId="77777777" w:rsidR="003A44E2" w:rsidRDefault="003A44E2">
      <w:pPr>
        <w:pStyle w:val="Noidung"/>
        <w:numPr>
          <w:ilvl w:val="0"/>
          <w:numId w:val="10"/>
        </w:numPr>
      </w:pPr>
      <w:r w:rsidRPr="003A44E2">
        <w:t>Toàn vẹn dữ liệu;</w:t>
      </w:r>
    </w:p>
    <w:p w14:paraId="10BDAD17" w14:textId="77777777" w:rsidR="003A44E2" w:rsidRDefault="003A44E2">
      <w:pPr>
        <w:pStyle w:val="Noidung"/>
        <w:numPr>
          <w:ilvl w:val="0"/>
          <w:numId w:val="10"/>
        </w:numPr>
      </w:pPr>
      <w:r w:rsidRPr="003A44E2">
        <w:t>Điều khiển cạnh tranh;</w:t>
      </w:r>
    </w:p>
    <w:p w14:paraId="19629243" w14:textId="7591D107" w:rsidR="003A44E2" w:rsidRDefault="003A44E2">
      <w:pPr>
        <w:pStyle w:val="Noidung"/>
        <w:numPr>
          <w:ilvl w:val="0"/>
          <w:numId w:val="10"/>
        </w:numPr>
      </w:pPr>
      <w:r w:rsidRPr="003A44E2">
        <w:t>Phục hồi CSDL;</w:t>
      </w:r>
    </w:p>
    <w:p w14:paraId="605421EE" w14:textId="0D4B35FB" w:rsidR="002D717B" w:rsidRDefault="003A44E2">
      <w:pPr>
        <w:pStyle w:val="Noidung"/>
        <w:numPr>
          <w:ilvl w:val="0"/>
          <w:numId w:val="10"/>
        </w:numPr>
      </w:pPr>
      <w:r w:rsidRPr="003A44E2">
        <w:t>Các tiện ích khác</w:t>
      </w:r>
      <w:r w:rsidR="002D717B" w:rsidRPr="002D717B">
        <w:t xml:space="preserve"> </w:t>
      </w:r>
    </w:p>
    <w:p w14:paraId="4EA94E39" w14:textId="77777777" w:rsidR="003A44E2" w:rsidRDefault="003A44E2" w:rsidP="00E73D47">
      <w:pPr>
        <w:pStyle w:val="Heading4"/>
        <w:numPr>
          <w:ilvl w:val="0"/>
          <w:numId w:val="0"/>
        </w:numPr>
      </w:pPr>
    </w:p>
    <w:p w14:paraId="609771B6" w14:textId="77777777" w:rsidR="00D60973" w:rsidRPr="00D60973" w:rsidRDefault="00D60973" w:rsidP="00D60973">
      <w:pPr>
        <w:pStyle w:val="Heading1"/>
        <w:numPr>
          <w:ilvl w:val="0"/>
          <w:numId w:val="0"/>
        </w:numPr>
        <w:jc w:val="left"/>
        <w:rPr>
          <w:lang w:val="vi-VN"/>
        </w:rPr>
      </w:pPr>
    </w:p>
    <w:p w14:paraId="786AB0DE" w14:textId="69BF07B4" w:rsidR="007A413C" w:rsidRPr="008148A3" w:rsidRDefault="00C7360E" w:rsidP="009E0423">
      <w:pPr>
        <w:pStyle w:val="Heading1"/>
      </w:pPr>
      <w:r w:rsidRPr="00D60973">
        <w:br w:type="page"/>
      </w:r>
      <w:bookmarkStart w:id="84" w:name="_Toc181946650"/>
      <w:r w:rsidR="009D2881">
        <w:lastRenderedPageBreak/>
        <w:t xml:space="preserve"> </w:t>
      </w:r>
      <w:bookmarkStart w:id="85" w:name="_Toc181968288"/>
      <w:bookmarkStart w:id="86" w:name="_Toc187207558"/>
      <w:r w:rsidR="00555825">
        <w:t>HIỆN THỰC HÓA NGHIÊN CỨU</w:t>
      </w:r>
      <w:bookmarkEnd w:id="84"/>
      <w:bookmarkEnd w:id="85"/>
      <w:bookmarkEnd w:id="86"/>
    </w:p>
    <w:p w14:paraId="77B18D8F" w14:textId="46F97403" w:rsidR="00A76AC7" w:rsidRDefault="009B2376" w:rsidP="009B2376">
      <w:pPr>
        <w:pStyle w:val="Heading2"/>
        <w:rPr>
          <w:lang w:val="vi-VN"/>
        </w:rPr>
      </w:pPr>
      <w:bookmarkStart w:id="87" w:name="_Toc187207559"/>
      <w:r>
        <w:rPr>
          <w:lang w:val="vi-VN"/>
        </w:rPr>
        <w:t>Mô tả hệ thống</w:t>
      </w:r>
      <w:bookmarkEnd w:id="87"/>
    </w:p>
    <w:p w14:paraId="5B065286" w14:textId="6A3C931D" w:rsidR="009B2376" w:rsidRDefault="009B2376" w:rsidP="009B2376">
      <w:pPr>
        <w:pStyle w:val="Noidung"/>
      </w:pPr>
      <w:r>
        <w:t xml:space="preserve">Hệ thống đặt lịch trực tuyến được mô tả như </w:t>
      </w:r>
      <w:r w:rsidR="003A410D">
        <w:t>sau</w:t>
      </w:r>
      <w:r>
        <w:t>:</w:t>
      </w:r>
    </w:p>
    <w:p w14:paraId="48874E72" w14:textId="15D7F269" w:rsidR="003A410D" w:rsidRDefault="003A410D" w:rsidP="003A410D">
      <w:pPr>
        <w:pStyle w:val="Noidung"/>
        <w:rPr>
          <w:sz w:val="24"/>
          <w:lang w:eastAsia="vi-VN"/>
        </w:rPr>
      </w:pPr>
      <w:r>
        <w:t>Người dùng truy cập hệ thống và cung cấp thông tin cá nhân bao gồm họ tên, giới tính, địa chỉ, số điện thoại và email để có thể đăng ký.</w:t>
      </w:r>
    </w:p>
    <w:p w14:paraId="09D959DD" w14:textId="456727A7" w:rsidR="003A410D" w:rsidRDefault="003A410D" w:rsidP="003A410D">
      <w:pPr>
        <w:pStyle w:val="Noidung"/>
      </w:pPr>
      <w:r>
        <w:t>Hệ thống hiển thị danh sách các bệnh viện, thông tin cơ bản của bệnh viện bao gồm: mã bệnh viện và tên bệnh viện, giúp người dùng dễ dàng lựa chọn địa điểm khám phù hợp.</w:t>
      </w:r>
    </w:p>
    <w:p w14:paraId="72591CB8" w14:textId="2B133786" w:rsidR="003A410D" w:rsidRDefault="003A410D" w:rsidP="003A410D">
      <w:pPr>
        <w:pStyle w:val="Noidung"/>
      </w:pPr>
      <w:r>
        <w:t xml:space="preserve">Sau khi chọn bệnh viện, người dùng sẽ được cung cấp danh sách các bác sĩ đang </w:t>
      </w:r>
      <w:r w:rsidR="00460E78">
        <w:t>làm việc</w:t>
      </w:r>
      <w:r>
        <w:t xml:space="preserve"> tại đó, kèm theo thông tin chi tiết về học hàm, học vị và chuyên khoa. Mỗi bác sĩ chỉ trực thuộc một bệnh viện duy nhất.</w:t>
      </w:r>
    </w:p>
    <w:p w14:paraId="5FAFA9D7" w14:textId="69E07BEA" w:rsidR="003A410D" w:rsidRDefault="003A410D" w:rsidP="003A410D">
      <w:pPr>
        <w:pStyle w:val="Noidung"/>
      </w:pPr>
      <w:r>
        <w:t>Người dùng tiếp tục chọn lịch khám phù hợp từ danh sách các khung giờ trống của từng bác sĩ. Mỗi lịch khám được phân bổ cho một hoặc nhiều bác sĩ và có thể thuộc nhiều dịch vụ khám khác nhau.</w:t>
      </w:r>
    </w:p>
    <w:p w14:paraId="76DA45C1" w14:textId="29AA881E" w:rsidR="00311F72" w:rsidRDefault="003A410D" w:rsidP="00311F72">
      <w:pPr>
        <w:pStyle w:val="Noidung"/>
      </w:pPr>
      <w:r>
        <w:t>Cuối cùng, người dùng chọn dịch vụ khám mong muốn và hoàn tất quá trình đặt lịch. Hệ thống sẽ gửi thông tin xác nhận lịch hẹn đến email và số điện thoại đã đăng ký. Người dùng có thể kiểm tra lại và chỉnh sửa thông tin đặt lịch bất kỳ lúc nào.</w:t>
      </w:r>
    </w:p>
    <w:p w14:paraId="27A92A81" w14:textId="77777777" w:rsidR="007C071B" w:rsidRDefault="007C071B" w:rsidP="00311F72">
      <w:pPr>
        <w:pStyle w:val="Noidung"/>
      </w:pPr>
    </w:p>
    <w:p w14:paraId="5615AFF5" w14:textId="77777777" w:rsidR="007C071B" w:rsidRDefault="007C071B" w:rsidP="00311F72">
      <w:pPr>
        <w:pStyle w:val="Noidung"/>
      </w:pPr>
    </w:p>
    <w:p w14:paraId="22D9917A" w14:textId="77777777" w:rsidR="007C071B" w:rsidRDefault="007C071B" w:rsidP="00311F72">
      <w:pPr>
        <w:pStyle w:val="Noidung"/>
      </w:pPr>
    </w:p>
    <w:p w14:paraId="6BC98ACE" w14:textId="77777777" w:rsidR="007C071B" w:rsidRDefault="007C071B" w:rsidP="00311F72">
      <w:pPr>
        <w:pStyle w:val="Noidung"/>
      </w:pPr>
    </w:p>
    <w:p w14:paraId="58222288" w14:textId="77777777" w:rsidR="007C071B" w:rsidRDefault="007C071B" w:rsidP="00311F72">
      <w:pPr>
        <w:pStyle w:val="Noidung"/>
      </w:pPr>
    </w:p>
    <w:p w14:paraId="7CE2845D" w14:textId="77777777" w:rsidR="007C071B" w:rsidRDefault="007C071B" w:rsidP="00311F72">
      <w:pPr>
        <w:pStyle w:val="Noidung"/>
      </w:pPr>
    </w:p>
    <w:p w14:paraId="172061D7" w14:textId="77777777" w:rsidR="007C071B" w:rsidRDefault="007C071B" w:rsidP="00311F72">
      <w:pPr>
        <w:pStyle w:val="Noidung"/>
      </w:pPr>
    </w:p>
    <w:p w14:paraId="0C4A5325" w14:textId="77777777" w:rsidR="007C071B" w:rsidRDefault="007C071B" w:rsidP="00311F72">
      <w:pPr>
        <w:pStyle w:val="Noidung"/>
      </w:pPr>
    </w:p>
    <w:p w14:paraId="3D98FF9C" w14:textId="77777777" w:rsidR="007C071B" w:rsidRDefault="007C071B" w:rsidP="00311F72">
      <w:pPr>
        <w:pStyle w:val="Noidung"/>
      </w:pPr>
    </w:p>
    <w:p w14:paraId="2AE40CD4" w14:textId="77777777" w:rsidR="007C071B" w:rsidRDefault="007C071B" w:rsidP="00311F72">
      <w:pPr>
        <w:pStyle w:val="Noidung"/>
      </w:pPr>
    </w:p>
    <w:p w14:paraId="562545B7" w14:textId="77777777" w:rsidR="009B3269" w:rsidRDefault="009B3269" w:rsidP="00322C6D">
      <w:pPr>
        <w:pStyle w:val="Heading2"/>
        <w:rPr>
          <w:lang w:val="vi-VN"/>
        </w:rPr>
      </w:pPr>
      <w:bookmarkStart w:id="88" w:name="_Toc187207560"/>
      <w:r>
        <w:rPr>
          <w:lang w:val="vi-VN"/>
        </w:rPr>
        <w:lastRenderedPageBreak/>
        <w:t>Thiết kế mô hình dữ liệu</w:t>
      </w:r>
      <w:bookmarkEnd w:id="88"/>
    </w:p>
    <w:p w14:paraId="6EF06494" w14:textId="77777777" w:rsidR="009B3269" w:rsidRDefault="009B3269" w:rsidP="009B3269">
      <w:pPr>
        <w:pStyle w:val="Heading3"/>
        <w:rPr>
          <w:lang w:val="vi-VN"/>
        </w:rPr>
      </w:pPr>
      <w:bookmarkStart w:id="89" w:name="_Toc187207561"/>
      <w:r>
        <w:rPr>
          <w:lang w:val="vi-VN"/>
        </w:rPr>
        <w:t>Thiết kế và mô tả mô hình thực thể kết hợp</w:t>
      </w:r>
      <w:bookmarkEnd w:id="89"/>
    </w:p>
    <w:p w14:paraId="174F7F93" w14:textId="79FF9FD8" w:rsidR="009B3269" w:rsidRDefault="009B3269" w:rsidP="009B3269">
      <w:pPr>
        <w:pStyle w:val="Heading4"/>
        <w:rPr>
          <w:lang w:val="vi-VN"/>
        </w:rPr>
      </w:pPr>
      <w:bookmarkStart w:id="90" w:name="_Toc187207562"/>
      <w:r>
        <w:rPr>
          <w:lang w:val="vi-VN"/>
        </w:rPr>
        <w:t>Thiết kế mô hình thực thể kết hợp</w:t>
      </w:r>
      <w:bookmarkEnd w:id="90"/>
    </w:p>
    <w:p w14:paraId="5C4714CD" w14:textId="77777777" w:rsidR="009B3269" w:rsidRDefault="009B3269" w:rsidP="009B3269">
      <w:pPr>
        <w:pStyle w:val="Noidung"/>
        <w:ind w:firstLine="0"/>
      </w:pPr>
    </w:p>
    <w:p w14:paraId="39C3C823" w14:textId="22EA6E2F" w:rsidR="009B3269" w:rsidRPr="00A2525C" w:rsidRDefault="00A2525C" w:rsidP="00C244A4">
      <w:pPr>
        <w:keepNext/>
        <w:jc w:val="center"/>
        <w:rPr>
          <w:lang w:val="vi-VN"/>
        </w:rPr>
      </w:pPr>
      <w:r>
        <w:rPr>
          <w:noProof/>
        </w:rPr>
        <w:drawing>
          <wp:inline distT="0" distB="0" distL="0" distR="0" wp14:anchorId="1691C962" wp14:editId="1D703564">
            <wp:extent cx="5580380" cy="2766060"/>
            <wp:effectExtent l="0" t="0" r="1270" b="0"/>
            <wp:docPr id="13823920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239201" name="Picture 13823920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80380" cy="2766060"/>
                    </a:xfrm>
                    <a:prstGeom prst="rect">
                      <a:avLst/>
                    </a:prstGeom>
                  </pic:spPr>
                </pic:pic>
              </a:graphicData>
            </a:graphic>
          </wp:inline>
        </w:drawing>
      </w:r>
    </w:p>
    <w:p w14:paraId="6BC12BDE" w14:textId="71AF2AD6" w:rsidR="003450A7" w:rsidRPr="003D29EE" w:rsidRDefault="009B3269" w:rsidP="003D29EE">
      <w:pPr>
        <w:pStyle w:val="Caption"/>
        <w:rPr>
          <w:lang w:val="vi-VN"/>
        </w:rPr>
      </w:pPr>
      <w:bookmarkStart w:id="91" w:name="_Toc186269150"/>
      <w:r w:rsidRPr="00A2525C">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B96FE3">
        <w:rPr>
          <w:noProof/>
          <w:lang w:val="vi-VN"/>
        </w:rPr>
        <w:t>3</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B96FE3">
        <w:rPr>
          <w:noProof/>
          <w:lang w:val="vi-VN"/>
        </w:rPr>
        <w:t>1</w:t>
      </w:r>
      <w:r w:rsidR="00DA4E2A">
        <w:rPr>
          <w:lang w:val="vi-VN"/>
        </w:rPr>
        <w:fldChar w:fldCharType="end"/>
      </w:r>
      <w:r>
        <w:rPr>
          <w:lang w:val="vi-VN"/>
        </w:rPr>
        <w:t xml:space="preserve"> </w:t>
      </w:r>
      <w:r w:rsidRPr="00A2525C">
        <w:rPr>
          <w:lang w:val="vi-VN"/>
        </w:rPr>
        <w:t>ERD</w:t>
      </w:r>
      <w:r>
        <w:rPr>
          <w:lang w:val="vi-VN"/>
        </w:rPr>
        <w:t xml:space="preserve"> hệ thống đặt lịch khám</w:t>
      </w:r>
      <w:bookmarkEnd w:id="91"/>
    </w:p>
    <w:p w14:paraId="46F48F5B" w14:textId="26A2F6C0" w:rsidR="00EB2E83" w:rsidRDefault="00075923" w:rsidP="00075923">
      <w:pPr>
        <w:pStyle w:val="Heading3"/>
        <w:rPr>
          <w:lang w:val="vi-VN"/>
        </w:rPr>
      </w:pPr>
      <w:bookmarkStart w:id="92" w:name="_Toc187207563"/>
      <w:r>
        <w:rPr>
          <w:lang w:val="vi-VN"/>
        </w:rPr>
        <w:t>Mô hình dữ liệu quan hệ</w:t>
      </w:r>
      <w:bookmarkEnd w:id="92"/>
    </w:p>
    <w:p w14:paraId="751D7499" w14:textId="739F703C" w:rsidR="00311F72" w:rsidRPr="00311F72" w:rsidRDefault="00311F72" w:rsidP="00311F72">
      <w:pPr>
        <w:pStyle w:val="Heading4"/>
      </w:pPr>
      <w:bookmarkStart w:id="93" w:name="_Toc187207564"/>
      <w:r>
        <w:rPr>
          <w:lang w:val="vi-VN"/>
        </w:rPr>
        <w:t>Mô hình dữ liệu quan hệ</w:t>
      </w:r>
      <w:bookmarkEnd w:id="93"/>
    </w:p>
    <w:p w14:paraId="6B27C064" w14:textId="61E24938" w:rsidR="00BE2876" w:rsidRDefault="00A01B98" w:rsidP="00BE2876">
      <w:pPr>
        <w:keepNext/>
        <w:jc w:val="center"/>
      </w:pPr>
      <w:r>
        <w:rPr>
          <w:noProof/>
        </w:rPr>
        <w:drawing>
          <wp:inline distT="0" distB="0" distL="0" distR="0" wp14:anchorId="411FDFF5" wp14:editId="69707EA2">
            <wp:extent cx="5580380" cy="3423285"/>
            <wp:effectExtent l="0" t="0" r="1270" b="5715"/>
            <wp:docPr id="17462431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243110" name="Picture 1746243110"/>
                    <pic:cNvPicPr/>
                  </pic:nvPicPr>
                  <pic:blipFill>
                    <a:blip r:embed="rId40">
                      <a:extLst>
                        <a:ext uri="{28A0092B-C50C-407E-A947-70E740481C1C}">
                          <a14:useLocalDpi xmlns:a14="http://schemas.microsoft.com/office/drawing/2010/main" val="0"/>
                        </a:ext>
                      </a:extLst>
                    </a:blip>
                    <a:stretch>
                      <a:fillRect/>
                    </a:stretch>
                  </pic:blipFill>
                  <pic:spPr>
                    <a:xfrm>
                      <a:off x="0" y="0"/>
                      <a:ext cx="5580380" cy="3423285"/>
                    </a:xfrm>
                    <a:prstGeom prst="rect">
                      <a:avLst/>
                    </a:prstGeom>
                  </pic:spPr>
                </pic:pic>
              </a:graphicData>
            </a:graphic>
          </wp:inline>
        </w:drawing>
      </w:r>
    </w:p>
    <w:p w14:paraId="7A8BFFE4" w14:textId="2305C29A" w:rsidR="004865BF" w:rsidRPr="00BE2876" w:rsidRDefault="00BE2876" w:rsidP="00BE2876">
      <w:pPr>
        <w:pStyle w:val="Caption"/>
        <w:rPr>
          <w:lang w:val="vi-VN" w:eastAsia="x-none"/>
        </w:rPr>
      </w:pPr>
      <w:bookmarkStart w:id="94" w:name="_Toc186269151"/>
      <w:r>
        <w:t xml:space="preserve">Hình </w:t>
      </w:r>
      <w:r w:rsidR="00DA4E2A">
        <w:fldChar w:fldCharType="begin"/>
      </w:r>
      <w:r w:rsidR="00DA4E2A">
        <w:instrText xml:space="preserve"> STYLEREF 1 \s </w:instrText>
      </w:r>
      <w:r w:rsidR="00DA4E2A">
        <w:fldChar w:fldCharType="separate"/>
      </w:r>
      <w:r w:rsidR="00B96FE3">
        <w:rPr>
          <w:noProof/>
        </w:rPr>
        <w:t>3</w:t>
      </w:r>
      <w:r w:rsidR="00DA4E2A">
        <w:fldChar w:fldCharType="end"/>
      </w:r>
      <w:r w:rsidR="00DA4E2A">
        <w:t>.</w:t>
      </w:r>
      <w:r w:rsidR="00DA4E2A">
        <w:fldChar w:fldCharType="begin"/>
      </w:r>
      <w:r w:rsidR="00DA4E2A">
        <w:instrText xml:space="preserve"> SEQ Hình \* ARABIC \s 1 </w:instrText>
      </w:r>
      <w:r w:rsidR="00DA4E2A">
        <w:fldChar w:fldCharType="separate"/>
      </w:r>
      <w:r w:rsidR="00B96FE3">
        <w:rPr>
          <w:noProof/>
        </w:rPr>
        <w:t>2</w:t>
      </w:r>
      <w:r w:rsidR="00DA4E2A">
        <w:fldChar w:fldCharType="end"/>
      </w:r>
      <w:r>
        <w:rPr>
          <w:lang w:val="vi-VN"/>
        </w:rPr>
        <w:t xml:space="preserve"> </w:t>
      </w:r>
      <w:r w:rsidR="00DD53BF">
        <w:rPr>
          <w:lang w:val="vi-VN"/>
        </w:rPr>
        <w:t>Mô hình dữ liệu quan hệ</w:t>
      </w:r>
      <w:bookmarkEnd w:id="94"/>
    </w:p>
    <w:p w14:paraId="056C4BD1" w14:textId="77777777" w:rsidR="003D29EE" w:rsidRDefault="003D29EE" w:rsidP="00454ACB">
      <w:pPr>
        <w:pStyle w:val="Noidung"/>
      </w:pPr>
    </w:p>
    <w:p w14:paraId="6243BBC3" w14:textId="4BEE0616" w:rsidR="00454ACB" w:rsidRPr="003D29EE" w:rsidRDefault="004865BF" w:rsidP="003D29EE">
      <w:pPr>
        <w:pStyle w:val="Noidung"/>
        <w:rPr>
          <w:b/>
          <w:bCs/>
        </w:rPr>
      </w:pPr>
      <w:r w:rsidRPr="003D29EE">
        <w:rPr>
          <w:b/>
          <w:bCs/>
        </w:rPr>
        <w:lastRenderedPageBreak/>
        <w:t xml:space="preserve">Cấu trúc các </w:t>
      </w:r>
      <w:r w:rsidR="00454ACB" w:rsidRPr="003D29EE">
        <w:rPr>
          <w:b/>
          <w:bCs/>
        </w:rPr>
        <w:t xml:space="preserve">bảng </w:t>
      </w:r>
    </w:p>
    <w:p w14:paraId="03048793" w14:textId="450E0678" w:rsidR="00454ACB" w:rsidRDefault="00454ACB" w:rsidP="00454ACB">
      <w:pPr>
        <w:pStyle w:val="Noidung"/>
      </w:pPr>
      <w:r>
        <w:t>BENHVIEN (</w:t>
      </w:r>
      <w:r w:rsidRPr="00460E78">
        <w:rPr>
          <w:b/>
          <w:bCs/>
          <w:u w:val="single"/>
        </w:rPr>
        <w:t>mabenhvien</w:t>
      </w:r>
      <w:r>
        <w:t>, tenbenhvien)</w:t>
      </w:r>
    </w:p>
    <w:p w14:paraId="51A3B5E5" w14:textId="5B8725F1" w:rsidR="004865BF" w:rsidRDefault="00454ACB" w:rsidP="00454ACB">
      <w:pPr>
        <w:pStyle w:val="Noidung"/>
      </w:pPr>
      <w:r>
        <w:t>CHUYENKHOA (</w:t>
      </w:r>
      <w:r w:rsidRPr="00460E78">
        <w:rPr>
          <w:b/>
          <w:bCs/>
          <w:u w:val="single"/>
        </w:rPr>
        <w:t>machuyenkhoa</w:t>
      </w:r>
      <w:r>
        <w:t>, tenchuyenkhoa)</w:t>
      </w:r>
    </w:p>
    <w:p w14:paraId="425F3F23" w14:textId="3D947B8B" w:rsidR="00454ACB" w:rsidRDefault="00454ACB" w:rsidP="00454ACB">
      <w:pPr>
        <w:pStyle w:val="Noidung"/>
      </w:pPr>
      <w:r>
        <w:t>HOCVI (</w:t>
      </w:r>
      <w:r w:rsidRPr="00460E78">
        <w:rPr>
          <w:b/>
          <w:bCs/>
          <w:u w:val="single"/>
        </w:rPr>
        <w:t>mahocvi</w:t>
      </w:r>
      <w:r>
        <w:t>, tenhocvi)</w:t>
      </w:r>
    </w:p>
    <w:p w14:paraId="08590DA8" w14:textId="78FDD9AB" w:rsidR="00454ACB" w:rsidRDefault="00454ACB" w:rsidP="00454ACB">
      <w:pPr>
        <w:pStyle w:val="Noidung"/>
      </w:pPr>
      <w:r>
        <w:t>HOCHAM (</w:t>
      </w:r>
      <w:r w:rsidRPr="00460E78">
        <w:rPr>
          <w:b/>
          <w:bCs/>
          <w:u w:val="single"/>
        </w:rPr>
        <w:t>mahocham</w:t>
      </w:r>
      <w:r>
        <w:t>, tenhocham)</w:t>
      </w:r>
    </w:p>
    <w:p w14:paraId="05F373C7" w14:textId="73EA57D4" w:rsidR="00454ACB" w:rsidRDefault="00454ACB" w:rsidP="00454ACB">
      <w:pPr>
        <w:pStyle w:val="Noidung"/>
      </w:pPr>
      <w:r>
        <w:t>DICHVU (</w:t>
      </w:r>
      <w:r w:rsidRPr="00460E78">
        <w:rPr>
          <w:b/>
          <w:bCs/>
          <w:u w:val="single"/>
        </w:rPr>
        <w:t>madichvu</w:t>
      </w:r>
      <w:r>
        <w:t>, tendichvu)</w:t>
      </w:r>
    </w:p>
    <w:p w14:paraId="0C1849F5" w14:textId="7C730115" w:rsidR="00454ACB" w:rsidRDefault="00454ACB" w:rsidP="00454ACB">
      <w:pPr>
        <w:pStyle w:val="Noidung"/>
      </w:pPr>
      <w:r>
        <w:t>PHONGKHAM (</w:t>
      </w:r>
      <w:r w:rsidRPr="00460E78">
        <w:rPr>
          <w:b/>
          <w:bCs/>
          <w:u w:val="single"/>
        </w:rPr>
        <w:t>maphongkham</w:t>
      </w:r>
      <w:r>
        <w:t>, tenphongkham, vitri)</w:t>
      </w:r>
    </w:p>
    <w:p w14:paraId="30EC7C76" w14:textId="1947FC0C" w:rsidR="00454ACB" w:rsidRDefault="00454ACB" w:rsidP="00454ACB">
      <w:pPr>
        <w:pStyle w:val="Noidung"/>
      </w:pPr>
      <w:r>
        <w:t>BENHNHAN (</w:t>
      </w:r>
      <w:r w:rsidRPr="00460E78">
        <w:rPr>
          <w:b/>
          <w:bCs/>
          <w:u w:val="single"/>
        </w:rPr>
        <w:t>mabenhnhan</w:t>
      </w:r>
      <w:r>
        <w:t xml:space="preserve">, tenbenhnhan, giotinh, sdt, email, ngaysinh, diachi) </w:t>
      </w:r>
    </w:p>
    <w:p w14:paraId="1D037291" w14:textId="12643F28" w:rsidR="00454ACB" w:rsidRDefault="00454ACB" w:rsidP="00454ACB">
      <w:pPr>
        <w:pStyle w:val="Noidung"/>
      </w:pPr>
      <w:r>
        <w:t>BACSI (</w:t>
      </w:r>
      <w:r w:rsidRPr="00460E78">
        <w:rPr>
          <w:b/>
          <w:bCs/>
          <w:u w:val="single"/>
        </w:rPr>
        <w:t>mabacsi</w:t>
      </w:r>
      <w:r>
        <w:t xml:space="preserve">, tenbacsi, namkinhnghiem, gioithieu, </w:t>
      </w:r>
      <w:r w:rsidRPr="002741B3">
        <w:rPr>
          <w:u w:val="dash"/>
        </w:rPr>
        <w:t>machuyenkhoa</w:t>
      </w:r>
      <w:r>
        <w:t xml:space="preserve">, </w:t>
      </w:r>
      <w:r w:rsidRPr="002741B3">
        <w:rPr>
          <w:u w:val="dash"/>
        </w:rPr>
        <w:t>mabenhvien</w:t>
      </w:r>
      <w:r w:rsidRPr="002741B3">
        <w:t>,</w:t>
      </w:r>
      <w:r>
        <w:t xml:space="preserve"> </w:t>
      </w:r>
      <w:r w:rsidRPr="002741B3">
        <w:rPr>
          <w:u w:val="dash"/>
        </w:rPr>
        <w:t>mahocham</w:t>
      </w:r>
      <w:r>
        <w:t xml:space="preserve">, </w:t>
      </w:r>
      <w:r w:rsidRPr="002741B3">
        <w:rPr>
          <w:u w:val="dash"/>
        </w:rPr>
        <w:t>mahocvi</w:t>
      </w:r>
      <w:r>
        <w:t>)</w:t>
      </w:r>
    </w:p>
    <w:p w14:paraId="3506E313" w14:textId="3C86ED4E" w:rsidR="00454ACB" w:rsidRDefault="00454ACB" w:rsidP="00454ACB">
      <w:pPr>
        <w:pStyle w:val="Noidung"/>
      </w:pPr>
      <w:r>
        <w:t>LICHKHAM (</w:t>
      </w:r>
      <w:r w:rsidRPr="00460E78">
        <w:rPr>
          <w:b/>
          <w:bCs/>
          <w:u w:val="single"/>
        </w:rPr>
        <w:t>malich</w:t>
      </w:r>
      <w:r>
        <w:t xml:space="preserve">, ngay, giobatdau, gioketthuc, </w:t>
      </w:r>
      <w:r w:rsidRPr="002741B3">
        <w:rPr>
          <w:u w:val="dash"/>
        </w:rPr>
        <w:t>maphongkham</w:t>
      </w:r>
      <w:r>
        <w:t>)</w:t>
      </w:r>
    </w:p>
    <w:p w14:paraId="0B7A1D02" w14:textId="5FCF5B1D" w:rsidR="00454ACB" w:rsidRDefault="00454ACB" w:rsidP="00454ACB">
      <w:pPr>
        <w:pStyle w:val="Noidung"/>
      </w:pPr>
      <w:r>
        <w:t>DANGKY (</w:t>
      </w:r>
      <w:r w:rsidR="008F5B7F" w:rsidRPr="00460E78">
        <w:rPr>
          <w:b/>
          <w:bCs/>
          <w:u w:val="single"/>
        </w:rPr>
        <w:t>madangky</w:t>
      </w:r>
      <w:r w:rsidR="008F5B7F" w:rsidRPr="008F5B7F">
        <w:t xml:space="preserve">, </w:t>
      </w:r>
      <w:r w:rsidRPr="002741B3">
        <w:rPr>
          <w:u w:val="dash"/>
        </w:rPr>
        <w:t>mabacsi</w:t>
      </w:r>
      <w:r w:rsidRPr="008F5B7F">
        <w:t xml:space="preserve">, </w:t>
      </w:r>
      <w:r w:rsidRPr="002741B3">
        <w:rPr>
          <w:u w:val="dash"/>
        </w:rPr>
        <w:t>mabenhnhan</w:t>
      </w:r>
      <w:r w:rsidRPr="008F5B7F">
        <w:t xml:space="preserve">, </w:t>
      </w:r>
      <w:r w:rsidRPr="002741B3">
        <w:rPr>
          <w:u w:val="dash"/>
        </w:rPr>
        <w:t>malich</w:t>
      </w:r>
      <w:r w:rsidRPr="008F5B7F">
        <w:t xml:space="preserve">, </w:t>
      </w:r>
      <w:r w:rsidRPr="002741B3">
        <w:rPr>
          <w:u w:val="dash"/>
        </w:rPr>
        <w:t>madichvu</w:t>
      </w:r>
      <w:r>
        <w:t>)</w:t>
      </w:r>
    </w:p>
    <w:p w14:paraId="69E87581" w14:textId="77777777" w:rsidR="00311F72" w:rsidRDefault="00311F72" w:rsidP="00311F72">
      <w:pPr>
        <w:pStyle w:val="Noidung"/>
        <w:ind w:left="862" w:firstLine="0"/>
      </w:pPr>
    </w:p>
    <w:p w14:paraId="6FDFCB6F" w14:textId="77777777" w:rsidR="001525E5" w:rsidRDefault="001525E5" w:rsidP="00311F72">
      <w:pPr>
        <w:pStyle w:val="Noidung"/>
        <w:ind w:left="862" w:firstLine="0"/>
      </w:pPr>
    </w:p>
    <w:p w14:paraId="604F80BC" w14:textId="77777777" w:rsidR="001525E5" w:rsidRDefault="001525E5" w:rsidP="00311F72">
      <w:pPr>
        <w:pStyle w:val="Noidung"/>
        <w:ind w:left="862" w:firstLine="0"/>
      </w:pPr>
    </w:p>
    <w:p w14:paraId="1D9CE385" w14:textId="77777777" w:rsidR="001525E5" w:rsidRDefault="001525E5" w:rsidP="00311F72">
      <w:pPr>
        <w:pStyle w:val="Noidung"/>
        <w:ind w:left="862" w:firstLine="0"/>
      </w:pPr>
    </w:p>
    <w:p w14:paraId="356C62A1" w14:textId="77777777" w:rsidR="001525E5" w:rsidRDefault="001525E5" w:rsidP="00311F72">
      <w:pPr>
        <w:pStyle w:val="Noidung"/>
        <w:ind w:left="862" w:firstLine="0"/>
      </w:pPr>
    </w:p>
    <w:p w14:paraId="64264061" w14:textId="77777777" w:rsidR="001525E5" w:rsidRDefault="001525E5" w:rsidP="00311F72">
      <w:pPr>
        <w:pStyle w:val="Noidung"/>
        <w:ind w:left="862" w:firstLine="0"/>
      </w:pPr>
    </w:p>
    <w:p w14:paraId="75590421" w14:textId="77777777" w:rsidR="001525E5" w:rsidRDefault="001525E5" w:rsidP="00311F72">
      <w:pPr>
        <w:pStyle w:val="Noidung"/>
        <w:ind w:left="862" w:firstLine="0"/>
      </w:pPr>
    </w:p>
    <w:p w14:paraId="71C6D4D4" w14:textId="77777777" w:rsidR="001525E5" w:rsidRDefault="001525E5" w:rsidP="00311F72">
      <w:pPr>
        <w:pStyle w:val="Noidung"/>
        <w:ind w:left="862" w:firstLine="0"/>
      </w:pPr>
    </w:p>
    <w:p w14:paraId="49F46E19" w14:textId="77777777" w:rsidR="001525E5" w:rsidRDefault="001525E5" w:rsidP="00311F72">
      <w:pPr>
        <w:pStyle w:val="Noidung"/>
        <w:ind w:left="862" w:firstLine="0"/>
      </w:pPr>
    </w:p>
    <w:p w14:paraId="7CE046A6" w14:textId="77777777" w:rsidR="001525E5" w:rsidRDefault="001525E5" w:rsidP="00311F72">
      <w:pPr>
        <w:pStyle w:val="Noidung"/>
        <w:ind w:left="862" w:firstLine="0"/>
      </w:pPr>
    </w:p>
    <w:p w14:paraId="5C0AE073" w14:textId="77777777" w:rsidR="001525E5" w:rsidRDefault="001525E5" w:rsidP="00311F72">
      <w:pPr>
        <w:pStyle w:val="Noidung"/>
        <w:ind w:left="862" w:firstLine="0"/>
      </w:pPr>
    </w:p>
    <w:p w14:paraId="37EE61D1" w14:textId="77777777" w:rsidR="001525E5" w:rsidRDefault="001525E5" w:rsidP="00311F72">
      <w:pPr>
        <w:pStyle w:val="Noidung"/>
        <w:ind w:left="862" w:firstLine="0"/>
      </w:pPr>
    </w:p>
    <w:p w14:paraId="2B8E9F1E" w14:textId="77777777" w:rsidR="001525E5" w:rsidRDefault="001525E5" w:rsidP="00311F72">
      <w:pPr>
        <w:pStyle w:val="Noidung"/>
        <w:ind w:left="862" w:firstLine="0"/>
      </w:pPr>
    </w:p>
    <w:p w14:paraId="4C56F46D" w14:textId="77777777" w:rsidR="008547EE" w:rsidRDefault="008547EE" w:rsidP="009747D0">
      <w:pPr>
        <w:pStyle w:val="Noidung"/>
        <w:sectPr w:rsidR="008547EE" w:rsidSect="00B80374">
          <w:pgSz w:w="11907" w:h="16840" w:code="9"/>
          <w:pgMar w:top="1134" w:right="1134" w:bottom="1134" w:left="1701" w:header="284" w:footer="579" w:gutter="0"/>
          <w:pgNumType w:start="1"/>
          <w:cols w:space="720"/>
          <w:docGrid w:linePitch="326"/>
        </w:sectPr>
      </w:pPr>
    </w:p>
    <w:p w14:paraId="7DF2BF92" w14:textId="77777777" w:rsidR="00A810C4" w:rsidRDefault="00A810C4" w:rsidP="009747D0">
      <w:pPr>
        <w:pStyle w:val="Noidung"/>
        <w:ind w:firstLine="0"/>
      </w:pPr>
    </w:p>
    <w:p w14:paraId="5556CC91" w14:textId="03CD6F76" w:rsidR="00A810C4" w:rsidRDefault="00A810C4" w:rsidP="00A810C4">
      <w:pPr>
        <w:pStyle w:val="Heading4"/>
        <w:ind w:left="862" w:hanging="862"/>
      </w:pPr>
      <w:bookmarkStart w:id="95" w:name="_Toc187207565"/>
      <w:r>
        <w:t xml:space="preserve">Mô tả </w:t>
      </w:r>
      <w:r>
        <w:rPr>
          <w:lang w:val="vi-VN"/>
        </w:rPr>
        <w:t>các bảng</w:t>
      </w:r>
      <w:bookmarkEnd w:id="95"/>
    </w:p>
    <w:p w14:paraId="08416C6A" w14:textId="57939F65" w:rsidR="00311F72" w:rsidRDefault="00311F72" w:rsidP="00311F72">
      <w:pPr>
        <w:pStyle w:val="Noidung"/>
        <w:ind w:left="862" w:firstLine="0"/>
      </w:pPr>
      <w:r>
        <w:t xml:space="preserve">Mô tả bảng HOCHAM </w:t>
      </w:r>
    </w:p>
    <w:p w14:paraId="50E8E5B0" w14:textId="52B1730F" w:rsidR="00311F72" w:rsidRPr="003B0F35" w:rsidRDefault="00311F72" w:rsidP="00311F72">
      <w:pPr>
        <w:pStyle w:val="Caption"/>
        <w:keepNext/>
        <w:rPr>
          <w:lang w:val="vi-VN"/>
        </w:rPr>
      </w:pPr>
      <w:bookmarkStart w:id="96" w:name="_Toc186269180"/>
      <w:r w:rsidRPr="00E6616D">
        <w:rPr>
          <w:lang w:val="vi-VN"/>
        </w:rPr>
        <w:t xml:space="preserve">Bảng </w:t>
      </w:r>
      <w:r w:rsidR="006167D2">
        <w:rPr>
          <w:lang w:val="vi-VN"/>
        </w:rPr>
        <w:fldChar w:fldCharType="begin"/>
      </w:r>
      <w:r w:rsidR="006167D2">
        <w:rPr>
          <w:lang w:val="vi-VN"/>
        </w:rPr>
        <w:instrText xml:space="preserve"> STYLEREF 1 \s </w:instrText>
      </w:r>
      <w:r w:rsidR="006167D2">
        <w:rPr>
          <w:lang w:val="vi-VN"/>
        </w:rPr>
        <w:fldChar w:fldCharType="separate"/>
      </w:r>
      <w:r w:rsidR="00B96FE3">
        <w:rPr>
          <w:noProof/>
          <w:lang w:val="vi-VN"/>
        </w:rPr>
        <w:t>3</w:t>
      </w:r>
      <w:r w:rsidR="006167D2">
        <w:rPr>
          <w:lang w:val="vi-VN"/>
        </w:rPr>
        <w:fldChar w:fldCharType="end"/>
      </w:r>
      <w:r w:rsidR="006167D2">
        <w:rPr>
          <w:lang w:val="vi-VN"/>
        </w:rPr>
        <w:t>.</w:t>
      </w:r>
      <w:r w:rsidR="006167D2">
        <w:rPr>
          <w:lang w:val="vi-VN"/>
        </w:rPr>
        <w:fldChar w:fldCharType="begin"/>
      </w:r>
      <w:r w:rsidR="006167D2">
        <w:rPr>
          <w:lang w:val="vi-VN"/>
        </w:rPr>
        <w:instrText xml:space="preserve"> SEQ Bảng \* ARABIC \s 1 </w:instrText>
      </w:r>
      <w:r w:rsidR="006167D2">
        <w:rPr>
          <w:lang w:val="vi-VN"/>
        </w:rPr>
        <w:fldChar w:fldCharType="separate"/>
      </w:r>
      <w:r w:rsidR="00B96FE3">
        <w:rPr>
          <w:noProof/>
          <w:lang w:val="vi-VN"/>
        </w:rPr>
        <w:t>1</w:t>
      </w:r>
      <w:r w:rsidR="006167D2">
        <w:rPr>
          <w:lang w:val="vi-VN"/>
        </w:rPr>
        <w:fldChar w:fldCharType="end"/>
      </w:r>
      <w:r>
        <w:rPr>
          <w:lang w:val="vi-VN"/>
        </w:rPr>
        <w:t xml:space="preserve"> Mô tả </w:t>
      </w:r>
      <w:r w:rsidR="006167D2">
        <w:rPr>
          <w:lang w:val="vi-VN"/>
        </w:rPr>
        <w:t>bảng</w:t>
      </w:r>
      <w:r>
        <w:rPr>
          <w:lang w:val="vi-VN"/>
        </w:rPr>
        <w:t xml:space="preserve"> HOCHAM</w:t>
      </w:r>
      <w:bookmarkEnd w:id="96"/>
    </w:p>
    <w:tbl>
      <w:tblPr>
        <w:tblStyle w:val="TableGrid"/>
        <w:tblW w:w="0" w:type="auto"/>
        <w:jc w:val="center"/>
        <w:tblLook w:val="04A0" w:firstRow="1" w:lastRow="0" w:firstColumn="1" w:lastColumn="0" w:noHBand="0" w:noVBand="1"/>
      </w:tblPr>
      <w:tblGrid>
        <w:gridCol w:w="709"/>
        <w:gridCol w:w="2688"/>
        <w:gridCol w:w="1560"/>
        <w:gridCol w:w="1701"/>
        <w:gridCol w:w="1701"/>
        <w:gridCol w:w="1559"/>
        <w:gridCol w:w="1418"/>
        <w:gridCol w:w="1275"/>
      </w:tblGrid>
      <w:tr w:rsidR="008547EE" w14:paraId="4DAF88BD" w14:textId="77777777" w:rsidTr="00F91F09">
        <w:trPr>
          <w:jc w:val="center"/>
        </w:trPr>
        <w:tc>
          <w:tcPr>
            <w:tcW w:w="709" w:type="dxa"/>
            <w:vAlign w:val="center"/>
          </w:tcPr>
          <w:p w14:paraId="45266E68" w14:textId="2934FC38" w:rsidR="008547EE" w:rsidRPr="00311F72" w:rsidRDefault="008547EE" w:rsidP="00F91F09">
            <w:pPr>
              <w:pStyle w:val="noidungbang"/>
              <w:ind w:right="-306"/>
              <w:rPr>
                <w:b/>
                <w:bCs/>
                <w:lang w:val="vi-VN"/>
              </w:rPr>
            </w:pPr>
            <w:r>
              <w:rPr>
                <w:b/>
                <w:bCs/>
                <w:lang w:val="vi-VN"/>
              </w:rPr>
              <w:t>STT</w:t>
            </w:r>
          </w:p>
        </w:tc>
        <w:tc>
          <w:tcPr>
            <w:tcW w:w="2688" w:type="dxa"/>
            <w:vAlign w:val="center"/>
          </w:tcPr>
          <w:p w14:paraId="11C08036" w14:textId="4929015F" w:rsidR="008547EE" w:rsidRPr="00311F72" w:rsidRDefault="008547EE" w:rsidP="00F91F09">
            <w:pPr>
              <w:pStyle w:val="noidungbang"/>
              <w:ind w:right="-306"/>
              <w:rPr>
                <w:b/>
                <w:bCs/>
                <w:lang w:val="vi-VN"/>
              </w:rPr>
            </w:pPr>
            <w:r w:rsidRPr="00311F72">
              <w:rPr>
                <w:b/>
                <w:bCs/>
                <w:lang w:val="vi-VN"/>
              </w:rPr>
              <w:t>Tên tắt các thuộc tính</w:t>
            </w:r>
          </w:p>
        </w:tc>
        <w:tc>
          <w:tcPr>
            <w:tcW w:w="1560" w:type="dxa"/>
            <w:vAlign w:val="center"/>
          </w:tcPr>
          <w:p w14:paraId="210340FB" w14:textId="77777777" w:rsidR="008547EE" w:rsidRPr="00311F72" w:rsidRDefault="008547EE" w:rsidP="00F91F09">
            <w:pPr>
              <w:pStyle w:val="noidungbang"/>
              <w:rPr>
                <w:b/>
                <w:bCs/>
                <w:lang w:val="vi-VN"/>
              </w:rPr>
            </w:pPr>
            <w:r w:rsidRPr="00311F72">
              <w:rPr>
                <w:b/>
                <w:bCs/>
                <w:lang w:val="vi-VN"/>
              </w:rPr>
              <w:t>Diễn giải</w:t>
            </w:r>
          </w:p>
        </w:tc>
        <w:tc>
          <w:tcPr>
            <w:tcW w:w="1701" w:type="dxa"/>
            <w:vAlign w:val="center"/>
          </w:tcPr>
          <w:p w14:paraId="14E09ADA" w14:textId="77777777" w:rsidR="008547EE" w:rsidRPr="00311F72" w:rsidRDefault="008547EE" w:rsidP="00F91F09">
            <w:pPr>
              <w:pStyle w:val="noidungbang"/>
              <w:rPr>
                <w:b/>
                <w:bCs/>
                <w:lang w:val="vi-VN"/>
              </w:rPr>
            </w:pPr>
            <w:r w:rsidRPr="00311F72">
              <w:rPr>
                <w:b/>
                <w:bCs/>
                <w:lang w:val="vi-VN"/>
              </w:rPr>
              <w:t>Loại giá trị</w:t>
            </w:r>
          </w:p>
        </w:tc>
        <w:tc>
          <w:tcPr>
            <w:tcW w:w="1701" w:type="dxa"/>
            <w:vAlign w:val="center"/>
          </w:tcPr>
          <w:p w14:paraId="07A1637B" w14:textId="77777777" w:rsidR="008547EE" w:rsidRPr="00311F72" w:rsidRDefault="008547EE" w:rsidP="00F91F09">
            <w:pPr>
              <w:pStyle w:val="noidungbang"/>
              <w:rPr>
                <w:b/>
                <w:bCs/>
                <w:lang w:val="vi-VN"/>
              </w:rPr>
            </w:pPr>
            <w:r w:rsidRPr="00311F72">
              <w:rPr>
                <w:b/>
                <w:bCs/>
                <w:lang w:val="vi-VN"/>
              </w:rPr>
              <w:t>Kiểu dữ liệu</w:t>
            </w:r>
          </w:p>
        </w:tc>
        <w:tc>
          <w:tcPr>
            <w:tcW w:w="1559" w:type="dxa"/>
            <w:vAlign w:val="center"/>
          </w:tcPr>
          <w:p w14:paraId="557227B2" w14:textId="77777777" w:rsidR="008547EE" w:rsidRPr="00311F72" w:rsidRDefault="008547EE" w:rsidP="00F91F09">
            <w:pPr>
              <w:pStyle w:val="noidungbang"/>
              <w:rPr>
                <w:b/>
                <w:bCs/>
                <w:lang w:val="vi-VN"/>
              </w:rPr>
            </w:pPr>
            <w:r w:rsidRPr="00311F72">
              <w:rPr>
                <w:b/>
                <w:bCs/>
                <w:lang w:val="vi-VN"/>
              </w:rPr>
              <w:t>Miền giá trị</w:t>
            </w:r>
          </w:p>
        </w:tc>
        <w:tc>
          <w:tcPr>
            <w:tcW w:w="1418" w:type="dxa"/>
            <w:vAlign w:val="center"/>
          </w:tcPr>
          <w:p w14:paraId="1769B27B" w14:textId="77777777" w:rsidR="008547EE" w:rsidRPr="00311F72" w:rsidRDefault="008547EE" w:rsidP="00F91F09">
            <w:pPr>
              <w:pStyle w:val="noidungbang"/>
              <w:rPr>
                <w:b/>
                <w:bCs/>
                <w:lang w:val="vi-VN"/>
              </w:rPr>
            </w:pPr>
            <w:r w:rsidRPr="00311F72">
              <w:rPr>
                <w:b/>
                <w:bCs/>
                <w:lang w:val="vi-VN"/>
              </w:rPr>
              <w:t>Chiều dài</w:t>
            </w:r>
          </w:p>
        </w:tc>
        <w:tc>
          <w:tcPr>
            <w:tcW w:w="1275" w:type="dxa"/>
            <w:vAlign w:val="center"/>
          </w:tcPr>
          <w:p w14:paraId="4CF0D1DA" w14:textId="77777777" w:rsidR="008547EE" w:rsidRPr="00311F72" w:rsidRDefault="008547EE" w:rsidP="00F91F09">
            <w:pPr>
              <w:pStyle w:val="noidungbang"/>
              <w:rPr>
                <w:b/>
                <w:bCs/>
                <w:lang w:val="vi-VN"/>
              </w:rPr>
            </w:pPr>
            <w:r w:rsidRPr="00311F72">
              <w:rPr>
                <w:b/>
                <w:bCs/>
                <w:lang w:val="vi-VN"/>
              </w:rPr>
              <w:t>Ghi chú</w:t>
            </w:r>
          </w:p>
        </w:tc>
      </w:tr>
      <w:tr w:rsidR="008547EE" w14:paraId="27C85F1F" w14:textId="77777777" w:rsidTr="0017392C">
        <w:trPr>
          <w:trHeight w:val="708"/>
          <w:jc w:val="center"/>
        </w:trPr>
        <w:tc>
          <w:tcPr>
            <w:tcW w:w="709" w:type="dxa"/>
          </w:tcPr>
          <w:p w14:paraId="682D43C1" w14:textId="741AC392" w:rsidR="008547EE" w:rsidRDefault="008547EE" w:rsidP="003417E1">
            <w:pPr>
              <w:pStyle w:val="noidungbang"/>
              <w:jc w:val="left"/>
              <w:rPr>
                <w:lang w:val="vi-VN"/>
              </w:rPr>
            </w:pPr>
            <w:r>
              <w:rPr>
                <w:lang w:val="vi-VN"/>
              </w:rPr>
              <w:t>1</w:t>
            </w:r>
          </w:p>
        </w:tc>
        <w:tc>
          <w:tcPr>
            <w:tcW w:w="2688" w:type="dxa"/>
          </w:tcPr>
          <w:p w14:paraId="621D8DC1" w14:textId="6E665DE6" w:rsidR="008547EE" w:rsidRPr="0017392C" w:rsidRDefault="008547EE" w:rsidP="003417E1">
            <w:pPr>
              <w:pStyle w:val="noidungbang"/>
              <w:jc w:val="left"/>
              <w:rPr>
                <w:b/>
                <w:bCs/>
                <w:u w:val="single"/>
                <w:lang w:val="vi-VN"/>
              </w:rPr>
            </w:pPr>
            <w:r w:rsidRPr="0017392C">
              <w:rPr>
                <w:b/>
                <w:bCs/>
                <w:u w:val="single"/>
                <w:lang w:val="vi-VN"/>
              </w:rPr>
              <w:t>mahocham</w:t>
            </w:r>
          </w:p>
        </w:tc>
        <w:tc>
          <w:tcPr>
            <w:tcW w:w="1560" w:type="dxa"/>
          </w:tcPr>
          <w:p w14:paraId="22D40FD0" w14:textId="77777777" w:rsidR="008547EE" w:rsidRDefault="008547EE" w:rsidP="003417E1">
            <w:pPr>
              <w:pStyle w:val="noidungbang"/>
              <w:jc w:val="left"/>
              <w:rPr>
                <w:lang w:val="vi-VN"/>
              </w:rPr>
            </w:pPr>
            <w:r>
              <w:rPr>
                <w:lang w:val="vi-VN"/>
              </w:rPr>
              <w:t>Mã học hàm</w:t>
            </w:r>
          </w:p>
        </w:tc>
        <w:tc>
          <w:tcPr>
            <w:tcW w:w="1701" w:type="dxa"/>
          </w:tcPr>
          <w:p w14:paraId="3C6F6B37" w14:textId="77777777" w:rsidR="008547EE" w:rsidRDefault="008547EE" w:rsidP="003417E1">
            <w:pPr>
              <w:pStyle w:val="noidungbang"/>
              <w:jc w:val="left"/>
              <w:rPr>
                <w:lang w:val="vi-VN"/>
              </w:rPr>
            </w:pPr>
            <w:r>
              <w:rPr>
                <w:lang w:val="vi-VN"/>
              </w:rPr>
              <w:t>BB</w:t>
            </w:r>
          </w:p>
        </w:tc>
        <w:tc>
          <w:tcPr>
            <w:tcW w:w="1701" w:type="dxa"/>
          </w:tcPr>
          <w:p w14:paraId="1970EFDB" w14:textId="77777777" w:rsidR="008547EE" w:rsidRDefault="008547EE" w:rsidP="003417E1">
            <w:pPr>
              <w:pStyle w:val="noidungbang"/>
              <w:jc w:val="left"/>
              <w:rPr>
                <w:lang w:val="vi-VN"/>
              </w:rPr>
            </w:pPr>
            <w:r>
              <w:rPr>
                <w:lang w:val="vi-VN"/>
              </w:rPr>
              <w:t>Chuỗi</w:t>
            </w:r>
          </w:p>
        </w:tc>
        <w:tc>
          <w:tcPr>
            <w:tcW w:w="1559" w:type="dxa"/>
          </w:tcPr>
          <w:p w14:paraId="1CAE53FE" w14:textId="77777777" w:rsidR="008547EE" w:rsidRDefault="008547EE" w:rsidP="003417E1">
            <w:pPr>
              <w:pStyle w:val="noidungbang"/>
              <w:jc w:val="left"/>
              <w:rPr>
                <w:lang w:val="vi-VN"/>
              </w:rPr>
            </w:pPr>
            <w:r>
              <w:rPr>
                <w:lang w:val="vi-VN"/>
              </w:rPr>
              <w:t>Khóa chính</w:t>
            </w:r>
          </w:p>
        </w:tc>
        <w:tc>
          <w:tcPr>
            <w:tcW w:w="1418" w:type="dxa"/>
          </w:tcPr>
          <w:p w14:paraId="2A92FAD9" w14:textId="186E9A4D" w:rsidR="008547EE" w:rsidRDefault="008547EE" w:rsidP="003417E1">
            <w:pPr>
              <w:pStyle w:val="noidungbang"/>
              <w:jc w:val="left"/>
              <w:rPr>
                <w:lang w:val="vi-VN"/>
              </w:rPr>
            </w:pPr>
            <w:r>
              <w:rPr>
                <w:lang w:val="vi-VN"/>
              </w:rPr>
              <w:t>10</w:t>
            </w:r>
          </w:p>
        </w:tc>
        <w:tc>
          <w:tcPr>
            <w:tcW w:w="1275" w:type="dxa"/>
          </w:tcPr>
          <w:p w14:paraId="63AE10D3" w14:textId="77777777" w:rsidR="008547EE" w:rsidRDefault="008547EE" w:rsidP="003417E1">
            <w:pPr>
              <w:pStyle w:val="noidungbang"/>
              <w:jc w:val="left"/>
              <w:rPr>
                <w:lang w:val="vi-VN"/>
              </w:rPr>
            </w:pPr>
          </w:p>
        </w:tc>
      </w:tr>
      <w:tr w:rsidR="008547EE" w14:paraId="2392A27C" w14:textId="77777777" w:rsidTr="008547EE">
        <w:trPr>
          <w:jc w:val="center"/>
        </w:trPr>
        <w:tc>
          <w:tcPr>
            <w:tcW w:w="709" w:type="dxa"/>
          </w:tcPr>
          <w:p w14:paraId="5FED0AB1" w14:textId="469C8602" w:rsidR="008547EE" w:rsidRDefault="008547EE" w:rsidP="003417E1">
            <w:pPr>
              <w:pStyle w:val="noidungbang"/>
              <w:jc w:val="left"/>
              <w:rPr>
                <w:lang w:val="vi-VN"/>
              </w:rPr>
            </w:pPr>
            <w:r>
              <w:rPr>
                <w:lang w:val="vi-VN"/>
              </w:rPr>
              <w:t>2</w:t>
            </w:r>
          </w:p>
        </w:tc>
        <w:tc>
          <w:tcPr>
            <w:tcW w:w="2688" w:type="dxa"/>
          </w:tcPr>
          <w:p w14:paraId="4CF5F463" w14:textId="2B8D1F0D" w:rsidR="008547EE" w:rsidRDefault="008547EE" w:rsidP="003417E1">
            <w:pPr>
              <w:pStyle w:val="noidungbang"/>
              <w:jc w:val="left"/>
              <w:rPr>
                <w:lang w:val="vi-VN"/>
              </w:rPr>
            </w:pPr>
            <w:r>
              <w:rPr>
                <w:lang w:val="vi-VN"/>
              </w:rPr>
              <w:t>tenhocham</w:t>
            </w:r>
          </w:p>
        </w:tc>
        <w:tc>
          <w:tcPr>
            <w:tcW w:w="1560" w:type="dxa"/>
          </w:tcPr>
          <w:p w14:paraId="12AD68C9" w14:textId="77777777" w:rsidR="008547EE" w:rsidRDefault="008547EE" w:rsidP="003417E1">
            <w:pPr>
              <w:pStyle w:val="noidungbang"/>
              <w:jc w:val="left"/>
              <w:rPr>
                <w:lang w:val="vi-VN"/>
              </w:rPr>
            </w:pPr>
            <w:r>
              <w:rPr>
                <w:lang w:val="vi-VN"/>
              </w:rPr>
              <w:t>Tên thể loại</w:t>
            </w:r>
          </w:p>
        </w:tc>
        <w:tc>
          <w:tcPr>
            <w:tcW w:w="1701" w:type="dxa"/>
          </w:tcPr>
          <w:p w14:paraId="2199B34C" w14:textId="338E0705" w:rsidR="008547EE" w:rsidRDefault="008547EE" w:rsidP="003417E1">
            <w:pPr>
              <w:pStyle w:val="noidungbang"/>
              <w:jc w:val="left"/>
              <w:rPr>
                <w:lang w:val="vi-VN"/>
              </w:rPr>
            </w:pPr>
          </w:p>
        </w:tc>
        <w:tc>
          <w:tcPr>
            <w:tcW w:w="1701" w:type="dxa"/>
          </w:tcPr>
          <w:p w14:paraId="20804101" w14:textId="77777777" w:rsidR="008547EE" w:rsidRDefault="008547EE" w:rsidP="003417E1">
            <w:pPr>
              <w:pStyle w:val="noidungbang"/>
              <w:jc w:val="left"/>
              <w:rPr>
                <w:lang w:val="vi-VN"/>
              </w:rPr>
            </w:pPr>
            <w:r>
              <w:rPr>
                <w:lang w:val="vi-VN"/>
              </w:rPr>
              <w:t>Chuỗi</w:t>
            </w:r>
          </w:p>
        </w:tc>
        <w:tc>
          <w:tcPr>
            <w:tcW w:w="1559" w:type="dxa"/>
          </w:tcPr>
          <w:p w14:paraId="734A8765" w14:textId="77777777" w:rsidR="008547EE" w:rsidRDefault="008547EE" w:rsidP="003417E1">
            <w:pPr>
              <w:pStyle w:val="noidungbang"/>
              <w:jc w:val="left"/>
              <w:rPr>
                <w:lang w:val="vi-VN"/>
              </w:rPr>
            </w:pPr>
          </w:p>
        </w:tc>
        <w:tc>
          <w:tcPr>
            <w:tcW w:w="1418" w:type="dxa"/>
          </w:tcPr>
          <w:p w14:paraId="0D392B33" w14:textId="77777777" w:rsidR="008547EE" w:rsidRDefault="008547EE" w:rsidP="003417E1">
            <w:pPr>
              <w:pStyle w:val="noidungbang"/>
              <w:jc w:val="left"/>
              <w:rPr>
                <w:lang w:val="vi-VN"/>
              </w:rPr>
            </w:pPr>
            <w:r>
              <w:rPr>
                <w:lang w:val="vi-VN"/>
              </w:rPr>
              <w:t>50</w:t>
            </w:r>
          </w:p>
        </w:tc>
        <w:tc>
          <w:tcPr>
            <w:tcW w:w="1275" w:type="dxa"/>
          </w:tcPr>
          <w:p w14:paraId="653B0098" w14:textId="77777777" w:rsidR="008547EE" w:rsidRDefault="008547EE" w:rsidP="003417E1">
            <w:pPr>
              <w:pStyle w:val="noidungbang"/>
              <w:jc w:val="left"/>
              <w:rPr>
                <w:lang w:val="vi-VN"/>
              </w:rPr>
            </w:pPr>
          </w:p>
        </w:tc>
      </w:tr>
    </w:tbl>
    <w:p w14:paraId="6B754D23" w14:textId="77777777" w:rsidR="00A24F86" w:rsidRDefault="00A24F86" w:rsidP="009958BB">
      <w:pPr>
        <w:pStyle w:val="Noidung"/>
      </w:pPr>
    </w:p>
    <w:p w14:paraId="4B702BAA" w14:textId="742285D6" w:rsidR="00311F72" w:rsidRDefault="00311F72" w:rsidP="009958BB">
      <w:pPr>
        <w:pStyle w:val="Noidung"/>
      </w:pPr>
      <w:r>
        <w:t>Mô tả bảng HOCVI</w:t>
      </w:r>
    </w:p>
    <w:p w14:paraId="2947F093" w14:textId="77569B67" w:rsidR="00311F72" w:rsidRPr="00E6616D" w:rsidRDefault="00311F72" w:rsidP="00311F72">
      <w:pPr>
        <w:pStyle w:val="Caption"/>
        <w:keepNext/>
        <w:rPr>
          <w:lang w:val="vi-VN"/>
        </w:rPr>
      </w:pPr>
      <w:bookmarkStart w:id="97" w:name="_Toc186269181"/>
      <w:r w:rsidRPr="00E6616D">
        <w:rPr>
          <w:lang w:val="vi-VN"/>
        </w:rPr>
        <w:t xml:space="preserve">Bảng </w:t>
      </w:r>
      <w:r w:rsidR="006167D2">
        <w:rPr>
          <w:lang w:val="vi-VN"/>
        </w:rPr>
        <w:fldChar w:fldCharType="begin"/>
      </w:r>
      <w:r w:rsidR="006167D2">
        <w:rPr>
          <w:lang w:val="vi-VN"/>
        </w:rPr>
        <w:instrText xml:space="preserve"> STYLEREF 1 \s </w:instrText>
      </w:r>
      <w:r w:rsidR="006167D2">
        <w:rPr>
          <w:lang w:val="vi-VN"/>
        </w:rPr>
        <w:fldChar w:fldCharType="separate"/>
      </w:r>
      <w:r w:rsidR="00B96FE3">
        <w:rPr>
          <w:noProof/>
          <w:lang w:val="vi-VN"/>
        </w:rPr>
        <w:t>3</w:t>
      </w:r>
      <w:r w:rsidR="006167D2">
        <w:rPr>
          <w:lang w:val="vi-VN"/>
        </w:rPr>
        <w:fldChar w:fldCharType="end"/>
      </w:r>
      <w:r w:rsidR="006167D2">
        <w:rPr>
          <w:lang w:val="vi-VN"/>
        </w:rPr>
        <w:t>.</w:t>
      </w:r>
      <w:r w:rsidR="006167D2">
        <w:rPr>
          <w:lang w:val="vi-VN"/>
        </w:rPr>
        <w:fldChar w:fldCharType="begin"/>
      </w:r>
      <w:r w:rsidR="006167D2">
        <w:rPr>
          <w:lang w:val="vi-VN"/>
        </w:rPr>
        <w:instrText xml:space="preserve"> SEQ Bảng \* ARABIC \s 1 </w:instrText>
      </w:r>
      <w:r w:rsidR="006167D2">
        <w:rPr>
          <w:lang w:val="vi-VN"/>
        </w:rPr>
        <w:fldChar w:fldCharType="separate"/>
      </w:r>
      <w:r w:rsidR="00B96FE3">
        <w:rPr>
          <w:noProof/>
          <w:lang w:val="vi-VN"/>
        </w:rPr>
        <w:t>2</w:t>
      </w:r>
      <w:r w:rsidR="006167D2">
        <w:rPr>
          <w:lang w:val="vi-VN"/>
        </w:rPr>
        <w:fldChar w:fldCharType="end"/>
      </w:r>
      <w:r>
        <w:rPr>
          <w:lang w:val="vi-VN"/>
        </w:rPr>
        <w:t xml:space="preserve"> Mô tả </w:t>
      </w:r>
      <w:r w:rsidR="006167D2">
        <w:rPr>
          <w:lang w:val="vi-VN"/>
        </w:rPr>
        <w:t>bảng</w:t>
      </w:r>
      <w:r>
        <w:rPr>
          <w:lang w:val="vi-VN"/>
        </w:rPr>
        <w:t xml:space="preserve"> HOCVI</w:t>
      </w:r>
      <w:bookmarkEnd w:id="97"/>
    </w:p>
    <w:tbl>
      <w:tblPr>
        <w:tblStyle w:val="TableGrid"/>
        <w:tblW w:w="0" w:type="auto"/>
        <w:jc w:val="center"/>
        <w:tblLook w:val="04A0" w:firstRow="1" w:lastRow="0" w:firstColumn="1" w:lastColumn="0" w:noHBand="0" w:noVBand="1"/>
      </w:tblPr>
      <w:tblGrid>
        <w:gridCol w:w="708"/>
        <w:gridCol w:w="2689"/>
        <w:gridCol w:w="1418"/>
        <w:gridCol w:w="1701"/>
        <w:gridCol w:w="1843"/>
        <w:gridCol w:w="1610"/>
        <w:gridCol w:w="1366"/>
        <w:gridCol w:w="1142"/>
      </w:tblGrid>
      <w:tr w:rsidR="008547EE" w14:paraId="6560321B" w14:textId="77777777" w:rsidTr="00F91F09">
        <w:trPr>
          <w:jc w:val="center"/>
        </w:trPr>
        <w:tc>
          <w:tcPr>
            <w:tcW w:w="708" w:type="dxa"/>
            <w:vAlign w:val="center"/>
          </w:tcPr>
          <w:p w14:paraId="12290E29" w14:textId="0BFC2B10" w:rsidR="008547EE" w:rsidRPr="00311F72" w:rsidRDefault="008547EE" w:rsidP="00F91F09">
            <w:pPr>
              <w:pStyle w:val="noidungbang"/>
              <w:jc w:val="center"/>
              <w:rPr>
                <w:b/>
                <w:bCs/>
                <w:lang w:val="vi-VN"/>
              </w:rPr>
            </w:pPr>
            <w:r>
              <w:rPr>
                <w:b/>
                <w:bCs/>
                <w:lang w:val="vi-VN"/>
              </w:rPr>
              <w:t>STT</w:t>
            </w:r>
          </w:p>
        </w:tc>
        <w:tc>
          <w:tcPr>
            <w:tcW w:w="2689" w:type="dxa"/>
            <w:vAlign w:val="center"/>
          </w:tcPr>
          <w:p w14:paraId="47E50CBF" w14:textId="4415C4BB" w:rsidR="008547EE" w:rsidRPr="00311F72" w:rsidRDefault="008547EE" w:rsidP="00F91F09">
            <w:pPr>
              <w:pStyle w:val="noidungbang"/>
              <w:jc w:val="center"/>
              <w:rPr>
                <w:b/>
                <w:bCs/>
                <w:lang w:val="vi-VN"/>
              </w:rPr>
            </w:pPr>
            <w:r w:rsidRPr="00311F72">
              <w:rPr>
                <w:b/>
                <w:bCs/>
                <w:lang w:val="vi-VN"/>
              </w:rPr>
              <w:t>Tên tắt các thuộc tính</w:t>
            </w:r>
          </w:p>
        </w:tc>
        <w:tc>
          <w:tcPr>
            <w:tcW w:w="1418" w:type="dxa"/>
            <w:vAlign w:val="center"/>
          </w:tcPr>
          <w:p w14:paraId="3926D0F5" w14:textId="77777777" w:rsidR="008547EE" w:rsidRPr="00311F72" w:rsidRDefault="008547EE" w:rsidP="00F91F09">
            <w:pPr>
              <w:pStyle w:val="noidungbang"/>
              <w:jc w:val="center"/>
              <w:rPr>
                <w:b/>
                <w:bCs/>
                <w:lang w:val="vi-VN"/>
              </w:rPr>
            </w:pPr>
            <w:r w:rsidRPr="00311F72">
              <w:rPr>
                <w:b/>
                <w:bCs/>
                <w:lang w:val="vi-VN"/>
              </w:rPr>
              <w:t>Diễn giải</w:t>
            </w:r>
          </w:p>
        </w:tc>
        <w:tc>
          <w:tcPr>
            <w:tcW w:w="1701" w:type="dxa"/>
            <w:vAlign w:val="center"/>
          </w:tcPr>
          <w:p w14:paraId="212B0B1E" w14:textId="77777777" w:rsidR="008547EE" w:rsidRPr="00311F72" w:rsidRDefault="008547EE" w:rsidP="00F91F09">
            <w:pPr>
              <w:pStyle w:val="noidungbang"/>
              <w:jc w:val="center"/>
              <w:rPr>
                <w:b/>
                <w:bCs/>
                <w:lang w:val="vi-VN"/>
              </w:rPr>
            </w:pPr>
            <w:r w:rsidRPr="00311F72">
              <w:rPr>
                <w:b/>
                <w:bCs/>
                <w:lang w:val="vi-VN"/>
              </w:rPr>
              <w:t>Loại giá trị</w:t>
            </w:r>
          </w:p>
        </w:tc>
        <w:tc>
          <w:tcPr>
            <w:tcW w:w="1843" w:type="dxa"/>
            <w:vAlign w:val="center"/>
          </w:tcPr>
          <w:p w14:paraId="0B5635A6" w14:textId="77777777" w:rsidR="008547EE" w:rsidRPr="00311F72" w:rsidRDefault="008547EE" w:rsidP="00F91F09">
            <w:pPr>
              <w:pStyle w:val="noidungbang"/>
              <w:jc w:val="center"/>
              <w:rPr>
                <w:b/>
                <w:bCs/>
                <w:lang w:val="vi-VN"/>
              </w:rPr>
            </w:pPr>
            <w:r w:rsidRPr="00311F72">
              <w:rPr>
                <w:b/>
                <w:bCs/>
                <w:lang w:val="vi-VN"/>
              </w:rPr>
              <w:t>Kiểu dữ liệu</w:t>
            </w:r>
          </w:p>
        </w:tc>
        <w:tc>
          <w:tcPr>
            <w:tcW w:w="1610" w:type="dxa"/>
            <w:vAlign w:val="center"/>
          </w:tcPr>
          <w:p w14:paraId="0554DA2E" w14:textId="77777777" w:rsidR="008547EE" w:rsidRPr="00311F72" w:rsidRDefault="008547EE" w:rsidP="00F91F09">
            <w:pPr>
              <w:pStyle w:val="noidungbang"/>
              <w:jc w:val="center"/>
              <w:rPr>
                <w:b/>
                <w:bCs/>
                <w:lang w:val="vi-VN"/>
              </w:rPr>
            </w:pPr>
            <w:r w:rsidRPr="00311F72">
              <w:rPr>
                <w:b/>
                <w:bCs/>
                <w:lang w:val="vi-VN"/>
              </w:rPr>
              <w:t>Miền giá trị</w:t>
            </w:r>
          </w:p>
        </w:tc>
        <w:tc>
          <w:tcPr>
            <w:tcW w:w="1366" w:type="dxa"/>
            <w:vAlign w:val="center"/>
          </w:tcPr>
          <w:p w14:paraId="2342C505" w14:textId="77777777" w:rsidR="008547EE" w:rsidRPr="00311F72" w:rsidRDefault="008547EE" w:rsidP="00F91F09">
            <w:pPr>
              <w:pStyle w:val="noidungbang"/>
              <w:jc w:val="center"/>
              <w:rPr>
                <w:b/>
                <w:bCs/>
                <w:lang w:val="vi-VN"/>
              </w:rPr>
            </w:pPr>
            <w:r w:rsidRPr="00311F72">
              <w:rPr>
                <w:b/>
                <w:bCs/>
                <w:lang w:val="vi-VN"/>
              </w:rPr>
              <w:t>Chiều dài</w:t>
            </w:r>
          </w:p>
        </w:tc>
        <w:tc>
          <w:tcPr>
            <w:tcW w:w="1142" w:type="dxa"/>
            <w:vAlign w:val="center"/>
          </w:tcPr>
          <w:p w14:paraId="538D0E08" w14:textId="77777777" w:rsidR="008547EE" w:rsidRPr="00311F72" w:rsidRDefault="008547EE" w:rsidP="00F91F09">
            <w:pPr>
              <w:pStyle w:val="noidungbang"/>
              <w:jc w:val="center"/>
              <w:rPr>
                <w:b/>
                <w:bCs/>
                <w:lang w:val="vi-VN"/>
              </w:rPr>
            </w:pPr>
            <w:r w:rsidRPr="00311F72">
              <w:rPr>
                <w:b/>
                <w:bCs/>
                <w:lang w:val="vi-VN"/>
              </w:rPr>
              <w:t>Ghi chú</w:t>
            </w:r>
          </w:p>
        </w:tc>
      </w:tr>
      <w:tr w:rsidR="008547EE" w14:paraId="117A8158" w14:textId="77777777" w:rsidTr="008547EE">
        <w:trPr>
          <w:jc w:val="center"/>
        </w:trPr>
        <w:tc>
          <w:tcPr>
            <w:tcW w:w="708" w:type="dxa"/>
          </w:tcPr>
          <w:p w14:paraId="3F39B3D5" w14:textId="0BE2063A" w:rsidR="008547EE" w:rsidRDefault="008547EE" w:rsidP="008547EE">
            <w:pPr>
              <w:pStyle w:val="noidungbang"/>
              <w:rPr>
                <w:lang w:val="vi-VN"/>
              </w:rPr>
            </w:pPr>
            <w:r>
              <w:rPr>
                <w:lang w:val="vi-VN"/>
              </w:rPr>
              <w:t>1</w:t>
            </w:r>
          </w:p>
        </w:tc>
        <w:tc>
          <w:tcPr>
            <w:tcW w:w="2689" w:type="dxa"/>
          </w:tcPr>
          <w:p w14:paraId="366F108C" w14:textId="4C10E54E" w:rsidR="008547EE" w:rsidRPr="0017392C" w:rsidRDefault="008547EE" w:rsidP="008547EE">
            <w:pPr>
              <w:pStyle w:val="noidungbang"/>
              <w:rPr>
                <w:b/>
                <w:bCs/>
                <w:u w:val="single"/>
                <w:lang w:val="vi-VN"/>
              </w:rPr>
            </w:pPr>
            <w:r w:rsidRPr="0017392C">
              <w:rPr>
                <w:b/>
                <w:bCs/>
                <w:u w:val="single"/>
                <w:lang w:val="vi-VN"/>
              </w:rPr>
              <w:t>mahocvi</w:t>
            </w:r>
          </w:p>
        </w:tc>
        <w:tc>
          <w:tcPr>
            <w:tcW w:w="1418" w:type="dxa"/>
          </w:tcPr>
          <w:p w14:paraId="5DDAA36C" w14:textId="77777777" w:rsidR="008547EE" w:rsidRDefault="008547EE" w:rsidP="008547EE">
            <w:pPr>
              <w:pStyle w:val="noidungbang"/>
              <w:rPr>
                <w:lang w:val="vi-VN"/>
              </w:rPr>
            </w:pPr>
            <w:r>
              <w:rPr>
                <w:lang w:val="vi-VN"/>
              </w:rPr>
              <w:t>Mã học vị</w:t>
            </w:r>
          </w:p>
        </w:tc>
        <w:tc>
          <w:tcPr>
            <w:tcW w:w="1701" w:type="dxa"/>
          </w:tcPr>
          <w:p w14:paraId="27BC5AE6" w14:textId="77777777" w:rsidR="008547EE" w:rsidRDefault="008547EE" w:rsidP="008547EE">
            <w:pPr>
              <w:pStyle w:val="noidungbang"/>
              <w:rPr>
                <w:lang w:val="vi-VN"/>
              </w:rPr>
            </w:pPr>
            <w:r>
              <w:rPr>
                <w:lang w:val="vi-VN"/>
              </w:rPr>
              <w:t>BB</w:t>
            </w:r>
          </w:p>
        </w:tc>
        <w:tc>
          <w:tcPr>
            <w:tcW w:w="1843" w:type="dxa"/>
          </w:tcPr>
          <w:p w14:paraId="7FF7FC46" w14:textId="77777777" w:rsidR="008547EE" w:rsidRDefault="008547EE" w:rsidP="008547EE">
            <w:pPr>
              <w:pStyle w:val="noidungbang"/>
              <w:rPr>
                <w:lang w:val="vi-VN"/>
              </w:rPr>
            </w:pPr>
            <w:r>
              <w:rPr>
                <w:lang w:val="vi-VN"/>
              </w:rPr>
              <w:t>Chuỗi</w:t>
            </w:r>
          </w:p>
        </w:tc>
        <w:tc>
          <w:tcPr>
            <w:tcW w:w="1610" w:type="dxa"/>
          </w:tcPr>
          <w:p w14:paraId="6795F7A6" w14:textId="77777777" w:rsidR="008547EE" w:rsidRDefault="008547EE" w:rsidP="008547EE">
            <w:pPr>
              <w:pStyle w:val="noidungbang"/>
              <w:rPr>
                <w:lang w:val="vi-VN"/>
              </w:rPr>
            </w:pPr>
            <w:r>
              <w:rPr>
                <w:lang w:val="vi-VN"/>
              </w:rPr>
              <w:t>Khóa chính</w:t>
            </w:r>
          </w:p>
        </w:tc>
        <w:tc>
          <w:tcPr>
            <w:tcW w:w="1366" w:type="dxa"/>
          </w:tcPr>
          <w:p w14:paraId="679C512E" w14:textId="66224327" w:rsidR="008547EE" w:rsidRDefault="008547EE" w:rsidP="008547EE">
            <w:pPr>
              <w:pStyle w:val="noidungbang"/>
              <w:rPr>
                <w:lang w:val="vi-VN"/>
              </w:rPr>
            </w:pPr>
            <w:r>
              <w:rPr>
                <w:lang w:val="vi-VN"/>
              </w:rPr>
              <w:t>10</w:t>
            </w:r>
          </w:p>
        </w:tc>
        <w:tc>
          <w:tcPr>
            <w:tcW w:w="1142" w:type="dxa"/>
          </w:tcPr>
          <w:p w14:paraId="72E33523" w14:textId="77777777" w:rsidR="008547EE" w:rsidRDefault="008547EE" w:rsidP="008547EE">
            <w:pPr>
              <w:pStyle w:val="noidungbang"/>
              <w:rPr>
                <w:lang w:val="vi-VN"/>
              </w:rPr>
            </w:pPr>
          </w:p>
        </w:tc>
      </w:tr>
      <w:tr w:rsidR="008547EE" w14:paraId="1ABAE73A" w14:textId="77777777" w:rsidTr="008547EE">
        <w:trPr>
          <w:jc w:val="center"/>
        </w:trPr>
        <w:tc>
          <w:tcPr>
            <w:tcW w:w="708" w:type="dxa"/>
          </w:tcPr>
          <w:p w14:paraId="69F732EB" w14:textId="4D985E14" w:rsidR="008547EE" w:rsidRDefault="008547EE" w:rsidP="008547EE">
            <w:pPr>
              <w:pStyle w:val="noidungbang"/>
              <w:rPr>
                <w:lang w:val="vi-VN"/>
              </w:rPr>
            </w:pPr>
            <w:r>
              <w:rPr>
                <w:lang w:val="vi-VN"/>
              </w:rPr>
              <w:t>2</w:t>
            </w:r>
          </w:p>
        </w:tc>
        <w:tc>
          <w:tcPr>
            <w:tcW w:w="2689" w:type="dxa"/>
          </w:tcPr>
          <w:p w14:paraId="23C0C9BD" w14:textId="23B4CBB2" w:rsidR="008547EE" w:rsidRDefault="008547EE" w:rsidP="008547EE">
            <w:pPr>
              <w:pStyle w:val="noidungbang"/>
              <w:rPr>
                <w:lang w:val="vi-VN"/>
              </w:rPr>
            </w:pPr>
            <w:r>
              <w:rPr>
                <w:lang w:val="vi-VN"/>
              </w:rPr>
              <w:t>tenhocvi</w:t>
            </w:r>
          </w:p>
        </w:tc>
        <w:tc>
          <w:tcPr>
            <w:tcW w:w="1418" w:type="dxa"/>
          </w:tcPr>
          <w:p w14:paraId="3608170D" w14:textId="77777777" w:rsidR="008547EE" w:rsidRDefault="008547EE" w:rsidP="008547EE">
            <w:pPr>
              <w:pStyle w:val="noidungbang"/>
              <w:rPr>
                <w:lang w:val="vi-VN"/>
              </w:rPr>
            </w:pPr>
            <w:r>
              <w:rPr>
                <w:lang w:val="vi-VN"/>
              </w:rPr>
              <w:t>Tên học vị</w:t>
            </w:r>
          </w:p>
        </w:tc>
        <w:tc>
          <w:tcPr>
            <w:tcW w:w="1701" w:type="dxa"/>
          </w:tcPr>
          <w:p w14:paraId="6F691AD2" w14:textId="001C8DFF" w:rsidR="00896BBA" w:rsidRPr="00896BBA" w:rsidRDefault="00896BBA" w:rsidP="00896BBA">
            <w:pPr>
              <w:rPr>
                <w:lang w:val="vi-VN"/>
              </w:rPr>
            </w:pPr>
          </w:p>
        </w:tc>
        <w:tc>
          <w:tcPr>
            <w:tcW w:w="1843" w:type="dxa"/>
          </w:tcPr>
          <w:p w14:paraId="2E36E6F9" w14:textId="77777777" w:rsidR="008547EE" w:rsidRDefault="008547EE" w:rsidP="008547EE">
            <w:pPr>
              <w:pStyle w:val="noidungbang"/>
              <w:rPr>
                <w:lang w:val="vi-VN"/>
              </w:rPr>
            </w:pPr>
            <w:r>
              <w:rPr>
                <w:lang w:val="vi-VN"/>
              </w:rPr>
              <w:t>Chuỗi</w:t>
            </w:r>
          </w:p>
        </w:tc>
        <w:tc>
          <w:tcPr>
            <w:tcW w:w="1610" w:type="dxa"/>
          </w:tcPr>
          <w:p w14:paraId="0B479B87" w14:textId="77777777" w:rsidR="008547EE" w:rsidRDefault="008547EE" w:rsidP="008547EE">
            <w:pPr>
              <w:pStyle w:val="noidungbang"/>
              <w:rPr>
                <w:lang w:val="vi-VN"/>
              </w:rPr>
            </w:pPr>
          </w:p>
        </w:tc>
        <w:tc>
          <w:tcPr>
            <w:tcW w:w="1366" w:type="dxa"/>
          </w:tcPr>
          <w:p w14:paraId="55263EF1" w14:textId="77777777" w:rsidR="008547EE" w:rsidRDefault="008547EE" w:rsidP="008547EE">
            <w:pPr>
              <w:pStyle w:val="noidungbang"/>
              <w:rPr>
                <w:lang w:val="vi-VN"/>
              </w:rPr>
            </w:pPr>
            <w:r>
              <w:rPr>
                <w:lang w:val="vi-VN"/>
              </w:rPr>
              <w:t>50</w:t>
            </w:r>
          </w:p>
        </w:tc>
        <w:tc>
          <w:tcPr>
            <w:tcW w:w="1142" w:type="dxa"/>
          </w:tcPr>
          <w:p w14:paraId="37498688" w14:textId="77777777" w:rsidR="008547EE" w:rsidRDefault="008547EE" w:rsidP="008547EE">
            <w:pPr>
              <w:pStyle w:val="noidungbang"/>
              <w:rPr>
                <w:lang w:val="vi-VN"/>
              </w:rPr>
            </w:pPr>
          </w:p>
        </w:tc>
      </w:tr>
    </w:tbl>
    <w:p w14:paraId="010B725F" w14:textId="77777777" w:rsidR="0017392C" w:rsidRDefault="0017392C" w:rsidP="0017392C">
      <w:pPr>
        <w:pStyle w:val="Noidung"/>
        <w:ind w:firstLine="0"/>
      </w:pPr>
    </w:p>
    <w:p w14:paraId="6D43E42E" w14:textId="77777777" w:rsidR="0017392C" w:rsidRDefault="0017392C" w:rsidP="0017392C">
      <w:pPr>
        <w:pStyle w:val="Noidung"/>
        <w:ind w:firstLine="0"/>
      </w:pPr>
    </w:p>
    <w:p w14:paraId="32121240" w14:textId="48472ADB" w:rsidR="00311F72" w:rsidRDefault="00311F72" w:rsidP="0017392C">
      <w:pPr>
        <w:pStyle w:val="Noidung"/>
      </w:pPr>
      <w:r>
        <w:lastRenderedPageBreak/>
        <w:t xml:space="preserve">Mô tả </w:t>
      </w:r>
      <w:r w:rsidR="00343FA3">
        <w:t>bảng</w:t>
      </w:r>
      <w:r>
        <w:t xml:space="preserve"> BENHNHAN</w:t>
      </w:r>
    </w:p>
    <w:p w14:paraId="7A52F371" w14:textId="746217A4" w:rsidR="00311F72" w:rsidRPr="00E6616D" w:rsidRDefault="00311F72" w:rsidP="00311F72">
      <w:pPr>
        <w:pStyle w:val="Caption"/>
        <w:keepNext/>
        <w:rPr>
          <w:lang w:val="vi-VN"/>
        </w:rPr>
      </w:pPr>
      <w:bookmarkStart w:id="98" w:name="_Toc186269182"/>
      <w:r w:rsidRPr="00E6616D">
        <w:rPr>
          <w:lang w:val="vi-VN"/>
        </w:rPr>
        <w:t xml:space="preserve">Bảng </w:t>
      </w:r>
      <w:r w:rsidR="006167D2">
        <w:rPr>
          <w:lang w:val="vi-VN"/>
        </w:rPr>
        <w:fldChar w:fldCharType="begin"/>
      </w:r>
      <w:r w:rsidR="006167D2">
        <w:rPr>
          <w:lang w:val="vi-VN"/>
        </w:rPr>
        <w:instrText xml:space="preserve"> STYLEREF 1 \s </w:instrText>
      </w:r>
      <w:r w:rsidR="006167D2">
        <w:rPr>
          <w:lang w:val="vi-VN"/>
        </w:rPr>
        <w:fldChar w:fldCharType="separate"/>
      </w:r>
      <w:r w:rsidR="00B96FE3">
        <w:rPr>
          <w:noProof/>
          <w:lang w:val="vi-VN"/>
        </w:rPr>
        <w:t>3</w:t>
      </w:r>
      <w:r w:rsidR="006167D2">
        <w:rPr>
          <w:lang w:val="vi-VN"/>
        </w:rPr>
        <w:fldChar w:fldCharType="end"/>
      </w:r>
      <w:r w:rsidR="006167D2">
        <w:rPr>
          <w:lang w:val="vi-VN"/>
        </w:rPr>
        <w:t>.</w:t>
      </w:r>
      <w:r w:rsidR="006167D2">
        <w:rPr>
          <w:lang w:val="vi-VN"/>
        </w:rPr>
        <w:fldChar w:fldCharType="begin"/>
      </w:r>
      <w:r w:rsidR="006167D2">
        <w:rPr>
          <w:lang w:val="vi-VN"/>
        </w:rPr>
        <w:instrText xml:space="preserve"> SEQ Bảng \* ARABIC \s 1 </w:instrText>
      </w:r>
      <w:r w:rsidR="006167D2">
        <w:rPr>
          <w:lang w:val="vi-VN"/>
        </w:rPr>
        <w:fldChar w:fldCharType="separate"/>
      </w:r>
      <w:r w:rsidR="00B96FE3">
        <w:rPr>
          <w:noProof/>
          <w:lang w:val="vi-VN"/>
        </w:rPr>
        <w:t>3</w:t>
      </w:r>
      <w:r w:rsidR="006167D2">
        <w:rPr>
          <w:lang w:val="vi-VN"/>
        </w:rPr>
        <w:fldChar w:fldCharType="end"/>
      </w:r>
      <w:r>
        <w:rPr>
          <w:lang w:val="vi-VN"/>
        </w:rPr>
        <w:t xml:space="preserve"> Mô tả </w:t>
      </w:r>
      <w:r w:rsidR="006167D2">
        <w:rPr>
          <w:lang w:val="vi-VN"/>
        </w:rPr>
        <w:t>bảng</w:t>
      </w:r>
      <w:r>
        <w:rPr>
          <w:lang w:val="vi-VN"/>
        </w:rPr>
        <w:t xml:space="preserve"> BENHVIEN</w:t>
      </w:r>
      <w:bookmarkEnd w:id="98"/>
    </w:p>
    <w:tbl>
      <w:tblPr>
        <w:tblStyle w:val="TableGrid"/>
        <w:tblW w:w="0" w:type="auto"/>
        <w:jc w:val="center"/>
        <w:tblLook w:val="04A0" w:firstRow="1" w:lastRow="0" w:firstColumn="1" w:lastColumn="0" w:noHBand="0" w:noVBand="1"/>
      </w:tblPr>
      <w:tblGrid>
        <w:gridCol w:w="708"/>
        <w:gridCol w:w="2689"/>
        <w:gridCol w:w="1843"/>
        <w:gridCol w:w="1559"/>
        <w:gridCol w:w="1701"/>
        <w:gridCol w:w="1566"/>
        <w:gridCol w:w="1411"/>
        <w:gridCol w:w="1134"/>
      </w:tblGrid>
      <w:tr w:rsidR="008547EE" w:rsidRPr="000858DD" w14:paraId="4C533540" w14:textId="77777777" w:rsidTr="00F91F09">
        <w:trPr>
          <w:tblHeader/>
          <w:jc w:val="center"/>
        </w:trPr>
        <w:tc>
          <w:tcPr>
            <w:tcW w:w="708" w:type="dxa"/>
            <w:tcBorders>
              <w:top w:val="single" w:sz="4" w:space="0" w:color="auto"/>
              <w:left w:val="single" w:sz="4" w:space="0" w:color="auto"/>
              <w:bottom w:val="single" w:sz="4" w:space="0" w:color="auto"/>
              <w:right w:val="single" w:sz="4" w:space="0" w:color="auto"/>
            </w:tcBorders>
            <w:vAlign w:val="center"/>
          </w:tcPr>
          <w:p w14:paraId="4641B754" w14:textId="53E4282E" w:rsidR="008547EE" w:rsidRPr="00311F72" w:rsidRDefault="008547EE" w:rsidP="00F91F09">
            <w:pPr>
              <w:pStyle w:val="noidungbang"/>
              <w:jc w:val="center"/>
              <w:rPr>
                <w:b/>
                <w:bCs/>
                <w:lang w:val="vi-VN"/>
              </w:rPr>
            </w:pPr>
            <w:r>
              <w:rPr>
                <w:b/>
                <w:bCs/>
                <w:lang w:val="vi-VN"/>
              </w:rPr>
              <w:t>STT</w:t>
            </w:r>
          </w:p>
        </w:tc>
        <w:tc>
          <w:tcPr>
            <w:tcW w:w="2689" w:type="dxa"/>
            <w:tcBorders>
              <w:top w:val="single" w:sz="4" w:space="0" w:color="auto"/>
              <w:left w:val="single" w:sz="4" w:space="0" w:color="auto"/>
              <w:bottom w:val="single" w:sz="4" w:space="0" w:color="auto"/>
              <w:right w:val="single" w:sz="4" w:space="0" w:color="auto"/>
            </w:tcBorders>
            <w:vAlign w:val="center"/>
            <w:hideMark/>
          </w:tcPr>
          <w:p w14:paraId="5B524038" w14:textId="7CA86E15" w:rsidR="008547EE" w:rsidRPr="00311F72" w:rsidRDefault="008547EE" w:rsidP="00F91F09">
            <w:pPr>
              <w:pStyle w:val="noidungbang"/>
              <w:jc w:val="center"/>
              <w:rPr>
                <w:b/>
                <w:bCs/>
                <w:lang w:val="vi-VN"/>
              </w:rPr>
            </w:pPr>
            <w:r w:rsidRPr="00311F72">
              <w:rPr>
                <w:b/>
                <w:bCs/>
                <w:lang w:val="vi-VN"/>
              </w:rPr>
              <w:t>Tên tắt các thuộc tính</w:t>
            </w:r>
          </w:p>
        </w:tc>
        <w:tc>
          <w:tcPr>
            <w:tcW w:w="1843" w:type="dxa"/>
            <w:tcBorders>
              <w:top w:val="single" w:sz="4" w:space="0" w:color="auto"/>
              <w:left w:val="single" w:sz="4" w:space="0" w:color="auto"/>
              <w:bottom w:val="single" w:sz="4" w:space="0" w:color="auto"/>
              <w:right w:val="single" w:sz="4" w:space="0" w:color="auto"/>
            </w:tcBorders>
            <w:vAlign w:val="center"/>
            <w:hideMark/>
          </w:tcPr>
          <w:p w14:paraId="7D767C15" w14:textId="77777777" w:rsidR="008547EE" w:rsidRPr="00311F72" w:rsidRDefault="008547EE" w:rsidP="00F91F09">
            <w:pPr>
              <w:pStyle w:val="noidungbang"/>
              <w:jc w:val="center"/>
              <w:rPr>
                <w:b/>
                <w:bCs/>
              </w:rPr>
            </w:pPr>
            <w:r w:rsidRPr="00311F72">
              <w:rPr>
                <w:b/>
                <w:bCs/>
              </w:rPr>
              <w:t>Diễn giải</w:t>
            </w:r>
          </w:p>
        </w:tc>
        <w:tc>
          <w:tcPr>
            <w:tcW w:w="1559" w:type="dxa"/>
            <w:tcBorders>
              <w:top w:val="single" w:sz="4" w:space="0" w:color="auto"/>
              <w:left w:val="single" w:sz="4" w:space="0" w:color="auto"/>
              <w:bottom w:val="single" w:sz="4" w:space="0" w:color="auto"/>
              <w:right w:val="single" w:sz="4" w:space="0" w:color="auto"/>
            </w:tcBorders>
            <w:vAlign w:val="center"/>
            <w:hideMark/>
          </w:tcPr>
          <w:p w14:paraId="4583265E" w14:textId="77777777" w:rsidR="008547EE" w:rsidRPr="00311F72" w:rsidRDefault="008547EE" w:rsidP="00F91F09">
            <w:pPr>
              <w:pStyle w:val="noidungbang"/>
              <w:jc w:val="center"/>
              <w:rPr>
                <w:b/>
                <w:bCs/>
              </w:rPr>
            </w:pPr>
            <w:r w:rsidRPr="00311F72">
              <w:rPr>
                <w:b/>
                <w:bCs/>
              </w:rPr>
              <w:t>Loại giá trị</w:t>
            </w:r>
          </w:p>
        </w:tc>
        <w:tc>
          <w:tcPr>
            <w:tcW w:w="1701" w:type="dxa"/>
            <w:tcBorders>
              <w:top w:val="single" w:sz="4" w:space="0" w:color="auto"/>
              <w:left w:val="single" w:sz="4" w:space="0" w:color="auto"/>
              <w:bottom w:val="single" w:sz="4" w:space="0" w:color="auto"/>
              <w:right w:val="single" w:sz="4" w:space="0" w:color="auto"/>
            </w:tcBorders>
            <w:vAlign w:val="center"/>
            <w:hideMark/>
          </w:tcPr>
          <w:p w14:paraId="5363BDFD" w14:textId="77777777" w:rsidR="008547EE" w:rsidRPr="00311F72" w:rsidRDefault="008547EE" w:rsidP="00F91F09">
            <w:pPr>
              <w:pStyle w:val="noidungbang"/>
              <w:jc w:val="center"/>
              <w:rPr>
                <w:b/>
                <w:bCs/>
              </w:rPr>
            </w:pPr>
            <w:r w:rsidRPr="00311F72">
              <w:rPr>
                <w:b/>
                <w:bCs/>
              </w:rPr>
              <w:t>Kiểu dữ liệu</w:t>
            </w:r>
          </w:p>
        </w:tc>
        <w:tc>
          <w:tcPr>
            <w:tcW w:w="1566" w:type="dxa"/>
            <w:tcBorders>
              <w:top w:val="single" w:sz="4" w:space="0" w:color="auto"/>
              <w:left w:val="single" w:sz="4" w:space="0" w:color="auto"/>
              <w:bottom w:val="single" w:sz="4" w:space="0" w:color="auto"/>
              <w:right w:val="single" w:sz="4" w:space="0" w:color="auto"/>
            </w:tcBorders>
            <w:vAlign w:val="center"/>
            <w:hideMark/>
          </w:tcPr>
          <w:p w14:paraId="347C6495" w14:textId="77777777" w:rsidR="008547EE" w:rsidRPr="00311F72" w:rsidRDefault="008547EE" w:rsidP="00F91F09">
            <w:pPr>
              <w:pStyle w:val="noidungbang"/>
              <w:jc w:val="center"/>
              <w:rPr>
                <w:b/>
                <w:bCs/>
              </w:rPr>
            </w:pPr>
            <w:r w:rsidRPr="00311F72">
              <w:rPr>
                <w:b/>
                <w:bCs/>
              </w:rPr>
              <w:t>Miền giá trị</w:t>
            </w:r>
          </w:p>
        </w:tc>
        <w:tc>
          <w:tcPr>
            <w:tcW w:w="1411" w:type="dxa"/>
            <w:tcBorders>
              <w:top w:val="single" w:sz="4" w:space="0" w:color="auto"/>
              <w:left w:val="single" w:sz="4" w:space="0" w:color="auto"/>
              <w:bottom w:val="single" w:sz="4" w:space="0" w:color="auto"/>
              <w:right w:val="single" w:sz="4" w:space="0" w:color="auto"/>
            </w:tcBorders>
            <w:vAlign w:val="center"/>
            <w:hideMark/>
          </w:tcPr>
          <w:p w14:paraId="232B8185" w14:textId="77777777" w:rsidR="008547EE" w:rsidRPr="00311F72" w:rsidRDefault="008547EE" w:rsidP="00F91F09">
            <w:pPr>
              <w:pStyle w:val="noidungbang"/>
              <w:jc w:val="center"/>
              <w:rPr>
                <w:b/>
                <w:bCs/>
              </w:rPr>
            </w:pPr>
            <w:r w:rsidRPr="00311F72">
              <w:rPr>
                <w:b/>
                <w:bCs/>
              </w:rPr>
              <w:t>Chiều dài</w:t>
            </w:r>
          </w:p>
        </w:tc>
        <w:tc>
          <w:tcPr>
            <w:tcW w:w="1134" w:type="dxa"/>
            <w:tcBorders>
              <w:top w:val="single" w:sz="4" w:space="0" w:color="auto"/>
              <w:left w:val="single" w:sz="4" w:space="0" w:color="auto"/>
              <w:bottom w:val="single" w:sz="4" w:space="0" w:color="auto"/>
              <w:right w:val="single" w:sz="4" w:space="0" w:color="auto"/>
            </w:tcBorders>
            <w:vAlign w:val="center"/>
            <w:hideMark/>
          </w:tcPr>
          <w:p w14:paraId="5714998A" w14:textId="77777777" w:rsidR="008547EE" w:rsidRPr="00311F72" w:rsidRDefault="008547EE" w:rsidP="00F91F09">
            <w:pPr>
              <w:pStyle w:val="noidungbang"/>
              <w:jc w:val="center"/>
              <w:rPr>
                <w:b/>
                <w:bCs/>
              </w:rPr>
            </w:pPr>
            <w:r w:rsidRPr="00311F72">
              <w:rPr>
                <w:b/>
                <w:bCs/>
              </w:rPr>
              <w:t>Ghi chú</w:t>
            </w:r>
          </w:p>
        </w:tc>
      </w:tr>
      <w:tr w:rsidR="008547EE" w:rsidRPr="000858DD" w14:paraId="1F29F3AA" w14:textId="77777777" w:rsidTr="0017392C">
        <w:trPr>
          <w:trHeight w:val="573"/>
          <w:jc w:val="center"/>
        </w:trPr>
        <w:tc>
          <w:tcPr>
            <w:tcW w:w="708" w:type="dxa"/>
            <w:tcBorders>
              <w:top w:val="single" w:sz="4" w:space="0" w:color="auto"/>
              <w:left w:val="single" w:sz="4" w:space="0" w:color="auto"/>
              <w:bottom w:val="single" w:sz="4" w:space="0" w:color="auto"/>
              <w:right w:val="single" w:sz="4" w:space="0" w:color="auto"/>
            </w:tcBorders>
          </w:tcPr>
          <w:p w14:paraId="7024B9CE" w14:textId="78BED3F3" w:rsidR="008547EE" w:rsidRDefault="008547EE" w:rsidP="003417E1">
            <w:pPr>
              <w:pStyle w:val="noidungbang"/>
              <w:jc w:val="left"/>
            </w:pPr>
            <w:r>
              <w:t>1</w:t>
            </w:r>
          </w:p>
        </w:tc>
        <w:tc>
          <w:tcPr>
            <w:tcW w:w="2689" w:type="dxa"/>
            <w:tcBorders>
              <w:top w:val="single" w:sz="4" w:space="0" w:color="auto"/>
              <w:left w:val="single" w:sz="4" w:space="0" w:color="auto"/>
              <w:bottom w:val="single" w:sz="4" w:space="0" w:color="auto"/>
              <w:right w:val="single" w:sz="4" w:space="0" w:color="auto"/>
            </w:tcBorders>
            <w:hideMark/>
          </w:tcPr>
          <w:p w14:paraId="2F2EA43B" w14:textId="6222E7D5" w:rsidR="008547EE" w:rsidRPr="0017392C" w:rsidRDefault="008547EE" w:rsidP="003417E1">
            <w:pPr>
              <w:pStyle w:val="noidungbang"/>
              <w:jc w:val="left"/>
              <w:rPr>
                <w:b/>
                <w:bCs/>
                <w:u w:val="single"/>
                <w:lang w:val="vi-VN"/>
              </w:rPr>
            </w:pPr>
            <w:r w:rsidRPr="0017392C">
              <w:rPr>
                <w:b/>
                <w:bCs/>
                <w:u w:val="single"/>
              </w:rPr>
              <w:t>mabenhnhan</w:t>
            </w:r>
          </w:p>
        </w:tc>
        <w:tc>
          <w:tcPr>
            <w:tcW w:w="1843" w:type="dxa"/>
            <w:tcBorders>
              <w:top w:val="single" w:sz="4" w:space="0" w:color="auto"/>
              <w:left w:val="single" w:sz="4" w:space="0" w:color="auto"/>
              <w:bottom w:val="single" w:sz="4" w:space="0" w:color="auto"/>
              <w:right w:val="single" w:sz="4" w:space="0" w:color="auto"/>
            </w:tcBorders>
            <w:hideMark/>
          </w:tcPr>
          <w:p w14:paraId="2B5F25F4" w14:textId="77777777" w:rsidR="008547EE" w:rsidRPr="000858DD" w:rsidRDefault="008547EE" w:rsidP="003417E1">
            <w:pPr>
              <w:pStyle w:val="noidungbang"/>
              <w:jc w:val="left"/>
              <w:rPr>
                <w:lang w:val="vi-VN"/>
              </w:rPr>
            </w:pPr>
            <w:r w:rsidRPr="000858DD">
              <w:t xml:space="preserve">Mã </w:t>
            </w:r>
            <w:r>
              <w:t>bệnh</w:t>
            </w:r>
            <w:r>
              <w:rPr>
                <w:lang w:val="vi-VN"/>
              </w:rPr>
              <w:t xml:space="preserve"> nhân</w:t>
            </w:r>
          </w:p>
        </w:tc>
        <w:tc>
          <w:tcPr>
            <w:tcW w:w="1559" w:type="dxa"/>
            <w:tcBorders>
              <w:top w:val="single" w:sz="4" w:space="0" w:color="auto"/>
              <w:left w:val="single" w:sz="4" w:space="0" w:color="auto"/>
              <w:bottom w:val="single" w:sz="4" w:space="0" w:color="auto"/>
              <w:right w:val="single" w:sz="4" w:space="0" w:color="auto"/>
            </w:tcBorders>
            <w:hideMark/>
          </w:tcPr>
          <w:p w14:paraId="7C3FD628" w14:textId="77777777" w:rsidR="008547EE" w:rsidRPr="000858DD" w:rsidRDefault="008547EE" w:rsidP="003417E1">
            <w:pPr>
              <w:pStyle w:val="noidungbang"/>
              <w:jc w:val="left"/>
            </w:pPr>
            <w:r w:rsidRPr="000858DD">
              <w:t>BB</w:t>
            </w:r>
          </w:p>
        </w:tc>
        <w:tc>
          <w:tcPr>
            <w:tcW w:w="1701" w:type="dxa"/>
            <w:tcBorders>
              <w:top w:val="single" w:sz="4" w:space="0" w:color="auto"/>
              <w:left w:val="single" w:sz="4" w:space="0" w:color="auto"/>
              <w:bottom w:val="single" w:sz="4" w:space="0" w:color="auto"/>
              <w:right w:val="single" w:sz="4" w:space="0" w:color="auto"/>
            </w:tcBorders>
            <w:hideMark/>
          </w:tcPr>
          <w:p w14:paraId="3807B88A" w14:textId="77777777" w:rsidR="008547EE" w:rsidRPr="000858DD" w:rsidRDefault="008547EE" w:rsidP="003417E1">
            <w:pPr>
              <w:pStyle w:val="noidungbang"/>
              <w:jc w:val="left"/>
            </w:pPr>
            <w:r w:rsidRPr="000858DD">
              <w:t>Chuỗi</w:t>
            </w:r>
          </w:p>
        </w:tc>
        <w:tc>
          <w:tcPr>
            <w:tcW w:w="1566" w:type="dxa"/>
            <w:tcBorders>
              <w:top w:val="single" w:sz="4" w:space="0" w:color="auto"/>
              <w:left w:val="single" w:sz="4" w:space="0" w:color="auto"/>
              <w:bottom w:val="single" w:sz="4" w:space="0" w:color="auto"/>
              <w:right w:val="single" w:sz="4" w:space="0" w:color="auto"/>
            </w:tcBorders>
            <w:hideMark/>
          </w:tcPr>
          <w:p w14:paraId="1B3F514A" w14:textId="77777777" w:rsidR="008547EE" w:rsidRPr="000858DD" w:rsidRDefault="008547EE" w:rsidP="003417E1">
            <w:pPr>
              <w:pStyle w:val="noidungbang"/>
              <w:jc w:val="left"/>
            </w:pPr>
            <w:r w:rsidRPr="000858DD">
              <w:t>Khóa chính</w:t>
            </w:r>
          </w:p>
        </w:tc>
        <w:tc>
          <w:tcPr>
            <w:tcW w:w="1411" w:type="dxa"/>
            <w:tcBorders>
              <w:top w:val="single" w:sz="4" w:space="0" w:color="auto"/>
              <w:left w:val="single" w:sz="4" w:space="0" w:color="auto"/>
              <w:bottom w:val="single" w:sz="4" w:space="0" w:color="auto"/>
              <w:right w:val="single" w:sz="4" w:space="0" w:color="auto"/>
            </w:tcBorders>
          </w:tcPr>
          <w:p w14:paraId="0E4FA9D0" w14:textId="5345B661" w:rsidR="008547EE" w:rsidRPr="00107DF5" w:rsidRDefault="008547EE" w:rsidP="003417E1">
            <w:pPr>
              <w:pStyle w:val="noidungbang"/>
              <w:jc w:val="left"/>
              <w:rPr>
                <w:lang w:val="vi-VN"/>
              </w:rPr>
            </w:pPr>
            <w:r w:rsidRPr="000858DD">
              <w:t>10</w:t>
            </w:r>
          </w:p>
        </w:tc>
        <w:tc>
          <w:tcPr>
            <w:tcW w:w="1134" w:type="dxa"/>
            <w:tcBorders>
              <w:top w:val="single" w:sz="4" w:space="0" w:color="auto"/>
              <w:left w:val="single" w:sz="4" w:space="0" w:color="auto"/>
              <w:bottom w:val="single" w:sz="4" w:space="0" w:color="auto"/>
              <w:right w:val="single" w:sz="4" w:space="0" w:color="auto"/>
            </w:tcBorders>
          </w:tcPr>
          <w:p w14:paraId="21323BB9" w14:textId="77777777" w:rsidR="008547EE" w:rsidRPr="000858DD" w:rsidRDefault="008547EE" w:rsidP="003417E1">
            <w:pPr>
              <w:pStyle w:val="noidungbang"/>
              <w:jc w:val="left"/>
            </w:pPr>
          </w:p>
        </w:tc>
      </w:tr>
      <w:tr w:rsidR="008547EE" w:rsidRPr="000858DD" w14:paraId="3D831942" w14:textId="77777777" w:rsidTr="0022718F">
        <w:trPr>
          <w:jc w:val="center"/>
        </w:trPr>
        <w:tc>
          <w:tcPr>
            <w:tcW w:w="708" w:type="dxa"/>
            <w:tcBorders>
              <w:top w:val="single" w:sz="4" w:space="0" w:color="auto"/>
              <w:left w:val="single" w:sz="4" w:space="0" w:color="auto"/>
              <w:bottom w:val="single" w:sz="4" w:space="0" w:color="auto"/>
              <w:right w:val="single" w:sz="4" w:space="0" w:color="auto"/>
            </w:tcBorders>
          </w:tcPr>
          <w:p w14:paraId="2DB93300" w14:textId="45AA5EB8" w:rsidR="008547EE" w:rsidRDefault="008547EE" w:rsidP="003417E1">
            <w:pPr>
              <w:pStyle w:val="noidungbang"/>
              <w:jc w:val="left"/>
            </w:pPr>
            <w:r>
              <w:t>2</w:t>
            </w:r>
          </w:p>
        </w:tc>
        <w:tc>
          <w:tcPr>
            <w:tcW w:w="2689" w:type="dxa"/>
            <w:tcBorders>
              <w:top w:val="single" w:sz="4" w:space="0" w:color="auto"/>
              <w:left w:val="single" w:sz="4" w:space="0" w:color="auto"/>
              <w:bottom w:val="single" w:sz="4" w:space="0" w:color="auto"/>
              <w:right w:val="single" w:sz="4" w:space="0" w:color="auto"/>
            </w:tcBorders>
            <w:hideMark/>
          </w:tcPr>
          <w:p w14:paraId="277570DD" w14:textId="4BF91576" w:rsidR="008547EE" w:rsidRDefault="008547EE" w:rsidP="003417E1">
            <w:pPr>
              <w:pStyle w:val="noidungbang"/>
              <w:jc w:val="left"/>
              <w:rPr>
                <w:lang w:val="vi-VN"/>
              </w:rPr>
            </w:pPr>
            <w:r>
              <w:t>tenbenhnhan</w:t>
            </w:r>
          </w:p>
          <w:p w14:paraId="5F779949" w14:textId="77777777" w:rsidR="008547EE" w:rsidRPr="000858DD" w:rsidRDefault="008547EE" w:rsidP="003417E1">
            <w:pPr>
              <w:pStyle w:val="noidungbang"/>
              <w:jc w:val="left"/>
              <w:rPr>
                <w:lang w:val="vi-VN"/>
              </w:rPr>
            </w:pPr>
          </w:p>
        </w:tc>
        <w:tc>
          <w:tcPr>
            <w:tcW w:w="1843" w:type="dxa"/>
            <w:tcBorders>
              <w:top w:val="single" w:sz="4" w:space="0" w:color="auto"/>
              <w:left w:val="single" w:sz="4" w:space="0" w:color="auto"/>
              <w:bottom w:val="single" w:sz="4" w:space="0" w:color="auto"/>
              <w:right w:val="single" w:sz="4" w:space="0" w:color="auto"/>
            </w:tcBorders>
            <w:hideMark/>
          </w:tcPr>
          <w:p w14:paraId="0A407EE8" w14:textId="77777777" w:rsidR="008547EE" w:rsidRPr="000858DD" w:rsidRDefault="008547EE" w:rsidP="003417E1">
            <w:pPr>
              <w:pStyle w:val="noidungbang"/>
              <w:jc w:val="left"/>
              <w:rPr>
                <w:lang w:val="vi-VN"/>
              </w:rPr>
            </w:pPr>
            <w:r w:rsidRPr="000858DD">
              <w:t xml:space="preserve">Tên </w:t>
            </w:r>
            <w:r>
              <w:t>bệnh</w:t>
            </w:r>
            <w:r>
              <w:rPr>
                <w:lang w:val="vi-VN"/>
              </w:rPr>
              <w:t xml:space="preserve"> nhân</w:t>
            </w:r>
          </w:p>
        </w:tc>
        <w:tc>
          <w:tcPr>
            <w:tcW w:w="1559" w:type="dxa"/>
            <w:tcBorders>
              <w:top w:val="single" w:sz="4" w:space="0" w:color="auto"/>
              <w:left w:val="single" w:sz="4" w:space="0" w:color="auto"/>
              <w:bottom w:val="single" w:sz="4" w:space="0" w:color="auto"/>
              <w:right w:val="single" w:sz="4" w:space="0" w:color="auto"/>
            </w:tcBorders>
            <w:hideMark/>
          </w:tcPr>
          <w:p w14:paraId="675147A5" w14:textId="77777777" w:rsidR="008547EE" w:rsidRPr="000858DD" w:rsidRDefault="008547EE" w:rsidP="003417E1">
            <w:pPr>
              <w:pStyle w:val="noidungbang"/>
              <w:jc w:val="left"/>
            </w:pPr>
            <w:r w:rsidRPr="000858DD">
              <w:t>BB</w:t>
            </w:r>
          </w:p>
        </w:tc>
        <w:tc>
          <w:tcPr>
            <w:tcW w:w="1701" w:type="dxa"/>
            <w:tcBorders>
              <w:top w:val="single" w:sz="4" w:space="0" w:color="auto"/>
              <w:left w:val="single" w:sz="4" w:space="0" w:color="auto"/>
              <w:bottom w:val="single" w:sz="4" w:space="0" w:color="auto"/>
              <w:right w:val="single" w:sz="4" w:space="0" w:color="auto"/>
            </w:tcBorders>
            <w:hideMark/>
          </w:tcPr>
          <w:p w14:paraId="34367C14" w14:textId="77777777" w:rsidR="008547EE" w:rsidRPr="000858DD" w:rsidRDefault="008547EE" w:rsidP="003417E1">
            <w:pPr>
              <w:pStyle w:val="noidungbang"/>
              <w:jc w:val="left"/>
            </w:pPr>
            <w:r w:rsidRPr="000858DD">
              <w:t>Chuỗi</w:t>
            </w:r>
          </w:p>
        </w:tc>
        <w:tc>
          <w:tcPr>
            <w:tcW w:w="1566" w:type="dxa"/>
            <w:tcBorders>
              <w:top w:val="single" w:sz="4" w:space="0" w:color="auto"/>
              <w:left w:val="single" w:sz="4" w:space="0" w:color="auto"/>
              <w:bottom w:val="single" w:sz="4" w:space="0" w:color="auto"/>
              <w:right w:val="single" w:sz="4" w:space="0" w:color="auto"/>
            </w:tcBorders>
          </w:tcPr>
          <w:p w14:paraId="2942DDC3" w14:textId="77777777" w:rsidR="008547EE" w:rsidRPr="000858DD" w:rsidRDefault="008547EE" w:rsidP="003417E1">
            <w:pPr>
              <w:pStyle w:val="noidungbang"/>
              <w:jc w:val="left"/>
            </w:pPr>
          </w:p>
        </w:tc>
        <w:tc>
          <w:tcPr>
            <w:tcW w:w="1411" w:type="dxa"/>
            <w:tcBorders>
              <w:top w:val="single" w:sz="4" w:space="0" w:color="auto"/>
              <w:left w:val="single" w:sz="4" w:space="0" w:color="auto"/>
              <w:bottom w:val="single" w:sz="4" w:space="0" w:color="auto"/>
              <w:right w:val="single" w:sz="4" w:space="0" w:color="auto"/>
            </w:tcBorders>
            <w:hideMark/>
          </w:tcPr>
          <w:p w14:paraId="05425B29" w14:textId="77777777" w:rsidR="008547EE" w:rsidRPr="000858DD" w:rsidRDefault="008547EE" w:rsidP="003417E1">
            <w:pPr>
              <w:pStyle w:val="noidungbang"/>
              <w:jc w:val="left"/>
            </w:pPr>
            <w:r w:rsidRPr="000858DD">
              <w:t>50</w:t>
            </w:r>
          </w:p>
        </w:tc>
        <w:tc>
          <w:tcPr>
            <w:tcW w:w="1134" w:type="dxa"/>
            <w:tcBorders>
              <w:top w:val="single" w:sz="4" w:space="0" w:color="auto"/>
              <w:left w:val="single" w:sz="4" w:space="0" w:color="auto"/>
              <w:bottom w:val="single" w:sz="4" w:space="0" w:color="auto"/>
              <w:right w:val="single" w:sz="4" w:space="0" w:color="auto"/>
            </w:tcBorders>
          </w:tcPr>
          <w:p w14:paraId="5DAFD4C9" w14:textId="77777777" w:rsidR="008547EE" w:rsidRPr="000858DD" w:rsidRDefault="008547EE" w:rsidP="003417E1">
            <w:pPr>
              <w:pStyle w:val="noidungbang"/>
              <w:jc w:val="left"/>
            </w:pPr>
          </w:p>
        </w:tc>
      </w:tr>
      <w:tr w:rsidR="008547EE" w:rsidRPr="000858DD" w14:paraId="47624091" w14:textId="77777777" w:rsidTr="0022718F">
        <w:trPr>
          <w:jc w:val="center"/>
        </w:trPr>
        <w:tc>
          <w:tcPr>
            <w:tcW w:w="708" w:type="dxa"/>
            <w:tcBorders>
              <w:top w:val="single" w:sz="4" w:space="0" w:color="auto"/>
              <w:left w:val="single" w:sz="4" w:space="0" w:color="auto"/>
              <w:bottom w:val="single" w:sz="4" w:space="0" w:color="auto"/>
              <w:right w:val="single" w:sz="4" w:space="0" w:color="auto"/>
            </w:tcBorders>
          </w:tcPr>
          <w:p w14:paraId="0127376F" w14:textId="74159AEE" w:rsidR="008547EE" w:rsidRPr="008547EE" w:rsidRDefault="008547EE" w:rsidP="003417E1">
            <w:pPr>
              <w:pStyle w:val="noidungbang"/>
              <w:jc w:val="left"/>
              <w:rPr>
                <w:lang w:val="vi-VN"/>
              </w:rPr>
            </w:pPr>
            <w:r>
              <w:t>3</w:t>
            </w:r>
          </w:p>
        </w:tc>
        <w:tc>
          <w:tcPr>
            <w:tcW w:w="2689" w:type="dxa"/>
            <w:tcBorders>
              <w:top w:val="single" w:sz="4" w:space="0" w:color="auto"/>
              <w:left w:val="single" w:sz="4" w:space="0" w:color="auto"/>
              <w:bottom w:val="single" w:sz="4" w:space="0" w:color="auto"/>
              <w:right w:val="single" w:sz="4" w:space="0" w:color="auto"/>
            </w:tcBorders>
          </w:tcPr>
          <w:p w14:paraId="696CC494" w14:textId="34E64664" w:rsidR="008547EE" w:rsidRDefault="008547EE" w:rsidP="003417E1">
            <w:pPr>
              <w:pStyle w:val="noidungbang"/>
              <w:jc w:val="left"/>
            </w:pPr>
            <w:r>
              <w:t>gioitinh</w:t>
            </w:r>
          </w:p>
        </w:tc>
        <w:tc>
          <w:tcPr>
            <w:tcW w:w="1843" w:type="dxa"/>
            <w:tcBorders>
              <w:top w:val="single" w:sz="4" w:space="0" w:color="auto"/>
              <w:left w:val="single" w:sz="4" w:space="0" w:color="auto"/>
              <w:bottom w:val="single" w:sz="4" w:space="0" w:color="auto"/>
              <w:right w:val="single" w:sz="4" w:space="0" w:color="auto"/>
            </w:tcBorders>
          </w:tcPr>
          <w:p w14:paraId="0CBE462C" w14:textId="77777777" w:rsidR="008547EE" w:rsidRPr="000858DD" w:rsidRDefault="008547EE" w:rsidP="003417E1">
            <w:pPr>
              <w:pStyle w:val="noidungbang"/>
              <w:jc w:val="left"/>
              <w:rPr>
                <w:lang w:val="vi-VN"/>
              </w:rPr>
            </w:pPr>
            <w:r>
              <w:t>Giới</w:t>
            </w:r>
            <w:r>
              <w:rPr>
                <w:lang w:val="vi-VN"/>
              </w:rPr>
              <w:t xml:space="preserve"> tính</w:t>
            </w:r>
          </w:p>
        </w:tc>
        <w:tc>
          <w:tcPr>
            <w:tcW w:w="1559" w:type="dxa"/>
            <w:tcBorders>
              <w:top w:val="single" w:sz="4" w:space="0" w:color="auto"/>
              <w:left w:val="single" w:sz="4" w:space="0" w:color="auto"/>
              <w:bottom w:val="single" w:sz="4" w:space="0" w:color="auto"/>
              <w:right w:val="single" w:sz="4" w:space="0" w:color="auto"/>
            </w:tcBorders>
          </w:tcPr>
          <w:p w14:paraId="7A96C8BE" w14:textId="77777777" w:rsidR="008547EE" w:rsidRPr="000858DD" w:rsidRDefault="008547EE" w:rsidP="003417E1">
            <w:pPr>
              <w:pStyle w:val="noidungbang"/>
              <w:jc w:val="left"/>
            </w:pPr>
          </w:p>
        </w:tc>
        <w:tc>
          <w:tcPr>
            <w:tcW w:w="1701" w:type="dxa"/>
            <w:tcBorders>
              <w:top w:val="single" w:sz="4" w:space="0" w:color="auto"/>
              <w:left w:val="single" w:sz="4" w:space="0" w:color="auto"/>
              <w:bottom w:val="single" w:sz="4" w:space="0" w:color="auto"/>
              <w:right w:val="single" w:sz="4" w:space="0" w:color="auto"/>
            </w:tcBorders>
          </w:tcPr>
          <w:p w14:paraId="05A01B29" w14:textId="77777777" w:rsidR="008547EE" w:rsidRPr="000858DD" w:rsidRDefault="008547EE" w:rsidP="003417E1">
            <w:pPr>
              <w:pStyle w:val="noidungbang"/>
              <w:jc w:val="left"/>
            </w:pPr>
            <w:r>
              <w:t>Chuỗi</w:t>
            </w:r>
          </w:p>
        </w:tc>
        <w:tc>
          <w:tcPr>
            <w:tcW w:w="1566" w:type="dxa"/>
            <w:tcBorders>
              <w:top w:val="single" w:sz="4" w:space="0" w:color="auto"/>
              <w:left w:val="single" w:sz="4" w:space="0" w:color="auto"/>
              <w:bottom w:val="single" w:sz="4" w:space="0" w:color="auto"/>
              <w:right w:val="single" w:sz="4" w:space="0" w:color="auto"/>
            </w:tcBorders>
          </w:tcPr>
          <w:p w14:paraId="6A3EAA5D" w14:textId="77777777" w:rsidR="008547EE" w:rsidRPr="000858DD" w:rsidRDefault="008547EE" w:rsidP="003417E1">
            <w:pPr>
              <w:pStyle w:val="noidungbang"/>
              <w:jc w:val="left"/>
            </w:pPr>
          </w:p>
        </w:tc>
        <w:tc>
          <w:tcPr>
            <w:tcW w:w="1411" w:type="dxa"/>
            <w:tcBorders>
              <w:top w:val="single" w:sz="4" w:space="0" w:color="auto"/>
              <w:left w:val="single" w:sz="4" w:space="0" w:color="auto"/>
              <w:bottom w:val="single" w:sz="4" w:space="0" w:color="auto"/>
              <w:right w:val="single" w:sz="4" w:space="0" w:color="auto"/>
            </w:tcBorders>
          </w:tcPr>
          <w:p w14:paraId="011AB404" w14:textId="77777777" w:rsidR="008547EE" w:rsidRPr="000858DD" w:rsidRDefault="008547EE" w:rsidP="003417E1">
            <w:pPr>
              <w:pStyle w:val="noidungbang"/>
              <w:jc w:val="left"/>
            </w:pPr>
            <w:r>
              <w:t>5</w:t>
            </w:r>
          </w:p>
        </w:tc>
        <w:tc>
          <w:tcPr>
            <w:tcW w:w="1134" w:type="dxa"/>
            <w:tcBorders>
              <w:top w:val="single" w:sz="4" w:space="0" w:color="auto"/>
              <w:left w:val="single" w:sz="4" w:space="0" w:color="auto"/>
              <w:bottom w:val="single" w:sz="4" w:space="0" w:color="auto"/>
              <w:right w:val="single" w:sz="4" w:space="0" w:color="auto"/>
            </w:tcBorders>
          </w:tcPr>
          <w:p w14:paraId="7878A516" w14:textId="77777777" w:rsidR="008547EE" w:rsidRPr="000858DD" w:rsidRDefault="008547EE" w:rsidP="003417E1">
            <w:pPr>
              <w:pStyle w:val="noidungbang"/>
              <w:jc w:val="left"/>
              <w:rPr>
                <w:lang w:val="vi-VN"/>
              </w:rPr>
            </w:pPr>
          </w:p>
        </w:tc>
      </w:tr>
      <w:tr w:rsidR="008547EE" w:rsidRPr="000858DD" w14:paraId="013AB34E" w14:textId="77777777" w:rsidTr="0022718F">
        <w:trPr>
          <w:jc w:val="center"/>
        </w:trPr>
        <w:tc>
          <w:tcPr>
            <w:tcW w:w="708" w:type="dxa"/>
            <w:tcBorders>
              <w:top w:val="single" w:sz="4" w:space="0" w:color="auto"/>
              <w:left w:val="single" w:sz="4" w:space="0" w:color="auto"/>
              <w:bottom w:val="single" w:sz="4" w:space="0" w:color="auto"/>
              <w:right w:val="single" w:sz="4" w:space="0" w:color="auto"/>
            </w:tcBorders>
          </w:tcPr>
          <w:p w14:paraId="334F803A" w14:textId="39BD1BE3" w:rsidR="008547EE" w:rsidRDefault="008547EE" w:rsidP="003417E1">
            <w:pPr>
              <w:pStyle w:val="noidungbang"/>
              <w:jc w:val="left"/>
            </w:pPr>
            <w:r>
              <w:t>4</w:t>
            </w:r>
          </w:p>
        </w:tc>
        <w:tc>
          <w:tcPr>
            <w:tcW w:w="2689" w:type="dxa"/>
            <w:tcBorders>
              <w:top w:val="single" w:sz="4" w:space="0" w:color="auto"/>
              <w:left w:val="single" w:sz="4" w:space="0" w:color="auto"/>
              <w:bottom w:val="single" w:sz="4" w:space="0" w:color="auto"/>
              <w:right w:val="single" w:sz="4" w:space="0" w:color="auto"/>
            </w:tcBorders>
          </w:tcPr>
          <w:p w14:paraId="1F53DE8F" w14:textId="58864D47" w:rsidR="008547EE" w:rsidRDefault="008547EE" w:rsidP="003417E1">
            <w:pPr>
              <w:pStyle w:val="noidungbang"/>
              <w:jc w:val="left"/>
            </w:pPr>
            <w:r>
              <w:t>sdt</w:t>
            </w:r>
          </w:p>
        </w:tc>
        <w:tc>
          <w:tcPr>
            <w:tcW w:w="1843" w:type="dxa"/>
            <w:tcBorders>
              <w:top w:val="single" w:sz="4" w:space="0" w:color="auto"/>
              <w:left w:val="single" w:sz="4" w:space="0" w:color="auto"/>
              <w:bottom w:val="single" w:sz="4" w:space="0" w:color="auto"/>
              <w:right w:val="single" w:sz="4" w:space="0" w:color="auto"/>
            </w:tcBorders>
          </w:tcPr>
          <w:p w14:paraId="6F8DCC4B" w14:textId="77777777" w:rsidR="008547EE" w:rsidRPr="000858DD" w:rsidRDefault="008547EE" w:rsidP="003417E1">
            <w:pPr>
              <w:pStyle w:val="noidungbang"/>
              <w:jc w:val="left"/>
              <w:rPr>
                <w:lang w:val="vi-VN"/>
              </w:rPr>
            </w:pPr>
            <w:r>
              <w:t>Số</w:t>
            </w:r>
            <w:r>
              <w:rPr>
                <w:lang w:val="vi-VN"/>
              </w:rPr>
              <w:t xml:space="preserve"> điện thoại</w:t>
            </w:r>
          </w:p>
        </w:tc>
        <w:tc>
          <w:tcPr>
            <w:tcW w:w="1559" w:type="dxa"/>
            <w:tcBorders>
              <w:top w:val="single" w:sz="4" w:space="0" w:color="auto"/>
              <w:left w:val="single" w:sz="4" w:space="0" w:color="auto"/>
              <w:bottom w:val="single" w:sz="4" w:space="0" w:color="auto"/>
              <w:right w:val="single" w:sz="4" w:space="0" w:color="auto"/>
            </w:tcBorders>
          </w:tcPr>
          <w:p w14:paraId="2DE349DD" w14:textId="66D31819" w:rsidR="008547EE" w:rsidRPr="00343FA3" w:rsidRDefault="008547EE" w:rsidP="003417E1">
            <w:pPr>
              <w:pStyle w:val="noidungbang"/>
              <w:jc w:val="left"/>
              <w:rPr>
                <w:lang w:val="vi-VN"/>
              </w:rPr>
            </w:pPr>
          </w:p>
        </w:tc>
        <w:tc>
          <w:tcPr>
            <w:tcW w:w="1701" w:type="dxa"/>
            <w:tcBorders>
              <w:top w:val="single" w:sz="4" w:space="0" w:color="auto"/>
              <w:left w:val="single" w:sz="4" w:space="0" w:color="auto"/>
              <w:bottom w:val="single" w:sz="4" w:space="0" w:color="auto"/>
              <w:right w:val="single" w:sz="4" w:space="0" w:color="auto"/>
            </w:tcBorders>
          </w:tcPr>
          <w:p w14:paraId="03957D6E" w14:textId="77777777" w:rsidR="008547EE" w:rsidRDefault="008547EE" w:rsidP="003417E1">
            <w:pPr>
              <w:pStyle w:val="noidungbang"/>
              <w:jc w:val="left"/>
            </w:pPr>
            <w:r>
              <w:t>Chuỗi</w:t>
            </w:r>
          </w:p>
        </w:tc>
        <w:tc>
          <w:tcPr>
            <w:tcW w:w="1566" w:type="dxa"/>
            <w:tcBorders>
              <w:top w:val="single" w:sz="4" w:space="0" w:color="auto"/>
              <w:left w:val="single" w:sz="4" w:space="0" w:color="auto"/>
              <w:bottom w:val="single" w:sz="4" w:space="0" w:color="auto"/>
              <w:right w:val="single" w:sz="4" w:space="0" w:color="auto"/>
            </w:tcBorders>
          </w:tcPr>
          <w:p w14:paraId="18F985C8" w14:textId="77777777" w:rsidR="008547EE" w:rsidRPr="000858DD" w:rsidRDefault="008547EE" w:rsidP="003417E1">
            <w:pPr>
              <w:pStyle w:val="noidungbang"/>
              <w:jc w:val="left"/>
            </w:pPr>
          </w:p>
        </w:tc>
        <w:tc>
          <w:tcPr>
            <w:tcW w:w="1411" w:type="dxa"/>
            <w:tcBorders>
              <w:top w:val="single" w:sz="4" w:space="0" w:color="auto"/>
              <w:left w:val="single" w:sz="4" w:space="0" w:color="auto"/>
              <w:bottom w:val="single" w:sz="4" w:space="0" w:color="auto"/>
              <w:right w:val="single" w:sz="4" w:space="0" w:color="auto"/>
            </w:tcBorders>
          </w:tcPr>
          <w:p w14:paraId="378E1290" w14:textId="77777777" w:rsidR="008547EE" w:rsidRDefault="008547EE" w:rsidP="003417E1">
            <w:pPr>
              <w:pStyle w:val="noidungbang"/>
              <w:jc w:val="left"/>
            </w:pPr>
            <w:r>
              <w:t>10</w:t>
            </w:r>
          </w:p>
        </w:tc>
        <w:tc>
          <w:tcPr>
            <w:tcW w:w="1134" w:type="dxa"/>
            <w:tcBorders>
              <w:top w:val="single" w:sz="4" w:space="0" w:color="auto"/>
              <w:left w:val="single" w:sz="4" w:space="0" w:color="auto"/>
              <w:bottom w:val="single" w:sz="4" w:space="0" w:color="auto"/>
              <w:right w:val="single" w:sz="4" w:space="0" w:color="auto"/>
            </w:tcBorders>
          </w:tcPr>
          <w:p w14:paraId="606AEE09" w14:textId="77777777" w:rsidR="008547EE" w:rsidRPr="000858DD" w:rsidRDefault="008547EE" w:rsidP="003417E1">
            <w:pPr>
              <w:pStyle w:val="noidungbang"/>
              <w:jc w:val="left"/>
              <w:rPr>
                <w:lang w:val="vi-VN"/>
              </w:rPr>
            </w:pPr>
          </w:p>
        </w:tc>
      </w:tr>
      <w:tr w:rsidR="008547EE" w:rsidRPr="000858DD" w14:paraId="17D2DEB0" w14:textId="77777777" w:rsidTr="0022718F">
        <w:trPr>
          <w:jc w:val="center"/>
        </w:trPr>
        <w:tc>
          <w:tcPr>
            <w:tcW w:w="708" w:type="dxa"/>
            <w:tcBorders>
              <w:top w:val="single" w:sz="4" w:space="0" w:color="auto"/>
              <w:left w:val="single" w:sz="4" w:space="0" w:color="auto"/>
              <w:bottom w:val="single" w:sz="4" w:space="0" w:color="auto"/>
              <w:right w:val="single" w:sz="4" w:space="0" w:color="auto"/>
            </w:tcBorders>
          </w:tcPr>
          <w:p w14:paraId="1B990A4A" w14:textId="5444AA9B" w:rsidR="008547EE" w:rsidRDefault="008547EE" w:rsidP="003417E1">
            <w:pPr>
              <w:pStyle w:val="noidungbang"/>
              <w:jc w:val="left"/>
            </w:pPr>
            <w:r>
              <w:t>5</w:t>
            </w:r>
          </w:p>
        </w:tc>
        <w:tc>
          <w:tcPr>
            <w:tcW w:w="2689" w:type="dxa"/>
            <w:tcBorders>
              <w:top w:val="single" w:sz="4" w:space="0" w:color="auto"/>
              <w:left w:val="single" w:sz="4" w:space="0" w:color="auto"/>
              <w:bottom w:val="single" w:sz="4" w:space="0" w:color="auto"/>
              <w:right w:val="single" w:sz="4" w:space="0" w:color="auto"/>
            </w:tcBorders>
          </w:tcPr>
          <w:p w14:paraId="43FD5741" w14:textId="0BF6F170" w:rsidR="008547EE" w:rsidRDefault="008547EE" w:rsidP="003417E1">
            <w:pPr>
              <w:pStyle w:val="noidungbang"/>
              <w:jc w:val="left"/>
            </w:pPr>
            <w:r>
              <w:t>email</w:t>
            </w:r>
          </w:p>
        </w:tc>
        <w:tc>
          <w:tcPr>
            <w:tcW w:w="1843" w:type="dxa"/>
            <w:tcBorders>
              <w:top w:val="single" w:sz="4" w:space="0" w:color="auto"/>
              <w:left w:val="single" w:sz="4" w:space="0" w:color="auto"/>
              <w:bottom w:val="single" w:sz="4" w:space="0" w:color="auto"/>
              <w:right w:val="single" w:sz="4" w:space="0" w:color="auto"/>
            </w:tcBorders>
          </w:tcPr>
          <w:p w14:paraId="690940FD" w14:textId="77777777" w:rsidR="008547EE" w:rsidRDefault="008547EE" w:rsidP="003417E1">
            <w:pPr>
              <w:pStyle w:val="noidungbang"/>
              <w:jc w:val="left"/>
            </w:pPr>
            <w:r>
              <w:t>email</w:t>
            </w:r>
          </w:p>
        </w:tc>
        <w:tc>
          <w:tcPr>
            <w:tcW w:w="1559" w:type="dxa"/>
            <w:tcBorders>
              <w:top w:val="single" w:sz="4" w:space="0" w:color="auto"/>
              <w:left w:val="single" w:sz="4" w:space="0" w:color="auto"/>
              <w:bottom w:val="single" w:sz="4" w:space="0" w:color="auto"/>
              <w:right w:val="single" w:sz="4" w:space="0" w:color="auto"/>
            </w:tcBorders>
          </w:tcPr>
          <w:p w14:paraId="230F1030" w14:textId="65680672" w:rsidR="008547EE" w:rsidRPr="00343FA3" w:rsidRDefault="008547EE" w:rsidP="003417E1">
            <w:pPr>
              <w:pStyle w:val="noidungbang"/>
              <w:jc w:val="left"/>
              <w:rPr>
                <w:lang w:val="vi-VN"/>
              </w:rPr>
            </w:pPr>
          </w:p>
        </w:tc>
        <w:tc>
          <w:tcPr>
            <w:tcW w:w="1701" w:type="dxa"/>
            <w:tcBorders>
              <w:top w:val="single" w:sz="4" w:space="0" w:color="auto"/>
              <w:left w:val="single" w:sz="4" w:space="0" w:color="auto"/>
              <w:bottom w:val="single" w:sz="4" w:space="0" w:color="auto"/>
              <w:right w:val="single" w:sz="4" w:space="0" w:color="auto"/>
            </w:tcBorders>
          </w:tcPr>
          <w:p w14:paraId="13ECD8F5" w14:textId="77777777" w:rsidR="008547EE" w:rsidRDefault="008547EE" w:rsidP="003417E1">
            <w:pPr>
              <w:pStyle w:val="noidungbang"/>
              <w:jc w:val="left"/>
            </w:pPr>
            <w:r>
              <w:t>Chuỗi</w:t>
            </w:r>
          </w:p>
        </w:tc>
        <w:tc>
          <w:tcPr>
            <w:tcW w:w="1566" w:type="dxa"/>
            <w:tcBorders>
              <w:top w:val="single" w:sz="4" w:space="0" w:color="auto"/>
              <w:left w:val="single" w:sz="4" w:space="0" w:color="auto"/>
              <w:bottom w:val="single" w:sz="4" w:space="0" w:color="auto"/>
              <w:right w:val="single" w:sz="4" w:space="0" w:color="auto"/>
            </w:tcBorders>
          </w:tcPr>
          <w:p w14:paraId="004BE87A" w14:textId="77777777" w:rsidR="008547EE" w:rsidRPr="000858DD" w:rsidRDefault="008547EE" w:rsidP="003417E1">
            <w:pPr>
              <w:pStyle w:val="noidungbang"/>
              <w:jc w:val="left"/>
            </w:pPr>
          </w:p>
        </w:tc>
        <w:tc>
          <w:tcPr>
            <w:tcW w:w="1411" w:type="dxa"/>
            <w:tcBorders>
              <w:top w:val="single" w:sz="4" w:space="0" w:color="auto"/>
              <w:left w:val="single" w:sz="4" w:space="0" w:color="auto"/>
              <w:bottom w:val="single" w:sz="4" w:space="0" w:color="auto"/>
              <w:right w:val="single" w:sz="4" w:space="0" w:color="auto"/>
            </w:tcBorders>
          </w:tcPr>
          <w:p w14:paraId="7B225002" w14:textId="77777777" w:rsidR="008547EE" w:rsidRDefault="008547EE" w:rsidP="003417E1">
            <w:pPr>
              <w:pStyle w:val="noidungbang"/>
              <w:jc w:val="left"/>
            </w:pPr>
            <w:r>
              <w:t>50</w:t>
            </w:r>
          </w:p>
        </w:tc>
        <w:tc>
          <w:tcPr>
            <w:tcW w:w="1134" w:type="dxa"/>
            <w:tcBorders>
              <w:top w:val="single" w:sz="4" w:space="0" w:color="auto"/>
              <w:left w:val="single" w:sz="4" w:space="0" w:color="auto"/>
              <w:bottom w:val="single" w:sz="4" w:space="0" w:color="auto"/>
              <w:right w:val="single" w:sz="4" w:space="0" w:color="auto"/>
            </w:tcBorders>
          </w:tcPr>
          <w:p w14:paraId="6E6445B3" w14:textId="77777777" w:rsidR="008547EE" w:rsidRPr="000858DD" w:rsidRDefault="008547EE" w:rsidP="003417E1">
            <w:pPr>
              <w:pStyle w:val="noidungbang"/>
              <w:jc w:val="left"/>
              <w:rPr>
                <w:lang w:val="vi-VN"/>
              </w:rPr>
            </w:pPr>
          </w:p>
        </w:tc>
      </w:tr>
      <w:tr w:rsidR="008547EE" w:rsidRPr="000858DD" w14:paraId="17F6556B" w14:textId="77777777" w:rsidTr="0022718F">
        <w:trPr>
          <w:jc w:val="center"/>
        </w:trPr>
        <w:tc>
          <w:tcPr>
            <w:tcW w:w="708" w:type="dxa"/>
            <w:tcBorders>
              <w:top w:val="single" w:sz="4" w:space="0" w:color="auto"/>
              <w:left w:val="single" w:sz="4" w:space="0" w:color="auto"/>
              <w:bottom w:val="single" w:sz="4" w:space="0" w:color="auto"/>
              <w:right w:val="single" w:sz="4" w:space="0" w:color="auto"/>
            </w:tcBorders>
          </w:tcPr>
          <w:p w14:paraId="1B36F537" w14:textId="5EBE2516" w:rsidR="008547EE" w:rsidRDefault="008547EE" w:rsidP="003417E1">
            <w:pPr>
              <w:pStyle w:val="noidungbang"/>
              <w:jc w:val="left"/>
            </w:pPr>
            <w:r>
              <w:t>6</w:t>
            </w:r>
          </w:p>
        </w:tc>
        <w:tc>
          <w:tcPr>
            <w:tcW w:w="2689" w:type="dxa"/>
            <w:tcBorders>
              <w:top w:val="single" w:sz="4" w:space="0" w:color="auto"/>
              <w:left w:val="single" w:sz="4" w:space="0" w:color="auto"/>
              <w:bottom w:val="single" w:sz="4" w:space="0" w:color="auto"/>
              <w:right w:val="single" w:sz="4" w:space="0" w:color="auto"/>
            </w:tcBorders>
          </w:tcPr>
          <w:p w14:paraId="0FB5C6C1" w14:textId="592C7FFD" w:rsidR="008547EE" w:rsidRDefault="008547EE" w:rsidP="003417E1">
            <w:pPr>
              <w:pStyle w:val="noidungbang"/>
              <w:jc w:val="left"/>
            </w:pPr>
            <w:r>
              <w:t>ngaysinh</w:t>
            </w:r>
          </w:p>
        </w:tc>
        <w:tc>
          <w:tcPr>
            <w:tcW w:w="1843" w:type="dxa"/>
            <w:tcBorders>
              <w:top w:val="single" w:sz="4" w:space="0" w:color="auto"/>
              <w:left w:val="single" w:sz="4" w:space="0" w:color="auto"/>
              <w:bottom w:val="single" w:sz="4" w:space="0" w:color="auto"/>
              <w:right w:val="single" w:sz="4" w:space="0" w:color="auto"/>
            </w:tcBorders>
          </w:tcPr>
          <w:p w14:paraId="4B969229" w14:textId="77777777" w:rsidR="008547EE" w:rsidRPr="000858DD" w:rsidRDefault="008547EE" w:rsidP="003417E1">
            <w:pPr>
              <w:pStyle w:val="noidungbang"/>
              <w:jc w:val="left"/>
              <w:rPr>
                <w:lang w:val="vi-VN"/>
              </w:rPr>
            </w:pPr>
            <w:r>
              <w:t>Ngày</w:t>
            </w:r>
            <w:r>
              <w:rPr>
                <w:lang w:val="vi-VN"/>
              </w:rPr>
              <w:t xml:space="preserve"> sinh</w:t>
            </w:r>
          </w:p>
        </w:tc>
        <w:tc>
          <w:tcPr>
            <w:tcW w:w="1559" w:type="dxa"/>
            <w:tcBorders>
              <w:top w:val="single" w:sz="4" w:space="0" w:color="auto"/>
              <w:left w:val="single" w:sz="4" w:space="0" w:color="auto"/>
              <w:bottom w:val="single" w:sz="4" w:space="0" w:color="auto"/>
              <w:right w:val="single" w:sz="4" w:space="0" w:color="auto"/>
            </w:tcBorders>
          </w:tcPr>
          <w:p w14:paraId="6A7203A3" w14:textId="4D03A758" w:rsidR="008547EE" w:rsidRPr="00343FA3" w:rsidRDefault="008547EE" w:rsidP="003417E1">
            <w:pPr>
              <w:pStyle w:val="noidungbang"/>
              <w:jc w:val="left"/>
              <w:rPr>
                <w:lang w:val="vi-VN"/>
              </w:rPr>
            </w:pPr>
          </w:p>
        </w:tc>
        <w:tc>
          <w:tcPr>
            <w:tcW w:w="1701" w:type="dxa"/>
            <w:tcBorders>
              <w:top w:val="single" w:sz="4" w:space="0" w:color="auto"/>
              <w:left w:val="single" w:sz="4" w:space="0" w:color="auto"/>
              <w:bottom w:val="single" w:sz="4" w:space="0" w:color="auto"/>
              <w:right w:val="single" w:sz="4" w:space="0" w:color="auto"/>
            </w:tcBorders>
          </w:tcPr>
          <w:p w14:paraId="33026EC4" w14:textId="77777777" w:rsidR="008547EE" w:rsidRDefault="008547EE" w:rsidP="003417E1">
            <w:pPr>
              <w:pStyle w:val="noidungbang"/>
              <w:jc w:val="left"/>
            </w:pPr>
            <w:r>
              <w:t>Chuỗi</w:t>
            </w:r>
          </w:p>
        </w:tc>
        <w:tc>
          <w:tcPr>
            <w:tcW w:w="1566" w:type="dxa"/>
            <w:tcBorders>
              <w:top w:val="single" w:sz="4" w:space="0" w:color="auto"/>
              <w:left w:val="single" w:sz="4" w:space="0" w:color="auto"/>
              <w:bottom w:val="single" w:sz="4" w:space="0" w:color="auto"/>
              <w:right w:val="single" w:sz="4" w:space="0" w:color="auto"/>
            </w:tcBorders>
          </w:tcPr>
          <w:p w14:paraId="7F6013EA" w14:textId="77777777" w:rsidR="008547EE" w:rsidRPr="000858DD" w:rsidRDefault="008547EE" w:rsidP="003417E1">
            <w:pPr>
              <w:pStyle w:val="noidungbang"/>
              <w:jc w:val="left"/>
            </w:pPr>
          </w:p>
        </w:tc>
        <w:tc>
          <w:tcPr>
            <w:tcW w:w="1411" w:type="dxa"/>
            <w:tcBorders>
              <w:top w:val="single" w:sz="4" w:space="0" w:color="auto"/>
              <w:left w:val="single" w:sz="4" w:space="0" w:color="auto"/>
              <w:bottom w:val="single" w:sz="4" w:space="0" w:color="auto"/>
              <w:right w:val="single" w:sz="4" w:space="0" w:color="auto"/>
            </w:tcBorders>
          </w:tcPr>
          <w:p w14:paraId="23E8F97C" w14:textId="77777777" w:rsidR="008547EE" w:rsidRDefault="008547EE" w:rsidP="003417E1">
            <w:pPr>
              <w:pStyle w:val="noidungbang"/>
              <w:jc w:val="left"/>
            </w:pPr>
            <w:r>
              <w:t>Ngày</w:t>
            </w:r>
          </w:p>
        </w:tc>
        <w:tc>
          <w:tcPr>
            <w:tcW w:w="1134" w:type="dxa"/>
            <w:tcBorders>
              <w:top w:val="single" w:sz="4" w:space="0" w:color="auto"/>
              <w:left w:val="single" w:sz="4" w:space="0" w:color="auto"/>
              <w:bottom w:val="single" w:sz="4" w:space="0" w:color="auto"/>
              <w:right w:val="single" w:sz="4" w:space="0" w:color="auto"/>
            </w:tcBorders>
          </w:tcPr>
          <w:p w14:paraId="3BB7DF17" w14:textId="77777777" w:rsidR="008547EE" w:rsidRPr="000858DD" w:rsidRDefault="008547EE" w:rsidP="003417E1">
            <w:pPr>
              <w:pStyle w:val="noidungbang"/>
              <w:jc w:val="left"/>
              <w:rPr>
                <w:lang w:val="vi-VN"/>
              </w:rPr>
            </w:pPr>
          </w:p>
        </w:tc>
      </w:tr>
      <w:tr w:rsidR="008547EE" w:rsidRPr="000858DD" w14:paraId="55E3A43C" w14:textId="77777777" w:rsidTr="0022718F">
        <w:trPr>
          <w:jc w:val="center"/>
        </w:trPr>
        <w:tc>
          <w:tcPr>
            <w:tcW w:w="708" w:type="dxa"/>
            <w:tcBorders>
              <w:top w:val="single" w:sz="4" w:space="0" w:color="auto"/>
              <w:left w:val="single" w:sz="4" w:space="0" w:color="auto"/>
              <w:bottom w:val="single" w:sz="4" w:space="0" w:color="auto"/>
              <w:right w:val="single" w:sz="4" w:space="0" w:color="auto"/>
            </w:tcBorders>
          </w:tcPr>
          <w:p w14:paraId="48A14E86" w14:textId="0E5E1DF4" w:rsidR="008547EE" w:rsidRDefault="008547EE" w:rsidP="003417E1">
            <w:pPr>
              <w:pStyle w:val="noidungbang"/>
              <w:jc w:val="left"/>
            </w:pPr>
            <w:r>
              <w:t>7</w:t>
            </w:r>
          </w:p>
        </w:tc>
        <w:tc>
          <w:tcPr>
            <w:tcW w:w="2689" w:type="dxa"/>
            <w:tcBorders>
              <w:top w:val="single" w:sz="4" w:space="0" w:color="auto"/>
              <w:left w:val="single" w:sz="4" w:space="0" w:color="auto"/>
              <w:bottom w:val="single" w:sz="4" w:space="0" w:color="auto"/>
              <w:right w:val="single" w:sz="4" w:space="0" w:color="auto"/>
            </w:tcBorders>
          </w:tcPr>
          <w:p w14:paraId="6037981A" w14:textId="2669EC77" w:rsidR="008547EE" w:rsidRDefault="008547EE" w:rsidP="003417E1">
            <w:pPr>
              <w:pStyle w:val="noidungbang"/>
              <w:jc w:val="left"/>
            </w:pPr>
            <w:r>
              <w:t>diachi</w:t>
            </w:r>
          </w:p>
        </w:tc>
        <w:tc>
          <w:tcPr>
            <w:tcW w:w="1843" w:type="dxa"/>
            <w:tcBorders>
              <w:top w:val="single" w:sz="4" w:space="0" w:color="auto"/>
              <w:left w:val="single" w:sz="4" w:space="0" w:color="auto"/>
              <w:bottom w:val="single" w:sz="4" w:space="0" w:color="auto"/>
              <w:right w:val="single" w:sz="4" w:space="0" w:color="auto"/>
            </w:tcBorders>
          </w:tcPr>
          <w:p w14:paraId="4FD2FA0E" w14:textId="77777777" w:rsidR="008547EE" w:rsidRPr="00DD7673" w:rsidRDefault="008547EE" w:rsidP="003417E1">
            <w:pPr>
              <w:pStyle w:val="noidungbang"/>
              <w:jc w:val="left"/>
              <w:rPr>
                <w:lang w:val="vi-VN"/>
              </w:rPr>
            </w:pPr>
            <w:r>
              <w:t>Địa</w:t>
            </w:r>
            <w:r>
              <w:rPr>
                <w:lang w:val="vi-VN"/>
              </w:rPr>
              <w:t xml:space="preserve"> chỉ </w:t>
            </w:r>
          </w:p>
        </w:tc>
        <w:tc>
          <w:tcPr>
            <w:tcW w:w="1559" w:type="dxa"/>
            <w:tcBorders>
              <w:top w:val="single" w:sz="4" w:space="0" w:color="auto"/>
              <w:left w:val="single" w:sz="4" w:space="0" w:color="auto"/>
              <w:bottom w:val="single" w:sz="4" w:space="0" w:color="auto"/>
              <w:right w:val="single" w:sz="4" w:space="0" w:color="auto"/>
            </w:tcBorders>
          </w:tcPr>
          <w:p w14:paraId="6BCFD867" w14:textId="77777777" w:rsidR="008547EE" w:rsidRPr="000858DD" w:rsidRDefault="008547EE" w:rsidP="003417E1">
            <w:pPr>
              <w:pStyle w:val="noidungbang"/>
              <w:jc w:val="left"/>
            </w:pPr>
          </w:p>
        </w:tc>
        <w:tc>
          <w:tcPr>
            <w:tcW w:w="1701" w:type="dxa"/>
            <w:tcBorders>
              <w:top w:val="single" w:sz="4" w:space="0" w:color="auto"/>
              <w:left w:val="single" w:sz="4" w:space="0" w:color="auto"/>
              <w:bottom w:val="single" w:sz="4" w:space="0" w:color="auto"/>
              <w:right w:val="single" w:sz="4" w:space="0" w:color="auto"/>
            </w:tcBorders>
          </w:tcPr>
          <w:p w14:paraId="1FADE826" w14:textId="77777777" w:rsidR="008547EE" w:rsidRDefault="008547EE" w:rsidP="003417E1">
            <w:pPr>
              <w:pStyle w:val="noidungbang"/>
              <w:jc w:val="left"/>
            </w:pPr>
            <w:r>
              <w:t>Chuỗi</w:t>
            </w:r>
          </w:p>
        </w:tc>
        <w:tc>
          <w:tcPr>
            <w:tcW w:w="1566" w:type="dxa"/>
            <w:tcBorders>
              <w:top w:val="single" w:sz="4" w:space="0" w:color="auto"/>
              <w:left w:val="single" w:sz="4" w:space="0" w:color="auto"/>
              <w:bottom w:val="single" w:sz="4" w:space="0" w:color="auto"/>
              <w:right w:val="single" w:sz="4" w:space="0" w:color="auto"/>
            </w:tcBorders>
          </w:tcPr>
          <w:p w14:paraId="6DAFAFAD" w14:textId="77777777" w:rsidR="008547EE" w:rsidRPr="000858DD" w:rsidRDefault="008547EE" w:rsidP="003417E1">
            <w:pPr>
              <w:pStyle w:val="noidungbang"/>
              <w:jc w:val="left"/>
            </w:pPr>
          </w:p>
        </w:tc>
        <w:tc>
          <w:tcPr>
            <w:tcW w:w="1411" w:type="dxa"/>
            <w:tcBorders>
              <w:top w:val="single" w:sz="4" w:space="0" w:color="auto"/>
              <w:left w:val="single" w:sz="4" w:space="0" w:color="auto"/>
              <w:bottom w:val="single" w:sz="4" w:space="0" w:color="auto"/>
              <w:right w:val="single" w:sz="4" w:space="0" w:color="auto"/>
            </w:tcBorders>
          </w:tcPr>
          <w:p w14:paraId="07F370B2" w14:textId="77777777" w:rsidR="008547EE" w:rsidRDefault="008547EE" w:rsidP="003417E1">
            <w:pPr>
              <w:pStyle w:val="noidungbang"/>
              <w:jc w:val="left"/>
            </w:pPr>
            <w:r>
              <w:t>50</w:t>
            </w:r>
          </w:p>
        </w:tc>
        <w:tc>
          <w:tcPr>
            <w:tcW w:w="1134" w:type="dxa"/>
            <w:tcBorders>
              <w:top w:val="single" w:sz="4" w:space="0" w:color="auto"/>
              <w:left w:val="single" w:sz="4" w:space="0" w:color="auto"/>
              <w:bottom w:val="single" w:sz="4" w:space="0" w:color="auto"/>
              <w:right w:val="single" w:sz="4" w:space="0" w:color="auto"/>
            </w:tcBorders>
          </w:tcPr>
          <w:p w14:paraId="2136FF0F" w14:textId="77777777" w:rsidR="008547EE" w:rsidRPr="000858DD" w:rsidRDefault="008547EE" w:rsidP="003417E1">
            <w:pPr>
              <w:pStyle w:val="noidungbang"/>
              <w:jc w:val="left"/>
              <w:rPr>
                <w:lang w:val="vi-VN"/>
              </w:rPr>
            </w:pPr>
          </w:p>
        </w:tc>
      </w:tr>
    </w:tbl>
    <w:p w14:paraId="2B6B126C" w14:textId="77777777" w:rsidR="009678F9" w:rsidRDefault="009678F9" w:rsidP="0017392C">
      <w:pPr>
        <w:pStyle w:val="Noidung"/>
      </w:pPr>
    </w:p>
    <w:p w14:paraId="5480FAC1" w14:textId="77777777" w:rsidR="009678F9" w:rsidRDefault="009678F9" w:rsidP="0017392C">
      <w:pPr>
        <w:pStyle w:val="Noidung"/>
      </w:pPr>
    </w:p>
    <w:p w14:paraId="47FBB493" w14:textId="77777777" w:rsidR="009678F9" w:rsidRDefault="009678F9" w:rsidP="0017392C">
      <w:pPr>
        <w:pStyle w:val="Noidung"/>
      </w:pPr>
    </w:p>
    <w:p w14:paraId="498C631C" w14:textId="77777777" w:rsidR="009678F9" w:rsidRDefault="009678F9" w:rsidP="0017392C">
      <w:pPr>
        <w:pStyle w:val="Noidung"/>
      </w:pPr>
    </w:p>
    <w:p w14:paraId="371875A1" w14:textId="77777777" w:rsidR="009678F9" w:rsidRDefault="009678F9" w:rsidP="0017392C">
      <w:pPr>
        <w:pStyle w:val="Noidung"/>
      </w:pPr>
    </w:p>
    <w:p w14:paraId="19207E12" w14:textId="29C2F407" w:rsidR="00311F72" w:rsidRDefault="00311F72" w:rsidP="0017392C">
      <w:pPr>
        <w:pStyle w:val="Noidung"/>
      </w:pPr>
      <w:r>
        <w:lastRenderedPageBreak/>
        <w:t xml:space="preserve">Mô tả </w:t>
      </w:r>
      <w:r w:rsidR="00343FA3">
        <w:t>bảng</w:t>
      </w:r>
      <w:r>
        <w:t xml:space="preserve"> BENHVIEN</w:t>
      </w:r>
    </w:p>
    <w:p w14:paraId="0E913E13" w14:textId="5AFA95E0" w:rsidR="00311F72" w:rsidRPr="00E6616D" w:rsidRDefault="00311F72" w:rsidP="00311F72">
      <w:pPr>
        <w:pStyle w:val="Caption"/>
        <w:keepNext/>
        <w:rPr>
          <w:lang w:val="vi-VN"/>
        </w:rPr>
      </w:pPr>
      <w:bookmarkStart w:id="99" w:name="_Toc186269183"/>
      <w:r w:rsidRPr="00E6616D">
        <w:rPr>
          <w:lang w:val="vi-VN"/>
        </w:rPr>
        <w:t xml:space="preserve">Bảng </w:t>
      </w:r>
      <w:r w:rsidR="006167D2">
        <w:rPr>
          <w:lang w:val="vi-VN"/>
        </w:rPr>
        <w:fldChar w:fldCharType="begin"/>
      </w:r>
      <w:r w:rsidR="006167D2">
        <w:rPr>
          <w:lang w:val="vi-VN"/>
        </w:rPr>
        <w:instrText xml:space="preserve"> STYLEREF 1 \s </w:instrText>
      </w:r>
      <w:r w:rsidR="006167D2">
        <w:rPr>
          <w:lang w:val="vi-VN"/>
        </w:rPr>
        <w:fldChar w:fldCharType="separate"/>
      </w:r>
      <w:r w:rsidR="00B96FE3">
        <w:rPr>
          <w:noProof/>
          <w:lang w:val="vi-VN"/>
        </w:rPr>
        <w:t>3</w:t>
      </w:r>
      <w:r w:rsidR="006167D2">
        <w:rPr>
          <w:lang w:val="vi-VN"/>
        </w:rPr>
        <w:fldChar w:fldCharType="end"/>
      </w:r>
      <w:r w:rsidR="006167D2">
        <w:rPr>
          <w:lang w:val="vi-VN"/>
        </w:rPr>
        <w:t>.</w:t>
      </w:r>
      <w:r w:rsidR="006167D2">
        <w:rPr>
          <w:lang w:val="vi-VN"/>
        </w:rPr>
        <w:fldChar w:fldCharType="begin"/>
      </w:r>
      <w:r w:rsidR="006167D2">
        <w:rPr>
          <w:lang w:val="vi-VN"/>
        </w:rPr>
        <w:instrText xml:space="preserve"> SEQ Bảng \* ARABIC \s 1 </w:instrText>
      </w:r>
      <w:r w:rsidR="006167D2">
        <w:rPr>
          <w:lang w:val="vi-VN"/>
        </w:rPr>
        <w:fldChar w:fldCharType="separate"/>
      </w:r>
      <w:r w:rsidR="00B96FE3">
        <w:rPr>
          <w:noProof/>
          <w:lang w:val="vi-VN"/>
        </w:rPr>
        <w:t>4</w:t>
      </w:r>
      <w:r w:rsidR="006167D2">
        <w:rPr>
          <w:lang w:val="vi-VN"/>
        </w:rPr>
        <w:fldChar w:fldCharType="end"/>
      </w:r>
      <w:r>
        <w:rPr>
          <w:lang w:val="vi-VN"/>
        </w:rPr>
        <w:t xml:space="preserve"> Mô tả </w:t>
      </w:r>
      <w:r w:rsidR="006167D2">
        <w:rPr>
          <w:lang w:val="vi-VN"/>
        </w:rPr>
        <w:t>bảng</w:t>
      </w:r>
      <w:r>
        <w:rPr>
          <w:lang w:val="vi-VN"/>
        </w:rPr>
        <w:t xml:space="preserve"> BENHVIEN</w:t>
      </w:r>
      <w:bookmarkEnd w:id="99"/>
    </w:p>
    <w:tbl>
      <w:tblPr>
        <w:tblStyle w:val="TableGrid"/>
        <w:tblW w:w="0" w:type="auto"/>
        <w:jc w:val="center"/>
        <w:tblLook w:val="04A0" w:firstRow="1" w:lastRow="0" w:firstColumn="1" w:lastColumn="0" w:noHBand="0" w:noVBand="1"/>
      </w:tblPr>
      <w:tblGrid>
        <w:gridCol w:w="708"/>
        <w:gridCol w:w="2689"/>
        <w:gridCol w:w="1843"/>
        <w:gridCol w:w="1559"/>
        <w:gridCol w:w="1701"/>
        <w:gridCol w:w="1616"/>
        <w:gridCol w:w="1361"/>
        <w:gridCol w:w="1134"/>
      </w:tblGrid>
      <w:tr w:rsidR="0022718F" w14:paraId="5E1FAE1A" w14:textId="77777777" w:rsidTr="00F91F09">
        <w:trPr>
          <w:tblHeader/>
          <w:jc w:val="center"/>
        </w:trPr>
        <w:tc>
          <w:tcPr>
            <w:tcW w:w="708" w:type="dxa"/>
            <w:vAlign w:val="center"/>
          </w:tcPr>
          <w:p w14:paraId="41829442" w14:textId="45D5B578" w:rsidR="0022718F" w:rsidRPr="00311F72" w:rsidRDefault="0022718F" w:rsidP="00F91F09">
            <w:pPr>
              <w:pStyle w:val="noidungbang"/>
              <w:jc w:val="center"/>
              <w:rPr>
                <w:b/>
                <w:bCs/>
                <w:lang w:val="vi-VN"/>
              </w:rPr>
            </w:pPr>
            <w:r>
              <w:rPr>
                <w:b/>
                <w:bCs/>
                <w:lang w:val="vi-VN"/>
              </w:rPr>
              <w:t>STT</w:t>
            </w:r>
          </w:p>
        </w:tc>
        <w:tc>
          <w:tcPr>
            <w:tcW w:w="2689" w:type="dxa"/>
            <w:vAlign w:val="center"/>
          </w:tcPr>
          <w:p w14:paraId="750727F4" w14:textId="3286E5CC" w:rsidR="0022718F" w:rsidRPr="00311F72" w:rsidRDefault="0022718F" w:rsidP="00F91F09">
            <w:pPr>
              <w:pStyle w:val="noidungbang"/>
              <w:jc w:val="center"/>
              <w:rPr>
                <w:b/>
                <w:bCs/>
                <w:lang w:val="vi-VN"/>
              </w:rPr>
            </w:pPr>
            <w:r w:rsidRPr="00311F72">
              <w:rPr>
                <w:b/>
                <w:bCs/>
                <w:lang w:val="vi-VN"/>
              </w:rPr>
              <w:t>Tên tắt các thuộc tính</w:t>
            </w:r>
          </w:p>
        </w:tc>
        <w:tc>
          <w:tcPr>
            <w:tcW w:w="1843" w:type="dxa"/>
            <w:vAlign w:val="center"/>
          </w:tcPr>
          <w:p w14:paraId="2E94BFAA" w14:textId="77777777" w:rsidR="0022718F" w:rsidRPr="00311F72" w:rsidRDefault="0022718F" w:rsidP="00F91F09">
            <w:pPr>
              <w:pStyle w:val="noidungbang"/>
              <w:jc w:val="center"/>
              <w:rPr>
                <w:b/>
                <w:bCs/>
                <w:lang w:val="vi-VN"/>
              </w:rPr>
            </w:pPr>
            <w:r w:rsidRPr="00311F72">
              <w:rPr>
                <w:b/>
                <w:bCs/>
                <w:lang w:val="vi-VN"/>
              </w:rPr>
              <w:t>Diễn giải</w:t>
            </w:r>
          </w:p>
        </w:tc>
        <w:tc>
          <w:tcPr>
            <w:tcW w:w="1559" w:type="dxa"/>
            <w:vAlign w:val="center"/>
          </w:tcPr>
          <w:p w14:paraId="1B89B8B3" w14:textId="77777777" w:rsidR="0022718F" w:rsidRPr="00311F72" w:rsidRDefault="0022718F" w:rsidP="00F91F09">
            <w:pPr>
              <w:pStyle w:val="noidungbang"/>
              <w:jc w:val="center"/>
              <w:rPr>
                <w:b/>
                <w:bCs/>
                <w:lang w:val="vi-VN"/>
              </w:rPr>
            </w:pPr>
            <w:r w:rsidRPr="00311F72">
              <w:rPr>
                <w:b/>
                <w:bCs/>
                <w:lang w:val="vi-VN"/>
              </w:rPr>
              <w:t>Loại giá trị</w:t>
            </w:r>
          </w:p>
        </w:tc>
        <w:tc>
          <w:tcPr>
            <w:tcW w:w="1701" w:type="dxa"/>
            <w:vAlign w:val="center"/>
          </w:tcPr>
          <w:p w14:paraId="0D7F59A3" w14:textId="77777777" w:rsidR="0022718F" w:rsidRPr="00311F72" w:rsidRDefault="0022718F" w:rsidP="00F91F09">
            <w:pPr>
              <w:pStyle w:val="noidungbang"/>
              <w:jc w:val="center"/>
              <w:rPr>
                <w:b/>
                <w:bCs/>
                <w:lang w:val="vi-VN"/>
              </w:rPr>
            </w:pPr>
            <w:r w:rsidRPr="00311F72">
              <w:rPr>
                <w:b/>
                <w:bCs/>
                <w:lang w:val="vi-VN"/>
              </w:rPr>
              <w:t>Kiểu dữ liệu</w:t>
            </w:r>
          </w:p>
        </w:tc>
        <w:tc>
          <w:tcPr>
            <w:tcW w:w="1616" w:type="dxa"/>
            <w:vAlign w:val="center"/>
          </w:tcPr>
          <w:p w14:paraId="699E74F0" w14:textId="77777777" w:rsidR="0022718F" w:rsidRPr="00311F72" w:rsidRDefault="0022718F" w:rsidP="00F91F09">
            <w:pPr>
              <w:pStyle w:val="noidungbang"/>
              <w:jc w:val="center"/>
              <w:rPr>
                <w:b/>
                <w:bCs/>
                <w:lang w:val="vi-VN"/>
              </w:rPr>
            </w:pPr>
            <w:r w:rsidRPr="00311F72">
              <w:rPr>
                <w:b/>
                <w:bCs/>
                <w:lang w:val="vi-VN"/>
              </w:rPr>
              <w:t>Miền giá trị</w:t>
            </w:r>
          </w:p>
        </w:tc>
        <w:tc>
          <w:tcPr>
            <w:tcW w:w="1361" w:type="dxa"/>
            <w:vAlign w:val="center"/>
          </w:tcPr>
          <w:p w14:paraId="7EF91A43" w14:textId="77777777" w:rsidR="0022718F" w:rsidRPr="00311F72" w:rsidRDefault="0022718F" w:rsidP="00F91F09">
            <w:pPr>
              <w:pStyle w:val="noidungbang"/>
              <w:jc w:val="center"/>
              <w:rPr>
                <w:b/>
                <w:bCs/>
                <w:lang w:val="vi-VN"/>
              </w:rPr>
            </w:pPr>
            <w:r w:rsidRPr="00311F72">
              <w:rPr>
                <w:b/>
                <w:bCs/>
                <w:lang w:val="vi-VN"/>
              </w:rPr>
              <w:t>Chiều dài</w:t>
            </w:r>
          </w:p>
        </w:tc>
        <w:tc>
          <w:tcPr>
            <w:tcW w:w="1134" w:type="dxa"/>
            <w:vAlign w:val="center"/>
          </w:tcPr>
          <w:p w14:paraId="35717EF1" w14:textId="77777777" w:rsidR="0022718F" w:rsidRPr="00311F72" w:rsidRDefault="0022718F" w:rsidP="00F91F09">
            <w:pPr>
              <w:pStyle w:val="noidungbang"/>
              <w:jc w:val="center"/>
              <w:rPr>
                <w:b/>
                <w:bCs/>
                <w:lang w:val="vi-VN"/>
              </w:rPr>
            </w:pPr>
            <w:r w:rsidRPr="00311F72">
              <w:rPr>
                <w:b/>
                <w:bCs/>
                <w:lang w:val="vi-VN"/>
              </w:rPr>
              <w:t>Ghi chú</w:t>
            </w:r>
          </w:p>
        </w:tc>
      </w:tr>
      <w:tr w:rsidR="0022718F" w14:paraId="288C893F" w14:textId="77777777" w:rsidTr="0022718F">
        <w:trPr>
          <w:jc w:val="center"/>
        </w:trPr>
        <w:tc>
          <w:tcPr>
            <w:tcW w:w="708" w:type="dxa"/>
          </w:tcPr>
          <w:p w14:paraId="151BE28A" w14:textId="2DF2C94D" w:rsidR="0022718F" w:rsidRDefault="0022718F" w:rsidP="003417E1">
            <w:pPr>
              <w:pStyle w:val="noidungbang"/>
              <w:jc w:val="left"/>
              <w:rPr>
                <w:lang w:val="vi-VN"/>
              </w:rPr>
            </w:pPr>
            <w:r>
              <w:rPr>
                <w:lang w:val="vi-VN"/>
              </w:rPr>
              <w:t>1</w:t>
            </w:r>
          </w:p>
        </w:tc>
        <w:tc>
          <w:tcPr>
            <w:tcW w:w="2689" w:type="dxa"/>
          </w:tcPr>
          <w:p w14:paraId="00671163" w14:textId="497E80B1" w:rsidR="0022718F" w:rsidRPr="0017392C" w:rsidRDefault="0022718F" w:rsidP="003417E1">
            <w:pPr>
              <w:pStyle w:val="noidungbang"/>
              <w:jc w:val="left"/>
              <w:rPr>
                <w:b/>
                <w:bCs/>
                <w:u w:val="single"/>
                <w:lang w:val="vi-VN"/>
              </w:rPr>
            </w:pPr>
            <w:r w:rsidRPr="0017392C">
              <w:rPr>
                <w:b/>
                <w:bCs/>
                <w:u w:val="single"/>
                <w:lang w:val="vi-VN"/>
              </w:rPr>
              <w:t>mabenhvien</w:t>
            </w:r>
          </w:p>
        </w:tc>
        <w:tc>
          <w:tcPr>
            <w:tcW w:w="1843" w:type="dxa"/>
          </w:tcPr>
          <w:p w14:paraId="0D12B2B3" w14:textId="77777777" w:rsidR="0022718F" w:rsidRDefault="0022718F" w:rsidP="003417E1">
            <w:pPr>
              <w:pStyle w:val="noidungbang"/>
              <w:jc w:val="left"/>
              <w:rPr>
                <w:lang w:val="vi-VN"/>
              </w:rPr>
            </w:pPr>
            <w:r>
              <w:rPr>
                <w:lang w:val="vi-VN"/>
              </w:rPr>
              <w:t>Mã bệnh viện</w:t>
            </w:r>
          </w:p>
        </w:tc>
        <w:tc>
          <w:tcPr>
            <w:tcW w:w="1559" w:type="dxa"/>
          </w:tcPr>
          <w:p w14:paraId="215E2531" w14:textId="77777777" w:rsidR="0022718F" w:rsidRDefault="0022718F" w:rsidP="003417E1">
            <w:pPr>
              <w:pStyle w:val="noidungbang"/>
              <w:jc w:val="left"/>
              <w:rPr>
                <w:lang w:val="vi-VN"/>
              </w:rPr>
            </w:pPr>
            <w:r>
              <w:rPr>
                <w:lang w:val="vi-VN"/>
              </w:rPr>
              <w:t>BB</w:t>
            </w:r>
          </w:p>
        </w:tc>
        <w:tc>
          <w:tcPr>
            <w:tcW w:w="1701" w:type="dxa"/>
          </w:tcPr>
          <w:p w14:paraId="33C59871" w14:textId="77777777" w:rsidR="0022718F" w:rsidRDefault="0022718F" w:rsidP="003417E1">
            <w:pPr>
              <w:pStyle w:val="noidungbang"/>
              <w:jc w:val="left"/>
              <w:rPr>
                <w:lang w:val="vi-VN"/>
              </w:rPr>
            </w:pPr>
            <w:r>
              <w:rPr>
                <w:lang w:val="vi-VN"/>
              </w:rPr>
              <w:t>Chuỗi</w:t>
            </w:r>
          </w:p>
        </w:tc>
        <w:tc>
          <w:tcPr>
            <w:tcW w:w="1616" w:type="dxa"/>
          </w:tcPr>
          <w:p w14:paraId="3E75F4DD" w14:textId="77777777" w:rsidR="0022718F" w:rsidRDefault="0022718F" w:rsidP="003417E1">
            <w:pPr>
              <w:pStyle w:val="noidungbang"/>
              <w:jc w:val="left"/>
              <w:rPr>
                <w:lang w:val="vi-VN"/>
              </w:rPr>
            </w:pPr>
            <w:r>
              <w:rPr>
                <w:lang w:val="vi-VN"/>
              </w:rPr>
              <w:t>Khóa chính</w:t>
            </w:r>
          </w:p>
        </w:tc>
        <w:tc>
          <w:tcPr>
            <w:tcW w:w="1361" w:type="dxa"/>
          </w:tcPr>
          <w:p w14:paraId="7A1A3066" w14:textId="658A2066" w:rsidR="0022718F" w:rsidRDefault="0022718F" w:rsidP="003417E1">
            <w:pPr>
              <w:pStyle w:val="noidungbang"/>
              <w:jc w:val="left"/>
              <w:rPr>
                <w:lang w:val="vi-VN"/>
              </w:rPr>
            </w:pPr>
            <w:r>
              <w:rPr>
                <w:lang w:val="vi-VN"/>
              </w:rPr>
              <w:t>10</w:t>
            </w:r>
          </w:p>
        </w:tc>
        <w:tc>
          <w:tcPr>
            <w:tcW w:w="1134" w:type="dxa"/>
          </w:tcPr>
          <w:p w14:paraId="59BFA793" w14:textId="77777777" w:rsidR="0022718F" w:rsidRDefault="0022718F" w:rsidP="003417E1">
            <w:pPr>
              <w:pStyle w:val="noidungbang"/>
              <w:jc w:val="left"/>
              <w:rPr>
                <w:lang w:val="vi-VN"/>
              </w:rPr>
            </w:pPr>
          </w:p>
        </w:tc>
      </w:tr>
      <w:tr w:rsidR="0022718F" w14:paraId="79CD5F80" w14:textId="77777777" w:rsidTr="0022718F">
        <w:trPr>
          <w:jc w:val="center"/>
        </w:trPr>
        <w:tc>
          <w:tcPr>
            <w:tcW w:w="708" w:type="dxa"/>
          </w:tcPr>
          <w:p w14:paraId="34DB59A4" w14:textId="1357B88A" w:rsidR="0022718F" w:rsidRDefault="0022718F" w:rsidP="003417E1">
            <w:pPr>
              <w:pStyle w:val="noidungbang"/>
              <w:jc w:val="left"/>
              <w:rPr>
                <w:lang w:val="vi-VN"/>
              </w:rPr>
            </w:pPr>
            <w:r>
              <w:rPr>
                <w:lang w:val="vi-VN"/>
              </w:rPr>
              <w:t>2</w:t>
            </w:r>
          </w:p>
        </w:tc>
        <w:tc>
          <w:tcPr>
            <w:tcW w:w="2689" w:type="dxa"/>
          </w:tcPr>
          <w:p w14:paraId="3279FD5F" w14:textId="69CE929C" w:rsidR="0022718F" w:rsidRDefault="0022718F" w:rsidP="003417E1">
            <w:pPr>
              <w:pStyle w:val="noidungbang"/>
              <w:jc w:val="left"/>
              <w:rPr>
                <w:lang w:val="vi-VN"/>
              </w:rPr>
            </w:pPr>
            <w:r>
              <w:rPr>
                <w:lang w:val="vi-VN"/>
              </w:rPr>
              <w:t>tenbenhvien</w:t>
            </w:r>
          </w:p>
        </w:tc>
        <w:tc>
          <w:tcPr>
            <w:tcW w:w="1843" w:type="dxa"/>
          </w:tcPr>
          <w:p w14:paraId="0CF9E3EE" w14:textId="77777777" w:rsidR="0022718F" w:rsidRDefault="0022718F" w:rsidP="003417E1">
            <w:pPr>
              <w:pStyle w:val="noidungbang"/>
              <w:jc w:val="left"/>
              <w:rPr>
                <w:lang w:val="vi-VN"/>
              </w:rPr>
            </w:pPr>
            <w:r>
              <w:rPr>
                <w:lang w:val="vi-VN"/>
              </w:rPr>
              <w:t>Tên bệnh viện</w:t>
            </w:r>
          </w:p>
        </w:tc>
        <w:tc>
          <w:tcPr>
            <w:tcW w:w="1559" w:type="dxa"/>
          </w:tcPr>
          <w:p w14:paraId="69A9E0B3" w14:textId="13A4A06F" w:rsidR="0022718F" w:rsidRDefault="0022718F" w:rsidP="003417E1">
            <w:pPr>
              <w:pStyle w:val="noidungbang"/>
              <w:jc w:val="left"/>
              <w:rPr>
                <w:lang w:val="vi-VN"/>
              </w:rPr>
            </w:pPr>
          </w:p>
        </w:tc>
        <w:tc>
          <w:tcPr>
            <w:tcW w:w="1701" w:type="dxa"/>
          </w:tcPr>
          <w:p w14:paraId="351E188E" w14:textId="77777777" w:rsidR="0022718F" w:rsidRDefault="0022718F" w:rsidP="003417E1">
            <w:pPr>
              <w:pStyle w:val="noidungbang"/>
              <w:jc w:val="left"/>
              <w:rPr>
                <w:lang w:val="vi-VN"/>
              </w:rPr>
            </w:pPr>
            <w:r>
              <w:rPr>
                <w:lang w:val="vi-VN"/>
              </w:rPr>
              <w:t>Chuỗi</w:t>
            </w:r>
          </w:p>
        </w:tc>
        <w:tc>
          <w:tcPr>
            <w:tcW w:w="1616" w:type="dxa"/>
          </w:tcPr>
          <w:p w14:paraId="5EA0DE25" w14:textId="77777777" w:rsidR="0022718F" w:rsidRDefault="0022718F" w:rsidP="003417E1">
            <w:pPr>
              <w:pStyle w:val="noidungbang"/>
              <w:jc w:val="left"/>
              <w:rPr>
                <w:lang w:val="vi-VN"/>
              </w:rPr>
            </w:pPr>
          </w:p>
        </w:tc>
        <w:tc>
          <w:tcPr>
            <w:tcW w:w="1361" w:type="dxa"/>
          </w:tcPr>
          <w:p w14:paraId="5C77141F" w14:textId="77777777" w:rsidR="0022718F" w:rsidRDefault="0022718F" w:rsidP="003417E1">
            <w:pPr>
              <w:pStyle w:val="noidungbang"/>
              <w:jc w:val="left"/>
              <w:rPr>
                <w:lang w:val="vi-VN"/>
              </w:rPr>
            </w:pPr>
            <w:r>
              <w:rPr>
                <w:lang w:val="vi-VN"/>
              </w:rPr>
              <w:t>50</w:t>
            </w:r>
          </w:p>
        </w:tc>
        <w:tc>
          <w:tcPr>
            <w:tcW w:w="1134" w:type="dxa"/>
          </w:tcPr>
          <w:p w14:paraId="5F4BCB91" w14:textId="77777777" w:rsidR="0022718F" w:rsidRDefault="0022718F" w:rsidP="003417E1">
            <w:pPr>
              <w:pStyle w:val="noidungbang"/>
              <w:jc w:val="left"/>
              <w:rPr>
                <w:lang w:val="vi-VN"/>
              </w:rPr>
            </w:pPr>
          </w:p>
        </w:tc>
      </w:tr>
    </w:tbl>
    <w:p w14:paraId="118F88C7" w14:textId="77777777" w:rsidR="00A24F86" w:rsidRDefault="00A24F86" w:rsidP="00311F72">
      <w:pPr>
        <w:pStyle w:val="Noidung"/>
      </w:pPr>
    </w:p>
    <w:p w14:paraId="56D5ABEF" w14:textId="0E1D3539" w:rsidR="00311F72" w:rsidRDefault="00311F72" w:rsidP="00311F72">
      <w:pPr>
        <w:pStyle w:val="Noidung"/>
      </w:pPr>
      <w:r>
        <w:t xml:space="preserve">Mô tả </w:t>
      </w:r>
      <w:r w:rsidR="00343FA3">
        <w:t>bảng</w:t>
      </w:r>
      <w:r>
        <w:t xml:space="preserve"> CHUYENKHOA</w:t>
      </w:r>
    </w:p>
    <w:p w14:paraId="5E31C22B" w14:textId="7FADFDF7" w:rsidR="00311F72" w:rsidRPr="00E6616D" w:rsidRDefault="00311F72" w:rsidP="00311F72">
      <w:pPr>
        <w:pStyle w:val="Caption"/>
        <w:keepNext/>
        <w:rPr>
          <w:lang w:val="vi-VN"/>
        </w:rPr>
      </w:pPr>
      <w:bookmarkStart w:id="100" w:name="_Toc186269184"/>
      <w:r w:rsidRPr="00E6616D">
        <w:rPr>
          <w:lang w:val="vi-VN"/>
        </w:rPr>
        <w:t xml:space="preserve">Bảng </w:t>
      </w:r>
      <w:r w:rsidR="006167D2">
        <w:rPr>
          <w:lang w:val="vi-VN"/>
        </w:rPr>
        <w:fldChar w:fldCharType="begin"/>
      </w:r>
      <w:r w:rsidR="006167D2">
        <w:rPr>
          <w:lang w:val="vi-VN"/>
        </w:rPr>
        <w:instrText xml:space="preserve"> STYLEREF 1 \s </w:instrText>
      </w:r>
      <w:r w:rsidR="006167D2">
        <w:rPr>
          <w:lang w:val="vi-VN"/>
        </w:rPr>
        <w:fldChar w:fldCharType="separate"/>
      </w:r>
      <w:r w:rsidR="00B96FE3">
        <w:rPr>
          <w:noProof/>
          <w:lang w:val="vi-VN"/>
        </w:rPr>
        <w:t>3</w:t>
      </w:r>
      <w:r w:rsidR="006167D2">
        <w:rPr>
          <w:lang w:val="vi-VN"/>
        </w:rPr>
        <w:fldChar w:fldCharType="end"/>
      </w:r>
      <w:r w:rsidR="006167D2">
        <w:rPr>
          <w:lang w:val="vi-VN"/>
        </w:rPr>
        <w:t>.</w:t>
      </w:r>
      <w:r w:rsidR="006167D2">
        <w:rPr>
          <w:lang w:val="vi-VN"/>
        </w:rPr>
        <w:fldChar w:fldCharType="begin"/>
      </w:r>
      <w:r w:rsidR="006167D2">
        <w:rPr>
          <w:lang w:val="vi-VN"/>
        </w:rPr>
        <w:instrText xml:space="preserve"> SEQ Bảng \* ARABIC \s 1 </w:instrText>
      </w:r>
      <w:r w:rsidR="006167D2">
        <w:rPr>
          <w:lang w:val="vi-VN"/>
        </w:rPr>
        <w:fldChar w:fldCharType="separate"/>
      </w:r>
      <w:r w:rsidR="00B96FE3">
        <w:rPr>
          <w:noProof/>
          <w:lang w:val="vi-VN"/>
        </w:rPr>
        <w:t>5</w:t>
      </w:r>
      <w:r w:rsidR="006167D2">
        <w:rPr>
          <w:lang w:val="vi-VN"/>
        </w:rPr>
        <w:fldChar w:fldCharType="end"/>
      </w:r>
      <w:r>
        <w:rPr>
          <w:lang w:val="vi-VN"/>
        </w:rPr>
        <w:t xml:space="preserve"> Mô tả </w:t>
      </w:r>
      <w:r w:rsidR="006167D2">
        <w:rPr>
          <w:lang w:val="vi-VN"/>
        </w:rPr>
        <w:t>bảng</w:t>
      </w:r>
      <w:r>
        <w:rPr>
          <w:lang w:val="vi-VN"/>
        </w:rPr>
        <w:t xml:space="preserve"> CHUYENKHOA</w:t>
      </w:r>
      <w:bookmarkEnd w:id="100"/>
    </w:p>
    <w:tbl>
      <w:tblPr>
        <w:tblStyle w:val="TableGrid"/>
        <w:tblW w:w="0" w:type="auto"/>
        <w:jc w:val="center"/>
        <w:tblLook w:val="04A0" w:firstRow="1" w:lastRow="0" w:firstColumn="1" w:lastColumn="0" w:noHBand="0" w:noVBand="1"/>
      </w:tblPr>
      <w:tblGrid>
        <w:gridCol w:w="708"/>
        <w:gridCol w:w="2689"/>
        <w:gridCol w:w="1985"/>
        <w:gridCol w:w="1559"/>
        <w:gridCol w:w="1559"/>
        <w:gridCol w:w="1560"/>
        <w:gridCol w:w="1383"/>
        <w:gridCol w:w="1129"/>
      </w:tblGrid>
      <w:tr w:rsidR="0022718F" w14:paraId="4CE4FECC" w14:textId="77777777" w:rsidTr="00F91F09">
        <w:trPr>
          <w:jc w:val="center"/>
        </w:trPr>
        <w:tc>
          <w:tcPr>
            <w:tcW w:w="708" w:type="dxa"/>
            <w:vAlign w:val="center"/>
          </w:tcPr>
          <w:p w14:paraId="48C97A23" w14:textId="37CC81F2" w:rsidR="0022718F" w:rsidRPr="00311F72" w:rsidRDefault="0022718F" w:rsidP="00F91F09">
            <w:pPr>
              <w:pStyle w:val="noidungbang"/>
              <w:jc w:val="center"/>
              <w:rPr>
                <w:b/>
                <w:bCs/>
                <w:lang w:val="vi-VN"/>
              </w:rPr>
            </w:pPr>
            <w:r>
              <w:rPr>
                <w:b/>
                <w:bCs/>
                <w:lang w:val="vi-VN"/>
              </w:rPr>
              <w:t>STT</w:t>
            </w:r>
          </w:p>
        </w:tc>
        <w:tc>
          <w:tcPr>
            <w:tcW w:w="2689" w:type="dxa"/>
            <w:vAlign w:val="center"/>
          </w:tcPr>
          <w:p w14:paraId="35F2DD5D" w14:textId="3734605D" w:rsidR="0022718F" w:rsidRPr="00311F72" w:rsidRDefault="0022718F" w:rsidP="00F91F09">
            <w:pPr>
              <w:pStyle w:val="noidungbang"/>
              <w:jc w:val="center"/>
              <w:rPr>
                <w:b/>
                <w:bCs/>
                <w:lang w:val="vi-VN"/>
              </w:rPr>
            </w:pPr>
            <w:r w:rsidRPr="00311F72">
              <w:rPr>
                <w:b/>
                <w:bCs/>
                <w:lang w:val="vi-VN"/>
              </w:rPr>
              <w:t>Tên tắt các thuộc tính</w:t>
            </w:r>
          </w:p>
        </w:tc>
        <w:tc>
          <w:tcPr>
            <w:tcW w:w="1985" w:type="dxa"/>
            <w:vAlign w:val="center"/>
          </w:tcPr>
          <w:p w14:paraId="41230849" w14:textId="77777777" w:rsidR="0022718F" w:rsidRPr="00311F72" w:rsidRDefault="0022718F" w:rsidP="00F91F09">
            <w:pPr>
              <w:pStyle w:val="noidungbang"/>
              <w:jc w:val="center"/>
              <w:rPr>
                <w:b/>
                <w:bCs/>
                <w:lang w:val="vi-VN"/>
              </w:rPr>
            </w:pPr>
            <w:r w:rsidRPr="00311F72">
              <w:rPr>
                <w:b/>
                <w:bCs/>
                <w:lang w:val="vi-VN"/>
              </w:rPr>
              <w:t>Diễn giải</w:t>
            </w:r>
          </w:p>
        </w:tc>
        <w:tc>
          <w:tcPr>
            <w:tcW w:w="1559" w:type="dxa"/>
            <w:vAlign w:val="center"/>
          </w:tcPr>
          <w:p w14:paraId="7801A7A4" w14:textId="77777777" w:rsidR="0022718F" w:rsidRPr="00311F72" w:rsidRDefault="0022718F" w:rsidP="00F91F09">
            <w:pPr>
              <w:pStyle w:val="noidungbang"/>
              <w:jc w:val="center"/>
              <w:rPr>
                <w:b/>
                <w:bCs/>
                <w:lang w:val="vi-VN"/>
              </w:rPr>
            </w:pPr>
            <w:r w:rsidRPr="00311F72">
              <w:rPr>
                <w:b/>
                <w:bCs/>
                <w:lang w:val="vi-VN"/>
              </w:rPr>
              <w:t>Loại giá trị</w:t>
            </w:r>
          </w:p>
        </w:tc>
        <w:tc>
          <w:tcPr>
            <w:tcW w:w="1559" w:type="dxa"/>
            <w:vAlign w:val="center"/>
          </w:tcPr>
          <w:p w14:paraId="72893796" w14:textId="77777777" w:rsidR="0022718F" w:rsidRPr="00311F72" w:rsidRDefault="0022718F" w:rsidP="00F91F09">
            <w:pPr>
              <w:pStyle w:val="noidungbang"/>
              <w:rPr>
                <w:b/>
                <w:bCs/>
                <w:lang w:val="vi-VN"/>
              </w:rPr>
            </w:pPr>
            <w:r w:rsidRPr="00311F72">
              <w:rPr>
                <w:b/>
                <w:bCs/>
                <w:lang w:val="vi-VN"/>
              </w:rPr>
              <w:t>Kiểu dữ liệu</w:t>
            </w:r>
          </w:p>
        </w:tc>
        <w:tc>
          <w:tcPr>
            <w:tcW w:w="1560" w:type="dxa"/>
            <w:vAlign w:val="center"/>
          </w:tcPr>
          <w:p w14:paraId="15265CD2" w14:textId="77777777" w:rsidR="0022718F" w:rsidRPr="00311F72" w:rsidRDefault="0022718F" w:rsidP="00F91F09">
            <w:pPr>
              <w:pStyle w:val="noidungbang"/>
              <w:jc w:val="center"/>
              <w:rPr>
                <w:b/>
                <w:bCs/>
                <w:lang w:val="vi-VN"/>
              </w:rPr>
            </w:pPr>
            <w:r w:rsidRPr="00311F72">
              <w:rPr>
                <w:b/>
                <w:bCs/>
                <w:lang w:val="vi-VN"/>
              </w:rPr>
              <w:t>Miền giá trị</w:t>
            </w:r>
          </w:p>
        </w:tc>
        <w:tc>
          <w:tcPr>
            <w:tcW w:w="1383" w:type="dxa"/>
            <w:vAlign w:val="center"/>
          </w:tcPr>
          <w:p w14:paraId="7BC3AA58" w14:textId="77777777" w:rsidR="0022718F" w:rsidRPr="00311F72" w:rsidRDefault="0022718F" w:rsidP="00F91F09">
            <w:pPr>
              <w:pStyle w:val="noidungbang"/>
              <w:jc w:val="center"/>
              <w:rPr>
                <w:b/>
                <w:bCs/>
                <w:lang w:val="vi-VN"/>
              </w:rPr>
            </w:pPr>
            <w:r w:rsidRPr="00311F72">
              <w:rPr>
                <w:b/>
                <w:bCs/>
                <w:lang w:val="vi-VN"/>
              </w:rPr>
              <w:t>Chiều dài</w:t>
            </w:r>
          </w:p>
        </w:tc>
        <w:tc>
          <w:tcPr>
            <w:tcW w:w="1129" w:type="dxa"/>
            <w:vAlign w:val="center"/>
          </w:tcPr>
          <w:p w14:paraId="1C6AEBCE" w14:textId="77777777" w:rsidR="0022718F" w:rsidRPr="00311F72" w:rsidRDefault="0022718F" w:rsidP="00F91F09">
            <w:pPr>
              <w:pStyle w:val="noidungbang"/>
              <w:jc w:val="center"/>
              <w:rPr>
                <w:b/>
                <w:bCs/>
                <w:lang w:val="vi-VN"/>
              </w:rPr>
            </w:pPr>
            <w:r w:rsidRPr="00311F72">
              <w:rPr>
                <w:b/>
                <w:bCs/>
                <w:lang w:val="vi-VN"/>
              </w:rPr>
              <w:t>Ghi chú</w:t>
            </w:r>
          </w:p>
        </w:tc>
      </w:tr>
      <w:tr w:rsidR="0022718F" w14:paraId="7F0A789B" w14:textId="77777777" w:rsidTr="00F91F09">
        <w:trPr>
          <w:jc w:val="center"/>
        </w:trPr>
        <w:tc>
          <w:tcPr>
            <w:tcW w:w="708" w:type="dxa"/>
          </w:tcPr>
          <w:p w14:paraId="0BA739D7" w14:textId="1B6626CC" w:rsidR="0022718F" w:rsidRPr="00311F72" w:rsidRDefault="0022718F" w:rsidP="00311F72">
            <w:pPr>
              <w:pStyle w:val="noidungbang"/>
            </w:pPr>
            <w:r>
              <w:t>1</w:t>
            </w:r>
          </w:p>
        </w:tc>
        <w:tc>
          <w:tcPr>
            <w:tcW w:w="2689" w:type="dxa"/>
          </w:tcPr>
          <w:p w14:paraId="080FC476" w14:textId="745F6B60" w:rsidR="0022718F" w:rsidRPr="0017392C" w:rsidRDefault="0022718F" w:rsidP="00311F72">
            <w:pPr>
              <w:pStyle w:val="noidungbang"/>
              <w:rPr>
                <w:b/>
                <w:bCs/>
                <w:u w:val="single"/>
              </w:rPr>
            </w:pPr>
            <w:r w:rsidRPr="0017392C">
              <w:rPr>
                <w:b/>
                <w:bCs/>
                <w:u w:val="single"/>
              </w:rPr>
              <w:t>machuyenkhoa</w:t>
            </w:r>
          </w:p>
        </w:tc>
        <w:tc>
          <w:tcPr>
            <w:tcW w:w="1985" w:type="dxa"/>
          </w:tcPr>
          <w:p w14:paraId="5FF08901" w14:textId="77777777" w:rsidR="0022718F" w:rsidRPr="00311F72" w:rsidRDefault="0022718F" w:rsidP="00311F72">
            <w:pPr>
              <w:pStyle w:val="noidungbang"/>
            </w:pPr>
            <w:r w:rsidRPr="00311F72">
              <w:t>Mã chuyên khoa</w:t>
            </w:r>
          </w:p>
        </w:tc>
        <w:tc>
          <w:tcPr>
            <w:tcW w:w="1559" w:type="dxa"/>
          </w:tcPr>
          <w:p w14:paraId="29C4D6AA" w14:textId="77777777" w:rsidR="0022718F" w:rsidRPr="00311F72" w:rsidRDefault="0022718F" w:rsidP="00311F72">
            <w:pPr>
              <w:pStyle w:val="noidungbang"/>
            </w:pPr>
            <w:r w:rsidRPr="00311F72">
              <w:t>BB</w:t>
            </w:r>
          </w:p>
        </w:tc>
        <w:tc>
          <w:tcPr>
            <w:tcW w:w="1559" w:type="dxa"/>
          </w:tcPr>
          <w:p w14:paraId="7F6BEF6D" w14:textId="77777777" w:rsidR="0022718F" w:rsidRPr="00311F72" w:rsidRDefault="0022718F" w:rsidP="00311F72">
            <w:pPr>
              <w:pStyle w:val="noidungbang"/>
            </w:pPr>
            <w:r w:rsidRPr="00311F72">
              <w:t>Chuỗi</w:t>
            </w:r>
          </w:p>
        </w:tc>
        <w:tc>
          <w:tcPr>
            <w:tcW w:w="1560" w:type="dxa"/>
          </w:tcPr>
          <w:p w14:paraId="6ACD2739" w14:textId="77777777" w:rsidR="0022718F" w:rsidRPr="00311F72" w:rsidRDefault="0022718F" w:rsidP="00311F72">
            <w:pPr>
              <w:pStyle w:val="noidungbang"/>
            </w:pPr>
            <w:r w:rsidRPr="00311F72">
              <w:t>Khóa chính</w:t>
            </w:r>
          </w:p>
        </w:tc>
        <w:tc>
          <w:tcPr>
            <w:tcW w:w="1383" w:type="dxa"/>
          </w:tcPr>
          <w:p w14:paraId="0E3AFEF2" w14:textId="7F09D147" w:rsidR="0022718F" w:rsidRPr="0017392C" w:rsidRDefault="0022718F" w:rsidP="00311F72">
            <w:pPr>
              <w:pStyle w:val="noidungbang"/>
              <w:rPr>
                <w:lang w:val="vi-VN"/>
              </w:rPr>
            </w:pPr>
            <w:r w:rsidRPr="00311F72">
              <w:t>10</w:t>
            </w:r>
          </w:p>
        </w:tc>
        <w:tc>
          <w:tcPr>
            <w:tcW w:w="1129" w:type="dxa"/>
          </w:tcPr>
          <w:p w14:paraId="08534F00" w14:textId="77777777" w:rsidR="0022718F" w:rsidRPr="00311F72" w:rsidRDefault="0022718F" w:rsidP="00311F72">
            <w:pPr>
              <w:pStyle w:val="noidungbang"/>
            </w:pPr>
          </w:p>
        </w:tc>
      </w:tr>
      <w:tr w:rsidR="0022718F" w14:paraId="0847623B" w14:textId="77777777" w:rsidTr="00F91F09">
        <w:trPr>
          <w:jc w:val="center"/>
        </w:trPr>
        <w:tc>
          <w:tcPr>
            <w:tcW w:w="708" w:type="dxa"/>
          </w:tcPr>
          <w:p w14:paraId="469D9279" w14:textId="7F21478E" w:rsidR="0022718F" w:rsidRPr="00311F72" w:rsidRDefault="0022718F" w:rsidP="00311F72">
            <w:pPr>
              <w:pStyle w:val="noidungbang"/>
            </w:pPr>
            <w:r>
              <w:t>2</w:t>
            </w:r>
          </w:p>
        </w:tc>
        <w:tc>
          <w:tcPr>
            <w:tcW w:w="2689" w:type="dxa"/>
          </w:tcPr>
          <w:p w14:paraId="4FC1C8B2" w14:textId="2962993D" w:rsidR="0022718F" w:rsidRPr="00311F72" w:rsidRDefault="0022718F" w:rsidP="00311F72">
            <w:pPr>
              <w:pStyle w:val="noidungbang"/>
            </w:pPr>
            <w:r w:rsidRPr="00311F72">
              <w:t>tenchuyenkhoa</w:t>
            </w:r>
          </w:p>
        </w:tc>
        <w:tc>
          <w:tcPr>
            <w:tcW w:w="1985" w:type="dxa"/>
          </w:tcPr>
          <w:p w14:paraId="583D2E34" w14:textId="77777777" w:rsidR="0022718F" w:rsidRPr="00311F72" w:rsidRDefault="0022718F" w:rsidP="00311F72">
            <w:pPr>
              <w:pStyle w:val="noidungbang"/>
            </w:pPr>
            <w:r w:rsidRPr="00311F72">
              <w:t>Tên chuyên khoa</w:t>
            </w:r>
          </w:p>
        </w:tc>
        <w:tc>
          <w:tcPr>
            <w:tcW w:w="1559" w:type="dxa"/>
          </w:tcPr>
          <w:p w14:paraId="3E225D0E" w14:textId="77777777" w:rsidR="0022718F" w:rsidRPr="00311F72" w:rsidRDefault="0022718F" w:rsidP="00311F72">
            <w:pPr>
              <w:pStyle w:val="noidungbang"/>
            </w:pPr>
            <w:r w:rsidRPr="00311F72">
              <w:t>BB</w:t>
            </w:r>
          </w:p>
        </w:tc>
        <w:tc>
          <w:tcPr>
            <w:tcW w:w="1559" w:type="dxa"/>
          </w:tcPr>
          <w:p w14:paraId="4758A599" w14:textId="77777777" w:rsidR="0022718F" w:rsidRPr="00311F72" w:rsidRDefault="0022718F" w:rsidP="00311F72">
            <w:pPr>
              <w:pStyle w:val="noidungbang"/>
            </w:pPr>
            <w:r w:rsidRPr="00311F72">
              <w:t>Chuỗi</w:t>
            </w:r>
          </w:p>
        </w:tc>
        <w:tc>
          <w:tcPr>
            <w:tcW w:w="1560" w:type="dxa"/>
          </w:tcPr>
          <w:p w14:paraId="2ED5AB4F" w14:textId="77777777" w:rsidR="0022718F" w:rsidRPr="00311F72" w:rsidRDefault="0022718F" w:rsidP="00311F72">
            <w:pPr>
              <w:pStyle w:val="noidungbang"/>
            </w:pPr>
          </w:p>
        </w:tc>
        <w:tc>
          <w:tcPr>
            <w:tcW w:w="1383" w:type="dxa"/>
          </w:tcPr>
          <w:p w14:paraId="5619CF8A" w14:textId="77777777" w:rsidR="0022718F" w:rsidRPr="00311F72" w:rsidRDefault="0022718F" w:rsidP="00311F72">
            <w:pPr>
              <w:pStyle w:val="noidungbang"/>
            </w:pPr>
            <w:r w:rsidRPr="00311F72">
              <w:t>50</w:t>
            </w:r>
          </w:p>
        </w:tc>
        <w:tc>
          <w:tcPr>
            <w:tcW w:w="1129" w:type="dxa"/>
          </w:tcPr>
          <w:p w14:paraId="373BB2CE" w14:textId="77777777" w:rsidR="0022718F" w:rsidRPr="00311F72" w:rsidRDefault="0022718F" w:rsidP="00311F72">
            <w:pPr>
              <w:pStyle w:val="noidungbang"/>
            </w:pPr>
          </w:p>
        </w:tc>
      </w:tr>
    </w:tbl>
    <w:p w14:paraId="44DA1269" w14:textId="77777777" w:rsidR="009678F9" w:rsidRDefault="009678F9" w:rsidP="00311F72">
      <w:pPr>
        <w:pStyle w:val="Noidung"/>
      </w:pPr>
    </w:p>
    <w:p w14:paraId="2E1B24E5" w14:textId="77777777" w:rsidR="009678F9" w:rsidRDefault="009678F9" w:rsidP="00311F72">
      <w:pPr>
        <w:pStyle w:val="Noidung"/>
      </w:pPr>
    </w:p>
    <w:p w14:paraId="6D060478" w14:textId="77777777" w:rsidR="009678F9" w:rsidRDefault="009678F9" w:rsidP="00311F72">
      <w:pPr>
        <w:pStyle w:val="Noidung"/>
      </w:pPr>
    </w:p>
    <w:p w14:paraId="11E65EB1" w14:textId="77777777" w:rsidR="009678F9" w:rsidRDefault="009678F9" w:rsidP="00311F72">
      <w:pPr>
        <w:pStyle w:val="Noidung"/>
      </w:pPr>
    </w:p>
    <w:p w14:paraId="3590194C" w14:textId="1AE658B9" w:rsidR="00311F72" w:rsidRDefault="00311F72" w:rsidP="00311F72">
      <w:pPr>
        <w:pStyle w:val="Noidung"/>
      </w:pPr>
      <w:r>
        <w:lastRenderedPageBreak/>
        <w:t xml:space="preserve">Mô tả </w:t>
      </w:r>
      <w:r w:rsidR="00343FA3">
        <w:t>bảng</w:t>
      </w:r>
      <w:r>
        <w:t xml:space="preserve"> PHONGKHAM</w:t>
      </w:r>
    </w:p>
    <w:p w14:paraId="7427445C" w14:textId="57D0B783" w:rsidR="00311F72" w:rsidRPr="00E6616D" w:rsidRDefault="00311F72" w:rsidP="00311F72">
      <w:pPr>
        <w:pStyle w:val="Caption"/>
        <w:keepNext/>
        <w:rPr>
          <w:lang w:val="vi-VN"/>
        </w:rPr>
      </w:pPr>
      <w:bookmarkStart w:id="101" w:name="_Toc186269185"/>
      <w:r w:rsidRPr="00E6616D">
        <w:rPr>
          <w:lang w:val="vi-VN"/>
        </w:rPr>
        <w:t xml:space="preserve">Bảng </w:t>
      </w:r>
      <w:r w:rsidR="006167D2">
        <w:rPr>
          <w:lang w:val="vi-VN"/>
        </w:rPr>
        <w:fldChar w:fldCharType="begin"/>
      </w:r>
      <w:r w:rsidR="006167D2">
        <w:rPr>
          <w:lang w:val="vi-VN"/>
        </w:rPr>
        <w:instrText xml:space="preserve"> STYLEREF 1 \s </w:instrText>
      </w:r>
      <w:r w:rsidR="006167D2">
        <w:rPr>
          <w:lang w:val="vi-VN"/>
        </w:rPr>
        <w:fldChar w:fldCharType="separate"/>
      </w:r>
      <w:r w:rsidR="00B96FE3">
        <w:rPr>
          <w:noProof/>
          <w:lang w:val="vi-VN"/>
        </w:rPr>
        <w:t>3</w:t>
      </w:r>
      <w:r w:rsidR="006167D2">
        <w:rPr>
          <w:lang w:val="vi-VN"/>
        </w:rPr>
        <w:fldChar w:fldCharType="end"/>
      </w:r>
      <w:r w:rsidR="006167D2">
        <w:rPr>
          <w:lang w:val="vi-VN"/>
        </w:rPr>
        <w:t>.</w:t>
      </w:r>
      <w:r w:rsidR="006167D2">
        <w:rPr>
          <w:lang w:val="vi-VN"/>
        </w:rPr>
        <w:fldChar w:fldCharType="begin"/>
      </w:r>
      <w:r w:rsidR="006167D2">
        <w:rPr>
          <w:lang w:val="vi-VN"/>
        </w:rPr>
        <w:instrText xml:space="preserve"> SEQ Bảng \* ARABIC \s 1 </w:instrText>
      </w:r>
      <w:r w:rsidR="006167D2">
        <w:rPr>
          <w:lang w:val="vi-VN"/>
        </w:rPr>
        <w:fldChar w:fldCharType="separate"/>
      </w:r>
      <w:r w:rsidR="00B96FE3">
        <w:rPr>
          <w:noProof/>
          <w:lang w:val="vi-VN"/>
        </w:rPr>
        <w:t>6</w:t>
      </w:r>
      <w:r w:rsidR="006167D2">
        <w:rPr>
          <w:lang w:val="vi-VN"/>
        </w:rPr>
        <w:fldChar w:fldCharType="end"/>
      </w:r>
      <w:r>
        <w:rPr>
          <w:lang w:val="vi-VN"/>
        </w:rPr>
        <w:t xml:space="preserve"> Mô tả </w:t>
      </w:r>
      <w:r w:rsidR="006167D2">
        <w:rPr>
          <w:lang w:val="vi-VN"/>
        </w:rPr>
        <w:t>bảng</w:t>
      </w:r>
      <w:r>
        <w:rPr>
          <w:lang w:val="vi-VN"/>
        </w:rPr>
        <w:t xml:space="preserve"> PHONGKHAM</w:t>
      </w:r>
      <w:bookmarkEnd w:id="101"/>
    </w:p>
    <w:tbl>
      <w:tblPr>
        <w:tblStyle w:val="TableGrid"/>
        <w:tblW w:w="0" w:type="auto"/>
        <w:jc w:val="center"/>
        <w:tblLook w:val="04A0" w:firstRow="1" w:lastRow="0" w:firstColumn="1" w:lastColumn="0" w:noHBand="0" w:noVBand="1"/>
      </w:tblPr>
      <w:tblGrid>
        <w:gridCol w:w="708"/>
        <w:gridCol w:w="2689"/>
        <w:gridCol w:w="1985"/>
        <w:gridCol w:w="1559"/>
        <w:gridCol w:w="1701"/>
        <w:gridCol w:w="1559"/>
        <w:gridCol w:w="1418"/>
        <w:gridCol w:w="1134"/>
      </w:tblGrid>
      <w:tr w:rsidR="007B20D0" w14:paraId="51426511" w14:textId="77777777" w:rsidTr="00F91F09">
        <w:trPr>
          <w:tblHeader/>
          <w:jc w:val="center"/>
        </w:trPr>
        <w:tc>
          <w:tcPr>
            <w:tcW w:w="708" w:type="dxa"/>
            <w:vAlign w:val="center"/>
          </w:tcPr>
          <w:p w14:paraId="0428FBE6" w14:textId="79ABE2EA" w:rsidR="0022718F" w:rsidRPr="00311F72" w:rsidRDefault="00237397" w:rsidP="00F91F09">
            <w:pPr>
              <w:pStyle w:val="noidungbang"/>
              <w:jc w:val="center"/>
              <w:rPr>
                <w:b/>
                <w:bCs/>
                <w:lang w:val="vi-VN"/>
              </w:rPr>
            </w:pPr>
            <w:r>
              <w:rPr>
                <w:b/>
                <w:bCs/>
                <w:lang w:val="vi-VN"/>
              </w:rPr>
              <w:t>STT</w:t>
            </w:r>
          </w:p>
        </w:tc>
        <w:tc>
          <w:tcPr>
            <w:tcW w:w="2689" w:type="dxa"/>
            <w:vAlign w:val="center"/>
          </w:tcPr>
          <w:p w14:paraId="21766FC4" w14:textId="11336081" w:rsidR="0022718F" w:rsidRPr="00311F72" w:rsidRDefault="0022718F" w:rsidP="00F91F09">
            <w:pPr>
              <w:pStyle w:val="noidungbang"/>
              <w:jc w:val="center"/>
              <w:rPr>
                <w:b/>
                <w:bCs/>
                <w:lang w:val="vi-VN"/>
              </w:rPr>
            </w:pPr>
            <w:r w:rsidRPr="00311F72">
              <w:rPr>
                <w:b/>
                <w:bCs/>
                <w:lang w:val="vi-VN"/>
              </w:rPr>
              <w:t>Tên tắt các thuộc tính</w:t>
            </w:r>
          </w:p>
        </w:tc>
        <w:tc>
          <w:tcPr>
            <w:tcW w:w="1985" w:type="dxa"/>
            <w:vAlign w:val="center"/>
          </w:tcPr>
          <w:p w14:paraId="57AA6CDF" w14:textId="77777777" w:rsidR="0022718F" w:rsidRPr="00311F72" w:rsidRDefault="0022718F" w:rsidP="00F91F09">
            <w:pPr>
              <w:pStyle w:val="noidungbang"/>
              <w:jc w:val="center"/>
              <w:rPr>
                <w:b/>
                <w:bCs/>
                <w:lang w:val="vi-VN"/>
              </w:rPr>
            </w:pPr>
            <w:r w:rsidRPr="00311F72">
              <w:rPr>
                <w:b/>
                <w:bCs/>
                <w:lang w:val="vi-VN"/>
              </w:rPr>
              <w:t>Diễn giải</w:t>
            </w:r>
          </w:p>
        </w:tc>
        <w:tc>
          <w:tcPr>
            <w:tcW w:w="1559" w:type="dxa"/>
            <w:vAlign w:val="center"/>
          </w:tcPr>
          <w:p w14:paraId="401F8978" w14:textId="77777777" w:rsidR="0022718F" w:rsidRPr="00311F72" w:rsidRDefault="0022718F" w:rsidP="00F91F09">
            <w:pPr>
              <w:pStyle w:val="noidungbang"/>
              <w:jc w:val="center"/>
              <w:rPr>
                <w:b/>
                <w:bCs/>
                <w:lang w:val="vi-VN"/>
              </w:rPr>
            </w:pPr>
            <w:r w:rsidRPr="00311F72">
              <w:rPr>
                <w:b/>
                <w:bCs/>
                <w:lang w:val="vi-VN"/>
              </w:rPr>
              <w:t>Loại giá trị</w:t>
            </w:r>
          </w:p>
        </w:tc>
        <w:tc>
          <w:tcPr>
            <w:tcW w:w="1701" w:type="dxa"/>
            <w:vAlign w:val="center"/>
          </w:tcPr>
          <w:p w14:paraId="14E98DFF" w14:textId="77777777" w:rsidR="0022718F" w:rsidRPr="00311F72" w:rsidRDefault="0022718F" w:rsidP="00F91F09">
            <w:pPr>
              <w:pStyle w:val="noidungbang"/>
              <w:jc w:val="center"/>
              <w:rPr>
                <w:b/>
                <w:bCs/>
                <w:lang w:val="vi-VN"/>
              </w:rPr>
            </w:pPr>
            <w:r w:rsidRPr="00311F72">
              <w:rPr>
                <w:b/>
                <w:bCs/>
                <w:lang w:val="vi-VN"/>
              </w:rPr>
              <w:t>Kiểu dữ liệu</w:t>
            </w:r>
          </w:p>
        </w:tc>
        <w:tc>
          <w:tcPr>
            <w:tcW w:w="1559" w:type="dxa"/>
            <w:vAlign w:val="center"/>
          </w:tcPr>
          <w:p w14:paraId="5EF93B76" w14:textId="77777777" w:rsidR="0022718F" w:rsidRPr="00311F72" w:rsidRDefault="0022718F" w:rsidP="00F91F09">
            <w:pPr>
              <w:pStyle w:val="noidungbang"/>
              <w:jc w:val="center"/>
              <w:rPr>
                <w:b/>
                <w:bCs/>
                <w:lang w:val="vi-VN"/>
              </w:rPr>
            </w:pPr>
            <w:r w:rsidRPr="00311F72">
              <w:rPr>
                <w:b/>
                <w:bCs/>
                <w:lang w:val="vi-VN"/>
              </w:rPr>
              <w:t>Miền giá trị</w:t>
            </w:r>
          </w:p>
        </w:tc>
        <w:tc>
          <w:tcPr>
            <w:tcW w:w="1418" w:type="dxa"/>
            <w:vAlign w:val="center"/>
          </w:tcPr>
          <w:p w14:paraId="1A6B172E" w14:textId="77777777" w:rsidR="0022718F" w:rsidRPr="00311F72" w:rsidRDefault="0022718F" w:rsidP="00F91F09">
            <w:pPr>
              <w:pStyle w:val="noidungbang"/>
              <w:jc w:val="center"/>
              <w:rPr>
                <w:b/>
                <w:bCs/>
                <w:lang w:val="vi-VN"/>
              </w:rPr>
            </w:pPr>
            <w:r w:rsidRPr="00311F72">
              <w:rPr>
                <w:b/>
                <w:bCs/>
                <w:lang w:val="vi-VN"/>
              </w:rPr>
              <w:t>Chiều dài</w:t>
            </w:r>
          </w:p>
        </w:tc>
        <w:tc>
          <w:tcPr>
            <w:tcW w:w="1134" w:type="dxa"/>
            <w:vAlign w:val="center"/>
          </w:tcPr>
          <w:p w14:paraId="1964F61D" w14:textId="77777777" w:rsidR="0022718F" w:rsidRPr="00311F72" w:rsidRDefault="0022718F" w:rsidP="00F91F09">
            <w:pPr>
              <w:pStyle w:val="noidungbang"/>
              <w:jc w:val="center"/>
              <w:rPr>
                <w:b/>
                <w:bCs/>
                <w:lang w:val="vi-VN"/>
              </w:rPr>
            </w:pPr>
            <w:r w:rsidRPr="00311F72">
              <w:rPr>
                <w:b/>
                <w:bCs/>
                <w:lang w:val="vi-VN"/>
              </w:rPr>
              <w:t>Ghi chú</w:t>
            </w:r>
          </w:p>
        </w:tc>
      </w:tr>
      <w:tr w:rsidR="007B20D0" w14:paraId="2C176B70" w14:textId="77777777" w:rsidTr="00237397">
        <w:trPr>
          <w:jc w:val="center"/>
        </w:trPr>
        <w:tc>
          <w:tcPr>
            <w:tcW w:w="708" w:type="dxa"/>
          </w:tcPr>
          <w:p w14:paraId="481F9EC8" w14:textId="4AEE0759" w:rsidR="0022718F" w:rsidRDefault="00237397" w:rsidP="003417E1">
            <w:pPr>
              <w:pStyle w:val="noidungbang"/>
              <w:jc w:val="left"/>
              <w:rPr>
                <w:lang w:val="vi-VN"/>
              </w:rPr>
            </w:pPr>
            <w:r>
              <w:rPr>
                <w:lang w:val="vi-VN"/>
              </w:rPr>
              <w:t>1</w:t>
            </w:r>
          </w:p>
        </w:tc>
        <w:tc>
          <w:tcPr>
            <w:tcW w:w="2689" w:type="dxa"/>
          </w:tcPr>
          <w:p w14:paraId="7B2C0F4B" w14:textId="335467D1" w:rsidR="0022718F" w:rsidRPr="0017392C" w:rsidRDefault="0022718F" w:rsidP="003417E1">
            <w:pPr>
              <w:pStyle w:val="noidungbang"/>
              <w:jc w:val="left"/>
              <w:rPr>
                <w:b/>
                <w:bCs/>
                <w:u w:val="single"/>
                <w:lang w:val="vi-VN"/>
              </w:rPr>
            </w:pPr>
            <w:r w:rsidRPr="0017392C">
              <w:rPr>
                <w:b/>
                <w:bCs/>
                <w:u w:val="single"/>
                <w:lang w:val="vi-VN"/>
              </w:rPr>
              <w:t>maphongkham</w:t>
            </w:r>
          </w:p>
        </w:tc>
        <w:tc>
          <w:tcPr>
            <w:tcW w:w="1985" w:type="dxa"/>
          </w:tcPr>
          <w:p w14:paraId="6453B372" w14:textId="77777777" w:rsidR="0022718F" w:rsidRDefault="0022718F" w:rsidP="003417E1">
            <w:pPr>
              <w:pStyle w:val="noidungbang"/>
              <w:jc w:val="left"/>
              <w:rPr>
                <w:lang w:val="vi-VN"/>
              </w:rPr>
            </w:pPr>
            <w:r>
              <w:rPr>
                <w:lang w:val="vi-VN"/>
              </w:rPr>
              <w:t>Mã phòng khám</w:t>
            </w:r>
          </w:p>
        </w:tc>
        <w:tc>
          <w:tcPr>
            <w:tcW w:w="1559" w:type="dxa"/>
          </w:tcPr>
          <w:p w14:paraId="7A17F859" w14:textId="77777777" w:rsidR="0022718F" w:rsidRDefault="0022718F" w:rsidP="003417E1">
            <w:pPr>
              <w:pStyle w:val="noidungbang"/>
              <w:jc w:val="left"/>
              <w:rPr>
                <w:lang w:val="vi-VN"/>
              </w:rPr>
            </w:pPr>
            <w:r>
              <w:rPr>
                <w:lang w:val="vi-VN"/>
              </w:rPr>
              <w:t>BB</w:t>
            </w:r>
          </w:p>
        </w:tc>
        <w:tc>
          <w:tcPr>
            <w:tcW w:w="1701" w:type="dxa"/>
          </w:tcPr>
          <w:p w14:paraId="049F69AB" w14:textId="77777777" w:rsidR="0022718F" w:rsidRDefault="0022718F" w:rsidP="003417E1">
            <w:pPr>
              <w:pStyle w:val="noidungbang"/>
              <w:jc w:val="left"/>
              <w:rPr>
                <w:lang w:val="vi-VN"/>
              </w:rPr>
            </w:pPr>
            <w:r>
              <w:rPr>
                <w:lang w:val="vi-VN"/>
              </w:rPr>
              <w:t>Chuỗi</w:t>
            </w:r>
          </w:p>
        </w:tc>
        <w:tc>
          <w:tcPr>
            <w:tcW w:w="1559" w:type="dxa"/>
          </w:tcPr>
          <w:p w14:paraId="72A577FF" w14:textId="77777777" w:rsidR="0022718F" w:rsidRDefault="0022718F" w:rsidP="003417E1">
            <w:pPr>
              <w:pStyle w:val="noidungbang"/>
              <w:jc w:val="left"/>
              <w:rPr>
                <w:lang w:val="vi-VN"/>
              </w:rPr>
            </w:pPr>
            <w:r>
              <w:rPr>
                <w:lang w:val="vi-VN"/>
              </w:rPr>
              <w:t>Khóa chính</w:t>
            </w:r>
          </w:p>
        </w:tc>
        <w:tc>
          <w:tcPr>
            <w:tcW w:w="1418" w:type="dxa"/>
          </w:tcPr>
          <w:p w14:paraId="08BCE308" w14:textId="36AE8409" w:rsidR="0022718F" w:rsidRDefault="0022718F" w:rsidP="003417E1">
            <w:pPr>
              <w:pStyle w:val="noidungbang"/>
              <w:jc w:val="left"/>
              <w:rPr>
                <w:lang w:val="vi-VN"/>
              </w:rPr>
            </w:pPr>
            <w:r>
              <w:rPr>
                <w:lang w:val="vi-VN"/>
              </w:rPr>
              <w:t>10</w:t>
            </w:r>
          </w:p>
        </w:tc>
        <w:tc>
          <w:tcPr>
            <w:tcW w:w="1134" w:type="dxa"/>
          </w:tcPr>
          <w:p w14:paraId="515E5CB5" w14:textId="77777777" w:rsidR="0022718F" w:rsidRDefault="0022718F" w:rsidP="003417E1">
            <w:pPr>
              <w:pStyle w:val="noidungbang"/>
              <w:jc w:val="left"/>
              <w:rPr>
                <w:lang w:val="vi-VN"/>
              </w:rPr>
            </w:pPr>
          </w:p>
        </w:tc>
      </w:tr>
      <w:tr w:rsidR="007B20D0" w14:paraId="0C9FED41" w14:textId="77777777" w:rsidTr="00237397">
        <w:trPr>
          <w:jc w:val="center"/>
        </w:trPr>
        <w:tc>
          <w:tcPr>
            <w:tcW w:w="708" w:type="dxa"/>
          </w:tcPr>
          <w:p w14:paraId="309AE311" w14:textId="279D4D7E" w:rsidR="0022718F" w:rsidRDefault="00237397" w:rsidP="003417E1">
            <w:pPr>
              <w:pStyle w:val="noidungbang"/>
              <w:jc w:val="left"/>
              <w:rPr>
                <w:lang w:val="vi-VN"/>
              </w:rPr>
            </w:pPr>
            <w:r>
              <w:rPr>
                <w:lang w:val="vi-VN"/>
              </w:rPr>
              <w:t>2</w:t>
            </w:r>
          </w:p>
        </w:tc>
        <w:tc>
          <w:tcPr>
            <w:tcW w:w="2689" w:type="dxa"/>
          </w:tcPr>
          <w:p w14:paraId="19817FCE" w14:textId="001B410B" w:rsidR="0022718F" w:rsidRDefault="0022718F" w:rsidP="003417E1">
            <w:pPr>
              <w:pStyle w:val="noidungbang"/>
              <w:jc w:val="left"/>
              <w:rPr>
                <w:lang w:val="vi-VN"/>
              </w:rPr>
            </w:pPr>
            <w:r>
              <w:rPr>
                <w:lang w:val="vi-VN"/>
              </w:rPr>
              <w:t>tenphongkham</w:t>
            </w:r>
          </w:p>
        </w:tc>
        <w:tc>
          <w:tcPr>
            <w:tcW w:w="1985" w:type="dxa"/>
          </w:tcPr>
          <w:p w14:paraId="1810CCB1" w14:textId="77777777" w:rsidR="0022718F" w:rsidRDefault="0022718F" w:rsidP="003417E1">
            <w:pPr>
              <w:pStyle w:val="noidungbang"/>
              <w:jc w:val="left"/>
              <w:rPr>
                <w:lang w:val="vi-VN"/>
              </w:rPr>
            </w:pPr>
            <w:r>
              <w:rPr>
                <w:lang w:val="vi-VN"/>
              </w:rPr>
              <w:t>Tên phòng khám</w:t>
            </w:r>
          </w:p>
        </w:tc>
        <w:tc>
          <w:tcPr>
            <w:tcW w:w="1559" w:type="dxa"/>
          </w:tcPr>
          <w:p w14:paraId="57896762" w14:textId="77777777" w:rsidR="0022718F" w:rsidRDefault="0022718F" w:rsidP="003417E1">
            <w:pPr>
              <w:pStyle w:val="noidungbang"/>
              <w:jc w:val="left"/>
              <w:rPr>
                <w:lang w:val="vi-VN"/>
              </w:rPr>
            </w:pPr>
            <w:r>
              <w:rPr>
                <w:lang w:val="vi-VN"/>
              </w:rPr>
              <w:t>BB</w:t>
            </w:r>
          </w:p>
        </w:tc>
        <w:tc>
          <w:tcPr>
            <w:tcW w:w="1701" w:type="dxa"/>
          </w:tcPr>
          <w:p w14:paraId="4D500693" w14:textId="77777777" w:rsidR="0022718F" w:rsidRDefault="0022718F" w:rsidP="003417E1">
            <w:pPr>
              <w:pStyle w:val="noidungbang"/>
              <w:jc w:val="left"/>
              <w:rPr>
                <w:lang w:val="vi-VN"/>
              </w:rPr>
            </w:pPr>
            <w:r>
              <w:rPr>
                <w:lang w:val="vi-VN"/>
              </w:rPr>
              <w:t>Chuỗi</w:t>
            </w:r>
          </w:p>
        </w:tc>
        <w:tc>
          <w:tcPr>
            <w:tcW w:w="1559" w:type="dxa"/>
          </w:tcPr>
          <w:p w14:paraId="1219056E" w14:textId="77777777" w:rsidR="0022718F" w:rsidRDefault="0022718F" w:rsidP="003417E1">
            <w:pPr>
              <w:pStyle w:val="noidungbang"/>
              <w:jc w:val="left"/>
              <w:rPr>
                <w:lang w:val="vi-VN"/>
              </w:rPr>
            </w:pPr>
          </w:p>
        </w:tc>
        <w:tc>
          <w:tcPr>
            <w:tcW w:w="1418" w:type="dxa"/>
          </w:tcPr>
          <w:p w14:paraId="64F20023" w14:textId="77777777" w:rsidR="0022718F" w:rsidRDefault="0022718F" w:rsidP="003417E1">
            <w:pPr>
              <w:pStyle w:val="noidungbang"/>
              <w:jc w:val="left"/>
              <w:rPr>
                <w:lang w:val="vi-VN"/>
              </w:rPr>
            </w:pPr>
            <w:r>
              <w:rPr>
                <w:lang w:val="vi-VN"/>
              </w:rPr>
              <w:t>50</w:t>
            </w:r>
          </w:p>
        </w:tc>
        <w:tc>
          <w:tcPr>
            <w:tcW w:w="1134" w:type="dxa"/>
          </w:tcPr>
          <w:p w14:paraId="32FC1AE1" w14:textId="77777777" w:rsidR="0022718F" w:rsidRDefault="0022718F" w:rsidP="003417E1">
            <w:pPr>
              <w:pStyle w:val="noidungbang"/>
              <w:jc w:val="left"/>
              <w:rPr>
                <w:lang w:val="vi-VN"/>
              </w:rPr>
            </w:pPr>
          </w:p>
        </w:tc>
      </w:tr>
      <w:tr w:rsidR="007B20D0" w14:paraId="7868A7BA" w14:textId="77777777" w:rsidTr="00237397">
        <w:trPr>
          <w:jc w:val="center"/>
        </w:trPr>
        <w:tc>
          <w:tcPr>
            <w:tcW w:w="708" w:type="dxa"/>
          </w:tcPr>
          <w:p w14:paraId="17815396" w14:textId="08841E90" w:rsidR="0022718F" w:rsidRDefault="00237397" w:rsidP="003417E1">
            <w:pPr>
              <w:pStyle w:val="noidungbang"/>
              <w:jc w:val="left"/>
              <w:rPr>
                <w:lang w:val="vi-VN"/>
              </w:rPr>
            </w:pPr>
            <w:r>
              <w:rPr>
                <w:lang w:val="vi-VN"/>
              </w:rPr>
              <w:t>3</w:t>
            </w:r>
          </w:p>
        </w:tc>
        <w:tc>
          <w:tcPr>
            <w:tcW w:w="2689" w:type="dxa"/>
          </w:tcPr>
          <w:p w14:paraId="6E5D7CF9" w14:textId="4105D320" w:rsidR="0022718F" w:rsidRDefault="0022718F" w:rsidP="003417E1">
            <w:pPr>
              <w:pStyle w:val="noidungbang"/>
              <w:jc w:val="left"/>
              <w:rPr>
                <w:lang w:val="vi-VN"/>
              </w:rPr>
            </w:pPr>
            <w:r>
              <w:rPr>
                <w:lang w:val="vi-VN"/>
              </w:rPr>
              <w:t>vitri</w:t>
            </w:r>
          </w:p>
        </w:tc>
        <w:tc>
          <w:tcPr>
            <w:tcW w:w="1985" w:type="dxa"/>
          </w:tcPr>
          <w:p w14:paraId="13905CAA" w14:textId="421E772B" w:rsidR="0022718F" w:rsidRDefault="0022718F" w:rsidP="003417E1">
            <w:pPr>
              <w:pStyle w:val="noidungbang"/>
              <w:jc w:val="left"/>
              <w:rPr>
                <w:lang w:val="vi-VN"/>
              </w:rPr>
            </w:pPr>
            <w:r>
              <w:rPr>
                <w:lang w:val="vi-VN"/>
              </w:rPr>
              <w:t>Vị trí</w:t>
            </w:r>
          </w:p>
        </w:tc>
        <w:tc>
          <w:tcPr>
            <w:tcW w:w="1559" w:type="dxa"/>
          </w:tcPr>
          <w:p w14:paraId="243F9125" w14:textId="295102ED" w:rsidR="0022718F" w:rsidRDefault="0022718F" w:rsidP="003417E1">
            <w:pPr>
              <w:pStyle w:val="noidungbang"/>
              <w:jc w:val="left"/>
              <w:rPr>
                <w:lang w:val="vi-VN"/>
              </w:rPr>
            </w:pPr>
          </w:p>
        </w:tc>
        <w:tc>
          <w:tcPr>
            <w:tcW w:w="1701" w:type="dxa"/>
          </w:tcPr>
          <w:p w14:paraId="35AFF270" w14:textId="77777777" w:rsidR="0022718F" w:rsidRDefault="0022718F" w:rsidP="003417E1">
            <w:pPr>
              <w:pStyle w:val="noidungbang"/>
              <w:jc w:val="left"/>
              <w:rPr>
                <w:lang w:val="vi-VN"/>
              </w:rPr>
            </w:pPr>
            <w:r>
              <w:rPr>
                <w:lang w:val="vi-VN"/>
              </w:rPr>
              <w:t>Chuỗi</w:t>
            </w:r>
          </w:p>
        </w:tc>
        <w:tc>
          <w:tcPr>
            <w:tcW w:w="1559" w:type="dxa"/>
          </w:tcPr>
          <w:p w14:paraId="39F47CCB" w14:textId="77777777" w:rsidR="0022718F" w:rsidRDefault="0022718F" w:rsidP="003417E1">
            <w:pPr>
              <w:pStyle w:val="noidungbang"/>
              <w:jc w:val="left"/>
              <w:rPr>
                <w:lang w:val="vi-VN"/>
              </w:rPr>
            </w:pPr>
          </w:p>
        </w:tc>
        <w:tc>
          <w:tcPr>
            <w:tcW w:w="1418" w:type="dxa"/>
          </w:tcPr>
          <w:p w14:paraId="736443DF" w14:textId="77777777" w:rsidR="0022718F" w:rsidRDefault="0022718F" w:rsidP="003417E1">
            <w:pPr>
              <w:pStyle w:val="noidungbang"/>
              <w:jc w:val="left"/>
              <w:rPr>
                <w:lang w:val="vi-VN"/>
              </w:rPr>
            </w:pPr>
            <w:r>
              <w:rPr>
                <w:lang w:val="vi-VN"/>
              </w:rPr>
              <w:t>50</w:t>
            </w:r>
          </w:p>
        </w:tc>
        <w:tc>
          <w:tcPr>
            <w:tcW w:w="1134" w:type="dxa"/>
          </w:tcPr>
          <w:p w14:paraId="688CB0D4" w14:textId="77777777" w:rsidR="0022718F" w:rsidRDefault="0022718F" w:rsidP="003417E1">
            <w:pPr>
              <w:pStyle w:val="noidungbang"/>
              <w:jc w:val="left"/>
              <w:rPr>
                <w:lang w:val="vi-VN"/>
              </w:rPr>
            </w:pPr>
          </w:p>
        </w:tc>
      </w:tr>
    </w:tbl>
    <w:p w14:paraId="02AB0DC9" w14:textId="77777777" w:rsidR="00A24F86" w:rsidRDefault="00A24F86" w:rsidP="00311F72">
      <w:pPr>
        <w:pStyle w:val="Noidung"/>
      </w:pPr>
    </w:p>
    <w:p w14:paraId="61F78E4B" w14:textId="4A7EEF31" w:rsidR="00311F72" w:rsidRDefault="00311F72" w:rsidP="00311F72">
      <w:pPr>
        <w:pStyle w:val="Noidung"/>
      </w:pPr>
      <w:r>
        <w:t xml:space="preserve">Mô tả </w:t>
      </w:r>
      <w:r w:rsidR="00343FA3">
        <w:t>bảng</w:t>
      </w:r>
      <w:r>
        <w:t xml:space="preserve"> BACSI</w:t>
      </w:r>
    </w:p>
    <w:p w14:paraId="711AB9AC" w14:textId="243F3009" w:rsidR="00311F72" w:rsidRPr="00E6616D" w:rsidRDefault="00311F72" w:rsidP="00311F72">
      <w:pPr>
        <w:pStyle w:val="Caption"/>
        <w:keepNext/>
        <w:rPr>
          <w:lang w:val="vi-VN"/>
        </w:rPr>
      </w:pPr>
      <w:bookmarkStart w:id="102" w:name="_Toc186269186"/>
      <w:r w:rsidRPr="00E6616D">
        <w:rPr>
          <w:lang w:val="vi-VN"/>
        </w:rPr>
        <w:t xml:space="preserve">Bảng </w:t>
      </w:r>
      <w:r w:rsidR="006167D2">
        <w:rPr>
          <w:lang w:val="vi-VN"/>
        </w:rPr>
        <w:fldChar w:fldCharType="begin"/>
      </w:r>
      <w:r w:rsidR="006167D2">
        <w:rPr>
          <w:lang w:val="vi-VN"/>
        </w:rPr>
        <w:instrText xml:space="preserve"> STYLEREF 1 \s </w:instrText>
      </w:r>
      <w:r w:rsidR="006167D2">
        <w:rPr>
          <w:lang w:val="vi-VN"/>
        </w:rPr>
        <w:fldChar w:fldCharType="separate"/>
      </w:r>
      <w:r w:rsidR="00B96FE3">
        <w:rPr>
          <w:noProof/>
          <w:lang w:val="vi-VN"/>
        </w:rPr>
        <w:t>3</w:t>
      </w:r>
      <w:r w:rsidR="006167D2">
        <w:rPr>
          <w:lang w:val="vi-VN"/>
        </w:rPr>
        <w:fldChar w:fldCharType="end"/>
      </w:r>
      <w:r w:rsidR="006167D2">
        <w:rPr>
          <w:lang w:val="vi-VN"/>
        </w:rPr>
        <w:t>.</w:t>
      </w:r>
      <w:r w:rsidR="006167D2">
        <w:rPr>
          <w:lang w:val="vi-VN"/>
        </w:rPr>
        <w:fldChar w:fldCharType="begin"/>
      </w:r>
      <w:r w:rsidR="006167D2">
        <w:rPr>
          <w:lang w:val="vi-VN"/>
        </w:rPr>
        <w:instrText xml:space="preserve"> SEQ Bảng \* ARABIC \s 1 </w:instrText>
      </w:r>
      <w:r w:rsidR="006167D2">
        <w:rPr>
          <w:lang w:val="vi-VN"/>
        </w:rPr>
        <w:fldChar w:fldCharType="separate"/>
      </w:r>
      <w:r w:rsidR="00B96FE3">
        <w:rPr>
          <w:noProof/>
          <w:lang w:val="vi-VN"/>
        </w:rPr>
        <w:t>7</w:t>
      </w:r>
      <w:r w:rsidR="006167D2">
        <w:rPr>
          <w:lang w:val="vi-VN"/>
        </w:rPr>
        <w:fldChar w:fldCharType="end"/>
      </w:r>
      <w:r>
        <w:rPr>
          <w:lang w:val="vi-VN"/>
        </w:rPr>
        <w:t xml:space="preserve"> Mô tả </w:t>
      </w:r>
      <w:r w:rsidR="006167D2">
        <w:rPr>
          <w:lang w:val="vi-VN"/>
        </w:rPr>
        <w:t>bảng</w:t>
      </w:r>
      <w:r>
        <w:rPr>
          <w:lang w:val="vi-VN"/>
        </w:rPr>
        <w:t xml:space="preserve"> BACSI</w:t>
      </w:r>
      <w:bookmarkEnd w:id="102"/>
    </w:p>
    <w:tbl>
      <w:tblPr>
        <w:tblStyle w:val="TableGrid"/>
        <w:tblW w:w="0" w:type="auto"/>
        <w:jc w:val="center"/>
        <w:tblLook w:val="04A0" w:firstRow="1" w:lastRow="0" w:firstColumn="1" w:lastColumn="0" w:noHBand="0" w:noVBand="1"/>
      </w:tblPr>
      <w:tblGrid>
        <w:gridCol w:w="708"/>
        <w:gridCol w:w="2689"/>
        <w:gridCol w:w="2127"/>
        <w:gridCol w:w="1559"/>
        <w:gridCol w:w="1701"/>
        <w:gridCol w:w="1559"/>
        <w:gridCol w:w="1418"/>
        <w:gridCol w:w="1134"/>
      </w:tblGrid>
      <w:tr w:rsidR="00237397" w14:paraId="5BA55D79" w14:textId="77777777" w:rsidTr="0017392C">
        <w:trPr>
          <w:tblHeader/>
          <w:jc w:val="center"/>
        </w:trPr>
        <w:tc>
          <w:tcPr>
            <w:tcW w:w="708" w:type="dxa"/>
            <w:vAlign w:val="center"/>
          </w:tcPr>
          <w:p w14:paraId="4F95EF87" w14:textId="1221DE05" w:rsidR="00237397" w:rsidRPr="00311F72" w:rsidRDefault="00237397" w:rsidP="00F91F09">
            <w:pPr>
              <w:pStyle w:val="noidungbang"/>
              <w:jc w:val="center"/>
              <w:rPr>
                <w:b/>
                <w:bCs/>
                <w:lang w:val="vi-VN"/>
              </w:rPr>
            </w:pPr>
            <w:r>
              <w:rPr>
                <w:b/>
                <w:bCs/>
                <w:lang w:val="vi-VN"/>
              </w:rPr>
              <w:t>STT</w:t>
            </w:r>
          </w:p>
        </w:tc>
        <w:tc>
          <w:tcPr>
            <w:tcW w:w="2689" w:type="dxa"/>
            <w:vAlign w:val="center"/>
          </w:tcPr>
          <w:p w14:paraId="2951E0F0" w14:textId="0CEA3D03" w:rsidR="00237397" w:rsidRPr="00311F72" w:rsidRDefault="00237397" w:rsidP="00F91F09">
            <w:pPr>
              <w:pStyle w:val="noidungbang"/>
              <w:jc w:val="center"/>
              <w:rPr>
                <w:b/>
                <w:bCs/>
                <w:lang w:val="vi-VN"/>
              </w:rPr>
            </w:pPr>
            <w:r w:rsidRPr="00311F72">
              <w:rPr>
                <w:b/>
                <w:bCs/>
                <w:lang w:val="vi-VN"/>
              </w:rPr>
              <w:t>Tên tắt các thuộc tính</w:t>
            </w:r>
          </w:p>
        </w:tc>
        <w:tc>
          <w:tcPr>
            <w:tcW w:w="2127" w:type="dxa"/>
            <w:vAlign w:val="center"/>
          </w:tcPr>
          <w:p w14:paraId="452F2EEE" w14:textId="77777777" w:rsidR="00237397" w:rsidRPr="00311F72" w:rsidRDefault="00237397" w:rsidP="00F91F09">
            <w:pPr>
              <w:pStyle w:val="noidungbang"/>
              <w:jc w:val="center"/>
              <w:rPr>
                <w:b/>
                <w:bCs/>
                <w:lang w:val="vi-VN"/>
              </w:rPr>
            </w:pPr>
            <w:r w:rsidRPr="00311F72">
              <w:rPr>
                <w:b/>
                <w:bCs/>
                <w:lang w:val="vi-VN"/>
              </w:rPr>
              <w:t>Diễn giải</w:t>
            </w:r>
          </w:p>
        </w:tc>
        <w:tc>
          <w:tcPr>
            <w:tcW w:w="1559" w:type="dxa"/>
            <w:vAlign w:val="center"/>
          </w:tcPr>
          <w:p w14:paraId="3E282ED6" w14:textId="77777777" w:rsidR="00237397" w:rsidRPr="00311F72" w:rsidRDefault="00237397" w:rsidP="00F91F09">
            <w:pPr>
              <w:pStyle w:val="noidungbang"/>
              <w:jc w:val="center"/>
              <w:rPr>
                <w:b/>
                <w:bCs/>
                <w:lang w:val="vi-VN"/>
              </w:rPr>
            </w:pPr>
            <w:r w:rsidRPr="00311F72">
              <w:rPr>
                <w:b/>
                <w:bCs/>
                <w:lang w:val="vi-VN"/>
              </w:rPr>
              <w:t>Loại giá trị</w:t>
            </w:r>
          </w:p>
        </w:tc>
        <w:tc>
          <w:tcPr>
            <w:tcW w:w="1701" w:type="dxa"/>
            <w:vAlign w:val="center"/>
          </w:tcPr>
          <w:p w14:paraId="2699A16F" w14:textId="77777777" w:rsidR="00237397" w:rsidRPr="00311F72" w:rsidRDefault="00237397" w:rsidP="00F91F09">
            <w:pPr>
              <w:pStyle w:val="noidungbang"/>
              <w:jc w:val="center"/>
              <w:rPr>
                <w:b/>
                <w:bCs/>
                <w:lang w:val="vi-VN"/>
              </w:rPr>
            </w:pPr>
            <w:r w:rsidRPr="00311F72">
              <w:rPr>
                <w:b/>
                <w:bCs/>
                <w:lang w:val="vi-VN"/>
              </w:rPr>
              <w:t>Kiểu dữ liệu</w:t>
            </w:r>
          </w:p>
        </w:tc>
        <w:tc>
          <w:tcPr>
            <w:tcW w:w="1559" w:type="dxa"/>
            <w:vAlign w:val="center"/>
          </w:tcPr>
          <w:p w14:paraId="6ED2E30F" w14:textId="77777777" w:rsidR="00237397" w:rsidRPr="00311F72" w:rsidRDefault="00237397" w:rsidP="00F91F09">
            <w:pPr>
              <w:pStyle w:val="noidungbang"/>
              <w:jc w:val="center"/>
              <w:rPr>
                <w:b/>
                <w:bCs/>
                <w:lang w:val="vi-VN"/>
              </w:rPr>
            </w:pPr>
            <w:r w:rsidRPr="00311F72">
              <w:rPr>
                <w:b/>
                <w:bCs/>
                <w:lang w:val="vi-VN"/>
              </w:rPr>
              <w:t>Miền giá trị</w:t>
            </w:r>
          </w:p>
        </w:tc>
        <w:tc>
          <w:tcPr>
            <w:tcW w:w="1418" w:type="dxa"/>
            <w:vAlign w:val="center"/>
          </w:tcPr>
          <w:p w14:paraId="2B5D9815" w14:textId="77777777" w:rsidR="00237397" w:rsidRPr="00311F72" w:rsidRDefault="00237397" w:rsidP="00F91F09">
            <w:pPr>
              <w:pStyle w:val="noidungbang"/>
              <w:jc w:val="center"/>
              <w:rPr>
                <w:b/>
                <w:bCs/>
                <w:lang w:val="vi-VN"/>
              </w:rPr>
            </w:pPr>
            <w:r w:rsidRPr="00311F72">
              <w:rPr>
                <w:b/>
                <w:bCs/>
                <w:lang w:val="vi-VN"/>
              </w:rPr>
              <w:t>Chiều dài</w:t>
            </w:r>
          </w:p>
        </w:tc>
        <w:tc>
          <w:tcPr>
            <w:tcW w:w="1134" w:type="dxa"/>
            <w:vAlign w:val="center"/>
          </w:tcPr>
          <w:p w14:paraId="40A02B2E" w14:textId="77777777" w:rsidR="00237397" w:rsidRPr="00311F72" w:rsidRDefault="00237397" w:rsidP="00F91F09">
            <w:pPr>
              <w:pStyle w:val="noidungbang"/>
              <w:jc w:val="center"/>
              <w:rPr>
                <w:b/>
                <w:bCs/>
                <w:lang w:val="vi-VN"/>
              </w:rPr>
            </w:pPr>
            <w:r w:rsidRPr="00311F72">
              <w:rPr>
                <w:b/>
                <w:bCs/>
                <w:lang w:val="vi-VN"/>
              </w:rPr>
              <w:t>Ghi chú</w:t>
            </w:r>
          </w:p>
        </w:tc>
      </w:tr>
      <w:tr w:rsidR="00237397" w14:paraId="55C23107" w14:textId="77777777" w:rsidTr="0017392C">
        <w:trPr>
          <w:jc w:val="center"/>
        </w:trPr>
        <w:tc>
          <w:tcPr>
            <w:tcW w:w="708" w:type="dxa"/>
          </w:tcPr>
          <w:p w14:paraId="5E5F3A62" w14:textId="2B9A0EB1" w:rsidR="00237397" w:rsidRDefault="00237397" w:rsidP="003417E1">
            <w:pPr>
              <w:pStyle w:val="noidungbang"/>
              <w:jc w:val="left"/>
              <w:rPr>
                <w:lang w:val="vi-VN"/>
              </w:rPr>
            </w:pPr>
            <w:r>
              <w:rPr>
                <w:lang w:val="vi-VN"/>
              </w:rPr>
              <w:t>1</w:t>
            </w:r>
          </w:p>
        </w:tc>
        <w:tc>
          <w:tcPr>
            <w:tcW w:w="2689" w:type="dxa"/>
          </w:tcPr>
          <w:p w14:paraId="71FFDC05" w14:textId="4612E81B" w:rsidR="00237397" w:rsidRPr="0017392C" w:rsidRDefault="00237397" w:rsidP="003417E1">
            <w:pPr>
              <w:pStyle w:val="noidungbang"/>
              <w:jc w:val="left"/>
              <w:rPr>
                <w:b/>
                <w:bCs/>
                <w:u w:val="single"/>
                <w:lang w:val="vi-VN"/>
              </w:rPr>
            </w:pPr>
            <w:r w:rsidRPr="0017392C">
              <w:rPr>
                <w:b/>
                <w:bCs/>
                <w:u w:val="single"/>
                <w:lang w:val="vi-VN"/>
              </w:rPr>
              <w:t>mabacsi</w:t>
            </w:r>
          </w:p>
        </w:tc>
        <w:tc>
          <w:tcPr>
            <w:tcW w:w="2127" w:type="dxa"/>
          </w:tcPr>
          <w:p w14:paraId="7FA8AFB0" w14:textId="77777777" w:rsidR="00237397" w:rsidRDefault="00237397" w:rsidP="003417E1">
            <w:pPr>
              <w:pStyle w:val="noidungbang"/>
              <w:jc w:val="left"/>
              <w:rPr>
                <w:lang w:val="vi-VN"/>
              </w:rPr>
            </w:pPr>
            <w:r>
              <w:rPr>
                <w:lang w:val="vi-VN"/>
              </w:rPr>
              <w:t>Mã bác sĩ</w:t>
            </w:r>
          </w:p>
        </w:tc>
        <w:tc>
          <w:tcPr>
            <w:tcW w:w="1559" w:type="dxa"/>
          </w:tcPr>
          <w:p w14:paraId="0568E728" w14:textId="77777777" w:rsidR="00237397" w:rsidRDefault="00237397" w:rsidP="003417E1">
            <w:pPr>
              <w:pStyle w:val="noidungbang"/>
              <w:jc w:val="left"/>
              <w:rPr>
                <w:lang w:val="vi-VN"/>
              </w:rPr>
            </w:pPr>
            <w:r>
              <w:rPr>
                <w:lang w:val="vi-VN"/>
              </w:rPr>
              <w:t>BB</w:t>
            </w:r>
          </w:p>
        </w:tc>
        <w:tc>
          <w:tcPr>
            <w:tcW w:w="1701" w:type="dxa"/>
          </w:tcPr>
          <w:p w14:paraId="24789285" w14:textId="77777777" w:rsidR="00237397" w:rsidRDefault="00237397" w:rsidP="003417E1">
            <w:pPr>
              <w:pStyle w:val="noidungbang"/>
              <w:jc w:val="left"/>
              <w:rPr>
                <w:lang w:val="vi-VN"/>
              </w:rPr>
            </w:pPr>
            <w:r>
              <w:rPr>
                <w:lang w:val="vi-VN"/>
              </w:rPr>
              <w:t>Chuỗi</w:t>
            </w:r>
          </w:p>
        </w:tc>
        <w:tc>
          <w:tcPr>
            <w:tcW w:w="1559" w:type="dxa"/>
          </w:tcPr>
          <w:p w14:paraId="4099B981" w14:textId="77777777" w:rsidR="00237397" w:rsidRDefault="00237397" w:rsidP="003417E1">
            <w:pPr>
              <w:pStyle w:val="noidungbang"/>
              <w:jc w:val="left"/>
              <w:rPr>
                <w:lang w:val="vi-VN"/>
              </w:rPr>
            </w:pPr>
            <w:r>
              <w:rPr>
                <w:lang w:val="vi-VN"/>
              </w:rPr>
              <w:t>Khóa chính</w:t>
            </w:r>
          </w:p>
        </w:tc>
        <w:tc>
          <w:tcPr>
            <w:tcW w:w="1418" w:type="dxa"/>
          </w:tcPr>
          <w:p w14:paraId="7A1C0040" w14:textId="600C0ED5" w:rsidR="00237397" w:rsidRDefault="00237397" w:rsidP="003417E1">
            <w:pPr>
              <w:pStyle w:val="noidungbang"/>
              <w:jc w:val="left"/>
              <w:rPr>
                <w:lang w:val="vi-VN"/>
              </w:rPr>
            </w:pPr>
            <w:r>
              <w:rPr>
                <w:lang w:val="vi-VN"/>
              </w:rPr>
              <w:t>10</w:t>
            </w:r>
          </w:p>
        </w:tc>
        <w:tc>
          <w:tcPr>
            <w:tcW w:w="1134" w:type="dxa"/>
          </w:tcPr>
          <w:p w14:paraId="1F4283AC" w14:textId="77777777" w:rsidR="00237397" w:rsidRDefault="00237397" w:rsidP="003417E1">
            <w:pPr>
              <w:pStyle w:val="noidungbang"/>
              <w:jc w:val="left"/>
              <w:rPr>
                <w:lang w:val="vi-VN"/>
              </w:rPr>
            </w:pPr>
          </w:p>
        </w:tc>
      </w:tr>
      <w:tr w:rsidR="00237397" w14:paraId="62CA0463" w14:textId="77777777" w:rsidTr="0017392C">
        <w:trPr>
          <w:jc w:val="center"/>
        </w:trPr>
        <w:tc>
          <w:tcPr>
            <w:tcW w:w="708" w:type="dxa"/>
          </w:tcPr>
          <w:p w14:paraId="3ADF43A0" w14:textId="7D6C98B2" w:rsidR="00237397" w:rsidRDefault="00237397" w:rsidP="003417E1">
            <w:pPr>
              <w:pStyle w:val="noidungbang"/>
              <w:jc w:val="left"/>
              <w:rPr>
                <w:lang w:val="vi-VN"/>
              </w:rPr>
            </w:pPr>
            <w:r>
              <w:rPr>
                <w:lang w:val="vi-VN"/>
              </w:rPr>
              <w:t>2</w:t>
            </w:r>
          </w:p>
        </w:tc>
        <w:tc>
          <w:tcPr>
            <w:tcW w:w="2689" w:type="dxa"/>
          </w:tcPr>
          <w:p w14:paraId="15DFC7B1" w14:textId="064FB4FF" w:rsidR="00237397" w:rsidRDefault="00237397" w:rsidP="003417E1">
            <w:pPr>
              <w:pStyle w:val="noidungbang"/>
              <w:jc w:val="left"/>
              <w:rPr>
                <w:lang w:val="vi-VN"/>
              </w:rPr>
            </w:pPr>
            <w:r>
              <w:rPr>
                <w:lang w:val="vi-VN"/>
              </w:rPr>
              <w:t>tenbacsi</w:t>
            </w:r>
          </w:p>
        </w:tc>
        <w:tc>
          <w:tcPr>
            <w:tcW w:w="2127" w:type="dxa"/>
          </w:tcPr>
          <w:p w14:paraId="44FC853A" w14:textId="77777777" w:rsidR="00237397" w:rsidRDefault="00237397" w:rsidP="003417E1">
            <w:pPr>
              <w:pStyle w:val="noidungbang"/>
              <w:jc w:val="left"/>
              <w:rPr>
                <w:lang w:val="vi-VN"/>
              </w:rPr>
            </w:pPr>
            <w:r>
              <w:rPr>
                <w:lang w:val="vi-VN"/>
              </w:rPr>
              <w:t>Tên bác sĩ</w:t>
            </w:r>
          </w:p>
        </w:tc>
        <w:tc>
          <w:tcPr>
            <w:tcW w:w="1559" w:type="dxa"/>
          </w:tcPr>
          <w:p w14:paraId="268FD731" w14:textId="77777777" w:rsidR="00237397" w:rsidRDefault="00237397" w:rsidP="003417E1">
            <w:pPr>
              <w:pStyle w:val="noidungbang"/>
              <w:jc w:val="left"/>
              <w:rPr>
                <w:lang w:val="vi-VN"/>
              </w:rPr>
            </w:pPr>
            <w:r>
              <w:rPr>
                <w:lang w:val="vi-VN"/>
              </w:rPr>
              <w:t>BB</w:t>
            </w:r>
          </w:p>
        </w:tc>
        <w:tc>
          <w:tcPr>
            <w:tcW w:w="1701" w:type="dxa"/>
          </w:tcPr>
          <w:p w14:paraId="773F3376" w14:textId="77777777" w:rsidR="00237397" w:rsidRDefault="00237397" w:rsidP="003417E1">
            <w:pPr>
              <w:pStyle w:val="noidungbang"/>
              <w:jc w:val="left"/>
              <w:rPr>
                <w:lang w:val="vi-VN"/>
              </w:rPr>
            </w:pPr>
            <w:r>
              <w:rPr>
                <w:lang w:val="vi-VN"/>
              </w:rPr>
              <w:t>Chuỗi</w:t>
            </w:r>
          </w:p>
        </w:tc>
        <w:tc>
          <w:tcPr>
            <w:tcW w:w="1559" w:type="dxa"/>
          </w:tcPr>
          <w:p w14:paraId="4EA62CB4" w14:textId="77777777" w:rsidR="00237397" w:rsidRDefault="00237397" w:rsidP="003417E1">
            <w:pPr>
              <w:pStyle w:val="noidungbang"/>
              <w:jc w:val="left"/>
              <w:rPr>
                <w:lang w:val="vi-VN"/>
              </w:rPr>
            </w:pPr>
          </w:p>
        </w:tc>
        <w:tc>
          <w:tcPr>
            <w:tcW w:w="1418" w:type="dxa"/>
          </w:tcPr>
          <w:p w14:paraId="580DD286" w14:textId="77777777" w:rsidR="00237397" w:rsidRDefault="00237397" w:rsidP="003417E1">
            <w:pPr>
              <w:pStyle w:val="noidungbang"/>
              <w:jc w:val="left"/>
              <w:rPr>
                <w:lang w:val="vi-VN"/>
              </w:rPr>
            </w:pPr>
            <w:r>
              <w:rPr>
                <w:lang w:val="vi-VN"/>
              </w:rPr>
              <w:t>50</w:t>
            </w:r>
          </w:p>
        </w:tc>
        <w:tc>
          <w:tcPr>
            <w:tcW w:w="1134" w:type="dxa"/>
          </w:tcPr>
          <w:p w14:paraId="2552566B" w14:textId="77777777" w:rsidR="00237397" w:rsidRDefault="00237397" w:rsidP="003417E1">
            <w:pPr>
              <w:pStyle w:val="noidungbang"/>
              <w:jc w:val="left"/>
              <w:rPr>
                <w:lang w:val="vi-VN"/>
              </w:rPr>
            </w:pPr>
          </w:p>
        </w:tc>
      </w:tr>
      <w:tr w:rsidR="00237397" w14:paraId="3B87709B" w14:textId="77777777" w:rsidTr="0017392C">
        <w:trPr>
          <w:jc w:val="center"/>
        </w:trPr>
        <w:tc>
          <w:tcPr>
            <w:tcW w:w="708" w:type="dxa"/>
          </w:tcPr>
          <w:p w14:paraId="75F561F3" w14:textId="09C55BF0" w:rsidR="00237397" w:rsidRDefault="00237397" w:rsidP="003417E1">
            <w:pPr>
              <w:pStyle w:val="noidungbang"/>
              <w:jc w:val="left"/>
              <w:rPr>
                <w:lang w:val="vi-VN"/>
              </w:rPr>
            </w:pPr>
            <w:r>
              <w:rPr>
                <w:lang w:val="vi-VN"/>
              </w:rPr>
              <w:t>3</w:t>
            </w:r>
          </w:p>
        </w:tc>
        <w:tc>
          <w:tcPr>
            <w:tcW w:w="2689" w:type="dxa"/>
          </w:tcPr>
          <w:p w14:paraId="68027CDD" w14:textId="22321251" w:rsidR="00237397" w:rsidRDefault="00237397" w:rsidP="003417E1">
            <w:pPr>
              <w:pStyle w:val="noidungbang"/>
              <w:jc w:val="left"/>
              <w:rPr>
                <w:lang w:val="vi-VN"/>
              </w:rPr>
            </w:pPr>
            <w:r>
              <w:rPr>
                <w:lang w:val="vi-VN"/>
              </w:rPr>
              <w:t>namkinhnghiem</w:t>
            </w:r>
          </w:p>
        </w:tc>
        <w:tc>
          <w:tcPr>
            <w:tcW w:w="2127" w:type="dxa"/>
          </w:tcPr>
          <w:p w14:paraId="427D144F" w14:textId="43BCB75E" w:rsidR="00237397" w:rsidRDefault="00237397" w:rsidP="003417E1">
            <w:pPr>
              <w:pStyle w:val="noidungbang"/>
              <w:jc w:val="left"/>
              <w:rPr>
                <w:lang w:val="vi-VN"/>
              </w:rPr>
            </w:pPr>
            <w:r>
              <w:rPr>
                <w:lang w:val="vi-VN"/>
              </w:rPr>
              <w:t>Năm kinh nghiệm</w:t>
            </w:r>
          </w:p>
        </w:tc>
        <w:tc>
          <w:tcPr>
            <w:tcW w:w="1559" w:type="dxa"/>
          </w:tcPr>
          <w:p w14:paraId="5380F55D" w14:textId="77777777" w:rsidR="00237397" w:rsidRDefault="00237397" w:rsidP="003417E1">
            <w:pPr>
              <w:pStyle w:val="noidungbang"/>
              <w:jc w:val="left"/>
              <w:rPr>
                <w:lang w:val="vi-VN"/>
              </w:rPr>
            </w:pPr>
          </w:p>
        </w:tc>
        <w:tc>
          <w:tcPr>
            <w:tcW w:w="1701" w:type="dxa"/>
          </w:tcPr>
          <w:p w14:paraId="1551C263" w14:textId="6AC7E835" w:rsidR="00237397" w:rsidRDefault="00237397" w:rsidP="003417E1">
            <w:pPr>
              <w:pStyle w:val="noidungbang"/>
              <w:jc w:val="left"/>
              <w:rPr>
                <w:lang w:val="vi-VN"/>
              </w:rPr>
            </w:pPr>
            <w:r>
              <w:rPr>
                <w:lang w:val="vi-VN"/>
              </w:rPr>
              <w:t>Số</w:t>
            </w:r>
          </w:p>
        </w:tc>
        <w:tc>
          <w:tcPr>
            <w:tcW w:w="1559" w:type="dxa"/>
          </w:tcPr>
          <w:p w14:paraId="7C9AFC05" w14:textId="77777777" w:rsidR="00237397" w:rsidRDefault="00237397" w:rsidP="003417E1">
            <w:pPr>
              <w:pStyle w:val="noidungbang"/>
              <w:jc w:val="left"/>
              <w:rPr>
                <w:lang w:val="vi-VN"/>
              </w:rPr>
            </w:pPr>
          </w:p>
        </w:tc>
        <w:tc>
          <w:tcPr>
            <w:tcW w:w="1418" w:type="dxa"/>
          </w:tcPr>
          <w:p w14:paraId="60C34486" w14:textId="77777777" w:rsidR="00237397" w:rsidRDefault="00237397" w:rsidP="003417E1">
            <w:pPr>
              <w:pStyle w:val="noidungbang"/>
              <w:jc w:val="left"/>
              <w:rPr>
                <w:lang w:val="vi-VN"/>
              </w:rPr>
            </w:pPr>
          </w:p>
        </w:tc>
        <w:tc>
          <w:tcPr>
            <w:tcW w:w="1134" w:type="dxa"/>
          </w:tcPr>
          <w:p w14:paraId="3E28BA7F" w14:textId="77777777" w:rsidR="00237397" w:rsidRDefault="00237397" w:rsidP="003417E1">
            <w:pPr>
              <w:pStyle w:val="noidungbang"/>
              <w:jc w:val="left"/>
              <w:rPr>
                <w:lang w:val="vi-VN"/>
              </w:rPr>
            </w:pPr>
          </w:p>
        </w:tc>
      </w:tr>
      <w:tr w:rsidR="00237397" w14:paraId="405A1C96" w14:textId="77777777" w:rsidTr="0017392C">
        <w:trPr>
          <w:jc w:val="center"/>
        </w:trPr>
        <w:tc>
          <w:tcPr>
            <w:tcW w:w="708" w:type="dxa"/>
          </w:tcPr>
          <w:p w14:paraId="733AF7B6" w14:textId="12FA2223" w:rsidR="00237397" w:rsidRDefault="00237397" w:rsidP="003417E1">
            <w:pPr>
              <w:pStyle w:val="noidungbang"/>
              <w:jc w:val="left"/>
              <w:rPr>
                <w:lang w:val="vi-VN"/>
              </w:rPr>
            </w:pPr>
            <w:r>
              <w:rPr>
                <w:lang w:val="vi-VN"/>
              </w:rPr>
              <w:t>4</w:t>
            </w:r>
          </w:p>
        </w:tc>
        <w:tc>
          <w:tcPr>
            <w:tcW w:w="2689" w:type="dxa"/>
          </w:tcPr>
          <w:p w14:paraId="492D8924" w14:textId="61BB8DC7" w:rsidR="00237397" w:rsidRDefault="00237397" w:rsidP="003417E1">
            <w:pPr>
              <w:pStyle w:val="noidungbang"/>
              <w:jc w:val="left"/>
              <w:rPr>
                <w:lang w:val="vi-VN"/>
              </w:rPr>
            </w:pPr>
            <w:r>
              <w:rPr>
                <w:lang w:val="vi-VN"/>
              </w:rPr>
              <w:t>gioithieu</w:t>
            </w:r>
          </w:p>
        </w:tc>
        <w:tc>
          <w:tcPr>
            <w:tcW w:w="2127" w:type="dxa"/>
          </w:tcPr>
          <w:p w14:paraId="72F305B6" w14:textId="61580458" w:rsidR="00237397" w:rsidRDefault="00237397" w:rsidP="003417E1">
            <w:pPr>
              <w:pStyle w:val="noidungbang"/>
              <w:jc w:val="left"/>
              <w:rPr>
                <w:lang w:val="vi-VN"/>
              </w:rPr>
            </w:pPr>
            <w:r>
              <w:rPr>
                <w:lang w:val="vi-VN"/>
              </w:rPr>
              <w:t>Giới thiệu</w:t>
            </w:r>
          </w:p>
        </w:tc>
        <w:tc>
          <w:tcPr>
            <w:tcW w:w="1559" w:type="dxa"/>
          </w:tcPr>
          <w:p w14:paraId="702F1CF0" w14:textId="77777777" w:rsidR="00237397" w:rsidRDefault="00237397" w:rsidP="003417E1">
            <w:pPr>
              <w:pStyle w:val="noidungbang"/>
              <w:jc w:val="left"/>
              <w:rPr>
                <w:lang w:val="vi-VN"/>
              </w:rPr>
            </w:pPr>
          </w:p>
        </w:tc>
        <w:tc>
          <w:tcPr>
            <w:tcW w:w="1701" w:type="dxa"/>
          </w:tcPr>
          <w:p w14:paraId="5A760CE9" w14:textId="7DCB3A24" w:rsidR="00237397" w:rsidRDefault="00237397" w:rsidP="003417E1">
            <w:pPr>
              <w:pStyle w:val="noidungbang"/>
              <w:jc w:val="left"/>
              <w:rPr>
                <w:lang w:val="vi-VN"/>
              </w:rPr>
            </w:pPr>
            <w:r>
              <w:rPr>
                <w:lang w:val="vi-VN"/>
              </w:rPr>
              <w:t>Chuỗi</w:t>
            </w:r>
          </w:p>
        </w:tc>
        <w:tc>
          <w:tcPr>
            <w:tcW w:w="1559" w:type="dxa"/>
          </w:tcPr>
          <w:p w14:paraId="7DDA2BDF" w14:textId="77777777" w:rsidR="00237397" w:rsidRDefault="00237397" w:rsidP="003417E1">
            <w:pPr>
              <w:pStyle w:val="noidungbang"/>
              <w:jc w:val="left"/>
              <w:rPr>
                <w:lang w:val="vi-VN"/>
              </w:rPr>
            </w:pPr>
          </w:p>
        </w:tc>
        <w:tc>
          <w:tcPr>
            <w:tcW w:w="1418" w:type="dxa"/>
          </w:tcPr>
          <w:p w14:paraId="35D1F310" w14:textId="77777777" w:rsidR="00237397" w:rsidRDefault="00237397" w:rsidP="003417E1">
            <w:pPr>
              <w:pStyle w:val="noidungbang"/>
              <w:jc w:val="left"/>
              <w:rPr>
                <w:lang w:val="vi-VN"/>
              </w:rPr>
            </w:pPr>
          </w:p>
        </w:tc>
        <w:tc>
          <w:tcPr>
            <w:tcW w:w="1134" w:type="dxa"/>
          </w:tcPr>
          <w:p w14:paraId="526679C3" w14:textId="77777777" w:rsidR="00237397" w:rsidRDefault="00237397" w:rsidP="003417E1">
            <w:pPr>
              <w:pStyle w:val="noidungbang"/>
              <w:jc w:val="left"/>
              <w:rPr>
                <w:lang w:val="vi-VN"/>
              </w:rPr>
            </w:pPr>
          </w:p>
        </w:tc>
      </w:tr>
      <w:tr w:rsidR="00237397" w14:paraId="72BCBBBD" w14:textId="77777777" w:rsidTr="0017392C">
        <w:trPr>
          <w:jc w:val="center"/>
        </w:trPr>
        <w:tc>
          <w:tcPr>
            <w:tcW w:w="708" w:type="dxa"/>
          </w:tcPr>
          <w:p w14:paraId="3CD1239B" w14:textId="1E24591B" w:rsidR="00237397" w:rsidRDefault="00237397" w:rsidP="003417E1">
            <w:pPr>
              <w:pStyle w:val="noidungbang"/>
              <w:jc w:val="left"/>
              <w:rPr>
                <w:lang w:val="vi-VN"/>
              </w:rPr>
            </w:pPr>
            <w:r>
              <w:rPr>
                <w:lang w:val="vi-VN"/>
              </w:rPr>
              <w:lastRenderedPageBreak/>
              <w:t>5</w:t>
            </w:r>
          </w:p>
        </w:tc>
        <w:tc>
          <w:tcPr>
            <w:tcW w:w="2689" w:type="dxa"/>
          </w:tcPr>
          <w:p w14:paraId="7A8B0724" w14:textId="383DFAF4" w:rsidR="00237397" w:rsidRPr="009678F9" w:rsidRDefault="00237397" w:rsidP="003417E1">
            <w:pPr>
              <w:pStyle w:val="noidungbang"/>
              <w:jc w:val="left"/>
              <w:rPr>
                <w:lang w:val="vi-VN"/>
              </w:rPr>
            </w:pPr>
            <w:r w:rsidRPr="009678F9">
              <w:rPr>
                <w:lang w:val="vi-VN"/>
              </w:rPr>
              <w:t>machuyenkhoa</w:t>
            </w:r>
          </w:p>
        </w:tc>
        <w:tc>
          <w:tcPr>
            <w:tcW w:w="2127" w:type="dxa"/>
          </w:tcPr>
          <w:p w14:paraId="429DEBB6" w14:textId="25B3B0A7" w:rsidR="00237397" w:rsidRDefault="00237397" w:rsidP="003417E1">
            <w:pPr>
              <w:pStyle w:val="noidungbang"/>
              <w:jc w:val="left"/>
              <w:rPr>
                <w:lang w:val="vi-VN"/>
              </w:rPr>
            </w:pPr>
            <w:r>
              <w:rPr>
                <w:lang w:val="vi-VN"/>
              </w:rPr>
              <w:t>Mã chuyên khoa</w:t>
            </w:r>
          </w:p>
        </w:tc>
        <w:tc>
          <w:tcPr>
            <w:tcW w:w="1559" w:type="dxa"/>
          </w:tcPr>
          <w:p w14:paraId="3F6873DE" w14:textId="77777777" w:rsidR="00237397" w:rsidRDefault="00237397" w:rsidP="003417E1">
            <w:pPr>
              <w:pStyle w:val="noidungbang"/>
              <w:jc w:val="left"/>
              <w:rPr>
                <w:lang w:val="vi-VN"/>
              </w:rPr>
            </w:pPr>
          </w:p>
        </w:tc>
        <w:tc>
          <w:tcPr>
            <w:tcW w:w="1701" w:type="dxa"/>
          </w:tcPr>
          <w:p w14:paraId="2531E1D1" w14:textId="38A1BDEA" w:rsidR="00237397" w:rsidRDefault="00237397" w:rsidP="003417E1">
            <w:pPr>
              <w:pStyle w:val="noidungbang"/>
              <w:jc w:val="left"/>
              <w:rPr>
                <w:lang w:val="vi-VN"/>
              </w:rPr>
            </w:pPr>
            <w:r>
              <w:rPr>
                <w:lang w:val="vi-VN"/>
              </w:rPr>
              <w:t>Chuỗi</w:t>
            </w:r>
          </w:p>
        </w:tc>
        <w:tc>
          <w:tcPr>
            <w:tcW w:w="1559" w:type="dxa"/>
          </w:tcPr>
          <w:p w14:paraId="05B0E46C" w14:textId="03311481" w:rsidR="00237397" w:rsidRDefault="00237397" w:rsidP="003417E1">
            <w:pPr>
              <w:pStyle w:val="noidungbang"/>
              <w:jc w:val="left"/>
              <w:rPr>
                <w:lang w:val="vi-VN"/>
              </w:rPr>
            </w:pPr>
            <w:r>
              <w:rPr>
                <w:lang w:val="vi-VN"/>
              </w:rPr>
              <w:t>Khóa ngoại</w:t>
            </w:r>
          </w:p>
        </w:tc>
        <w:tc>
          <w:tcPr>
            <w:tcW w:w="1418" w:type="dxa"/>
          </w:tcPr>
          <w:p w14:paraId="6E37C060" w14:textId="73835902" w:rsidR="00237397" w:rsidRDefault="00237397" w:rsidP="003417E1">
            <w:pPr>
              <w:pStyle w:val="noidungbang"/>
              <w:jc w:val="left"/>
              <w:rPr>
                <w:lang w:val="vi-VN"/>
              </w:rPr>
            </w:pPr>
            <w:r>
              <w:rPr>
                <w:lang w:val="vi-VN"/>
              </w:rPr>
              <w:t>10</w:t>
            </w:r>
          </w:p>
        </w:tc>
        <w:tc>
          <w:tcPr>
            <w:tcW w:w="1134" w:type="dxa"/>
          </w:tcPr>
          <w:p w14:paraId="6BDC051B" w14:textId="77777777" w:rsidR="00237397" w:rsidRDefault="00237397" w:rsidP="003417E1">
            <w:pPr>
              <w:pStyle w:val="noidungbang"/>
              <w:jc w:val="left"/>
              <w:rPr>
                <w:lang w:val="vi-VN"/>
              </w:rPr>
            </w:pPr>
          </w:p>
        </w:tc>
      </w:tr>
      <w:tr w:rsidR="00237397" w14:paraId="098D1987" w14:textId="77777777" w:rsidTr="0017392C">
        <w:trPr>
          <w:jc w:val="center"/>
        </w:trPr>
        <w:tc>
          <w:tcPr>
            <w:tcW w:w="708" w:type="dxa"/>
          </w:tcPr>
          <w:p w14:paraId="133784C0" w14:textId="2F7E79FA" w:rsidR="00237397" w:rsidRDefault="00237397" w:rsidP="003417E1">
            <w:pPr>
              <w:pStyle w:val="noidungbang"/>
              <w:jc w:val="left"/>
              <w:rPr>
                <w:lang w:val="vi-VN"/>
              </w:rPr>
            </w:pPr>
            <w:r>
              <w:rPr>
                <w:lang w:val="vi-VN"/>
              </w:rPr>
              <w:t>6</w:t>
            </w:r>
          </w:p>
        </w:tc>
        <w:tc>
          <w:tcPr>
            <w:tcW w:w="2689" w:type="dxa"/>
          </w:tcPr>
          <w:p w14:paraId="295D2A28" w14:textId="3E4FB74B" w:rsidR="00237397" w:rsidRDefault="00237397" w:rsidP="003417E1">
            <w:pPr>
              <w:pStyle w:val="noidungbang"/>
              <w:jc w:val="left"/>
              <w:rPr>
                <w:lang w:val="vi-VN"/>
              </w:rPr>
            </w:pPr>
            <w:r>
              <w:rPr>
                <w:lang w:val="vi-VN"/>
              </w:rPr>
              <w:t>mabenhvien</w:t>
            </w:r>
          </w:p>
        </w:tc>
        <w:tc>
          <w:tcPr>
            <w:tcW w:w="2127" w:type="dxa"/>
          </w:tcPr>
          <w:p w14:paraId="7626F6C7" w14:textId="2FDBFFFF" w:rsidR="00237397" w:rsidRDefault="00237397" w:rsidP="003417E1">
            <w:pPr>
              <w:pStyle w:val="noidungbang"/>
              <w:jc w:val="left"/>
              <w:rPr>
                <w:lang w:val="vi-VN"/>
              </w:rPr>
            </w:pPr>
            <w:r>
              <w:rPr>
                <w:lang w:val="vi-VN"/>
              </w:rPr>
              <w:t>Mã bệnh viện</w:t>
            </w:r>
          </w:p>
        </w:tc>
        <w:tc>
          <w:tcPr>
            <w:tcW w:w="1559" w:type="dxa"/>
          </w:tcPr>
          <w:p w14:paraId="4FD61D9D" w14:textId="77777777" w:rsidR="00237397" w:rsidRDefault="00237397" w:rsidP="003417E1">
            <w:pPr>
              <w:pStyle w:val="noidungbang"/>
              <w:jc w:val="left"/>
              <w:rPr>
                <w:lang w:val="vi-VN"/>
              </w:rPr>
            </w:pPr>
          </w:p>
        </w:tc>
        <w:tc>
          <w:tcPr>
            <w:tcW w:w="1701" w:type="dxa"/>
          </w:tcPr>
          <w:p w14:paraId="643AEA79" w14:textId="3EAE7C99" w:rsidR="00237397" w:rsidRDefault="00237397" w:rsidP="003417E1">
            <w:pPr>
              <w:pStyle w:val="noidungbang"/>
              <w:jc w:val="left"/>
              <w:rPr>
                <w:lang w:val="vi-VN"/>
              </w:rPr>
            </w:pPr>
            <w:r>
              <w:rPr>
                <w:lang w:val="vi-VN"/>
              </w:rPr>
              <w:t>Chuỗi</w:t>
            </w:r>
          </w:p>
        </w:tc>
        <w:tc>
          <w:tcPr>
            <w:tcW w:w="1559" w:type="dxa"/>
          </w:tcPr>
          <w:p w14:paraId="43420703" w14:textId="647422B9" w:rsidR="00237397" w:rsidRDefault="00237397" w:rsidP="003417E1">
            <w:pPr>
              <w:pStyle w:val="noidungbang"/>
              <w:jc w:val="left"/>
              <w:rPr>
                <w:lang w:val="vi-VN"/>
              </w:rPr>
            </w:pPr>
            <w:r>
              <w:rPr>
                <w:lang w:val="vi-VN"/>
              </w:rPr>
              <w:t>Khóa ngoại</w:t>
            </w:r>
          </w:p>
        </w:tc>
        <w:tc>
          <w:tcPr>
            <w:tcW w:w="1418" w:type="dxa"/>
          </w:tcPr>
          <w:p w14:paraId="5713DCE0" w14:textId="3731E74E" w:rsidR="00237397" w:rsidRDefault="00237397" w:rsidP="003417E1">
            <w:pPr>
              <w:pStyle w:val="noidungbang"/>
              <w:jc w:val="left"/>
              <w:rPr>
                <w:lang w:val="vi-VN"/>
              </w:rPr>
            </w:pPr>
            <w:r>
              <w:rPr>
                <w:lang w:val="vi-VN"/>
              </w:rPr>
              <w:t>10</w:t>
            </w:r>
          </w:p>
        </w:tc>
        <w:tc>
          <w:tcPr>
            <w:tcW w:w="1134" w:type="dxa"/>
          </w:tcPr>
          <w:p w14:paraId="300D4E99" w14:textId="77777777" w:rsidR="00237397" w:rsidRDefault="00237397" w:rsidP="003417E1">
            <w:pPr>
              <w:pStyle w:val="noidungbang"/>
              <w:jc w:val="left"/>
              <w:rPr>
                <w:lang w:val="vi-VN"/>
              </w:rPr>
            </w:pPr>
          </w:p>
        </w:tc>
      </w:tr>
      <w:tr w:rsidR="00237397" w14:paraId="54B24150" w14:textId="77777777" w:rsidTr="0017392C">
        <w:trPr>
          <w:jc w:val="center"/>
        </w:trPr>
        <w:tc>
          <w:tcPr>
            <w:tcW w:w="708" w:type="dxa"/>
          </w:tcPr>
          <w:p w14:paraId="32C4DD9C" w14:textId="3C3353DD" w:rsidR="00237397" w:rsidRDefault="00237397" w:rsidP="003417E1">
            <w:pPr>
              <w:pStyle w:val="noidungbang"/>
              <w:jc w:val="left"/>
              <w:rPr>
                <w:lang w:val="vi-VN"/>
              </w:rPr>
            </w:pPr>
            <w:r>
              <w:rPr>
                <w:lang w:val="vi-VN"/>
              </w:rPr>
              <w:t>7</w:t>
            </w:r>
          </w:p>
        </w:tc>
        <w:tc>
          <w:tcPr>
            <w:tcW w:w="2689" w:type="dxa"/>
          </w:tcPr>
          <w:p w14:paraId="5C4AB7DC" w14:textId="53EC7EAF" w:rsidR="00237397" w:rsidRDefault="00237397" w:rsidP="003417E1">
            <w:pPr>
              <w:pStyle w:val="noidungbang"/>
              <w:jc w:val="left"/>
              <w:rPr>
                <w:lang w:val="vi-VN"/>
              </w:rPr>
            </w:pPr>
            <w:r>
              <w:rPr>
                <w:lang w:val="vi-VN"/>
              </w:rPr>
              <w:t>mahocham</w:t>
            </w:r>
          </w:p>
        </w:tc>
        <w:tc>
          <w:tcPr>
            <w:tcW w:w="2127" w:type="dxa"/>
          </w:tcPr>
          <w:p w14:paraId="397C49C4" w14:textId="705D5B1D" w:rsidR="00237397" w:rsidRDefault="00237397" w:rsidP="003417E1">
            <w:pPr>
              <w:pStyle w:val="noidungbang"/>
              <w:jc w:val="left"/>
              <w:rPr>
                <w:lang w:val="vi-VN"/>
              </w:rPr>
            </w:pPr>
            <w:r>
              <w:rPr>
                <w:lang w:val="vi-VN"/>
              </w:rPr>
              <w:t>Mã học hàm</w:t>
            </w:r>
          </w:p>
        </w:tc>
        <w:tc>
          <w:tcPr>
            <w:tcW w:w="1559" w:type="dxa"/>
          </w:tcPr>
          <w:p w14:paraId="7026ABAF" w14:textId="77777777" w:rsidR="00237397" w:rsidRDefault="00237397" w:rsidP="003417E1">
            <w:pPr>
              <w:pStyle w:val="noidungbang"/>
              <w:jc w:val="left"/>
              <w:rPr>
                <w:lang w:val="vi-VN"/>
              </w:rPr>
            </w:pPr>
          </w:p>
        </w:tc>
        <w:tc>
          <w:tcPr>
            <w:tcW w:w="1701" w:type="dxa"/>
          </w:tcPr>
          <w:p w14:paraId="16953D5B" w14:textId="58137AD9" w:rsidR="00237397" w:rsidRDefault="00237397" w:rsidP="003417E1">
            <w:pPr>
              <w:pStyle w:val="noidungbang"/>
              <w:jc w:val="left"/>
              <w:rPr>
                <w:lang w:val="vi-VN"/>
              </w:rPr>
            </w:pPr>
            <w:r>
              <w:rPr>
                <w:lang w:val="vi-VN"/>
              </w:rPr>
              <w:t>Chuỗi</w:t>
            </w:r>
          </w:p>
        </w:tc>
        <w:tc>
          <w:tcPr>
            <w:tcW w:w="1559" w:type="dxa"/>
          </w:tcPr>
          <w:p w14:paraId="765F8B5F" w14:textId="6B2BEDA9" w:rsidR="00237397" w:rsidRDefault="00237397" w:rsidP="003417E1">
            <w:pPr>
              <w:pStyle w:val="noidungbang"/>
              <w:jc w:val="left"/>
              <w:rPr>
                <w:lang w:val="vi-VN"/>
              </w:rPr>
            </w:pPr>
            <w:r>
              <w:rPr>
                <w:lang w:val="vi-VN"/>
              </w:rPr>
              <w:t>Khóa ngoại</w:t>
            </w:r>
          </w:p>
        </w:tc>
        <w:tc>
          <w:tcPr>
            <w:tcW w:w="1418" w:type="dxa"/>
          </w:tcPr>
          <w:p w14:paraId="4A72A802" w14:textId="097463D7" w:rsidR="00237397" w:rsidRDefault="00237397" w:rsidP="003417E1">
            <w:pPr>
              <w:pStyle w:val="noidungbang"/>
              <w:jc w:val="left"/>
              <w:rPr>
                <w:lang w:val="vi-VN"/>
              </w:rPr>
            </w:pPr>
            <w:r>
              <w:rPr>
                <w:lang w:val="vi-VN"/>
              </w:rPr>
              <w:t>10</w:t>
            </w:r>
          </w:p>
        </w:tc>
        <w:tc>
          <w:tcPr>
            <w:tcW w:w="1134" w:type="dxa"/>
          </w:tcPr>
          <w:p w14:paraId="2BA42F2B" w14:textId="77777777" w:rsidR="00237397" w:rsidRDefault="00237397" w:rsidP="003417E1">
            <w:pPr>
              <w:pStyle w:val="noidungbang"/>
              <w:jc w:val="left"/>
              <w:rPr>
                <w:lang w:val="vi-VN"/>
              </w:rPr>
            </w:pPr>
          </w:p>
        </w:tc>
      </w:tr>
      <w:tr w:rsidR="00237397" w14:paraId="6B6B27B8" w14:textId="77777777" w:rsidTr="0017392C">
        <w:trPr>
          <w:jc w:val="center"/>
        </w:trPr>
        <w:tc>
          <w:tcPr>
            <w:tcW w:w="708" w:type="dxa"/>
          </w:tcPr>
          <w:p w14:paraId="6E63ACFA" w14:textId="0C51116E" w:rsidR="00237397" w:rsidRDefault="00237397" w:rsidP="003417E1">
            <w:pPr>
              <w:pStyle w:val="noidungbang"/>
              <w:jc w:val="left"/>
              <w:rPr>
                <w:lang w:val="vi-VN"/>
              </w:rPr>
            </w:pPr>
            <w:r>
              <w:rPr>
                <w:lang w:val="vi-VN"/>
              </w:rPr>
              <w:t>8</w:t>
            </w:r>
          </w:p>
        </w:tc>
        <w:tc>
          <w:tcPr>
            <w:tcW w:w="2689" w:type="dxa"/>
          </w:tcPr>
          <w:p w14:paraId="4DC88D5B" w14:textId="457681F0" w:rsidR="00237397" w:rsidRDefault="00237397" w:rsidP="003417E1">
            <w:pPr>
              <w:pStyle w:val="noidungbang"/>
              <w:jc w:val="left"/>
              <w:rPr>
                <w:lang w:val="vi-VN"/>
              </w:rPr>
            </w:pPr>
            <w:r>
              <w:rPr>
                <w:lang w:val="vi-VN"/>
              </w:rPr>
              <w:t>mahocvi</w:t>
            </w:r>
          </w:p>
        </w:tc>
        <w:tc>
          <w:tcPr>
            <w:tcW w:w="2127" w:type="dxa"/>
          </w:tcPr>
          <w:p w14:paraId="21E3AF3B" w14:textId="1C25A969" w:rsidR="00237397" w:rsidRDefault="00237397" w:rsidP="003417E1">
            <w:pPr>
              <w:pStyle w:val="noidungbang"/>
              <w:jc w:val="left"/>
              <w:rPr>
                <w:lang w:val="vi-VN"/>
              </w:rPr>
            </w:pPr>
            <w:r>
              <w:rPr>
                <w:lang w:val="vi-VN"/>
              </w:rPr>
              <w:t>Mã học vị</w:t>
            </w:r>
          </w:p>
        </w:tc>
        <w:tc>
          <w:tcPr>
            <w:tcW w:w="1559" w:type="dxa"/>
          </w:tcPr>
          <w:p w14:paraId="36C635BD" w14:textId="77777777" w:rsidR="00237397" w:rsidRDefault="00237397" w:rsidP="003417E1">
            <w:pPr>
              <w:pStyle w:val="noidungbang"/>
              <w:jc w:val="left"/>
              <w:rPr>
                <w:lang w:val="vi-VN"/>
              </w:rPr>
            </w:pPr>
          </w:p>
        </w:tc>
        <w:tc>
          <w:tcPr>
            <w:tcW w:w="1701" w:type="dxa"/>
          </w:tcPr>
          <w:p w14:paraId="6D085C30" w14:textId="4F5D8C08" w:rsidR="00237397" w:rsidRDefault="00237397" w:rsidP="003417E1">
            <w:pPr>
              <w:pStyle w:val="noidungbang"/>
              <w:jc w:val="left"/>
              <w:rPr>
                <w:lang w:val="vi-VN"/>
              </w:rPr>
            </w:pPr>
            <w:r>
              <w:rPr>
                <w:lang w:val="vi-VN"/>
              </w:rPr>
              <w:t>Chuỗi</w:t>
            </w:r>
          </w:p>
        </w:tc>
        <w:tc>
          <w:tcPr>
            <w:tcW w:w="1559" w:type="dxa"/>
          </w:tcPr>
          <w:p w14:paraId="74C5970B" w14:textId="4A5F905B" w:rsidR="00237397" w:rsidRDefault="00237397" w:rsidP="003417E1">
            <w:pPr>
              <w:pStyle w:val="noidungbang"/>
              <w:jc w:val="left"/>
              <w:rPr>
                <w:lang w:val="vi-VN"/>
              </w:rPr>
            </w:pPr>
            <w:r>
              <w:rPr>
                <w:lang w:val="vi-VN"/>
              </w:rPr>
              <w:t>Khóa ngoại</w:t>
            </w:r>
          </w:p>
        </w:tc>
        <w:tc>
          <w:tcPr>
            <w:tcW w:w="1418" w:type="dxa"/>
          </w:tcPr>
          <w:p w14:paraId="5B4079B4" w14:textId="6EAC5114" w:rsidR="00237397" w:rsidRDefault="00237397" w:rsidP="003417E1">
            <w:pPr>
              <w:pStyle w:val="noidungbang"/>
              <w:jc w:val="left"/>
              <w:rPr>
                <w:lang w:val="vi-VN"/>
              </w:rPr>
            </w:pPr>
            <w:r>
              <w:rPr>
                <w:lang w:val="vi-VN"/>
              </w:rPr>
              <w:t>10</w:t>
            </w:r>
          </w:p>
        </w:tc>
        <w:tc>
          <w:tcPr>
            <w:tcW w:w="1134" w:type="dxa"/>
          </w:tcPr>
          <w:p w14:paraId="5389E035" w14:textId="77777777" w:rsidR="00237397" w:rsidRDefault="00237397" w:rsidP="003417E1">
            <w:pPr>
              <w:pStyle w:val="noidungbang"/>
              <w:jc w:val="left"/>
              <w:rPr>
                <w:lang w:val="vi-VN"/>
              </w:rPr>
            </w:pPr>
          </w:p>
        </w:tc>
      </w:tr>
    </w:tbl>
    <w:p w14:paraId="14C610B5" w14:textId="77777777" w:rsidR="00A24F86" w:rsidRDefault="00A24F86" w:rsidP="00311F72">
      <w:pPr>
        <w:pStyle w:val="Noidung"/>
      </w:pPr>
    </w:p>
    <w:p w14:paraId="7B1728AC" w14:textId="36311A2D" w:rsidR="00311F72" w:rsidRDefault="00311F72" w:rsidP="00311F72">
      <w:pPr>
        <w:pStyle w:val="Noidung"/>
      </w:pPr>
      <w:r>
        <w:t xml:space="preserve">Mô tả </w:t>
      </w:r>
      <w:r w:rsidR="00343FA3">
        <w:t>bảng</w:t>
      </w:r>
      <w:r>
        <w:t xml:space="preserve"> DICHVU</w:t>
      </w:r>
    </w:p>
    <w:p w14:paraId="42803F1A" w14:textId="576DDE83" w:rsidR="00311F72" w:rsidRPr="00E6616D" w:rsidRDefault="00311F72" w:rsidP="00311F72">
      <w:pPr>
        <w:pStyle w:val="Caption"/>
        <w:keepNext/>
        <w:rPr>
          <w:lang w:val="vi-VN"/>
        </w:rPr>
      </w:pPr>
      <w:bookmarkStart w:id="103" w:name="_Toc186269187"/>
      <w:r w:rsidRPr="00E6616D">
        <w:rPr>
          <w:lang w:val="vi-VN"/>
        </w:rPr>
        <w:t xml:space="preserve">Bảng </w:t>
      </w:r>
      <w:r w:rsidR="006167D2">
        <w:rPr>
          <w:lang w:val="vi-VN"/>
        </w:rPr>
        <w:fldChar w:fldCharType="begin"/>
      </w:r>
      <w:r w:rsidR="006167D2">
        <w:rPr>
          <w:lang w:val="vi-VN"/>
        </w:rPr>
        <w:instrText xml:space="preserve"> STYLEREF 1 \s </w:instrText>
      </w:r>
      <w:r w:rsidR="006167D2">
        <w:rPr>
          <w:lang w:val="vi-VN"/>
        </w:rPr>
        <w:fldChar w:fldCharType="separate"/>
      </w:r>
      <w:r w:rsidR="00B96FE3">
        <w:rPr>
          <w:noProof/>
          <w:lang w:val="vi-VN"/>
        </w:rPr>
        <w:t>3</w:t>
      </w:r>
      <w:r w:rsidR="006167D2">
        <w:rPr>
          <w:lang w:val="vi-VN"/>
        </w:rPr>
        <w:fldChar w:fldCharType="end"/>
      </w:r>
      <w:r w:rsidR="006167D2">
        <w:rPr>
          <w:lang w:val="vi-VN"/>
        </w:rPr>
        <w:t>.</w:t>
      </w:r>
      <w:r w:rsidR="006167D2">
        <w:rPr>
          <w:lang w:val="vi-VN"/>
        </w:rPr>
        <w:fldChar w:fldCharType="begin"/>
      </w:r>
      <w:r w:rsidR="006167D2">
        <w:rPr>
          <w:lang w:val="vi-VN"/>
        </w:rPr>
        <w:instrText xml:space="preserve"> SEQ Bảng \* ARABIC \s 1 </w:instrText>
      </w:r>
      <w:r w:rsidR="006167D2">
        <w:rPr>
          <w:lang w:val="vi-VN"/>
        </w:rPr>
        <w:fldChar w:fldCharType="separate"/>
      </w:r>
      <w:r w:rsidR="00B96FE3">
        <w:rPr>
          <w:noProof/>
          <w:lang w:val="vi-VN"/>
        </w:rPr>
        <w:t>8</w:t>
      </w:r>
      <w:r w:rsidR="006167D2">
        <w:rPr>
          <w:lang w:val="vi-VN"/>
        </w:rPr>
        <w:fldChar w:fldCharType="end"/>
      </w:r>
      <w:r>
        <w:rPr>
          <w:lang w:val="vi-VN"/>
        </w:rPr>
        <w:t xml:space="preserve"> Mô tả </w:t>
      </w:r>
      <w:r w:rsidR="006167D2">
        <w:rPr>
          <w:lang w:val="vi-VN"/>
        </w:rPr>
        <w:t>bảng</w:t>
      </w:r>
      <w:r>
        <w:rPr>
          <w:lang w:val="vi-VN"/>
        </w:rPr>
        <w:t xml:space="preserve"> DICHVU</w:t>
      </w:r>
      <w:bookmarkEnd w:id="103"/>
    </w:p>
    <w:tbl>
      <w:tblPr>
        <w:tblStyle w:val="TableGrid"/>
        <w:tblW w:w="0" w:type="auto"/>
        <w:jc w:val="center"/>
        <w:tblLook w:val="04A0" w:firstRow="1" w:lastRow="0" w:firstColumn="1" w:lastColumn="0" w:noHBand="0" w:noVBand="1"/>
      </w:tblPr>
      <w:tblGrid>
        <w:gridCol w:w="708"/>
        <w:gridCol w:w="2831"/>
        <w:gridCol w:w="1559"/>
        <w:gridCol w:w="1560"/>
        <w:gridCol w:w="1701"/>
        <w:gridCol w:w="1890"/>
        <w:gridCol w:w="1370"/>
        <w:gridCol w:w="1138"/>
      </w:tblGrid>
      <w:tr w:rsidR="00A810C4" w14:paraId="2DE5B817" w14:textId="77777777" w:rsidTr="00F91F09">
        <w:trPr>
          <w:jc w:val="center"/>
        </w:trPr>
        <w:tc>
          <w:tcPr>
            <w:tcW w:w="708" w:type="dxa"/>
            <w:vAlign w:val="center"/>
          </w:tcPr>
          <w:p w14:paraId="4B19FEB8" w14:textId="68E8E56A" w:rsidR="00A810C4" w:rsidRPr="00311F72" w:rsidRDefault="00A810C4" w:rsidP="00F91F09">
            <w:pPr>
              <w:pStyle w:val="noidungbang"/>
              <w:jc w:val="center"/>
              <w:rPr>
                <w:b/>
                <w:bCs/>
                <w:lang w:val="vi-VN"/>
              </w:rPr>
            </w:pPr>
            <w:r>
              <w:rPr>
                <w:b/>
                <w:bCs/>
                <w:lang w:val="vi-VN"/>
              </w:rPr>
              <w:t>STT</w:t>
            </w:r>
          </w:p>
        </w:tc>
        <w:tc>
          <w:tcPr>
            <w:tcW w:w="2831" w:type="dxa"/>
            <w:vAlign w:val="center"/>
          </w:tcPr>
          <w:p w14:paraId="4D01A295" w14:textId="35294FE1" w:rsidR="00A810C4" w:rsidRPr="00311F72" w:rsidRDefault="00A810C4" w:rsidP="00F91F09">
            <w:pPr>
              <w:pStyle w:val="noidungbang"/>
              <w:jc w:val="center"/>
              <w:rPr>
                <w:b/>
                <w:bCs/>
                <w:lang w:val="vi-VN"/>
              </w:rPr>
            </w:pPr>
            <w:r w:rsidRPr="00311F72">
              <w:rPr>
                <w:b/>
                <w:bCs/>
                <w:lang w:val="vi-VN"/>
              </w:rPr>
              <w:t>Tên tắt các thuộc tính</w:t>
            </w:r>
          </w:p>
        </w:tc>
        <w:tc>
          <w:tcPr>
            <w:tcW w:w="1559" w:type="dxa"/>
            <w:vAlign w:val="center"/>
          </w:tcPr>
          <w:p w14:paraId="52C71BAC" w14:textId="77777777" w:rsidR="00A810C4" w:rsidRPr="00311F72" w:rsidRDefault="00A810C4" w:rsidP="00F91F09">
            <w:pPr>
              <w:pStyle w:val="noidungbang"/>
              <w:jc w:val="center"/>
              <w:rPr>
                <w:b/>
                <w:bCs/>
                <w:lang w:val="vi-VN"/>
              </w:rPr>
            </w:pPr>
            <w:r w:rsidRPr="00311F72">
              <w:rPr>
                <w:b/>
                <w:bCs/>
                <w:lang w:val="vi-VN"/>
              </w:rPr>
              <w:t>Diễn giải</w:t>
            </w:r>
          </w:p>
        </w:tc>
        <w:tc>
          <w:tcPr>
            <w:tcW w:w="1560" w:type="dxa"/>
            <w:vAlign w:val="center"/>
          </w:tcPr>
          <w:p w14:paraId="3B7D84C1" w14:textId="77777777" w:rsidR="00A810C4" w:rsidRPr="00311F72" w:rsidRDefault="00A810C4" w:rsidP="00F91F09">
            <w:pPr>
              <w:pStyle w:val="noidungbang"/>
              <w:jc w:val="center"/>
              <w:rPr>
                <w:b/>
                <w:bCs/>
                <w:lang w:val="vi-VN"/>
              </w:rPr>
            </w:pPr>
            <w:r w:rsidRPr="00311F72">
              <w:rPr>
                <w:b/>
                <w:bCs/>
                <w:lang w:val="vi-VN"/>
              </w:rPr>
              <w:t>Loại giá trị</w:t>
            </w:r>
          </w:p>
        </w:tc>
        <w:tc>
          <w:tcPr>
            <w:tcW w:w="1701" w:type="dxa"/>
            <w:vAlign w:val="center"/>
          </w:tcPr>
          <w:p w14:paraId="595AAFD6" w14:textId="77777777" w:rsidR="00A810C4" w:rsidRPr="00311F72" w:rsidRDefault="00A810C4" w:rsidP="00F91F09">
            <w:pPr>
              <w:pStyle w:val="noidungbang"/>
              <w:jc w:val="center"/>
              <w:rPr>
                <w:b/>
                <w:bCs/>
                <w:lang w:val="vi-VN"/>
              </w:rPr>
            </w:pPr>
            <w:r w:rsidRPr="00311F72">
              <w:rPr>
                <w:b/>
                <w:bCs/>
                <w:lang w:val="vi-VN"/>
              </w:rPr>
              <w:t>Kiểu dữ liệu</w:t>
            </w:r>
          </w:p>
        </w:tc>
        <w:tc>
          <w:tcPr>
            <w:tcW w:w="1890" w:type="dxa"/>
            <w:vAlign w:val="center"/>
          </w:tcPr>
          <w:p w14:paraId="071888C6" w14:textId="77777777" w:rsidR="00A810C4" w:rsidRPr="00311F72" w:rsidRDefault="00A810C4" w:rsidP="00F91F09">
            <w:pPr>
              <w:pStyle w:val="noidungbang"/>
              <w:jc w:val="center"/>
              <w:rPr>
                <w:b/>
                <w:bCs/>
                <w:lang w:val="vi-VN"/>
              </w:rPr>
            </w:pPr>
            <w:r w:rsidRPr="00311F72">
              <w:rPr>
                <w:b/>
                <w:bCs/>
                <w:lang w:val="vi-VN"/>
              </w:rPr>
              <w:t>Miền giá trị</w:t>
            </w:r>
          </w:p>
        </w:tc>
        <w:tc>
          <w:tcPr>
            <w:tcW w:w="1370" w:type="dxa"/>
            <w:vAlign w:val="center"/>
          </w:tcPr>
          <w:p w14:paraId="5343DA36" w14:textId="77777777" w:rsidR="00A810C4" w:rsidRPr="00311F72" w:rsidRDefault="00A810C4" w:rsidP="00F91F09">
            <w:pPr>
              <w:pStyle w:val="noidungbang"/>
              <w:jc w:val="center"/>
              <w:rPr>
                <w:b/>
                <w:bCs/>
                <w:lang w:val="vi-VN"/>
              </w:rPr>
            </w:pPr>
            <w:r w:rsidRPr="00311F72">
              <w:rPr>
                <w:b/>
                <w:bCs/>
                <w:lang w:val="vi-VN"/>
              </w:rPr>
              <w:t>Chiều dài</w:t>
            </w:r>
          </w:p>
        </w:tc>
        <w:tc>
          <w:tcPr>
            <w:tcW w:w="1138" w:type="dxa"/>
            <w:vAlign w:val="center"/>
          </w:tcPr>
          <w:p w14:paraId="6D1731FD" w14:textId="77777777" w:rsidR="00A810C4" w:rsidRPr="00311F72" w:rsidRDefault="00A810C4" w:rsidP="00F91F09">
            <w:pPr>
              <w:pStyle w:val="noidungbang"/>
              <w:jc w:val="center"/>
              <w:rPr>
                <w:b/>
                <w:bCs/>
                <w:lang w:val="vi-VN"/>
              </w:rPr>
            </w:pPr>
            <w:r w:rsidRPr="00311F72">
              <w:rPr>
                <w:b/>
                <w:bCs/>
                <w:lang w:val="vi-VN"/>
              </w:rPr>
              <w:t>Ghi chú</w:t>
            </w:r>
          </w:p>
        </w:tc>
      </w:tr>
      <w:tr w:rsidR="00A810C4" w14:paraId="772A5803" w14:textId="77777777" w:rsidTr="00A810C4">
        <w:trPr>
          <w:jc w:val="center"/>
        </w:trPr>
        <w:tc>
          <w:tcPr>
            <w:tcW w:w="708" w:type="dxa"/>
          </w:tcPr>
          <w:p w14:paraId="209C2E78" w14:textId="0AF7E97C" w:rsidR="00A810C4" w:rsidRDefault="00A810C4" w:rsidP="003417E1">
            <w:pPr>
              <w:pStyle w:val="noidungbang"/>
              <w:jc w:val="left"/>
              <w:rPr>
                <w:lang w:val="vi-VN"/>
              </w:rPr>
            </w:pPr>
            <w:r>
              <w:rPr>
                <w:lang w:val="vi-VN"/>
              </w:rPr>
              <w:t>1</w:t>
            </w:r>
          </w:p>
        </w:tc>
        <w:tc>
          <w:tcPr>
            <w:tcW w:w="2831" w:type="dxa"/>
          </w:tcPr>
          <w:p w14:paraId="60D40386" w14:textId="3F4DA412" w:rsidR="00A810C4" w:rsidRPr="0017392C" w:rsidRDefault="00A810C4" w:rsidP="003417E1">
            <w:pPr>
              <w:pStyle w:val="noidungbang"/>
              <w:jc w:val="left"/>
              <w:rPr>
                <w:b/>
                <w:bCs/>
                <w:u w:val="single"/>
                <w:lang w:val="vi-VN"/>
              </w:rPr>
            </w:pPr>
            <w:r w:rsidRPr="0017392C">
              <w:rPr>
                <w:b/>
                <w:bCs/>
                <w:u w:val="single"/>
                <w:lang w:val="vi-VN"/>
              </w:rPr>
              <w:t>madichvu</w:t>
            </w:r>
          </w:p>
        </w:tc>
        <w:tc>
          <w:tcPr>
            <w:tcW w:w="1559" w:type="dxa"/>
          </w:tcPr>
          <w:p w14:paraId="40981C39" w14:textId="77777777" w:rsidR="00A810C4" w:rsidRDefault="00A810C4" w:rsidP="003417E1">
            <w:pPr>
              <w:pStyle w:val="noidungbang"/>
              <w:jc w:val="left"/>
              <w:rPr>
                <w:lang w:val="vi-VN"/>
              </w:rPr>
            </w:pPr>
            <w:r>
              <w:rPr>
                <w:lang w:val="vi-VN"/>
              </w:rPr>
              <w:t>Mã dịch vụ</w:t>
            </w:r>
          </w:p>
        </w:tc>
        <w:tc>
          <w:tcPr>
            <w:tcW w:w="1560" w:type="dxa"/>
          </w:tcPr>
          <w:p w14:paraId="267F89CE" w14:textId="77777777" w:rsidR="00A810C4" w:rsidRDefault="00A810C4" w:rsidP="003417E1">
            <w:pPr>
              <w:pStyle w:val="noidungbang"/>
              <w:jc w:val="left"/>
              <w:rPr>
                <w:lang w:val="vi-VN"/>
              </w:rPr>
            </w:pPr>
            <w:r>
              <w:rPr>
                <w:lang w:val="vi-VN"/>
              </w:rPr>
              <w:t>BB</w:t>
            </w:r>
          </w:p>
        </w:tc>
        <w:tc>
          <w:tcPr>
            <w:tcW w:w="1701" w:type="dxa"/>
          </w:tcPr>
          <w:p w14:paraId="05D6682D" w14:textId="77777777" w:rsidR="00A810C4" w:rsidRDefault="00A810C4" w:rsidP="003417E1">
            <w:pPr>
              <w:pStyle w:val="noidungbang"/>
              <w:jc w:val="left"/>
              <w:rPr>
                <w:lang w:val="vi-VN"/>
              </w:rPr>
            </w:pPr>
            <w:r>
              <w:rPr>
                <w:lang w:val="vi-VN"/>
              </w:rPr>
              <w:t>Chuỗi</w:t>
            </w:r>
          </w:p>
        </w:tc>
        <w:tc>
          <w:tcPr>
            <w:tcW w:w="1890" w:type="dxa"/>
          </w:tcPr>
          <w:p w14:paraId="0D672CA4" w14:textId="77777777" w:rsidR="00A810C4" w:rsidRDefault="00A810C4" w:rsidP="003417E1">
            <w:pPr>
              <w:pStyle w:val="noidungbang"/>
              <w:jc w:val="left"/>
              <w:rPr>
                <w:lang w:val="vi-VN"/>
              </w:rPr>
            </w:pPr>
            <w:r>
              <w:rPr>
                <w:lang w:val="vi-VN"/>
              </w:rPr>
              <w:t>Khóa chính</w:t>
            </w:r>
          </w:p>
        </w:tc>
        <w:tc>
          <w:tcPr>
            <w:tcW w:w="1370" w:type="dxa"/>
          </w:tcPr>
          <w:p w14:paraId="0495EDCA" w14:textId="0A9F2118" w:rsidR="00A810C4" w:rsidRDefault="00A810C4" w:rsidP="003417E1">
            <w:pPr>
              <w:pStyle w:val="noidungbang"/>
              <w:jc w:val="left"/>
              <w:rPr>
                <w:lang w:val="vi-VN"/>
              </w:rPr>
            </w:pPr>
            <w:r>
              <w:rPr>
                <w:lang w:val="vi-VN"/>
              </w:rPr>
              <w:t>10</w:t>
            </w:r>
          </w:p>
        </w:tc>
        <w:tc>
          <w:tcPr>
            <w:tcW w:w="1138" w:type="dxa"/>
          </w:tcPr>
          <w:p w14:paraId="06D0110A" w14:textId="77777777" w:rsidR="00A810C4" w:rsidRDefault="00A810C4" w:rsidP="003417E1">
            <w:pPr>
              <w:pStyle w:val="noidungbang"/>
              <w:jc w:val="left"/>
              <w:rPr>
                <w:lang w:val="vi-VN"/>
              </w:rPr>
            </w:pPr>
          </w:p>
        </w:tc>
      </w:tr>
      <w:tr w:rsidR="00A810C4" w14:paraId="1D7D642E" w14:textId="77777777" w:rsidTr="00A810C4">
        <w:trPr>
          <w:jc w:val="center"/>
        </w:trPr>
        <w:tc>
          <w:tcPr>
            <w:tcW w:w="708" w:type="dxa"/>
          </w:tcPr>
          <w:p w14:paraId="3D66597B" w14:textId="02D2CBA5" w:rsidR="00A810C4" w:rsidRDefault="00A810C4" w:rsidP="003417E1">
            <w:pPr>
              <w:pStyle w:val="noidungbang"/>
              <w:jc w:val="left"/>
              <w:rPr>
                <w:lang w:val="vi-VN"/>
              </w:rPr>
            </w:pPr>
            <w:r>
              <w:rPr>
                <w:lang w:val="vi-VN"/>
              </w:rPr>
              <w:t>2</w:t>
            </w:r>
          </w:p>
        </w:tc>
        <w:tc>
          <w:tcPr>
            <w:tcW w:w="2831" w:type="dxa"/>
          </w:tcPr>
          <w:p w14:paraId="2E7F71D0" w14:textId="22AF6299" w:rsidR="00A810C4" w:rsidRDefault="00A810C4" w:rsidP="003417E1">
            <w:pPr>
              <w:pStyle w:val="noidungbang"/>
              <w:jc w:val="left"/>
              <w:rPr>
                <w:lang w:val="vi-VN"/>
              </w:rPr>
            </w:pPr>
            <w:r>
              <w:rPr>
                <w:lang w:val="vi-VN"/>
              </w:rPr>
              <w:t>tendichvu</w:t>
            </w:r>
          </w:p>
        </w:tc>
        <w:tc>
          <w:tcPr>
            <w:tcW w:w="1559" w:type="dxa"/>
          </w:tcPr>
          <w:p w14:paraId="6A3E02D0" w14:textId="77777777" w:rsidR="00A810C4" w:rsidRDefault="00A810C4" w:rsidP="003417E1">
            <w:pPr>
              <w:pStyle w:val="noidungbang"/>
              <w:jc w:val="left"/>
              <w:rPr>
                <w:lang w:val="vi-VN"/>
              </w:rPr>
            </w:pPr>
            <w:r>
              <w:rPr>
                <w:lang w:val="vi-VN"/>
              </w:rPr>
              <w:t>Tên dịch vụ</w:t>
            </w:r>
          </w:p>
        </w:tc>
        <w:tc>
          <w:tcPr>
            <w:tcW w:w="1560" w:type="dxa"/>
          </w:tcPr>
          <w:p w14:paraId="67FEE5FD" w14:textId="77777777" w:rsidR="00A810C4" w:rsidRDefault="00A810C4" w:rsidP="003417E1">
            <w:pPr>
              <w:pStyle w:val="noidungbang"/>
              <w:jc w:val="left"/>
              <w:rPr>
                <w:lang w:val="vi-VN"/>
              </w:rPr>
            </w:pPr>
            <w:r>
              <w:rPr>
                <w:lang w:val="vi-VN"/>
              </w:rPr>
              <w:t>BB</w:t>
            </w:r>
          </w:p>
        </w:tc>
        <w:tc>
          <w:tcPr>
            <w:tcW w:w="1701" w:type="dxa"/>
          </w:tcPr>
          <w:p w14:paraId="38CA017D" w14:textId="77777777" w:rsidR="00A810C4" w:rsidRDefault="00A810C4" w:rsidP="003417E1">
            <w:pPr>
              <w:pStyle w:val="noidungbang"/>
              <w:jc w:val="left"/>
              <w:rPr>
                <w:lang w:val="vi-VN"/>
              </w:rPr>
            </w:pPr>
            <w:r>
              <w:rPr>
                <w:lang w:val="vi-VN"/>
              </w:rPr>
              <w:t>Chuỗi</w:t>
            </w:r>
          </w:p>
        </w:tc>
        <w:tc>
          <w:tcPr>
            <w:tcW w:w="1890" w:type="dxa"/>
          </w:tcPr>
          <w:p w14:paraId="38A7E570" w14:textId="77777777" w:rsidR="00A810C4" w:rsidRDefault="00A810C4" w:rsidP="003417E1">
            <w:pPr>
              <w:pStyle w:val="noidungbang"/>
              <w:jc w:val="left"/>
              <w:rPr>
                <w:lang w:val="vi-VN"/>
              </w:rPr>
            </w:pPr>
          </w:p>
        </w:tc>
        <w:tc>
          <w:tcPr>
            <w:tcW w:w="1370" w:type="dxa"/>
          </w:tcPr>
          <w:p w14:paraId="1C19C90A" w14:textId="77777777" w:rsidR="00A810C4" w:rsidRDefault="00A810C4" w:rsidP="003417E1">
            <w:pPr>
              <w:pStyle w:val="noidungbang"/>
              <w:jc w:val="left"/>
              <w:rPr>
                <w:lang w:val="vi-VN"/>
              </w:rPr>
            </w:pPr>
            <w:r>
              <w:rPr>
                <w:lang w:val="vi-VN"/>
              </w:rPr>
              <w:t>50</w:t>
            </w:r>
          </w:p>
        </w:tc>
        <w:tc>
          <w:tcPr>
            <w:tcW w:w="1138" w:type="dxa"/>
          </w:tcPr>
          <w:p w14:paraId="244245D3" w14:textId="77777777" w:rsidR="00A810C4" w:rsidRDefault="00A810C4" w:rsidP="003417E1">
            <w:pPr>
              <w:pStyle w:val="noidungbang"/>
              <w:jc w:val="left"/>
              <w:rPr>
                <w:lang w:val="vi-VN"/>
              </w:rPr>
            </w:pPr>
          </w:p>
        </w:tc>
      </w:tr>
    </w:tbl>
    <w:p w14:paraId="6872BC4D" w14:textId="77777777" w:rsidR="00A24F86" w:rsidRDefault="00A24F86" w:rsidP="003A3820">
      <w:pPr>
        <w:pStyle w:val="Noidung"/>
      </w:pPr>
    </w:p>
    <w:p w14:paraId="0F6A2FE8" w14:textId="77777777" w:rsidR="00A24F86" w:rsidRDefault="00A24F86" w:rsidP="003A3820">
      <w:pPr>
        <w:pStyle w:val="Noidung"/>
      </w:pPr>
    </w:p>
    <w:p w14:paraId="17E77D5B" w14:textId="77777777" w:rsidR="00A24F86" w:rsidRDefault="00A24F86" w:rsidP="003A3820">
      <w:pPr>
        <w:pStyle w:val="Noidung"/>
      </w:pPr>
    </w:p>
    <w:p w14:paraId="006D48A7" w14:textId="77777777" w:rsidR="00A24F86" w:rsidRDefault="00A24F86" w:rsidP="003A3820">
      <w:pPr>
        <w:pStyle w:val="Noidung"/>
      </w:pPr>
    </w:p>
    <w:p w14:paraId="6E78F8D9" w14:textId="459BADF4" w:rsidR="00311F72" w:rsidRDefault="00311F72" w:rsidP="003A3820">
      <w:pPr>
        <w:pStyle w:val="Noidung"/>
      </w:pPr>
      <w:r>
        <w:lastRenderedPageBreak/>
        <w:t xml:space="preserve">Mô tả </w:t>
      </w:r>
      <w:r w:rsidR="00343FA3">
        <w:t>bảng</w:t>
      </w:r>
      <w:r>
        <w:t xml:space="preserve"> LICHKHAM</w:t>
      </w:r>
    </w:p>
    <w:p w14:paraId="31EF8941" w14:textId="4BD0DB14" w:rsidR="00311F72" w:rsidRPr="00E6616D" w:rsidRDefault="00311F72" w:rsidP="00311F72">
      <w:pPr>
        <w:pStyle w:val="Caption"/>
        <w:keepNext/>
        <w:rPr>
          <w:lang w:val="vi-VN"/>
        </w:rPr>
      </w:pPr>
      <w:bookmarkStart w:id="104" w:name="_Toc186269188"/>
      <w:r w:rsidRPr="00E6616D">
        <w:rPr>
          <w:lang w:val="vi-VN"/>
        </w:rPr>
        <w:t xml:space="preserve">Bảng </w:t>
      </w:r>
      <w:r w:rsidR="006167D2">
        <w:rPr>
          <w:lang w:val="vi-VN"/>
        </w:rPr>
        <w:fldChar w:fldCharType="begin"/>
      </w:r>
      <w:r w:rsidR="006167D2">
        <w:rPr>
          <w:lang w:val="vi-VN"/>
        </w:rPr>
        <w:instrText xml:space="preserve"> STYLEREF 1 \s </w:instrText>
      </w:r>
      <w:r w:rsidR="006167D2">
        <w:rPr>
          <w:lang w:val="vi-VN"/>
        </w:rPr>
        <w:fldChar w:fldCharType="separate"/>
      </w:r>
      <w:r w:rsidR="00B96FE3">
        <w:rPr>
          <w:noProof/>
          <w:lang w:val="vi-VN"/>
        </w:rPr>
        <w:t>3</w:t>
      </w:r>
      <w:r w:rsidR="006167D2">
        <w:rPr>
          <w:lang w:val="vi-VN"/>
        </w:rPr>
        <w:fldChar w:fldCharType="end"/>
      </w:r>
      <w:r w:rsidR="006167D2">
        <w:rPr>
          <w:lang w:val="vi-VN"/>
        </w:rPr>
        <w:t>.</w:t>
      </w:r>
      <w:r w:rsidR="006167D2">
        <w:rPr>
          <w:lang w:val="vi-VN"/>
        </w:rPr>
        <w:fldChar w:fldCharType="begin"/>
      </w:r>
      <w:r w:rsidR="006167D2">
        <w:rPr>
          <w:lang w:val="vi-VN"/>
        </w:rPr>
        <w:instrText xml:space="preserve"> SEQ Bảng \* ARABIC \s 1 </w:instrText>
      </w:r>
      <w:r w:rsidR="006167D2">
        <w:rPr>
          <w:lang w:val="vi-VN"/>
        </w:rPr>
        <w:fldChar w:fldCharType="separate"/>
      </w:r>
      <w:r w:rsidR="00B96FE3">
        <w:rPr>
          <w:noProof/>
          <w:lang w:val="vi-VN"/>
        </w:rPr>
        <w:t>9</w:t>
      </w:r>
      <w:r w:rsidR="006167D2">
        <w:rPr>
          <w:lang w:val="vi-VN"/>
        </w:rPr>
        <w:fldChar w:fldCharType="end"/>
      </w:r>
      <w:r>
        <w:rPr>
          <w:lang w:val="vi-VN"/>
        </w:rPr>
        <w:t xml:space="preserve"> Mô tả </w:t>
      </w:r>
      <w:r w:rsidR="006167D2">
        <w:rPr>
          <w:lang w:val="vi-VN"/>
        </w:rPr>
        <w:t>bảng</w:t>
      </w:r>
      <w:r>
        <w:rPr>
          <w:lang w:val="vi-VN"/>
        </w:rPr>
        <w:t xml:space="preserve"> LICHKHAM</w:t>
      </w:r>
      <w:bookmarkEnd w:id="104"/>
    </w:p>
    <w:tbl>
      <w:tblPr>
        <w:tblStyle w:val="TableGrid"/>
        <w:tblW w:w="0" w:type="auto"/>
        <w:jc w:val="center"/>
        <w:tblLook w:val="04A0" w:firstRow="1" w:lastRow="0" w:firstColumn="1" w:lastColumn="0" w:noHBand="0" w:noVBand="1"/>
      </w:tblPr>
      <w:tblGrid>
        <w:gridCol w:w="708"/>
        <w:gridCol w:w="2689"/>
        <w:gridCol w:w="1985"/>
        <w:gridCol w:w="1559"/>
        <w:gridCol w:w="1701"/>
        <w:gridCol w:w="1559"/>
        <w:gridCol w:w="1418"/>
        <w:gridCol w:w="1276"/>
      </w:tblGrid>
      <w:tr w:rsidR="007B20D0" w14:paraId="4AE91B24" w14:textId="77777777" w:rsidTr="003A3820">
        <w:trPr>
          <w:tblHeader/>
          <w:jc w:val="center"/>
        </w:trPr>
        <w:tc>
          <w:tcPr>
            <w:tcW w:w="708" w:type="dxa"/>
            <w:vAlign w:val="center"/>
          </w:tcPr>
          <w:p w14:paraId="7853AB61" w14:textId="1FD7D3F7" w:rsidR="00A810C4" w:rsidRPr="00343FA3" w:rsidRDefault="00A810C4" w:rsidP="00F91F09">
            <w:pPr>
              <w:pStyle w:val="noidungbang"/>
              <w:jc w:val="center"/>
              <w:rPr>
                <w:b/>
                <w:bCs/>
                <w:lang w:val="vi-VN"/>
              </w:rPr>
            </w:pPr>
            <w:r>
              <w:rPr>
                <w:b/>
                <w:bCs/>
                <w:lang w:val="vi-VN"/>
              </w:rPr>
              <w:t>STT</w:t>
            </w:r>
          </w:p>
        </w:tc>
        <w:tc>
          <w:tcPr>
            <w:tcW w:w="2689" w:type="dxa"/>
            <w:vAlign w:val="center"/>
          </w:tcPr>
          <w:p w14:paraId="4D715628" w14:textId="6CEEEE69" w:rsidR="00A810C4" w:rsidRPr="00343FA3" w:rsidRDefault="00A810C4" w:rsidP="00F91F09">
            <w:pPr>
              <w:pStyle w:val="noidungbang"/>
              <w:jc w:val="center"/>
              <w:rPr>
                <w:b/>
                <w:bCs/>
                <w:lang w:val="vi-VN"/>
              </w:rPr>
            </w:pPr>
            <w:r w:rsidRPr="00343FA3">
              <w:rPr>
                <w:b/>
                <w:bCs/>
                <w:lang w:val="vi-VN"/>
              </w:rPr>
              <w:t>Tên tắt các thuộc tính</w:t>
            </w:r>
          </w:p>
        </w:tc>
        <w:tc>
          <w:tcPr>
            <w:tcW w:w="1985" w:type="dxa"/>
            <w:vAlign w:val="center"/>
          </w:tcPr>
          <w:p w14:paraId="10032AAE" w14:textId="77777777" w:rsidR="00A810C4" w:rsidRPr="00343FA3" w:rsidRDefault="00A810C4" w:rsidP="00F91F09">
            <w:pPr>
              <w:pStyle w:val="noidungbang"/>
              <w:jc w:val="center"/>
              <w:rPr>
                <w:b/>
                <w:bCs/>
                <w:lang w:val="vi-VN"/>
              </w:rPr>
            </w:pPr>
            <w:r w:rsidRPr="00343FA3">
              <w:rPr>
                <w:b/>
                <w:bCs/>
                <w:lang w:val="vi-VN"/>
              </w:rPr>
              <w:t>Diễn giải</w:t>
            </w:r>
          </w:p>
        </w:tc>
        <w:tc>
          <w:tcPr>
            <w:tcW w:w="1559" w:type="dxa"/>
            <w:vAlign w:val="center"/>
          </w:tcPr>
          <w:p w14:paraId="64890922" w14:textId="77777777" w:rsidR="00A810C4" w:rsidRPr="00343FA3" w:rsidRDefault="00A810C4" w:rsidP="00F91F09">
            <w:pPr>
              <w:pStyle w:val="noidungbang"/>
              <w:jc w:val="center"/>
              <w:rPr>
                <w:b/>
                <w:bCs/>
                <w:lang w:val="vi-VN"/>
              </w:rPr>
            </w:pPr>
            <w:r w:rsidRPr="00343FA3">
              <w:rPr>
                <w:b/>
                <w:bCs/>
                <w:lang w:val="vi-VN"/>
              </w:rPr>
              <w:t>Loại giá trị</w:t>
            </w:r>
          </w:p>
        </w:tc>
        <w:tc>
          <w:tcPr>
            <w:tcW w:w="1701" w:type="dxa"/>
            <w:vAlign w:val="center"/>
          </w:tcPr>
          <w:p w14:paraId="783058D5" w14:textId="77777777" w:rsidR="00A810C4" w:rsidRPr="00343FA3" w:rsidRDefault="00A810C4" w:rsidP="00F91F09">
            <w:pPr>
              <w:pStyle w:val="noidungbang"/>
              <w:jc w:val="center"/>
              <w:rPr>
                <w:b/>
                <w:bCs/>
                <w:lang w:val="vi-VN"/>
              </w:rPr>
            </w:pPr>
            <w:r w:rsidRPr="00343FA3">
              <w:rPr>
                <w:b/>
                <w:bCs/>
                <w:lang w:val="vi-VN"/>
              </w:rPr>
              <w:t>Kiểu dữ liệu</w:t>
            </w:r>
          </w:p>
        </w:tc>
        <w:tc>
          <w:tcPr>
            <w:tcW w:w="1559" w:type="dxa"/>
            <w:vAlign w:val="center"/>
          </w:tcPr>
          <w:p w14:paraId="71CCCA67" w14:textId="77777777" w:rsidR="00A810C4" w:rsidRPr="00343FA3" w:rsidRDefault="00A810C4" w:rsidP="00F91F09">
            <w:pPr>
              <w:pStyle w:val="noidungbang"/>
              <w:jc w:val="center"/>
              <w:rPr>
                <w:b/>
                <w:bCs/>
                <w:lang w:val="vi-VN"/>
              </w:rPr>
            </w:pPr>
            <w:r w:rsidRPr="00343FA3">
              <w:rPr>
                <w:b/>
                <w:bCs/>
                <w:lang w:val="vi-VN"/>
              </w:rPr>
              <w:t>Miền giá trị</w:t>
            </w:r>
          </w:p>
        </w:tc>
        <w:tc>
          <w:tcPr>
            <w:tcW w:w="1418" w:type="dxa"/>
            <w:vAlign w:val="center"/>
          </w:tcPr>
          <w:p w14:paraId="587DC854" w14:textId="77777777" w:rsidR="00A810C4" w:rsidRPr="00343FA3" w:rsidRDefault="00A810C4" w:rsidP="00F91F09">
            <w:pPr>
              <w:pStyle w:val="noidungbang"/>
              <w:jc w:val="center"/>
              <w:rPr>
                <w:b/>
                <w:bCs/>
                <w:lang w:val="vi-VN"/>
              </w:rPr>
            </w:pPr>
            <w:r w:rsidRPr="00343FA3">
              <w:rPr>
                <w:b/>
                <w:bCs/>
                <w:lang w:val="vi-VN"/>
              </w:rPr>
              <w:t>Chiều dài</w:t>
            </w:r>
          </w:p>
        </w:tc>
        <w:tc>
          <w:tcPr>
            <w:tcW w:w="1276" w:type="dxa"/>
            <w:vAlign w:val="center"/>
          </w:tcPr>
          <w:p w14:paraId="6C7B228B" w14:textId="77777777" w:rsidR="00A810C4" w:rsidRPr="00343FA3" w:rsidRDefault="00A810C4" w:rsidP="00F91F09">
            <w:pPr>
              <w:pStyle w:val="noidungbang"/>
              <w:jc w:val="center"/>
              <w:rPr>
                <w:b/>
                <w:bCs/>
                <w:lang w:val="vi-VN"/>
              </w:rPr>
            </w:pPr>
            <w:r w:rsidRPr="00343FA3">
              <w:rPr>
                <w:b/>
                <w:bCs/>
                <w:lang w:val="vi-VN"/>
              </w:rPr>
              <w:t>Ghi chú</w:t>
            </w:r>
          </w:p>
        </w:tc>
      </w:tr>
      <w:tr w:rsidR="007B20D0" w14:paraId="30741DD9" w14:textId="77777777" w:rsidTr="009747D0">
        <w:trPr>
          <w:jc w:val="center"/>
        </w:trPr>
        <w:tc>
          <w:tcPr>
            <w:tcW w:w="708" w:type="dxa"/>
          </w:tcPr>
          <w:p w14:paraId="5F228043" w14:textId="0ACC335A" w:rsidR="00A810C4" w:rsidRPr="0017392C" w:rsidRDefault="00A810C4" w:rsidP="003417E1">
            <w:pPr>
              <w:pStyle w:val="noidungbang"/>
              <w:jc w:val="left"/>
              <w:rPr>
                <w:b/>
                <w:bCs/>
                <w:u w:val="single"/>
                <w:lang w:val="vi-VN"/>
              </w:rPr>
            </w:pPr>
            <w:r w:rsidRPr="0017392C">
              <w:rPr>
                <w:b/>
                <w:bCs/>
                <w:u w:val="single"/>
                <w:lang w:val="vi-VN"/>
              </w:rPr>
              <w:t>1</w:t>
            </w:r>
          </w:p>
        </w:tc>
        <w:tc>
          <w:tcPr>
            <w:tcW w:w="2689" w:type="dxa"/>
          </w:tcPr>
          <w:p w14:paraId="6BC31C9A" w14:textId="3CE2AD63" w:rsidR="00A810C4" w:rsidRPr="0017392C" w:rsidRDefault="00A810C4" w:rsidP="003417E1">
            <w:pPr>
              <w:pStyle w:val="noidungbang"/>
              <w:jc w:val="left"/>
              <w:rPr>
                <w:b/>
                <w:bCs/>
                <w:u w:val="single"/>
                <w:lang w:val="vi-VN"/>
              </w:rPr>
            </w:pPr>
            <w:r w:rsidRPr="0017392C">
              <w:rPr>
                <w:b/>
                <w:bCs/>
                <w:u w:val="single"/>
                <w:lang w:val="vi-VN"/>
              </w:rPr>
              <w:t>malich</w:t>
            </w:r>
          </w:p>
        </w:tc>
        <w:tc>
          <w:tcPr>
            <w:tcW w:w="1985" w:type="dxa"/>
          </w:tcPr>
          <w:p w14:paraId="372D28B2" w14:textId="77777777" w:rsidR="00A810C4" w:rsidRDefault="00A810C4" w:rsidP="003417E1">
            <w:pPr>
              <w:pStyle w:val="noidungbang"/>
              <w:jc w:val="left"/>
              <w:rPr>
                <w:lang w:val="vi-VN"/>
              </w:rPr>
            </w:pPr>
            <w:r>
              <w:rPr>
                <w:lang w:val="vi-VN"/>
              </w:rPr>
              <w:t>Mã lịch khám</w:t>
            </w:r>
          </w:p>
        </w:tc>
        <w:tc>
          <w:tcPr>
            <w:tcW w:w="1559" w:type="dxa"/>
          </w:tcPr>
          <w:p w14:paraId="5A7F0C1B" w14:textId="77777777" w:rsidR="00A810C4" w:rsidRDefault="00A810C4" w:rsidP="003417E1">
            <w:pPr>
              <w:pStyle w:val="noidungbang"/>
              <w:jc w:val="left"/>
              <w:rPr>
                <w:lang w:val="vi-VN"/>
              </w:rPr>
            </w:pPr>
            <w:r>
              <w:rPr>
                <w:lang w:val="vi-VN"/>
              </w:rPr>
              <w:t>BB</w:t>
            </w:r>
          </w:p>
        </w:tc>
        <w:tc>
          <w:tcPr>
            <w:tcW w:w="1701" w:type="dxa"/>
          </w:tcPr>
          <w:p w14:paraId="570040AC" w14:textId="77777777" w:rsidR="00A810C4" w:rsidRDefault="00A810C4" w:rsidP="003417E1">
            <w:pPr>
              <w:pStyle w:val="noidungbang"/>
              <w:jc w:val="left"/>
              <w:rPr>
                <w:lang w:val="vi-VN"/>
              </w:rPr>
            </w:pPr>
            <w:r>
              <w:rPr>
                <w:lang w:val="vi-VN"/>
              </w:rPr>
              <w:t>Chuỗi</w:t>
            </w:r>
          </w:p>
        </w:tc>
        <w:tc>
          <w:tcPr>
            <w:tcW w:w="1559" w:type="dxa"/>
          </w:tcPr>
          <w:p w14:paraId="3FBDF0A8" w14:textId="77777777" w:rsidR="00A810C4" w:rsidRDefault="00A810C4" w:rsidP="003417E1">
            <w:pPr>
              <w:pStyle w:val="noidungbang"/>
              <w:jc w:val="left"/>
              <w:rPr>
                <w:lang w:val="vi-VN"/>
              </w:rPr>
            </w:pPr>
            <w:r>
              <w:rPr>
                <w:lang w:val="vi-VN"/>
              </w:rPr>
              <w:t>Khóa chính</w:t>
            </w:r>
          </w:p>
        </w:tc>
        <w:tc>
          <w:tcPr>
            <w:tcW w:w="1418" w:type="dxa"/>
          </w:tcPr>
          <w:p w14:paraId="756A2134" w14:textId="15C540F5" w:rsidR="00A810C4" w:rsidRDefault="00A810C4" w:rsidP="003417E1">
            <w:pPr>
              <w:pStyle w:val="noidungbang"/>
              <w:jc w:val="left"/>
              <w:rPr>
                <w:lang w:val="vi-VN"/>
              </w:rPr>
            </w:pPr>
            <w:r>
              <w:rPr>
                <w:lang w:val="vi-VN"/>
              </w:rPr>
              <w:t>10</w:t>
            </w:r>
          </w:p>
        </w:tc>
        <w:tc>
          <w:tcPr>
            <w:tcW w:w="1276" w:type="dxa"/>
          </w:tcPr>
          <w:p w14:paraId="0388C181" w14:textId="77777777" w:rsidR="00A810C4" w:rsidRDefault="00A810C4" w:rsidP="003417E1">
            <w:pPr>
              <w:pStyle w:val="noidungbang"/>
              <w:jc w:val="left"/>
              <w:rPr>
                <w:lang w:val="vi-VN"/>
              </w:rPr>
            </w:pPr>
          </w:p>
        </w:tc>
      </w:tr>
      <w:tr w:rsidR="007B20D0" w14:paraId="2EF32757" w14:textId="77777777" w:rsidTr="009747D0">
        <w:trPr>
          <w:jc w:val="center"/>
        </w:trPr>
        <w:tc>
          <w:tcPr>
            <w:tcW w:w="708" w:type="dxa"/>
          </w:tcPr>
          <w:p w14:paraId="0348E516" w14:textId="77096296" w:rsidR="00A810C4" w:rsidRDefault="00A810C4" w:rsidP="003417E1">
            <w:pPr>
              <w:pStyle w:val="noidungbang"/>
              <w:jc w:val="left"/>
              <w:rPr>
                <w:lang w:val="vi-VN"/>
              </w:rPr>
            </w:pPr>
            <w:r>
              <w:rPr>
                <w:lang w:val="vi-VN"/>
              </w:rPr>
              <w:t>2</w:t>
            </w:r>
          </w:p>
        </w:tc>
        <w:tc>
          <w:tcPr>
            <w:tcW w:w="2689" w:type="dxa"/>
          </w:tcPr>
          <w:p w14:paraId="71A9D935" w14:textId="499F6740" w:rsidR="00A810C4" w:rsidRDefault="00A810C4" w:rsidP="003417E1">
            <w:pPr>
              <w:pStyle w:val="noidungbang"/>
              <w:jc w:val="left"/>
              <w:rPr>
                <w:lang w:val="vi-VN"/>
              </w:rPr>
            </w:pPr>
            <w:r>
              <w:rPr>
                <w:lang w:val="vi-VN"/>
              </w:rPr>
              <w:t>ngay</w:t>
            </w:r>
          </w:p>
        </w:tc>
        <w:tc>
          <w:tcPr>
            <w:tcW w:w="1985" w:type="dxa"/>
          </w:tcPr>
          <w:p w14:paraId="1BFEBC1E" w14:textId="77777777" w:rsidR="00A810C4" w:rsidRDefault="00A810C4" w:rsidP="003417E1">
            <w:pPr>
              <w:pStyle w:val="noidungbang"/>
              <w:jc w:val="left"/>
              <w:rPr>
                <w:lang w:val="vi-VN"/>
              </w:rPr>
            </w:pPr>
            <w:r>
              <w:rPr>
                <w:lang w:val="vi-VN"/>
              </w:rPr>
              <w:t>Ngày khám</w:t>
            </w:r>
          </w:p>
        </w:tc>
        <w:tc>
          <w:tcPr>
            <w:tcW w:w="1559" w:type="dxa"/>
          </w:tcPr>
          <w:p w14:paraId="16839A1A" w14:textId="77777777" w:rsidR="00A810C4" w:rsidRDefault="00A810C4" w:rsidP="003417E1">
            <w:pPr>
              <w:pStyle w:val="noidungbang"/>
              <w:jc w:val="left"/>
              <w:rPr>
                <w:lang w:val="vi-VN"/>
              </w:rPr>
            </w:pPr>
            <w:r>
              <w:rPr>
                <w:lang w:val="vi-VN"/>
              </w:rPr>
              <w:t>BB</w:t>
            </w:r>
          </w:p>
        </w:tc>
        <w:tc>
          <w:tcPr>
            <w:tcW w:w="1701" w:type="dxa"/>
          </w:tcPr>
          <w:p w14:paraId="51BB8AB2" w14:textId="77777777" w:rsidR="00A810C4" w:rsidRDefault="00A810C4" w:rsidP="003417E1">
            <w:pPr>
              <w:pStyle w:val="noidungbang"/>
              <w:jc w:val="left"/>
              <w:rPr>
                <w:lang w:val="vi-VN"/>
              </w:rPr>
            </w:pPr>
            <w:r>
              <w:rPr>
                <w:lang w:val="vi-VN"/>
              </w:rPr>
              <w:t>Chuỗi</w:t>
            </w:r>
          </w:p>
        </w:tc>
        <w:tc>
          <w:tcPr>
            <w:tcW w:w="1559" w:type="dxa"/>
          </w:tcPr>
          <w:p w14:paraId="22C4B1CC" w14:textId="77777777" w:rsidR="00A810C4" w:rsidRDefault="00A810C4" w:rsidP="003417E1">
            <w:pPr>
              <w:pStyle w:val="noidungbang"/>
              <w:jc w:val="left"/>
              <w:rPr>
                <w:lang w:val="vi-VN"/>
              </w:rPr>
            </w:pPr>
          </w:p>
        </w:tc>
        <w:tc>
          <w:tcPr>
            <w:tcW w:w="1418" w:type="dxa"/>
          </w:tcPr>
          <w:p w14:paraId="6EE59E7F" w14:textId="77777777" w:rsidR="00A810C4" w:rsidRDefault="00A810C4" w:rsidP="003417E1">
            <w:pPr>
              <w:pStyle w:val="noidungbang"/>
              <w:jc w:val="left"/>
              <w:rPr>
                <w:lang w:val="vi-VN"/>
              </w:rPr>
            </w:pPr>
            <w:r>
              <w:rPr>
                <w:lang w:val="vi-VN"/>
              </w:rPr>
              <w:t>50</w:t>
            </w:r>
          </w:p>
        </w:tc>
        <w:tc>
          <w:tcPr>
            <w:tcW w:w="1276" w:type="dxa"/>
          </w:tcPr>
          <w:p w14:paraId="79FE6199" w14:textId="77777777" w:rsidR="00A810C4" w:rsidRDefault="00A810C4" w:rsidP="003417E1">
            <w:pPr>
              <w:pStyle w:val="noidungbang"/>
              <w:jc w:val="left"/>
              <w:rPr>
                <w:lang w:val="vi-VN"/>
              </w:rPr>
            </w:pPr>
          </w:p>
        </w:tc>
      </w:tr>
      <w:tr w:rsidR="007B20D0" w14:paraId="4251A70F" w14:textId="77777777" w:rsidTr="009747D0">
        <w:trPr>
          <w:jc w:val="center"/>
        </w:trPr>
        <w:tc>
          <w:tcPr>
            <w:tcW w:w="708" w:type="dxa"/>
          </w:tcPr>
          <w:p w14:paraId="0DB0F8D1" w14:textId="43206A50" w:rsidR="00A810C4" w:rsidRDefault="00A810C4" w:rsidP="003417E1">
            <w:pPr>
              <w:pStyle w:val="noidungbang"/>
              <w:jc w:val="left"/>
              <w:rPr>
                <w:lang w:val="vi-VN"/>
              </w:rPr>
            </w:pPr>
            <w:r>
              <w:rPr>
                <w:lang w:val="vi-VN"/>
              </w:rPr>
              <w:t>3</w:t>
            </w:r>
          </w:p>
        </w:tc>
        <w:tc>
          <w:tcPr>
            <w:tcW w:w="2689" w:type="dxa"/>
          </w:tcPr>
          <w:p w14:paraId="4138F8B7" w14:textId="1E892083" w:rsidR="00A810C4" w:rsidRDefault="00A810C4" w:rsidP="003417E1">
            <w:pPr>
              <w:pStyle w:val="noidungbang"/>
              <w:jc w:val="left"/>
              <w:rPr>
                <w:lang w:val="vi-VN"/>
              </w:rPr>
            </w:pPr>
            <w:r>
              <w:rPr>
                <w:lang w:val="vi-VN"/>
              </w:rPr>
              <w:t>giobatdau</w:t>
            </w:r>
          </w:p>
        </w:tc>
        <w:tc>
          <w:tcPr>
            <w:tcW w:w="1985" w:type="dxa"/>
          </w:tcPr>
          <w:p w14:paraId="41AA6297" w14:textId="77777777" w:rsidR="00A810C4" w:rsidRDefault="00A810C4" w:rsidP="003417E1">
            <w:pPr>
              <w:pStyle w:val="noidungbang"/>
              <w:jc w:val="left"/>
              <w:rPr>
                <w:lang w:val="vi-VN"/>
              </w:rPr>
            </w:pPr>
            <w:r>
              <w:rPr>
                <w:lang w:val="vi-VN"/>
              </w:rPr>
              <w:t>Giờ bắt đầu lịch</w:t>
            </w:r>
          </w:p>
        </w:tc>
        <w:tc>
          <w:tcPr>
            <w:tcW w:w="1559" w:type="dxa"/>
          </w:tcPr>
          <w:p w14:paraId="40951A17" w14:textId="77777777" w:rsidR="00A810C4" w:rsidRDefault="00A810C4" w:rsidP="003417E1">
            <w:pPr>
              <w:pStyle w:val="noidungbang"/>
              <w:jc w:val="left"/>
              <w:rPr>
                <w:lang w:val="vi-VN"/>
              </w:rPr>
            </w:pPr>
            <w:r>
              <w:rPr>
                <w:lang w:val="vi-VN"/>
              </w:rPr>
              <w:t>BB</w:t>
            </w:r>
          </w:p>
        </w:tc>
        <w:tc>
          <w:tcPr>
            <w:tcW w:w="1701" w:type="dxa"/>
          </w:tcPr>
          <w:p w14:paraId="3316B907" w14:textId="77777777" w:rsidR="00A810C4" w:rsidRDefault="00A810C4" w:rsidP="003417E1">
            <w:pPr>
              <w:pStyle w:val="noidungbang"/>
              <w:jc w:val="left"/>
              <w:rPr>
                <w:lang w:val="vi-VN"/>
              </w:rPr>
            </w:pPr>
            <w:r>
              <w:rPr>
                <w:lang w:val="vi-VN"/>
              </w:rPr>
              <w:t>Giờ</w:t>
            </w:r>
          </w:p>
        </w:tc>
        <w:tc>
          <w:tcPr>
            <w:tcW w:w="1559" w:type="dxa"/>
          </w:tcPr>
          <w:p w14:paraId="09C4FEC3" w14:textId="77777777" w:rsidR="00A810C4" w:rsidRDefault="00A810C4" w:rsidP="003417E1">
            <w:pPr>
              <w:pStyle w:val="noidungbang"/>
              <w:jc w:val="left"/>
              <w:rPr>
                <w:lang w:val="vi-VN"/>
              </w:rPr>
            </w:pPr>
          </w:p>
        </w:tc>
        <w:tc>
          <w:tcPr>
            <w:tcW w:w="1418" w:type="dxa"/>
          </w:tcPr>
          <w:p w14:paraId="656E41AD" w14:textId="77777777" w:rsidR="00A810C4" w:rsidRDefault="00A810C4" w:rsidP="003417E1">
            <w:pPr>
              <w:pStyle w:val="noidungbang"/>
              <w:jc w:val="left"/>
              <w:rPr>
                <w:lang w:val="vi-VN"/>
              </w:rPr>
            </w:pPr>
          </w:p>
        </w:tc>
        <w:tc>
          <w:tcPr>
            <w:tcW w:w="1276" w:type="dxa"/>
          </w:tcPr>
          <w:p w14:paraId="51DA6496" w14:textId="77777777" w:rsidR="00A810C4" w:rsidRDefault="00A810C4" w:rsidP="003417E1">
            <w:pPr>
              <w:pStyle w:val="noidungbang"/>
              <w:jc w:val="left"/>
              <w:rPr>
                <w:lang w:val="vi-VN"/>
              </w:rPr>
            </w:pPr>
          </w:p>
        </w:tc>
      </w:tr>
      <w:tr w:rsidR="007B20D0" w14:paraId="4267B7BA" w14:textId="77777777" w:rsidTr="009747D0">
        <w:trPr>
          <w:jc w:val="center"/>
        </w:trPr>
        <w:tc>
          <w:tcPr>
            <w:tcW w:w="708" w:type="dxa"/>
          </w:tcPr>
          <w:p w14:paraId="7494AB0C" w14:textId="47527344" w:rsidR="00A810C4" w:rsidRDefault="00A810C4" w:rsidP="003417E1">
            <w:pPr>
              <w:pStyle w:val="noidungbang"/>
              <w:jc w:val="left"/>
              <w:rPr>
                <w:lang w:val="vi-VN"/>
              </w:rPr>
            </w:pPr>
            <w:r>
              <w:rPr>
                <w:lang w:val="vi-VN"/>
              </w:rPr>
              <w:t>4</w:t>
            </w:r>
          </w:p>
        </w:tc>
        <w:tc>
          <w:tcPr>
            <w:tcW w:w="2689" w:type="dxa"/>
          </w:tcPr>
          <w:p w14:paraId="5182B8C0" w14:textId="59462F62" w:rsidR="00A810C4" w:rsidRDefault="00A810C4" w:rsidP="003417E1">
            <w:pPr>
              <w:pStyle w:val="noidungbang"/>
              <w:jc w:val="left"/>
              <w:rPr>
                <w:lang w:val="vi-VN"/>
              </w:rPr>
            </w:pPr>
            <w:r>
              <w:rPr>
                <w:lang w:val="vi-VN"/>
              </w:rPr>
              <w:t>gioketthuc</w:t>
            </w:r>
          </w:p>
        </w:tc>
        <w:tc>
          <w:tcPr>
            <w:tcW w:w="1985" w:type="dxa"/>
          </w:tcPr>
          <w:p w14:paraId="1EF67079" w14:textId="77777777" w:rsidR="00A810C4" w:rsidRDefault="00A810C4" w:rsidP="003417E1">
            <w:pPr>
              <w:pStyle w:val="noidungbang"/>
              <w:jc w:val="left"/>
              <w:rPr>
                <w:lang w:val="vi-VN"/>
              </w:rPr>
            </w:pPr>
            <w:r>
              <w:rPr>
                <w:lang w:val="vi-VN"/>
              </w:rPr>
              <w:t>Giờ kết thúc lịch</w:t>
            </w:r>
          </w:p>
        </w:tc>
        <w:tc>
          <w:tcPr>
            <w:tcW w:w="1559" w:type="dxa"/>
          </w:tcPr>
          <w:p w14:paraId="6F4599D0" w14:textId="77777777" w:rsidR="00A810C4" w:rsidRDefault="00A810C4" w:rsidP="003417E1">
            <w:pPr>
              <w:pStyle w:val="noidungbang"/>
              <w:jc w:val="left"/>
              <w:rPr>
                <w:lang w:val="vi-VN"/>
              </w:rPr>
            </w:pPr>
            <w:r>
              <w:rPr>
                <w:lang w:val="vi-VN"/>
              </w:rPr>
              <w:t>BB</w:t>
            </w:r>
          </w:p>
        </w:tc>
        <w:tc>
          <w:tcPr>
            <w:tcW w:w="1701" w:type="dxa"/>
          </w:tcPr>
          <w:p w14:paraId="5C2AA1D1" w14:textId="77777777" w:rsidR="00A810C4" w:rsidRDefault="00A810C4" w:rsidP="003417E1">
            <w:pPr>
              <w:pStyle w:val="noidungbang"/>
              <w:jc w:val="left"/>
              <w:rPr>
                <w:lang w:val="vi-VN"/>
              </w:rPr>
            </w:pPr>
            <w:r>
              <w:rPr>
                <w:lang w:val="vi-VN"/>
              </w:rPr>
              <w:t>Giờ</w:t>
            </w:r>
          </w:p>
        </w:tc>
        <w:tc>
          <w:tcPr>
            <w:tcW w:w="1559" w:type="dxa"/>
          </w:tcPr>
          <w:p w14:paraId="6A8EC66F" w14:textId="77777777" w:rsidR="00A810C4" w:rsidRDefault="00A810C4" w:rsidP="003417E1">
            <w:pPr>
              <w:pStyle w:val="noidungbang"/>
              <w:jc w:val="left"/>
              <w:rPr>
                <w:lang w:val="vi-VN"/>
              </w:rPr>
            </w:pPr>
          </w:p>
        </w:tc>
        <w:tc>
          <w:tcPr>
            <w:tcW w:w="1418" w:type="dxa"/>
          </w:tcPr>
          <w:p w14:paraId="025F85AA" w14:textId="77777777" w:rsidR="00A810C4" w:rsidRDefault="00A810C4" w:rsidP="003417E1">
            <w:pPr>
              <w:pStyle w:val="noidungbang"/>
              <w:jc w:val="left"/>
              <w:rPr>
                <w:lang w:val="vi-VN"/>
              </w:rPr>
            </w:pPr>
          </w:p>
        </w:tc>
        <w:tc>
          <w:tcPr>
            <w:tcW w:w="1276" w:type="dxa"/>
          </w:tcPr>
          <w:p w14:paraId="25978F78" w14:textId="77777777" w:rsidR="00A810C4" w:rsidRDefault="00A810C4" w:rsidP="003417E1">
            <w:pPr>
              <w:pStyle w:val="noidungbang"/>
              <w:jc w:val="left"/>
              <w:rPr>
                <w:lang w:val="vi-VN"/>
              </w:rPr>
            </w:pPr>
          </w:p>
        </w:tc>
      </w:tr>
      <w:tr w:rsidR="007B20D0" w14:paraId="30EFDFFB" w14:textId="77777777" w:rsidTr="009747D0">
        <w:trPr>
          <w:jc w:val="center"/>
        </w:trPr>
        <w:tc>
          <w:tcPr>
            <w:tcW w:w="708" w:type="dxa"/>
          </w:tcPr>
          <w:p w14:paraId="02F4775B" w14:textId="1066B321" w:rsidR="00A810C4" w:rsidRDefault="00A810C4" w:rsidP="003417E1">
            <w:pPr>
              <w:pStyle w:val="noidungbang"/>
              <w:jc w:val="left"/>
              <w:rPr>
                <w:lang w:val="vi-VN"/>
              </w:rPr>
            </w:pPr>
            <w:r>
              <w:rPr>
                <w:lang w:val="vi-VN"/>
              </w:rPr>
              <w:t>5</w:t>
            </w:r>
          </w:p>
        </w:tc>
        <w:tc>
          <w:tcPr>
            <w:tcW w:w="2689" w:type="dxa"/>
          </w:tcPr>
          <w:p w14:paraId="675CF9C6" w14:textId="0672F382" w:rsidR="00A810C4" w:rsidRDefault="00A810C4" w:rsidP="003417E1">
            <w:pPr>
              <w:pStyle w:val="noidungbang"/>
              <w:jc w:val="left"/>
              <w:rPr>
                <w:lang w:val="vi-VN"/>
              </w:rPr>
            </w:pPr>
            <w:r>
              <w:rPr>
                <w:lang w:val="vi-VN"/>
              </w:rPr>
              <w:t>maphongkham</w:t>
            </w:r>
          </w:p>
        </w:tc>
        <w:tc>
          <w:tcPr>
            <w:tcW w:w="1985" w:type="dxa"/>
          </w:tcPr>
          <w:p w14:paraId="74E71391" w14:textId="638B9125" w:rsidR="00A810C4" w:rsidRDefault="00A810C4" w:rsidP="003417E1">
            <w:pPr>
              <w:pStyle w:val="noidungbang"/>
              <w:jc w:val="left"/>
              <w:rPr>
                <w:lang w:val="vi-VN"/>
              </w:rPr>
            </w:pPr>
            <w:r>
              <w:rPr>
                <w:lang w:val="vi-VN"/>
              </w:rPr>
              <w:t>Mã phòng khám</w:t>
            </w:r>
          </w:p>
        </w:tc>
        <w:tc>
          <w:tcPr>
            <w:tcW w:w="1559" w:type="dxa"/>
          </w:tcPr>
          <w:p w14:paraId="5FE69E6E" w14:textId="6C28BB44" w:rsidR="00A810C4" w:rsidRDefault="00A810C4" w:rsidP="003417E1">
            <w:pPr>
              <w:pStyle w:val="noidungbang"/>
              <w:jc w:val="left"/>
              <w:rPr>
                <w:lang w:val="vi-VN"/>
              </w:rPr>
            </w:pPr>
            <w:r>
              <w:rPr>
                <w:lang w:val="vi-VN"/>
              </w:rPr>
              <w:t>BB</w:t>
            </w:r>
          </w:p>
        </w:tc>
        <w:tc>
          <w:tcPr>
            <w:tcW w:w="1701" w:type="dxa"/>
          </w:tcPr>
          <w:p w14:paraId="2D58CC6F" w14:textId="731365EF" w:rsidR="00A810C4" w:rsidRDefault="00A810C4" w:rsidP="003417E1">
            <w:pPr>
              <w:pStyle w:val="noidungbang"/>
              <w:jc w:val="left"/>
              <w:rPr>
                <w:lang w:val="vi-VN"/>
              </w:rPr>
            </w:pPr>
            <w:r>
              <w:rPr>
                <w:lang w:val="vi-VN"/>
              </w:rPr>
              <w:t>Chuỗi</w:t>
            </w:r>
          </w:p>
        </w:tc>
        <w:tc>
          <w:tcPr>
            <w:tcW w:w="1559" w:type="dxa"/>
          </w:tcPr>
          <w:p w14:paraId="42A79C6F" w14:textId="1495D02C" w:rsidR="00A810C4" w:rsidRDefault="00A810C4" w:rsidP="003417E1">
            <w:pPr>
              <w:pStyle w:val="noidungbang"/>
              <w:jc w:val="left"/>
              <w:rPr>
                <w:lang w:val="vi-VN"/>
              </w:rPr>
            </w:pPr>
            <w:r>
              <w:rPr>
                <w:lang w:val="vi-VN"/>
              </w:rPr>
              <w:t>Khóa ngoại</w:t>
            </w:r>
          </w:p>
        </w:tc>
        <w:tc>
          <w:tcPr>
            <w:tcW w:w="1418" w:type="dxa"/>
          </w:tcPr>
          <w:p w14:paraId="33292D8F" w14:textId="24FAA548" w:rsidR="00A810C4" w:rsidRDefault="00A810C4" w:rsidP="003417E1">
            <w:pPr>
              <w:pStyle w:val="noidungbang"/>
              <w:jc w:val="left"/>
              <w:rPr>
                <w:lang w:val="vi-VN"/>
              </w:rPr>
            </w:pPr>
            <w:r>
              <w:rPr>
                <w:lang w:val="vi-VN"/>
              </w:rPr>
              <w:t>10</w:t>
            </w:r>
          </w:p>
        </w:tc>
        <w:tc>
          <w:tcPr>
            <w:tcW w:w="1276" w:type="dxa"/>
          </w:tcPr>
          <w:p w14:paraId="4DC59B9E" w14:textId="77777777" w:rsidR="00A810C4" w:rsidRDefault="00A810C4" w:rsidP="003417E1">
            <w:pPr>
              <w:pStyle w:val="noidungbang"/>
              <w:jc w:val="left"/>
              <w:rPr>
                <w:lang w:val="vi-VN"/>
              </w:rPr>
            </w:pPr>
          </w:p>
        </w:tc>
      </w:tr>
    </w:tbl>
    <w:p w14:paraId="3708EABC" w14:textId="77777777" w:rsidR="00A24F86" w:rsidRDefault="00A24F86" w:rsidP="00454ACB">
      <w:pPr>
        <w:pStyle w:val="Noidung"/>
      </w:pPr>
    </w:p>
    <w:p w14:paraId="6EEFCBC8" w14:textId="77777777" w:rsidR="00A24F86" w:rsidRDefault="00A24F86" w:rsidP="00454ACB">
      <w:pPr>
        <w:pStyle w:val="Noidung"/>
      </w:pPr>
    </w:p>
    <w:p w14:paraId="7354BDF1" w14:textId="77777777" w:rsidR="00A24F86" w:rsidRDefault="00A24F86" w:rsidP="00454ACB">
      <w:pPr>
        <w:pStyle w:val="Noidung"/>
      </w:pPr>
    </w:p>
    <w:p w14:paraId="63FC75B7" w14:textId="77777777" w:rsidR="00A24F86" w:rsidRDefault="00A24F86" w:rsidP="00454ACB">
      <w:pPr>
        <w:pStyle w:val="Noidung"/>
      </w:pPr>
    </w:p>
    <w:p w14:paraId="25FE9531" w14:textId="77777777" w:rsidR="00A24F86" w:rsidRDefault="00A24F86" w:rsidP="00454ACB">
      <w:pPr>
        <w:pStyle w:val="Noidung"/>
      </w:pPr>
    </w:p>
    <w:p w14:paraId="5F3E8D74" w14:textId="77777777" w:rsidR="00A24F86" w:rsidRDefault="00A24F86" w:rsidP="00454ACB">
      <w:pPr>
        <w:pStyle w:val="Noidung"/>
      </w:pPr>
    </w:p>
    <w:p w14:paraId="1EEE4746" w14:textId="77777777" w:rsidR="00A24F86" w:rsidRDefault="00A24F86" w:rsidP="00454ACB">
      <w:pPr>
        <w:pStyle w:val="Noidung"/>
      </w:pPr>
    </w:p>
    <w:p w14:paraId="3DECEF4D" w14:textId="7DC58E3A" w:rsidR="006167D2" w:rsidRDefault="006167D2" w:rsidP="00454ACB">
      <w:pPr>
        <w:pStyle w:val="Noidung"/>
      </w:pPr>
      <w:r>
        <w:lastRenderedPageBreak/>
        <w:t>Mô tả bảng DANGKY</w:t>
      </w:r>
    </w:p>
    <w:p w14:paraId="5F17733F" w14:textId="5EC81E6B" w:rsidR="006167D2" w:rsidRPr="006167D2" w:rsidRDefault="006167D2" w:rsidP="006167D2">
      <w:pPr>
        <w:pStyle w:val="Caption"/>
        <w:keepNext/>
        <w:rPr>
          <w:lang w:val="vi-VN"/>
        </w:rPr>
      </w:pPr>
      <w:bookmarkStart w:id="105" w:name="_Toc186269189"/>
      <w:r>
        <w:t xml:space="preserve">Bảng </w:t>
      </w:r>
      <w:r>
        <w:fldChar w:fldCharType="begin"/>
      </w:r>
      <w:r>
        <w:instrText xml:space="preserve"> STYLEREF 1 \s </w:instrText>
      </w:r>
      <w:r>
        <w:fldChar w:fldCharType="separate"/>
      </w:r>
      <w:r w:rsidR="00B96FE3">
        <w:rPr>
          <w:noProof/>
        </w:rPr>
        <w:t>3</w:t>
      </w:r>
      <w:r>
        <w:fldChar w:fldCharType="end"/>
      </w:r>
      <w:r>
        <w:t>.</w:t>
      </w:r>
      <w:r>
        <w:fldChar w:fldCharType="begin"/>
      </w:r>
      <w:r>
        <w:instrText xml:space="preserve"> SEQ Bảng \* ARABIC \s 1 </w:instrText>
      </w:r>
      <w:r>
        <w:fldChar w:fldCharType="separate"/>
      </w:r>
      <w:r w:rsidR="00B96FE3">
        <w:rPr>
          <w:noProof/>
        </w:rPr>
        <w:t>10</w:t>
      </w:r>
      <w:r>
        <w:fldChar w:fldCharType="end"/>
      </w:r>
      <w:r>
        <w:rPr>
          <w:lang w:val="vi-VN"/>
        </w:rPr>
        <w:t xml:space="preserve"> Mô tả bảng DANGKY</w:t>
      </w:r>
      <w:bookmarkEnd w:id="105"/>
    </w:p>
    <w:tbl>
      <w:tblPr>
        <w:tblStyle w:val="TableGrid"/>
        <w:tblW w:w="0" w:type="auto"/>
        <w:jc w:val="center"/>
        <w:tblLook w:val="04A0" w:firstRow="1" w:lastRow="0" w:firstColumn="1" w:lastColumn="0" w:noHBand="0" w:noVBand="1"/>
      </w:tblPr>
      <w:tblGrid>
        <w:gridCol w:w="708"/>
        <w:gridCol w:w="2831"/>
        <w:gridCol w:w="1843"/>
        <w:gridCol w:w="1559"/>
        <w:gridCol w:w="1701"/>
        <w:gridCol w:w="1559"/>
        <w:gridCol w:w="1418"/>
        <w:gridCol w:w="1270"/>
      </w:tblGrid>
      <w:tr w:rsidR="009747D0" w:rsidRPr="00343FA3" w14:paraId="24E29F38" w14:textId="77777777" w:rsidTr="003A3820">
        <w:trPr>
          <w:tblHeader/>
          <w:jc w:val="center"/>
        </w:trPr>
        <w:tc>
          <w:tcPr>
            <w:tcW w:w="708" w:type="dxa"/>
            <w:vAlign w:val="center"/>
          </w:tcPr>
          <w:p w14:paraId="7A0D74D4" w14:textId="793CAAEC" w:rsidR="009747D0" w:rsidRPr="00343FA3" w:rsidRDefault="009747D0" w:rsidP="00F91F09">
            <w:pPr>
              <w:pStyle w:val="noidungbang"/>
              <w:jc w:val="center"/>
              <w:rPr>
                <w:b/>
                <w:bCs/>
                <w:lang w:val="vi-VN"/>
              </w:rPr>
            </w:pPr>
            <w:r>
              <w:rPr>
                <w:b/>
                <w:bCs/>
                <w:lang w:val="vi-VN"/>
              </w:rPr>
              <w:t>STT</w:t>
            </w:r>
          </w:p>
        </w:tc>
        <w:tc>
          <w:tcPr>
            <w:tcW w:w="2831" w:type="dxa"/>
            <w:vAlign w:val="center"/>
          </w:tcPr>
          <w:p w14:paraId="29A33AC0" w14:textId="253D210A" w:rsidR="009747D0" w:rsidRPr="00343FA3" w:rsidRDefault="009747D0" w:rsidP="00F91F09">
            <w:pPr>
              <w:pStyle w:val="noidungbang"/>
              <w:jc w:val="center"/>
              <w:rPr>
                <w:b/>
                <w:bCs/>
                <w:lang w:val="vi-VN"/>
              </w:rPr>
            </w:pPr>
            <w:r w:rsidRPr="00343FA3">
              <w:rPr>
                <w:b/>
                <w:bCs/>
                <w:lang w:val="vi-VN"/>
              </w:rPr>
              <w:t>Tên tắt các thuộc tính</w:t>
            </w:r>
          </w:p>
        </w:tc>
        <w:tc>
          <w:tcPr>
            <w:tcW w:w="1843" w:type="dxa"/>
            <w:vAlign w:val="center"/>
          </w:tcPr>
          <w:p w14:paraId="7611B1E3" w14:textId="77777777" w:rsidR="009747D0" w:rsidRPr="00343FA3" w:rsidRDefault="009747D0" w:rsidP="00F91F09">
            <w:pPr>
              <w:pStyle w:val="noidungbang"/>
              <w:jc w:val="center"/>
              <w:rPr>
                <w:b/>
                <w:bCs/>
                <w:lang w:val="vi-VN"/>
              </w:rPr>
            </w:pPr>
            <w:r w:rsidRPr="00343FA3">
              <w:rPr>
                <w:b/>
                <w:bCs/>
                <w:lang w:val="vi-VN"/>
              </w:rPr>
              <w:t>Diễn giải</w:t>
            </w:r>
          </w:p>
        </w:tc>
        <w:tc>
          <w:tcPr>
            <w:tcW w:w="1559" w:type="dxa"/>
            <w:vAlign w:val="center"/>
          </w:tcPr>
          <w:p w14:paraId="1FE23F03" w14:textId="77777777" w:rsidR="009747D0" w:rsidRPr="00343FA3" w:rsidRDefault="009747D0" w:rsidP="00F91F09">
            <w:pPr>
              <w:pStyle w:val="noidungbang"/>
              <w:jc w:val="center"/>
              <w:rPr>
                <w:b/>
                <w:bCs/>
                <w:lang w:val="vi-VN"/>
              </w:rPr>
            </w:pPr>
            <w:r w:rsidRPr="00343FA3">
              <w:rPr>
                <w:b/>
                <w:bCs/>
                <w:lang w:val="vi-VN"/>
              </w:rPr>
              <w:t>Loại giá trị</w:t>
            </w:r>
          </w:p>
        </w:tc>
        <w:tc>
          <w:tcPr>
            <w:tcW w:w="1701" w:type="dxa"/>
            <w:vAlign w:val="center"/>
          </w:tcPr>
          <w:p w14:paraId="45981F25" w14:textId="77777777" w:rsidR="009747D0" w:rsidRPr="00343FA3" w:rsidRDefault="009747D0" w:rsidP="00F91F09">
            <w:pPr>
              <w:pStyle w:val="noidungbang"/>
              <w:jc w:val="center"/>
              <w:rPr>
                <w:b/>
                <w:bCs/>
                <w:lang w:val="vi-VN"/>
              </w:rPr>
            </w:pPr>
            <w:r w:rsidRPr="00343FA3">
              <w:rPr>
                <w:b/>
                <w:bCs/>
                <w:lang w:val="vi-VN"/>
              </w:rPr>
              <w:t>Kiểu dữ liệu</w:t>
            </w:r>
          </w:p>
        </w:tc>
        <w:tc>
          <w:tcPr>
            <w:tcW w:w="1559" w:type="dxa"/>
            <w:vAlign w:val="center"/>
          </w:tcPr>
          <w:p w14:paraId="77EFAC19" w14:textId="77777777" w:rsidR="009747D0" w:rsidRPr="00343FA3" w:rsidRDefault="009747D0" w:rsidP="00F91F09">
            <w:pPr>
              <w:pStyle w:val="noidungbang"/>
              <w:jc w:val="center"/>
              <w:rPr>
                <w:b/>
                <w:bCs/>
                <w:lang w:val="vi-VN"/>
              </w:rPr>
            </w:pPr>
            <w:r w:rsidRPr="00343FA3">
              <w:rPr>
                <w:b/>
                <w:bCs/>
                <w:lang w:val="vi-VN"/>
              </w:rPr>
              <w:t>Miền giá trị</w:t>
            </w:r>
          </w:p>
        </w:tc>
        <w:tc>
          <w:tcPr>
            <w:tcW w:w="1418" w:type="dxa"/>
            <w:vAlign w:val="center"/>
          </w:tcPr>
          <w:p w14:paraId="40AA3D3C" w14:textId="77777777" w:rsidR="009747D0" w:rsidRPr="00343FA3" w:rsidRDefault="009747D0" w:rsidP="00F91F09">
            <w:pPr>
              <w:pStyle w:val="noidungbang"/>
              <w:jc w:val="center"/>
              <w:rPr>
                <w:b/>
                <w:bCs/>
                <w:lang w:val="vi-VN"/>
              </w:rPr>
            </w:pPr>
            <w:r w:rsidRPr="00343FA3">
              <w:rPr>
                <w:b/>
                <w:bCs/>
                <w:lang w:val="vi-VN"/>
              </w:rPr>
              <w:t>Chiều dài</w:t>
            </w:r>
          </w:p>
        </w:tc>
        <w:tc>
          <w:tcPr>
            <w:tcW w:w="1270" w:type="dxa"/>
            <w:vAlign w:val="center"/>
          </w:tcPr>
          <w:p w14:paraId="5DFBEDE7" w14:textId="77777777" w:rsidR="009747D0" w:rsidRPr="00343FA3" w:rsidRDefault="009747D0" w:rsidP="00F91F09">
            <w:pPr>
              <w:pStyle w:val="noidungbang"/>
              <w:jc w:val="center"/>
              <w:rPr>
                <w:b/>
                <w:bCs/>
                <w:lang w:val="vi-VN"/>
              </w:rPr>
            </w:pPr>
            <w:r w:rsidRPr="00343FA3">
              <w:rPr>
                <w:b/>
                <w:bCs/>
                <w:lang w:val="vi-VN"/>
              </w:rPr>
              <w:t>Ghi chú</w:t>
            </w:r>
          </w:p>
        </w:tc>
      </w:tr>
      <w:tr w:rsidR="009747D0" w14:paraId="0A447570" w14:textId="77777777" w:rsidTr="003A3820">
        <w:trPr>
          <w:jc w:val="center"/>
        </w:trPr>
        <w:tc>
          <w:tcPr>
            <w:tcW w:w="708" w:type="dxa"/>
          </w:tcPr>
          <w:p w14:paraId="6D15EEBF" w14:textId="44D0CC2C" w:rsidR="009747D0" w:rsidRDefault="009747D0" w:rsidP="003417E1">
            <w:pPr>
              <w:pStyle w:val="noidungbang"/>
              <w:jc w:val="left"/>
              <w:rPr>
                <w:lang w:val="vi-VN"/>
              </w:rPr>
            </w:pPr>
            <w:r>
              <w:rPr>
                <w:lang w:val="vi-VN"/>
              </w:rPr>
              <w:t>1</w:t>
            </w:r>
          </w:p>
        </w:tc>
        <w:tc>
          <w:tcPr>
            <w:tcW w:w="2831" w:type="dxa"/>
          </w:tcPr>
          <w:p w14:paraId="2502FB31" w14:textId="7147DDD3" w:rsidR="009747D0" w:rsidRDefault="009747D0" w:rsidP="003417E1">
            <w:pPr>
              <w:pStyle w:val="noidungbang"/>
              <w:jc w:val="left"/>
              <w:rPr>
                <w:lang w:val="vi-VN"/>
              </w:rPr>
            </w:pPr>
            <w:r>
              <w:rPr>
                <w:lang w:val="vi-VN"/>
              </w:rPr>
              <w:t>madangky</w:t>
            </w:r>
          </w:p>
        </w:tc>
        <w:tc>
          <w:tcPr>
            <w:tcW w:w="1843" w:type="dxa"/>
          </w:tcPr>
          <w:p w14:paraId="7E6B4417" w14:textId="1BB2A8D2" w:rsidR="009747D0" w:rsidRDefault="009747D0" w:rsidP="003417E1">
            <w:pPr>
              <w:pStyle w:val="noidungbang"/>
              <w:jc w:val="left"/>
              <w:rPr>
                <w:lang w:val="vi-VN"/>
              </w:rPr>
            </w:pPr>
            <w:r>
              <w:rPr>
                <w:lang w:val="vi-VN"/>
              </w:rPr>
              <w:t>Mã đăng ký</w:t>
            </w:r>
          </w:p>
        </w:tc>
        <w:tc>
          <w:tcPr>
            <w:tcW w:w="1559" w:type="dxa"/>
          </w:tcPr>
          <w:p w14:paraId="74201685" w14:textId="77777777" w:rsidR="009747D0" w:rsidRDefault="009747D0" w:rsidP="003417E1">
            <w:pPr>
              <w:pStyle w:val="noidungbang"/>
              <w:jc w:val="left"/>
              <w:rPr>
                <w:lang w:val="vi-VN"/>
              </w:rPr>
            </w:pPr>
            <w:r>
              <w:rPr>
                <w:lang w:val="vi-VN"/>
              </w:rPr>
              <w:t>BB</w:t>
            </w:r>
          </w:p>
        </w:tc>
        <w:tc>
          <w:tcPr>
            <w:tcW w:w="1701" w:type="dxa"/>
          </w:tcPr>
          <w:p w14:paraId="0E0CE960" w14:textId="77777777" w:rsidR="009747D0" w:rsidRDefault="009747D0" w:rsidP="003417E1">
            <w:pPr>
              <w:pStyle w:val="noidungbang"/>
              <w:jc w:val="left"/>
              <w:rPr>
                <w:lang w:val="vi-VN"/>
              </w:rPr>
            </w:pPr>
            <w:r>
              <w:rPr>
                <w:lang w:val="vi-VN"/>
              </w:rPr>
              <w:t>Chuỗi</w:t>
            </w:r>
          </w:p>
        </w:tc>
        <w:tc>
          <w:tcPr>
            <w:tcW w:w="1559" w:type="dxa"/>
          </w:tcPr>
          <w:p w14:paraId="2061C17F" w14:textId="77777777" w:rsidR="009747D0" w:rsidRDefault="009747D0" w:rsidP="003417E1">
            <w:pPr>
              <w:pStyle w:val="noidungbang"/>
              <w:jc w:val="left"/>
              <w:rPr>
                <w:lang w:val="vi-VN"/>
              </w:rPr>
            </w:pPr>
            <w:r>
              <w:rPr>
                <w:lang w:val="vi-VN"/>
              </w:rPr>
              <w:t>Khóa chính</w:t>
            </w:r>
          </w:p>
        </w:tc>
        <w:tc>
          <w:tcPr>
            <w:tcW w:w="1418" w:type="dxa"/>
          </w:tcPr>
          <w:p w14:paraId="46960392" w14:textId="2EAB065E" w:rsidR="009747D0" w:rsidRDefault="009747D0" w:rsidP="003417E1">
            <w:pPr>
              <w:pStyle w:val="noidungbang"/>
              <w:jc w:val="left"/>
              <w:rPr>
                <w:lang w:val="vi-VN"/>
              </w:rPr>
            </w:pPr>
            <w:r>
              <w:rPr>
                <w:lang w:val="vi-VN"/>
              </w:rPr>
              <w:t>10</w:t>
            </w:r>
          </w:p>
        </w:tc>
        <w:tc>
          <w:tcPr>
            <w:tcW w:w="1270" w:type="dxa"/>
          </w:tcPr>
          <w:p w14:paraId="0413E4FD" w14:textId="77777777" w:rsidR="009747D0" w:rsidRDefault="009747D0" w:rsidP="003417E1">
            <w:pPr>
              <w:pStyle w:val="noidungbang"/>
              <w:jc w:val="left"/>
              <w:rPr>
                <w:lang w:val="vi-VN"/>
              </w:rPr>
            </w:pPr>
          </w:p>
        </w:tc>
      </w:tr>
      <w:tr w:rsidR="009747D0" w14:paraId="772B57AC" w14:textId="77777777" w:rsidTr="003A3820">
        <w:trPr>
          <w:jc w:val="center"/>
        </w:trPr>
        <w:tc>
          <w:tcPr>
            <w:tcW w:w="708" w:type="dxa"/>
          </w:tcPr>
          <w:p w14:paraId="0CEA34B7" w14:textId="4736894B" w:rsidR="009747D0" w:rsidRDefault="009747D0" w:rsidP="006167D2">
            <w:pPr>
              <w:pStyle w:val="noidungbang"/>
              <w:jc w:val="left"/>
              <w:rPr>
                <w:lang w:val="vi-VN"/>
              </w:rPr>
            </w:pPr>
            <w:r>
              <w:rPr>
                <w:lang w:val="vi-VN"/>
              </w:rPr>
              <w:t>2</w:t>
            </w:r>
          </w:p>
        </w:tc>
        <w:tc>
          <w:tcPr>
            <w:tcW w:w="2831" w:type="dxa"/>
          </w:tcPr>
          <w:p w14:paraId="7F59EDA6" w14:textId="7D750267" w:rsidR="009747D0" w:rsidRDefault="009747D0" w:rsidP="006167D2">
            <w:pPr>
              <w:pStyle w:val="noidungbang"/>
              <w:jc w:val="left"/>
              <w:rPr>
                <w:lang w:val="vi-VN"/>
              </w:rPr>
            </w:pPr>
            <w:r>
              <w:rPr>
                <w:lang w:val="vi-VN"/>
              </w:rPr>
              <w:t>mabacsi</w:t>
            </w:r>
          </w:p>
        </w:tc>
        <w:tc>
          <w:tcPr>
            <w:tcW w:w="1843" w:type="dxa"/>
          </w:tcPr>
          <w:p w14:paraId="37FF00B3" w14:textId="12E55FEE" w:rsidR="009747D0" w:rsidRDefault="009747D0" w:rsidP="006167D2">
            <w:pPr>
              <w:pStyle w:val="noidungbang"/>
              <w:jc w:val="left"/>
              <w:rPr>
                <w:lang w:val="vi-VN"/>
              </w:rPr>
            </w:pPr>
            <w:r>
              <w:rPr>
                <w:lang w:val="vi-VN"/>
              </w:rPr>
              <w:t>Mã bác sĩ</w:t>
            </w:r>
          </w:p>
        </w:tc>
        <w:tc>
          <w:tcPr>
            <w:tcW w:w="1559" w:type="dxa"/>
          </w:tcPr>
          <w:p w14:paraId="4CCAB58F" w14:textId="7539964D" w:rsidR="009747D0" w:rsidRDefault="009747D0" w:rsidP="006167D2">
            <w:pPr>
              <w:pStyle w:val="noidungbang"/>
              <w:jc w:val="left"/>
              <w:rPr>
                <w:lang w:val="vi-VN"/>
              </w:rPr>
            </w:pPr>
          </w:p>
        </w:tc>
        <w:tc>
          <w:tcPr>
            <w:tcW w:w="1701" w:type="dxa"/>
          </w:tcPr>
          <w:p w14:paraId="17A40352" w14:textId="77777777" w:rsidR="009747D0" w:rsidRDefault="009747D0" w:rsidP="006167D2">
            <w:pPr>
              <w:pStyle w:val="noidungbang"/>
              <w:jc w:val="left"/>
              <w:rPr>
                <w:lang w:val="vi-VN"/>
              </w:rPr>
            </w:pPr>
            <w:r>
              <w:rPr>
                <w:lang w:val="vi-VN"/>
              </w:rPr>
              <w:t>Chuỗi</w:t>
            </w:r>
          </w:p>
        </w:tc>
        <w:tc>
          <w:tcPr>
            <w:tcW w:w="1559" w:type="dxa"/>
          </w:tcPr>
          <w:p w14:paraId="0A202880" w14:textId="23110426" w:rsidR="009747D0" w:rsidRDefault="009747D0" w:rsidP="006167D2">
            <w:pPr>
              <w:pStyle w:val="noidungbang"/>
              <w:jc w:val="left"/>
              <w:rPr>
                <w:lang w:val="vi-VN"/>
              </w:rPr>
            </w:pPr>
            <w:r>
              <w:rPr>
                <w:lang w:val="vi-VN"/>
              </w:rPr>
              <w:t>Khóa ngoại</w:t>
            </w:r>
          </w:p>
        </w:tc>
        <w:tc>
          <w:tcPr>
            <w:tcW w:w="1418" w:type="dxa"/>
          </w:tcPr>
          <w:p w14:paraId="0EBE6376" w14:textId="6CC4A4C7" w:rsidR="009747D0" w:rsidRDefault="009747D0" w:rsidP="006167D2">
            <w:pPr>
              <w:pStyle w:val="noidungbang"/>
              <w:jc w:val="left"/>
              <w:rPr>
                <w:lang w:val="vi-VN"/>
              </w:rPr>
            </w:pPr>
            <w:r>
              <w:rPr>
                <w:lang w:val="vi-VN"/>
              </w:rPr>
              <w:t>10</w:t>
            </w:r>
          </w:p>
        </w:tc>
        <w:tc>
          <w:tcPr>
            <w:tcW w:w="1270" w:type="dxa"/>
          </w:tcPr>
          <w:p w14:paraId="38FA58BF" w14:textId="77777777" w:rsidR="009747D0" w:rsidRDefault="009747D0" w:rsidP="006167D2">
            <w:pPr>
              <w:pStyle w:val="noidungbang"/>
              <w:jc w:val="left"/>
              <w:rPr>
                <w:lang w:val="vi-VN"/>
              </w:rPr>
            </w:pPr>
          </w:p>
        </w:tc>
      </w:tr>
      <w:tr w:rsidR="009747D0" w14:paraId="726690FE" w14:textId="77777777" w:rsidTr="003A3820">
        <w:trPr>
          <w:jc w:val="center"/>
        </w:trPr>
        <w:tc>
          <w:tcPr>
            <w:tcW w:w="708" w:type="dxa"/>
          </w:tcPr>
          <w:p w14:paraId="43C2B567" w14:textId="13ADC0DB" w:rsidR="009747D0" w:rsidRDefault="009747D0" w:rsidP="006167D2">
            <w:pPr>
              <w:pStyle w:val="noidungbang"/>
              <w:jc w:val="left"/>
              <w:rPr>
                <w:lang w:val="vi-VN"/>
              </w:rPr>
            </w:pPr>
            <w:r>
              <w:rPr>
                <w:lang w:val="vi-VN"/>
              </w:rPr>
              <w:t>3</w:t>
            </w:r>
          </w:p>
        </w:tc>
        <w:tc>
          <w:tcPr>
            <w:tcW w:w="2831" w:type="dxa"/>
          </w:tcPr>
          <w:p w14:paraId="54CF5BD7" w14:textId="0FF4F75F" w:rsidR="009747D0" w:rsidRDefault="009747D0" w:rsidP="006167D2">
            <w:pPr>
              <w:pStyle w:val="noidungbang"/>
              <w:jc w:val="left"/>
              <w:rPr>
                <w:lang w:val="vi-VN"/>
              </w:rPr>
            </w:pPr>
            <w:r>
              <w:rPr>
                <w:lang w:val="vi-VN"/>
              </w:rPr>
              <w:t>mabenhnhan</w:t>
            </w:r>
          </w:p>
        </w:tc>
        <w:tc>
          <w:tcPr>
            <w:tcW w:w="1843" w:type="dxa"/>
          </w:tcPr>
          <w:p w14:paraId="320338C6" w14:textId="44EE96CF" w:rsidR="009747D0" w:rsidRDefault="009747D0" w:rsidP="006167D2">
            <w:pPr>
              <w:pStyle w:val="noidungbang"/>
              <w:jc w:val="left"/>
              <w:rPr>
                <w:lang w:val="vi-VN"/>
              </w:rPr>
            </w:pPr>
            <w:r>
              <w:rPr>
                <w:lang w:val="vi-VN"/>
              </w:rPr>
              <w:t>Mã bệnh nhân</w:t>
            </w:r>
          </w:p>
        </w:tc>
        <w:tc>
          <w:tcPr>
            <w:tcW w:w="1559" w:type="dxa"/>
          </w:tcPr>
          <w:p w14:paraId="40A5CC76" w14:textId="3D47FA04" w:rsidR="009747D0" w:rsidRDefault="009747D0" w:rsidP="006167D2">
            <w:pPr>
              <w:pStyle w:val="noidungbang"/>
              <w:jc w:val="left"/>
              <w:rPr>
                <w:lang w:val="vi-VN"/>
              </w:rPr>
            </w:pPr>
          </w:p>
        </w:tc>
        <w:tc>
          <w:tcPr>
            <w:tcW w:w="1701" w:type="dxa"/>
          </w:tcPr>
          <w:p w14:paraId="33A19E1D" w14:textId="507D37F4" w:rsidR="009747D0" w:rsidRDefault="009747D0" w:rsidP="006167D2">
            <w:pPr>
              <w:pStyle w:val="noidungbang"/>
              <w:jc w:val="left"/>
              <w:rPr>
                <w:lang w:val="vi-VN"/>
              </w:rPr>
            </w:pPr>
            <w:r>
              <w:rPr>
                <w:lang w:val="vi-VN"/>
              </w:rPr>
              <w:t>Chuỗi</w:t>
            </w:r>
          </w:p>
        </w:tc>
        <w:tc>
          <w:tcPr>
            <w:tcW w:w="1559" w:type="dxa"/>
          </w:tcPr>
          <w:p w14:paraId="5A3B90CE" w14:textId="3F5B601D" w:rsidR="009747D0" w:rsidRDefault="009747D0" w:rsidP="006167D2">
            <w:pPr>
              <w:pStyle w:val="noidungbang"/>
              <w:jc w:val="left"/>
              <w:rPr>
                <w:lang w:val="vi-VN"/>
              </w:rPr>
            </w:pPr>
            <w:r>
              <w:rPr>
                <w:lang w:val="vi-VN"/>
              </w:rPr>
              <w:t>Khóa ngoại</w:t>
            </w:r>
          </w:p>
        </w:tc>
        <w:tc>
          <w:tcPr>
            <w:tcW w:w="1418" w:type="dxa"/>
          </w:tcPr>
          <w:p w14:paraId="3A2F199C" w14:textId="762D9DFF" w:rsidR="009747D0" w:rsidRDefault="009747D0" w:rsidP="006167D2">
            <w:pPr>
              <w:pStyle w:val="noidungbang"/>
              <w:jc w:val="left"/>
              <w:rPr>
                <w:lang w:val="vi-VN"/>
              </w:rPr>
            </w:pPr>
            <w:r>
              <w:rPr>
                <w:lang w:val="vi-VN"/>
              </w:rPr>
              <w:t>10</w:t>
            </w:r>
          </w:p>
        </w:tc>
        <w:tc>
          <w:tcPr>
            <w:tcW w:w="1270" w:type="dxa"/>
          </w:tcPr>
          <w:p w14:paraId="3BF6494B" w14:textId="77777777" w:rsidR="009747D0" w:rsidRDefault="009747D0" w:rsidP="006167D2">
            <w:pPr>
              <w:pStyle w:val="noidungbang"/>
              <w:jc w:val="left"/>
              <w:rPr>
                <w:lang w:val="vi-VN"/>
              </w:rPr>
            </w:pPr>
          </w:p>
        </w:tc>
      </w:tr>
      <w:tr w:rsidR="009747D0" w14:paraId="6F1A6AAF" w14:textId="77777777" w:rsidTr="003A3820">
        <w:trPr>
          <w:jc w:val="center"/>
        </w:trPr>
        <w:tc>
          <w:tcPr>
            <w:tcW w:w="708" w:type="dxa"/>
          </w:tcPr>
          <w:p w14:paraId="25E81553" w14:textId="41B5E833" w:rsidR="009747D0" w:rsidRDefault="009747D0" w:rsidP="006167D2">
            <w:pPr>
              <w:pStyle w:val="noidungbang"/>
              <w:jc w:val="left"/>
              <w:rPr>
                <w:lang w:val="vi-VN"/>
              </w:rPr>
            </w:pPr>
            <w:r>
              <w:rPr>
                <w:lang w:val="vi-VN"/>
              </w:rPr>
              <w:t>4</w:t>
            </w:r>
          </w:p>
        </w:tc>
        <w:tc>
          <w:tcPr>
            <w:tcW w:w="2831" w:type="dxa"/>
          </w:tcPr>
          <w:p w14:paraId="63D55CCD" w14:textId="1FB60B9C" w:rsidR="009747D0" w:rsidRDefault="009747D0" w:rsidP="006167D2">
            <w:pPr>
              <w:pStyle w:val="noidungbang"/>
              <w:jc w:val="left"/>
              <w:rPr>
                <w:lang w:val="vi-VN"/>
              </w:rPr>
            </w:pPr>
            <w:r>
              <w:rPr>
                <w:lang w:val="vi-VN"/>
              </w:rPr>
              <w:t>malich</w:t>
            </w:r>
          </w:p>
        </w:tc>
        <w:tc>
          <w:tcPr>
            <w:tcW w:w="1843" w:type="dxa"/>
          </w:tcPr>
          <w:p w14:paraId="0B56207C" w14:textId="58533701" w:rsidR="009747D0" w:rsidRDefault="009747D0" w:rsidP="006167D2">
            <w:pPr>
              <w:pStyle w:val="noidungbang"/>
              <w:jc w:val="left"/>
              <w:rPr>
                <w:lang w:val="vi-VN"/>
              </w:rPr>
            </w:pPr>
            <w:r>
              <w:rPr>
                <w:lang w:val="vi-VN"/>
              </w:rPr>
              <w:t>Mã lịch khám</w:t>
            </w:r>
          </w:p>
        </w:tc>
        <w:tc>
          <w:tcPr>
            <w:tcW w:w="1559" w:type="dxa"/>
          </w:tcPr>
          <w:p w14:paraId="0228D9C4" w14:textId="0D4F309E" w:rsidR="009747D0" w:rsidRDefault="009747D0" w:rsidP="006167D2">
            <w:pPr>
              <w:pStyle w:val="noidungbang"/>
              <w:jc w:val="left"/>
              <w:rPr>
                <w:lang w:val="vi-VN"/>
              </w:rPr>
            </w:pPr>
          </w:p>
        </w:tc>
        <w:tc>
          <w:tcPr>
            <w:tcW w:w="1701" w:type="dxa"/>
          </w:tcPr>
          <w:p w14:paraId="7436E7D3" w14:textId="5AB558CB" w:rsidR="009747D0" w:rsidRDefault="009747D0" w:rsidP="006167D2">
            <w:pPr>
              <w:pStyle w:val="noidungbang"/>
              <w:jc w:val="left"/>
              <w:rPr>
                <w:lang w:val="vi-VN"/>
              </w:rPr>
            </w:pPr>
            <w:r>
              <w:rPr>
                <w:lang w:val="vi-VN"/>
              </w:rPr>
              <w:t>Chuỗi</w:t>
            </w:r>
          </w:p>
        </w:tc>
        <w:tc>
          <w:tcPr>
            <w:tcW w:w="1559" w:type="dxa"/>
          </w:tcPr>
          <w:p w14:paraId="79688FA0" w14:textId="280FAAEB" w:rsidR="009747D0" w:rsidRDefault="009747D0" w:rsidP="006167D2">
            <w:pPr>
              <w:pStyle w:val="noidungbang"/>
              <w:jc w:val="left"/>
              <w:rPr>
                <w:lang w:val="vi-VN"/>
              </w:rPr>
            </w:pPr>
            <w:r>
              <w:rPr>
                <w:lang w:val="vi-VN"/>
              </w:rPr>
              <w:t>Khóa ngoại</w:t>
            </w:r>
          </w:p>
        </w:tc>
        <w:tc>
          <w:tcPr>
            <w:tcW w:w="1418" w:type="dxa"/>
          </w:tcPr>
          <w:p w14:paraId="3B5AD55A" w14:textId="799A1ED5" w:rsidR="009747D0" w:rsidRDefault="009747D0" w:rsidP="006167D2">
            <w:pPr>
              <w:pStyle w:val="noidungbang"/>
              <w:jc w:val="left"/>
              <w:rPr>
                <w:lang w:val="vi-VN"/>
              </w:rPr>
            </w:pPr>
            <w:r>
              <w:rPr>
                <w:lang w:val="vi-VN"/>
              </w:rPr>
              <w:t>10</w:t>
            </w:r>
          </w:p>
        </w:tc>
        <w:tc>
          <w:tcPr>
            <w:tcW w:w="1270" w:type="dxa"/>
          </w:tcPr>
          <w:p w14:paraId="26B7AAA6" w14:textId="77777777" w:rsidR="009747D0" w:rsidRDefault="009747D0" w:rsidP="006167D2">
            <w:pPr>
              <w:pStyle w:val="noidungbang"/>
              <w:jc w:val="left"/>
              <w:rPr>
                <w:lang w:val="vi-VN"/>
              </w:rPr>
            </w:pPr>
          </w:p>
        </w:tc>
      </w:tr>
      <w:tr w:rsidR="009747D0" w14:paraId="75637CBC" w14:textId="77777777" w:rsidTr="003A3820">
        <w:trPr>
          <w:jc w:val="center"/>
        </w:trPr>
        <w:tc>
          <w:tcPr>
            <w:tcW w:w="708" w:type="dxa"/>
          </w:tcPr>
          <w:p w14:paraId="7482A289" w14:textId="7F70A310" w:rsidR="009747D0" w:rsidRDefault="009747D0" w:rsidP="006167D2">
            <w:pPr>
              <w:pStyle w:val="noidungbang"/>
              <w:jc w:val="left"/>
              <w:rPr>
                <w:lang w:val="vi-VN"/>
              </w:rPr>
            </w:pPr>
            <w:r>
              <w:rPr>
                <w:lang w:val="vi-VN"/>
              </w:rPr>
              <w:t>5</w:t>
            </w:r>
          </w:p>
        </w:tc>
        <w:tc>
          <w:tcPr>
            <w:tcW w:w="2831" w:type="dxa"/>
          </w:tcPr>
          <w:p w14:paraId="637BA73F" w14:textId="5386C6BA" w:rsidR="009747D0" w:rsidRDefault="009747D0" w:rsidP="006167D2">
            <w:pPr>
              <w:pStyle w:val="noidungbang"/>
              <w:jc w:val="left"/>
              <w:rPr>
                <w:lang w:val="vi-VN"/>
              </w:rPr>
            </w:pPr>
            <w:r>
              <w:rPr>
                <w:lang w:val="vi-VN"/>
              </w:rPr>
              <w:t>madichvu</w:t>
            </w:r>
          </w:p>
        </w:tc>
        <w:tc>
          <w:tcPr>
            <w:tcW w:w="1843" w:type="dxa"/>
          </w:tcPr>
          <w:p w14:paraId="19CBF67A" w14:textId="27FECE35" w:rsidR="009747D0" w:rsidRDefault="009747D0" w:rsidP="006167D2">
            <w:pPr>
              <w:pStyle w:val="noidungbang"/>
              <w:jc w:val="left"/>
              <w:rPr>
                <w:lang w:val="vi-VN"/>
              </w:rPr>
            </w:pPr>
            <w:r>
              <w:rPr>
                <w:lang w:val="vi-VN"/>
              </w:rPr>
              <w:t>Mã dịch vụ</w:t>
            </w:r>
          </w:p>
        </w:tc>
        <w:tc>
          <w:tcPr>
            <w:tcW w:w="1559" w:type="dxa"/>
          </w:tcPr>
          <w:p w14:paraId="40BB70F3" w14:textId="3208C39D" w:rsidR="009747D0" w:rsidRDefault="009747D0" w:rsidP="006167D2">
            <w:pPr>
              <w:pStyle w:val="noidungbang"/>
              <w:jc w:val="left"/>
              <w:rPr>
                <w:lang w:val="vi-VN"/>
              </w:rPr>
            </w:pPr>
          </w:p>
        </w:tc>
        <w:tc>
          <w:tcPr>
            <w:tcW w:w="1701" w:type="dxa"/>
          </w:tcPr>
          <w:p w14:paraId="71E8F0D1" w14:textId="77777777" w:rsidR="009747D0" w:rsidRDefault="009747D0" w:rsidP="006167D2">
            <w:pPr>
              <w:pStyle w:val="noidungbang"/>
              <w:jc w:val="left"/>
              <w:rPr>
                <w:lang w:val="vi-VN"/>
              </w:rPr>
            </w:pPr>
            <w:r>
              <w:rPr>
                <w:lang w:val="vi-VN"/>
              </w:rPr>
              <w:t>Chuỗi</w:t>
            </w:r>
          </w:p>
        </w:tc>
        <w:tc>
          <w:tcPr>
            <w:tcW w:w="1559" w:type="dxa"/>
          </w:tcPr>
          <w:p w14:paraId="106B7A44" w14:textId="77777777" w:rsidR="009747D0" w:rsidRDefault="009747D0" w:rsidP="006167D2">
            <w:pPr>
              <w:pStyle w:val="noidungbang"/>
              <w:jc w:val="left"/>
              <w:rPr>
                <w:lang w:val="vi-VN"/>
              </w:rPr>
            </w:pPr>
            <w:r>
              <w:rPr>
                <w:lang w:val="vi-VN"/>
              </w:rPr>
              <w:t>Khóa ngoại</w:t>
            </w:r>
          </w:p>
        </w:tc>
        <w:tc>
          <w:tcPr>
            <w:tcW w:w="1418" w:type="dxa"/>
          </w:tcPr>
          <w:p w14:paraId="063E2B65" w14:textId="77777777" w:rsidR="009747D0" w:rsidRDefault="009747D0" w:rsidP="006167D2">
            <w:pPr>
              <w:pStyle w:val="noidungbang"/>
              <w:jc w:val="left"/>
              <w:rPr>
                <w:lang w:val="vi-VN"/>
              </w:rPr>
            </w:pPr>
            <w:r>
              <w:rPr>
                <w:lang w:val="vi-VN"/>
              </w:rPr>
              <w:t>10</w:t>
            </w:r>
          </w:p>
        </w:tc>
        <w:tc>
          <w:tcPr>
            <w:tcW w:w="1270" w:type="dxa"/>
          </w:tcPr>
          <w:p w14:paraId="1A136702" w14:textId="77777777" w:rsidR="009747D0" w:rsidRDefault="009747D0" w:rsidP="006167D2">
            <w:pPr>
              <w:pStyle w:val="noidungbang"/>
              <w:jc w:val="left"/>
              <w:rPr>
                <w:lang w:val="vi-VN"/>
              </w:rPr>
            </w:pPr>
          </w:p>
        </w:tc>
      </w:tr>
    </w:tbl>
    <w:p w14:paraId="55288A24" w14:textId="10FE19EC" w:rsidR="00075923" w:rsidRDefault="00075923" w:rsidP="00A01B98">
      <w:pPr>
        <w:pStyle w:val="Noidung"/>
        <w:ind w:firstLine="0"/>
      </w:pPr>
    </w:p>
    <w:p w14:paraId="6C0225AC" w14:textId="77777777" w:rsidR="008547EE" w:rsidRDefault="008547EE" w:rsidP="00075923">
      <w:pPr>
        <w:pStyle w:val="Heading2"/>
        <w:rPr>
          <w:lang w:val="vi-VN"/>
        </w:rPr>
        <w:sectPr w:rsidR="008547EE" w:rsidSect="00B80374">
          <w:pgSz w:w="16840" w:h="11907" w:orient="landscape" w:code="9"/>
          <w:pgMar w:top="1134" w:right="1134" w:bottom="1134" w:left="1701" w:header="284" w:footer="578" w:gutter="0"/>
          <w:cols w:space="720"/>
          <w:docGrid w:linePitch="326"/>
        </w:sectPr>
      </w:pPr>
    </w:p>
    <w:p w14:paraId="05441500" w14:textId="31247977" w:rsidR="00075923" w:rsidRDefault="00075923" w:rsidP="00075923">
      <w:pPr>
        <w:pStyle w:val="Heading2"/>
        <w:rPr>
          <w:lang w:val="vi-VN"/>
        </w:rPr>
      </w:pPr>
      <w:bookmarkStart w:id="106" w:name="_Toc187207566"/>
      <w:r>
        <w:rPr>
          <w:lang w:val="vi-VN"/>
        </w:rPr>
        <w:lastRenderedPageBreak/>
        <w:t>Cài đặt cơ sở dữ liệu</w:t>
      </w:r>
      <w:bookmarkEnd w:id="106"/>
    </w:p>
    <w:p w14:paraId="4DC2513A" w14:textId="404E13B2" w:rsidR="00075923" w:rsidRDefault="00075923" w:rsidP="007B20D0">
      <w:pPr>
        <w:pStyle w:val="Heading3"/>
      </w:pPr>
      <w:bookmarkStart w:id="107" w:name="_Toc187207567"/>
      <w:r>
        <w:t xml:space="preserve">Tạo cơ sở dữ liệu và </w:t>
      </w:r>
      <w:r w:rsidR="00E625B5">
        <w:t>tạo</w:t>
      </w:r>
      <w:r>
        <w:t xml:space="preserve"> các bảng</w:t>
      </w:r>
      <w:bookmarkEnd w:id="107"/>
    </w:p>
    <w:p w14:paraId="28D6453F" w14:textId="0B790E7D" w:rsidR="00E625B5" w:rsidRDefault="00E625B5" w:rsidP="007B20D0">
      <w:pPr>
        <w:pStyle w:val="Heading4"/>
      </w:pPr>
      <w:bookmarkStart w:id="108" w:name="_Toc187207568"/>
      <w:r>
        <w:t>Tạo và sử dụng cơ sở dữ liệu</w:t>
      </w:r>
      <w:bookmarkEnd w:id="108"/>
    </w:p>
    <w:p w14:paraId="733BAB0A" w14:textId="38ECB9A0" w:rsidR="00E625B5" w:rsidRPr="00A810C4" w:rsidRDefault="00303993" w:rsidP="00E625B5">
      <w:pPr>
        <w:pStyle w:val="code"/>
        <w:rPr>
          <w:b/>
          <w:bCs/>
        </w:rPr>
      </w:pPr>
      <w:r w:rsidRPr="00A810C4">
        <w:rPr>
          <w:b/>
          <w:bCs/>
        </w:rPr>
        <w:t xml:space="preserve">CREATE DATABASE </w:t>
      </w:r>
      <w:r w:rsidR="00E625B5" w:rsidRPr="00A810C4">
        <w:rPr>
          <w:b/>
          <w:bCs/>
        </w:rPr>
        <w:t>CSN_DKKB</w:t>
      </w:r>
    </w:p>
    <w:p w14:paraId="1F406B68" w14:textId="53056191" w:rsidR="00E625B5" w:rsidRPr="00A810C4" w:rsidRDefault="00303993" w:rsidP="00E625B5">
      <w:pPr>
        <w:pStyle w:val="code"/>
        <w:rPr>
          <w:b/>
          <w:bCs/>
        </w:rPr>
      </w:pPr>
      <w:r w:rsidRPr="00A810C4">
        <w:rPr>
          <w:b/>
          <w:bCs/>
        </w:rPr>
        <w:t>USE</w:t>
      </w:r>
      <w:r w:rsidR="00E625B5" w:rsidRPr="00A810C4">
        <w:rPr>
          <w:b/>
          <w:bCs/>
        </w:rPr>
        <w:t xml:space="preserve"> CSN_DKKB</w:t>
      </w:r>
    </w:p>
    <w:p w14:paraId="189791AE" w14:textId="5B9E2F15" w:rsidR="00E625B5" w:rsidRDefault="00E625B5" w:rsidP="00E625B5">
      <w:pPr>
        <w:pStyle w:val="Heading4"/>
        <w:rPr>
          <w:lang w:val="vi-VN"/>
        </w:rPr>
      </w:pPr>
      <w:bookmarkStart w:id="109" w:name="_Toc187207569"/>
      <w:r>
        <w:rPr>
          <w:lang w:val="vi-VN"/>
        </w:rPr>
        <w:t>Tạo</w:t>
      </w:r>
      <w:r>
        <w:t xml:space="preserve"> các bảng</w:t>
      </w:r>
      <w:bookmarkEnd w:id="109"/>
    </w:p>
    <w:p w14:paraId="7E9B92A0" w14:textId="04F51CDA" w:rsidR="00E625B5" w:rsidRDefault="00E625B5" w:rsidP="00E625B5">
      <w:pPr>
        <w:pStyle w:val="Noidung"/>
      </w:pPr>
      <w:r>
        <w:t>Tạo bảng BENHVIEN</w:t>
      </w:r>
    </w:p>
    <w:p w14:paraId="0E44B480" w14:textId="77777777" w:rsidR="001525E5" w:rsidRPr="001525E5" w:rsidRDefault="00E625B5" w:rsidP="00E625B5">
      <w:pPr>
        <w:pStyle w:val="code"/>
        <w:rPr>
          <w:b/>
          <w:bCs/>
        </w:rPr>
      </w:pPr>
      <w:r w:rsidRPr="001525E5">
        <w:rPr>
          <w:b/>
          <w:bCs/>
        </w:rPr>
        <w:t>CREATE TABLE BENHVIEN</w:t>
      </w:r>
    </w:p>
    <w:p w14:paraId="16EC5BBD" w14:textId="3F6E872E" w:rsidR="00E625B5" w:rsidRPr="00E625B5" w:rsidRDefault="00E625B5" w:rsidP="00E625B5">
      <w:pPr>
        <w:pStyle w:val="code"/>
      </w:pPr>
      <w:r w:rsidRPr="00E625B5">
        <w:t>(</w:t>
      </w:r>
    </w:p>
    <w:p w14:paraId="04881C55" w14:textId="1E289583" w:rsidR="00E625B5" w:rsidRPr="00E625B5" w:rsidRDefault="00E625B5" w:rsidP="00E625B5">
      <w:pPr>
        <w:pStyle w:val="code"/>
      </w:pPr>
      <w:r w:rsidRPr="00E625B5">
        <w:tab/>
      </w:r>
      <w:r w:rsidR="00303993">
        <w:t>M</w:t>
      </w:r>
      <w:r w:rsidRPr="00E625B5">
        <w:t>abenhvien varchar(10) not null,</w:t>
      </w:r>
    </w:p>
    <w:p w14:paraId="2ACCB1DC" w14:textId="6DD8FDC4" w:rsidR="00E625B5" w:rsidRPr="00E625B5" w:rsidRDefault="00E625B5" w:rsidP="00E625B5">
      <w:pPr>
        <w:pStyle w:val="code"/>
      </w:pPr>
      <w:r w:rsidRPr="00E625B5">
        <w:tab/>
      </w:r>
      <w:r w:rsidR="00303993">
        <w:t>T</w:t>
      </w:r>
      <w:r w:rsidRPr="00E625B5">
        <w:t>enbenhvien nvarchar(50)</w:t>
      </w:r>
    </w:p>
    <w:p w14:paraId="09D010D4" w14:textId="6EA54ABC" w:rsidR="00E625B5" w:rsidRPr="00E625B5" w:rsidRDefault="00E625B5" w:rsidP="00E625B5">
      <w:pPr>
        <w:pStyle w:val="code"/>
      </w:pPr>
      <w:r w:rsidRPr="00E625B5">
        <w:tab/>
        <w:t>PRIMARY KEY (</w:t>
      </w:r>
      <w:r w:rsidR="00303993">
        <w:t>M</w:t>
      </w:r>
      <w:r w:rsidRPr="00E625B5">
        <w:t>abenhvien)</w:t>
      </w:r>
    </w:p>
    <w:p w14:paraId="76278978" w14:textId="0E224892" w:rsidR="00E625B5" w:rsidRDefault="00E625B5" w:rsidP="00E625B5">
      <w:pPr>
        <w:pStyle w:val="code"/>
      </w:pPr>
      <w:r w:rsidRPr="001525E5">
        <w:t>)</w:t>
      </w:r>
    </w:p>
    <w:p w14:paraId="7131C5E0" w14:textId="67ABF0A3" w:rsidR="00E625B5" w:rsidRDefault="00E625B5" w:rsidP="00E625B5">
      <w:pPr>
        <w:pStyle w:val="Noidung"/>
      </w:pPr>
      <w:r>
        <w:t xml:space="preserve"> Tạo bảng CHUYENKHOA</w:t>
      </w:r>
    </w:p>
    <w:p w14:paraId="688CAA4D" w14:textId="77777777" w:rsidR="001525E5" w:rsidRPr="00A810C4" w:rsidRDefault="00E625B5" w:rsidP="00E625B5">
      <w:pPr>
        <w:pStyle w:val="code"/>
        <w:rPr>
          <w:b/>
          <w:bCs/>
        </w:rPr>
      </w:pPr>
      <w:r w:rsidRPr="00A810C4">
        <w:rPr>
          <w:b/>
          <w:bCs/>
        </w:rPr>
        <w:t>CREATE TABLE CHUYENKHOA</w:t>
      </w:r>
    </w:p>
    <w:p w14:paraId="2E23F664" w14:textId="7CCD3C3B" w:rsidR="00E625B5" w:rsidRPr="00E625B5" w:rsidRDefault="00E625B5" w:rsidP="00E625B5">
      <w:pPr>
        <w:pStyle w:val="code"/>
      </w:pPr>
      <w:r w:rsidRPr="00E625B5">
        <w:t>(</w:t>
      </w:r>
    </w:p>
    <w:p w14:paraId="34B019DE" w14:textId="6B985BFB" w:rsidR="00E625B5" w:rsidRPr="00E625B5" w:rsidRDefault="00E625B5" w:rsidP="00E625B5">
      <w:pPr>
        <w:pStyle w:val="code"/>
      </w:pPr>
      <w:r w:rsidRPr="00E625B5">
        <w:tab/>
      </w:r>
      <w:r w:rsidR="00303993">
        <w:t>M</w:t>
      </w:r>
      <w:r w:rsidRPr="00E625B5">
        <w:t xml:space="preserve">achuyenkhoa varchar(10) </w:t>
      </w:r>
      <w:r w:rsidR="00303993" w:rsidRPr="00E625B5">
        <w:t>NOT NULL</w:t>
      </w:r>
      <w:r w:rsidRPr="00E625B5">
        <w:t>,</w:t>
      </w:r>
    </w:p>
    <w:p w14:paraId="5B3B1203" w14:textId="66A14629" w:rsidR="00E625B5" w:rsidRPr="00E625B5" w:rsidRDefault="00E625B5" w:rsidP="00E625B5">
      <w:pPr>
        <w:pStyle w:val="code"/>
      </w:pPr>
      <w:r w:rsidRPr="00E625B5">
        <w:tab/>
      </w:r>
      <w:r w:rsidR="00303993">
        <w:t>T</w:t>
      </w:r>
      <w:r w:rsidRPr="00E625B5">
        <w:t>enchuyenkhoa nvarchar(50)</w:t>
      </w:r>
    </w:p>
    <w:p w14:paraId="042EE146" w14:textId="5B534AB2" w:rsidR="00E625B5" w:rsidRPr="00E625B5" w:rsidRDefault="00E625B5" w:rsidP="00E625B5">
      <w:pPr>
        <w:pStyle w:val="code"/>
      </w:pPr>
      <w:r w:rsidRPr="00E625B5">
        <w:tab/>
      </w:r>
      <w:r w:rsidR="00303993" w:rsidRPr="00E625B5">
        <w:t>PRIMARY KEY</w:t>
      </w:r>
      <w:r w:rsidRPr="00E625B5">
        <w:t>(</w:t>
      </w:r>
      <w:r w:rsidR="00303993">
        <w:t>M</w:t>
      </w:r>
      <w:r w:rsidRPr="00E625B5">
        <w:t>achuyenkhoa)</w:t>
      </w:r>
    </w:p>
    <w:p w14:paraId="68F0E79F" w14:textId="1584E84A" w:rsidR="00E625B5" w:rsidRDefault="00E625B5" w:rsidP="00E625B5">
      <w:pPr>
        <w:pStyle w:val="code"/>
      </w:pPr>
      <w:r w:rsidRPr="001525E5">
        <w:t>)</w:t>
      </w:r>
    </w:p>
    <w:p w14:paraId="6D95FC79" w14:textId="537362BE" w:rsidR="00E625B5" w:rsidRDefault="00E625B5" w:rsidP="00E625B5">
      <w:pPr>
        <w:pStyle w:val="Noidung"/>
      </w:pPr>
      <w:r>
        <w:t>Tạo bảng HOCHAM</w:t>
      </w:r>
    </w:p>
    <w:p w14:paraId="15EBF75C" w14:textId="77777777" w:rsidR="00A810C4" w:rsidRPr="00A810C4" w:rsidRDefault="00E625B5" w:rsidP="00E625B5">
      <w:pPr>
        <w:pStyle w:val="code"/>
        <w:rPr>
          <w:b/>
          <w:bCs/>
        </w:rPr>
      </w:pPr>
      <w:r w:rsidRPr="00A810C4">
        <w:rPr>
          <w:b/>
          <w:bCs/>
        </w:rPr>
        <w:t>CREATE TABLE HOCHAM</w:t>
      </w:r>
    </w:p>
    <w:p w14:paraId="7B3DC798" w14:textId="23A54244" w:rsidR="00E625B5" w:rsidRPr="00E625B5" w:rsidRDefault="00E625B5" w:rsidP="00E625B5">
      <w:pPr>
        <w:pStyle w:val="code"/>
      </w:pPr>
      <w:r w:rsidRPr="00E625B5">
        <w:t>(</w:t>
      </w:r>
    </w:p>
    <w:p w14:paraId="0C1F16C5" w14:textId="72FA3759" w:rsidR="00E625B5" w:rsidRPr="00E625B5" w:rsidRDefault="00E625B5" w:rsidP="00E625B5">
      <w:pPr>
        <w:pStyle w:val="code"/>
      </w:pPr>
      <w:r w:rsidRPr="00E625B5">
        <w:tab/>
      </w:r>
      <w:r w:rsidR="00303993">
        <w:t>M</w:t>
      </w:r>
      <w:r w:rsidRPr="00E625B5">
        <w:t>ahocham varchar(10)</w:t>
      </w:r>
      <w:r w:rsidR="00303993">
        <w:t>NOT NULL</w:t>
      </w:r>
      <w:r w:rsidRPr="00E625B5">
        <w:t>,</w:t>
      </w:r>
    </w:p>
    <w:p w14:paraId="215E9D34" w14:textId="71C97B2E" w:rsidR="00E625B5" w:rsidRPr="00E625B5" w:rsidRDefault="00E625B5" w:rsidP="00E625B5">
      <w:pPr>
        <w:pStyle w:val="code"/>
      </w:pPr>
      <w:r w:rsidRPr="00E625B5">
        <w:tab/>
      </w:r>
      <w:r w:rsidR="00303993">
        <w:t>T</w:t>
      </w:r>
      <w:r w:rsidRPr="00E625B5">
        <w:t>enhocham nvarchar(50)</w:t>
      </w:r>
    </w:p>
    <w:p w14:paraId="45C18D5C" w14:textId="2359F639" w:rsidR="00E625B5" w:rsidRPr="00E625B5" w:rsidRDefault="00E625B5" w:rsidP="00E625B5">
      <w:pPr>
        <w:pStyle w:val="code"/>
      </w:pPr>
      <w:r w:rsidRPr="00E625B5">
        <w:tab/>
        <w:t>PRIMARY KEY(</w:t>
      </w:r>
      <w:r w:rsidR="00303993">
        <w:t>M</w:t>
      </w:r>
      <w:r w:rsidRPr="00E625B5">
        <w:t>ahocham)</w:t>
      </w:r>
    </w:p>
    <w:p w14:paraId="6CE19C61" w14:textId="2D58E87A" w:rsidR="00E625B5" w:rsidRDefault="00E625B5" w:rsidP="00E625B5">
      <w:pPr>
        <w:pStyle w:val="code"/>
      </w:pPr>
      <w:r w:rsidRPr="001525E5">
        <w:t>)</w:t>
      </w:r>
    </w:p>
    <w:p w14:paraId="7E0FEC5F" w14:textId="77777777" w:rsidR="001E63A7" w:rsidRDefault="001E63A7" w:rsidP="00E625B5">
      <w:pPr>
        <w:pStyle w:val="Noidung"/>
      </w:pPr>
    </w:p>
    <w:p w14:paraId="2E5964D5" w14:textId="2B01C5D9" w:rsidR="00E625B5" w:rsidRDefault="00E625B5" w:rsidP="00E625B5">
      <w:pPr>
        <w:pStyle w:val="Noidung"/>
      </w:pPr>
      <w:r>
        <w:lastRenderedPageBreak/>
        <w:t>Tạo bảng HOCVI</w:t>
      </w:r>
    </w:p>
    <w:p w14:paraId="15CAF042" w14:textId="77777777" w:rsidR="00A810C4" w:rsidRPr="00A810C4" w:rsidRDefault="00E625B5" w:rsidP="00E625B5">
      <w:pPr>
        <w:pStyle w:val="code"/>
        <w:rPr>
          <w:b/>
          <w:bCs/>
        </w:rPr>
      </w:pPr>
      <w:r w:rsidRPr="00A810C4">
        <w:rPr>
          <w:b/>
          <w:bCs/>
        </w:rPr>
        <w:t>CREATE TABLE HOCVI</w:t>
      </w:r>
    </w:p>
    <w:p w14:paraId="4903F821" w14:textId="187D30EF" w:rsidR="00E625B5" w:rsidRPr="00E625B5" w:rsidRDefault="00E625B5" w:rsidP="00E625B5">
      <w:pPr>
        <w:pStyle w:val="code"/>
      </w:pPr>
      <w:r w:rsidRPr="00E625B5">
        <w:t>(</w:t>
      </w:r>
    </w:p>
    <w:p w14:paraId="3852EE51" w14:textId="77AD183F" w:rsidR="00E625B5" w:rsidRPr="00E625B5" w:rsidRDefault="00E625B5" w:rsidP="00E625B5">
      <w:pPr>
        <w:pStyle w:val="code"/>
      </w:pPr>
      <w:r w:rsidRPr="00E625B5">
        <w:tab/>
      </w:r>
      <w:r w:rsidR="00303993">
        <w:t>M</w:t>
      </w:r>
      <w:r w:rsidRPr="00E625B5">
        <w:t xml:space="preserve">ahocvi varchar(10) </w:t>
      </w:r>
      <w:r w:rsidR="00303993" w:rsidRPr="00E625B5">
        <w:t>NOT NULL</w:t>
      </w:r>
      <w:r w:rsidRPr="00E625B5">
        <w:t>,</w:t>
      </w:r>
    </w:p>
    <w:p w14:paraId="2ECADB05" w14:textId="436F9606" w:rsidR="00E625B5" w:rsidRPr="00E625B5" w:rsidRDefault="00E625B5" w:rsidP="00E625B5">
      <w:pPr>
        <w:pStyle w:val="code"/>
      </w:pPr>
      <w:r w:rsidRPr="00E625B5">
        <w:tab/>
      </w:r>
      <w:r w:rsidR="00303993">
        <w:t>T</w:t>
      </w:r>
      <w:r w:rsidRPr="00E625B5">
        <w:t>enhocvi nvarchar(50)</w:t>
      </w:r>
    </w:p>
    <w:p w14:paraId="37412B21" w14:textId="45236917" w:rsidR="00E625B5" w:rsidRPr="00E625B5" w:rsidRDefault="00E625B5" w:rsidP="00E625B5">
      <w:pPr>
        <w:pStyle w:val="code"/>
      </w:pPr>
      <w:r w:rsidRPr="00E625B5">
        <w:tab/>
        <w:t>PRIMARY KEY(</w:t>
      </w:r>
      <w:r w:rsidR="00303993">
        <w:t>M</w:t>
      </w:r>
      <w:r w:rsidRPr="00E625B5">
        <w:t>ahocvi)</w:t>
      </w:r>
    </w:p>
    <w:p w14:paraId="4DDC664C" w14:textId="5A20626F" w:rsidR="00E625B5" w:rsidRDefault="00E625B5" w:rsidP="00E625B5">
      <w:pPr>
        <w:pStyle w:val="code"/>
      </w:pPr>
      <w:r w:rsidRPr="001525E5">
        <w:t>)</w:t>
      </w:r>
    </w:p>
    <w:p w14:paraId="290DD588" w14:textId="4C6102E3" w:rsidR="00E625B5" w:rsidRDefault="00E625B5" w:rsidP="00E625B5">
      <w:pPr>
        <w:pStyle w:val="Noidung"/>
      </w:pPr>
      <w:r>
        <w:t>Tạo bảng DICHVU</w:t>
      </w:r>
    </w:p>
    <w:p w14:paraId="4C23E03C" w14:textId="77777777" w:rsidR="00A810C4" w:rsidRPr="00A810C4" w:rsidRDefault="00E625B5" w:rsidP="00E625B5">
      <w:pPr>
        <w:pStyle w:val="code"/>
        <w:rPr>
          <w:b/>
          <w:bCs/>
        </w:rPr>
      </w:pPr>
      <w:r w:rsidRPr="00A810C4">
        <w:rPr>
          <w:b/>
          <w:bCs/>
        </w:rPr>
        <w:t>CREATE TABLE DICHVU</w:t>
      </w:r>
    </w:p>
    <w:p w14:paraId="2B2ADF21" w14:textId="256FC6A1" w:rsidR="00E625B5" w:rsidRPr="00E625B5" w:rsidRDefault="00E625B5" w:rsidP="00E625B5">
      <w:pPr>
        <w:pStyle w:val="code"/>
      </w:pPr>
      <w:r w:rsidRPr="00E625B5">
        <w:t>(</w:t>
      </w:r>
    </w:p>
    <w:p w14:paraId="26BEBBF2" w14:textId="730CC18E" w:rsidR="00E625B5" w:rsidRPr="00E625B5" w:rsidRDefault="00E625B5" w:rsidP="00E625B5">
      <w:pPr>
        <w:pStyle w:val="code"/>
      </w:pPr>
      <w:r w:rsidRPr="00E625B5">
        <w:tab/>
      </w:r>
      <w:r w:rsidR="00303993">
        <w:t>M</w:t>
      </w:r>
      <w:r w:rsidRPr="00E625B5">
        <w:t xml:space="preserve">adichvu varchar(10) </w:t>
      </w:r>
      <w:r w:rsidR="00303993" w:rsidRPr="00E625B5">
        <w:t>NOT NULL</w:t>
      </w:r>
      <w:r w:rsidRPr="00E625B5">
        <w:t>,</w:t>
      </w:r>
    </w:p>
    <w:p w14:paraId="073338E2" w14:textId="31E48178" w:rsidR="00E625B5" w:rsidRPr="00E625B5" w:rsidRDefault="00E625B5" w:rsidP="00303993">
      <w:pPr>
        <w:pStyle w:val="code"/>
      </w:pPr>
      <w:r w:rsidRPr="00E625B5">
        <w:tab/>
      </w:r>
      <w:r w:rsidR="00303993">
        <w:t>T</w:t>
      </w:r>
      <w:r w:rsidRPr="00E625B5">
        <w:t>endichvu nvarchar(50)</w:t>
      </w:r>
    </w:p>
    <w:p w14:paraId="5319F2B8" w14:textId="5DD52610" w:rsidR="00E625B5" w:rsidRPr="00E625B5" w:rsidRDefault="00E625B5" w:rsidP="00E625B5">
      <w:pPr>
        <w:pStyle w:val="code"/>
      </w:pPr>
      <w:r w:rsidRPr="00E625B5">
        <w:tab/>
        <w:t>PRIMARY KEY(</w:t>
      </w:r>
      <w:r w:rsidR="00303993">
        <w:t>M</w:t>
      </w:r>
      <w:r w:rsidRPr="00E625B5">
        <w:t>adichvu)</w:t>
      </w:r>
    </w:p>
    <w:p w14:paraId="046CFD60" w14:textId="258154A9" w:rsidR="00E625B5" w:rsidRDefault="00E625B5" w:rsidP="00E625B5">
      <w:pPr>
        <w:pStyle w:val="code"/>
      </w:pPr>
      <w:r w:rsidRPr="001525E5">
        <w:t>)</w:t>
      </w:r>
    </w:p>
    <w:p w14:paraId="66BDEA8B" w14:textId="411D49CF" w:rsidR="00E625B5" w:rsidRDefault="00E625B5" w:rsidP="00E625B5">
      <w:pPr>
        <w:pStyle w:val="Noidung"/>
      </w:pPr>
      <w:r>
        <w:t>Tạo bảng BACSI</w:t>
      </w:r>
    </w:p>
    <w:p w14:paraId="15834EA3" w14:textId="77777777" w:rsidR="00A810C4" w:rsidRPr="00A810C4" w:rsidRDefault="00875782" w:rsidP="00875782">
      <w:pPr>
        <w:pStyle w:val="code"/>
        <w:pBdr>
          <w:right w:val="dotted" w:sz="4" w:space="10" w:color="auto"/>
        </w:pBdr>
        <w:rPr>
          <w:b/>
          <w:bCs/>
        </w:rPr>
      </w:pPr>
      <w:r w:rsidRPr="00A810C4">
        <w:rPr>
          <w:b/>
          <w:bCs/>
        </w:rPr>
        <w:t xml:space="preserve">CREATE TABLE </w:t>
      </w:r>
      <w:r w:rsidR="00E625B5" w:rsidRPr="00A810C4">
        <w:rPr>
          <w:b/>
          <w:bCs/>
        </w:rPr>
        <w:t>BACSI</w:t>
      </w:r>
    </w:p>
    <w:p w14:paraId="1233CFD6" w14:textId="175E3E28" w:rsidR="00E625B5" w:rsidRPr="00E625B5" w:rsidRDefault="00E625B5" w:rsidP="00875782">
      <w:pPr>
        <w:pStyle w:val="code"/>
        <w:pBdr>
          <w:right w:val="dotted" w:sz="4" w:space="10" w:color="auto"/>
        </w:pBdr>
      </w:pPr>
      <w:r w:rsidRPr="00E625B5">
        <w:t>(</w:t>
      </w:r>
    </w:p>
    <w:p w14:paraId="68B8EF73" w14:textId="5E07D613" w:rsidR="00E625B5" w:rsidRPr="00E625B5" w:rsidRDefault="00E625B5" w:rsidP="00875782">
      <w:pPr>
        <w:pStyle w:val="code"/>
        <w:pBdr>
          <w:right w:val="dotted" w:sz="4" w:space="10" w:color="auto"/>
        </w:pBdr>
      </w:pPr>
      <w:r w:rsidRPr="00E625B5">
        <w:tab/>
      </w:r>
      <w:r w:rsidR="00303993">
        <w:t>M</w:t>
      </w:r>
      <w:r w:rsidRPr="00E625B5">
        <w:t xml:space="preserve">abacsi varchar(10) </w:t>
      </w:r>
      <w:r w:rsidR="00303993" w:rsidRPr="00303993">
        <w:t>NOT NULL</w:t>
      </w:r>
      <w:r w:rsidRPr="00E625B5">
        <w:t>,</w:t>
      </w:r>
    </w:p>
    <w:p w14:paraId="19C6FD26" w14:textId="2C0C2BBF" w:rsidR="00E625B5" w:rsidRPr="00E625B5" w:rsidRDefault="00E625B5" w:rsidP="00875782">
      <w:pPr>
        <w:pStyle w:val="code"/>
        <w:pBdr>
          <w:right w:val="dotted" w:sz="4" w:space="10" w:color="auto"/>
        </w:pBdr>
      </w:pPr>
      <w:r w:rsidRPr="00E625B5">
        <w:tab/>
      </w:r>
      <w:r w:rsidR="00303993">
        <w:t>T</w:t>
      </w:r>
      <w:r w:rsidRPr="00E625B5">
        <w:t>enbacsi nvarchar(50),</w:t>
      </w:r>
    </w:p>
    <w:p w14:paraId="01EA63A4" w14:textId="2C2BF619" w:rsidR="00E625B5" w:rsidRPr="00E625B5" w:rsidRDefault="00E625B5" w:rsidP="00875782">
      <w:pPr>
        <w:pStyle w:val="code"/>
        <w:pBdr>
          <w:right w:val="dotted" w:sz="4" w:space="10" w:color="auto"/>
        </w:pBdr>
      </w:pPr>
      <w:r w:rsidRPr="00E625B5">
        <w:tab/>
      </w:r>
      <w:r w:rsidR="00303993">
        <w:t>G</w:t>
      </w:r>
      <w:r w:rsidRPr="00E625B5">
        <w:t>ioithieu ntext,</w:t>
      </w:r>
    </w:p>
    <w:p w14:paraId="17FD2CF9" w14:textId="4299B3DA" w:rsidR="00E625B5" w:rsidRPr="00E625B5" w:rsidRDefault="00E625B5" w:rsidP="00875782">
      <w:pPr>
        <w:pStyle w:val="code"/>
        <w:pBdr>
          <w:right w:val="dotted" w:sz="4" w:space="10" w:color="auto"/>
        </w:pBdr>
      </w:pPr>
      <w:r w:rsidRPr="00E625B5">
        <w:tab/>
      </w:r>
      <w:r w:rsidR="00303993">
        <w:t>N</w:t>
      </w:r>
      <w:r w:rsidRPr="00E625B5">
        <w:t>amkinhnghiem int,</w:t>
      </w:r>
    </w:p>
    <w:p w14:paraId="66B30E3F" w14:textId="792E6F31" w:rsidR="00E625B5" w:rsidRPr="00E625B5" w:rsidRDefault="00E625B5" w:rsidP="00875782">
      <w:pPr>
        <w:pStyle w:val="code"/>
        <w:pBdr>
          <w:right w:val="dotted" w:sz="4" w:space="10" w:color="auto"/>
        </w:pBdr>
      </w:pPr>
      <w:r w:rsidRPr="00E625B5">
        <w:tab/>
      </w:r>
      <w:r w:rsidR="00303993">
        <w:t>M</w:t>
      </w:r>
      <w:r w:rsidRPr="00E625B5">
        <w:t>achuyenkhoa varchar(10),</w:t>
      </w:r>
    </w:p>
    <w:p w14:paraId="7E3663CB" w14:textId="11ED51F6" w:rsidR="00E625B5" w:rsidRPr="00E625B5" w:rsidRDefault="00E625B5" w:rsidP="00875782">
      <w:pPr>
        <w:pStyle w:val="code"/>
        <w:pBdr>
          <w:right w:val="dotted" w:sz="4" w:space="10" w:color="auto"/>
        </w:pBdr>
      </w:pPr>
      <w:r w:rsidRPr="00E625B5">
        <w:tab/>
      </w:r>
      <w:r w:rsidR="00303993">
        <w:t>M</w:t>
      </w:r>
      <w:r w:rsidRPr="00E625B5">
        <w:t>abenhvien varchar(10),</w:t>
      </w:r>
    </w:p>
    <w:p w14:paraId="079F6BF2" w14:textId="0A6513AE" w:rsidR="00E625B5" w:rsidRPr="00E625B5" w:rsidRDefault="00E625B5" w:rsidP="00875782">
      <w:pPr>
        <w:pStyle w:val="code"/>
        <w:pBdr>
          <w:right w:val="dotted" w:sz="4" w:space="10" w:color="auto"/>
        </w:pBdr>
      </w:pPr>
      <w:r w:rsidRPr="00E625B5">
        <w:tab/>
      </w:r>
      <w:r w:rsidR="00303993">
        <w:t>M</w:t>
      </w:r>
      <w:r w:rsidRPr="00E625B5">
        <w:t>ahocham varchar(10),</w:t>
      </w:r>
    </w:p>
    <w:p w14:paraId="4158276B" w14:textId="54FD79F9" w:rsidR="00E625B5" w:rsidRPr="00E625B5" w:rsidRDefault="00E625B5" w:rsidP="00875782">
      <w:pPr>
        <w:pStyle w:val="code"/>
        <w:pBdr>
          <w:right w:val="dotted" w:sz="4" w:space="10" w:color="auto"/>
        </w:pBdr>
      </w:pPr>
      <w:r w:rsidRPr="00E625B5">
        <w:tab/>
      </w:r>
      <w:r w:rsidR="00303993">
        <w:t>M</w:t>
      </w:r>
      <w:r w:rsidRPr="00E625B5">
        <w:t>ahocvi varchar(10)</w:t>
      </w:r>
    </w:p>
    <w:p w14:paraId="6DED0491" w14:textId="7FD8AE34" w:rsidR="00E625B5" w:rsidRPr="00E625B5" w:rsidRDefault="00E625B5" w:rsidP="00875782">
      <w:pPr>
        <w:pStyle w:val="code"/>
        <w:pBdr>
          <w:right w:val="dotted" w:sz="4" w:space="10" w:color="auto"/>
        </w:pBdr>
      </w:pPr>
      <w:r w:rsidRPr="00E625B5">
        <w:tab/>
      </w:r>
      <w:r w:rsidR="00875782" w:rsidRPr="00E625B5">
        <w:t>PRIMARY</w:t>
      </w:r>
      <w:r w:rsidRPr="00E625B5">
        <w:t xml:space="preserve"> key(</w:t>
      </w:r>
      <w:r w:rsidR="00303993">
        <w:t>M</w:t>
      </w:r>
      <w:r w:rsidRPr="00E625B5">
        <w:t>abacsi)</w:t>
      </w:r>
      <w:r w:rsidRPr="00E625B5">
        <w:tab/>
      </w:r>
    </w:p>
    <w:p w14:paraId="634F381C" w14:textId="7AF58F4C" w:rsidR="00E625B5" w:rsidRDefault="00E625B5" w:rsidP="00875782">
      <w:pPr>
        <w:pStyle w:val="code"/>
        <w:pBdr>
          <w:right w:val="dotted" w:sz="4" w:space="10" w:color="auto"/>
        </w:pBdr>
      </w:pPr>
      <w:r w:rsidRPr="00E625B5">
        <w:t>)</w:t>
      </w:r>
    </w:p>
    <w:p w14:paraId="5D282F1F" w14:textId="712BAF7E" w:rsidR="001525E5" w:rsidRPr="00E625B5" w:rsidRDefault="003A3820" w:rsidP="00875782">
      <w:pPr>
        <w:pStyle w:val="code"/>
        <w:pBdr>
          <w:right w:val="dotted" w:sz="4" w:space="10" w:color="auto"/>
        </w:pBdr>
      </w:pPr>
      <w:r>
        <w:t>--</w:t>
      </w:r>
      <w:r w:rsidR="007D05B6">
        <w:t xml:space="preserve"> Minh họa c</w:t>
      </w:r>
      <w:r w:rsidR="00D27116">
        <w:t>âu lệnh sửa cấu trúc bảng</w:t>
      </w:r>
    </w:p>
    <w:p w14:paraId="7128776A" w14:textId="77777777" w:rsidR="00E625B5" w:rsidRPr="00E625B5" w:rsidRDefault="00E625B5" w:rsidP="00D36ADC">
      <w:pPr>
        <w:pStyle w:val="code"/>
        <w:pBdr>
          <w:right w:val="dotted" w:sz="4" w:space="10" w:color="auto"/>
        </w:pBdr>
      </w:pPr>
      <w:r w:rsidRPr="00E625B5">
        <w:lastRenderedPageBreak/>
        <w:t>ALTER TABLE BACSI ADD CONSTRAINT FK_BACSI_BENHVIEN</w:t>
      </w:r>
    </w:p>
    <w:p w14:paraId="387A1744" w14:textId="2C5118D5" w:rsidR="00E625B5" w:rsidRPr="00E625B5" w:rsidRDefault="00E625B5" w:rsidP="00D36ADC">
      <w:pPr>
        <w:pStyle w:val="code"/>
        <w:pBdr>
          <w:right w:val="dotted" w:sz="4" w:space="10" w:color="auto"/>
        </w:pBdr>
      </w:pPr>
      <w:r w:rsidRPr="00E625B5">
        <w:t>FOREIGN KEY (</w:t>
      </w:r>
      <w:r w:rsidR="00303993">
        <w:t>M</w:t>
      </w:r>
      <w:r w:rsidRPr="00E625B5">
        <w:t>abenhvien) REFERENCES BENHVIEN(</w:t>
      </w:r>
      <w:r w:rsidR="00303993">
        <w:t>M</w:t>
      </w:r>
      <w:r w:rsidRPr="00E625B5">
        <w:t>abenhvien)</w:t>
      </w:r>
    </w:p>
    <w:p w14:paraId="3EDB6BFD" w14:textId="77777777" w:rsidR="00E625B5" w:rsidRPr="00E625B5" w:rsidRDefault="00E625B5" w:rsidP="00D36ADC">
      <w:pPr>
        <w:pStyle w:val="code"/>
        <w:pBdr>
          <w:right w:val="dotted" w:sz="4" w:space="10" w:color="auto"/>
        </w:pBdr>
      </w:pPr>
      <w:r w:rsidRPr="00E625B5">
        <w:t>ALTER TABLE BACSI ADD CONSTRAINT FK_BACSI_CHUYENKHOA</w:t>
      </w:r>
    </w:p>
    <w:p w14:paraId="02CA8C0D" w14:textId="716CA2DC" w:rsidR="00E625B5" w:rsidRPr="00E625B5" w:rsidRDefault="00E625B5" w:rsidP="00D36ADC">
      <w:pPr>
        <w:pStyle w:val="code"/>
        <w:pBdr>
          <w:right w:val="dotted" w:sz="4" w:space="10" w:color="auto"/>
        </w:pBdr>
      </w:pPr>
      <w:r w:rsidRPr="00E625B5">
        <w:t>FOREIGN KEY (</w:t>
      </w:r>
      <w:r w:rsidR="00303993">
        <w:t>M</w:t>
      </w:r>
      <w:r w:rsidRPr="00E625B5">
        <w:t>achuyenkhoa) REFERENCES CHUYENKHOA(</w:t>
      </w:r>
      <w:r w:rsidR="00303993">
        <w:t>M</w:t>
      </w:r>
      <w:r w:rsidRPr="00E625B5">
        <w:t>achuyenkhoa)</w:t>
      </w:r>
    </w:p>
    <w:p w14:paraId="2F6B789C" w14:textId="77777777" w:rsidR="00E625B5" w:rsidRPr="00E625B5" w:rsidRDefault="00E625B5" w:rsidP="00D36ADC">
      <w:pPr>
        <w:pStyle w:val="code"/>
        <w:pBdr>
          <w:right w:val="dotted" w:sz="4" w:space="10" w:color="auto"/>
        </w:pBdr>
      </w:pPr>
      <w:r w:rsidRPr="00E625B5">
        <w:t>ALTER TABLE BACSI ADD CONSTRAINT FK_BACSI_HOCHAM</w:t>
      </w:r>
    </w:p>
    <w:p w14:paraId="48FEC0C1" w14:textId="4C390C0B" w:rsidR="00E625B5" w:rsidRPr="00E625B5" w:rsidRDefault="00E625B5" w:rsidP="00D36ADC">
      <w:pPr>
        <w:pStyle w:val="code"/>
        <w:pBdr>
          <w:right w:val="dotted" w:sz="4" w:space="10" w:color="auto"/>
        </w:pBdr>
      </w:pPr>
      <w:r w:rsidRPr="00E625B5">
        <w:t>FOREIGN KEY (</w:t>
      </w:r>
      <w:r w:rsidR="00303993">
        <w:t>M</w:t>
      </w:r>
      <w:r w:rsidRPr="00E625B5">
        <w:t>ahocham) REFERENCES HOCHAM(</w:t>
      </w:r>
      <w:r w:rsidR="00303993">
        <w:t>M</w:t>
      </w:r>
      <w:r w:rsidRPr="00E625B5">
        <w:t>ahocham)</w:t>
      </w:r>
    </w:p>
    <w:p w14:paraId="703592EA" w14:textId="77777777" w:rsidR="00E625B5" w:rsidRPr="00E625B5" w:rsidRDefault="00E625B5" w:rsidP="00D36ADC">
      <w:pPr>
        <w:pStyle w:val="code"/>
        <w:pBdr>
          <w:right w:val="dotted" w:sz="4" w:space="10" w:color="auto"/>
        </w:pBdr>
      </w:pPr>
      <w:r w:rsidRPr="00E625B5">
        <w:t>ALTER TABLE BACSI ADD CONSTRAINT FK_BACSI_HOCVI1</w:t>
      </w:r>
    </w:p>
    <w:p w14:paraId="3166578A" w14:textId="6511DE6E" w:rsidR="00E625B5" w:rsidRDefault="00E625B5" w:rsidP="00D36ADC">
      <w:pPr>
        <w:pStyle w:val="code"/>
        <w:pBdr>
          <w:right w:val="dotted" w:sz="4" w:space="10" w:color="auto"/>
        </w:pBdr>
      </w:pPr>
      <w:r w:rsidRPr="00E625B5">
        <w:rPr>
          <w:lang w:val="en-US"/>
        </w:rPr>
        <w:t>FOREIGN KEY (</w:t>
      </w:r>
      <w:r w:rsidR="00303993">
        <w:rPr>
          <w:lang w:val="en-US"/>
        </w:rPr>
        <w:t>M</w:t>
      </w:r>
      <w:r w:rsidRPr="00E625B5">
        <w:rPr>
          <w:lang w:val="en-US"/>
        </w:rPr>
        <w:t>ahocvi) REFERENCES HOCVI(</w:t>
      </w:r>
      <w:r w:rsidR="00303993">
        <w:rPr>
          <w:lang w:val="en-US"/>
        </w:rPr>
        <w:t>M</w:t>
      </w:r>
      <w:r w:rsidRPr="00E625B5">
        <w:rPr>
          <w:lang w:val="en-US"/>
        </w:rPr>
        <w:t>ahocvi)</w:t>
      </w:r>
    </w:p>
    <w:p w14:paraId="7E429008" w14:textId="179BB454" w:rsidR="00875782" w:rsidRDefault="00875782" w:rsidP="00875782">
      <w:pPr>
        <w:pStyle w:val="Noidung"/>
      </w:pPr>
      <w:r>
        <w:t>Tạo bảng LICHKHAM</w:t>
      </w:r>
    </w:p>
    <w:p w14:paraId="04C3EB6E" w14:textId="77777777" w:rsidR="00A810C4" w:rsidRPr="00A810C4" w:rsidRDefault="00875782" w:rsidP="00D36ADC">
      <w:pPr>
        <w:pStyle w:val="code"/>
        <w:rPr>
          <w:b/>
          <w:bCs/>
        </w:rPr>
      </w:pPr>
      <w:r w:rsidRPr="00A810C4">
        <w:rPr>
          <w:b/>
          <w:bCs/>
        </w:rPr>
        <w:t>CREATE TABLE LICHKHAM</w:t>
      </w:r>
    </w:p>
    <w:p w14:paraId="1FF9B9B5" w14:textId="696C8F57" w:rsidR="00875782" w:rsidRPr="00875782" w:rsidRDefault="00875782" w:rsidP="00D36ADC">
      <w:pPr>
        <w:pStyle w:val="code"/>
      </w:pPr>
      <w:r w:rsidRPr="00875782">
        <w:t>(</w:t>
      </w:r>
    </w:p>
    <w:p w14:paraId="4A56180A" w14:textId="595F792A" w:rsidR="00875782" w:rsidRPr="00875782" w:rsidRDefault="00875782" w:rsidP="00D36ADC">
      <w:pPr>
        <w:pStyle w:val="code"/>
      </w:pPr>
      <w:r w:rsidRPr="00875782">
        <w:tab/>
      </w:r>
      <w:r w:rsidR="00303993">
        <w:t>M</w:t>
      </w:r>
      <w:r w:rsidRPr="00875782">
        <w:t xml:space="preserve">alich varchar(10) </w:t>
      </w:r>
      <w:r w:rsidR="00303993" w:rsidRPr="00875782">
        <w:t>NOT NULL</w:t>
      </w:r>
      <w:r w:rsidRPr="00875782">
        <w:t>,</w:t>
      </w:r>
    </w:p>
    <w:p w14:paraId="63E515D1" w14:textId="47894955" w:rsidR="00875782" w:rsidRPr="00875782" w:rsidRDefault="00875782" w:rsidP="00D36ADC">
      <w:pPr>
        <w:pStyle w:val="code"/>
      </w:pPr>
      <w:r w:rsidRPr="00875782">
        <w:tab/>
      </w:r>
      <w:r w:rsidR="00303993">
        <w:t>N</w:t>
      </w:r>
      <w:r w:rsidRPr="00875782">
        <w:t>gay date,</w:t>
      </w:r>
    </w:p>
    <w:p w14:paraId="6682D920" w14:textId="0D9896F9" w:rsidR="00875782" w:rsidRPr="00875782" w:rsidRDefault="00875782" w:rsidP="00D36ADC">
      <w:pPr>
        <w:pStyle w:val="code"/>
      </w:pPr>
      <w:r w:rsidRPr="00875782">
        <w:tab/>
      </w:r>
      <w:r w:rsidR="00303993">
        <w:t>G</w:t>
      </w:r>
      <w:r w:rsidRPr="00875782">
        <w:t>iobatdau time,</w:t>
      </w:r>
    </w:p>
    <w:p w14:paraId="44D09789" w14:textId="326C7EDB" w:rsidR="00875782" w:rsidRPr="00875782" w:rsidRDefault="00875782" w:rsidP="00D36ADC">
      <w:pPr>
        <w:pStyle w:val="code"/>
      </w:pPr>
      <w:r w:rsidRPr="00875782">
        <w:tab/>
      </w:r>
      <w:r w:rsidR="00303993">
        <w:t>G</w:t>
      </w:r>
      <w:r w:rsidRPr="00875782">
        <w:t>ioketthuc time,</w:t>
      </w:r>
    </w:p>
    <w:p w14:paraId="1C700CE3" w14:textId="3918449F" w:rsidR="00875782" w:rsidRPr="00875782" w:rsidRDefault="00875782" w:rsidP="00D36ADC">
      <w:pPr>
        <w:pStyle w:val="code"/>
      </w:pPr>
      <w:r w:rsidRPr="00875782">
        <w:tab/>
      </w:r>
      <w:r w:rsidR="00303993">
        <w:t>M</w:t>
      </w:r>
      <w:r w:rsidRPr="00875782">
        <w:t>aphongkham varchar(10)</w:t>
      </w:r>
    </w:p>
    <w:p w14:paraId="11AB269A" w14:textId="4BDC9CD5" w:rsidR="00875782" w:rsidRPr="00875782" w:rsidRDefault="00875782" w:rsidP="00D36ADC">
      <w:pPr>
        <w:pStyle w:val="code"/>
      </w:pPr>
      <w:r w:rsidRPr="00875782">
        <w:tab/>
        <w:t>PRIMARY KEY (malich)</w:t>
      </w:r>
    </w:p>
    <w:p w14:paraId="6DF49605" w14:textId="77777777" w:rsidR="00875782" w:rsidRPr="00875782" w:rsidRDefault="00875782" w:rsidP="00D36ADC">
      <w:pPr>
        <w:pStyle w:val="code"/>
      </w:pPr>
      <w:r w:rsidRPr="00875782">
        <w:tab/>
        <w:t>CONSTRAINT FK_LICHKHAM_PHONGKHAM</w:t>
      </w:r>
    </w:p>
    <w:p w14:paraId="46F5E9F2" w14:textId="4C8DDEB6" w:rsidR="00875782" w:rsidRPr="00875782" w:rsidRDefault="00875782" w:rsidP="00303993">
      <w:pPr>
        <w:pStyle w:val="code"/>
      </w:pPr>
      <w:r w:rsidRPr="00875782">
        <w:tab/>
        <w:t>FOREIGN KEY (</w:t>
      </w:r>
      <w:r w:rsidR="00303993">
        <w:t>M</w:t>
      </w:r>
      <w:r w:rsidRPr="00875782">
        <w:t>aphongkham) REFERENCES PHONGKHAM(</w:t>
      </w:r>
      <w:r w:rsidR="00303993">
        <w:t>M</w:t>
      </w:r>
      <w:r w:rsidRPr="00875782">
        <w:t>aphongkham)</w:t>
      </w:r>
    </w:p>
    <w:p w14:paraId="015C0CE9" w14:textId="631CC812" w:rsidR="00875782" w:rsidRDefault="00875782" w:rsidP="00D36ADC">
      <w:pPr>
        <w:pStyle w:val="code"/>
      </w:pPr>
      <w:r w:rsidRPr="00875782">
        <w:rPr>
          <w:lang w:val="en-US"/>
        </w:rPr>
        <w:t>)</w:t>
      </w:r>
    </w:p>
    <w:p w14:paraId="4D00B7FB" w14:textId="718B8A83" w:rsidR="00875782" w:rsidRDefault="00875782" w:rsidP="00875782">
      <w:pPr>
        <w:pStyle w:val="Noidung"/>
      </w:pPr>
      <w:r>
        <w:t>Tạo bảng BENHNHAN</w:t>
      </w:r>
    </w:p>
    <w:p w14:paraId="7EFBE7C4" w14:textId="77777777" w:rsidR="00A810C4" w:rsidRPr="00A810C4" w:rsidRDefault="00875782" w:rsidP="00875782">
      <w:pPr>
        <w:pStyle w:val="code"/>
        <w:rPr>
          <w:b/>
          <w:bCs/>
        </w:rPr>
      </w:pPr>
      <w:r w:rsidRPr="00A810C4">
        <w:rPr>
          <w:b/>
          <w:bCs/>
        </w:rPr>
        <w:t>CREATE TABLE BENHNHAN</w:t>
      </w:r>
    </w:p>
    <w:p w14:paraId="56FD57F3" w14:textId="6B2B80DF" w:rsidR="00875782" w:rsidRPr="00875782" w:rsidRDefault="00875782" w:rsidP="00875782">
      <w:pPr>
        <w:pStyle w:val="code"/>
      </w:pPr>
      <w:r w:rsidRPr="00875782">
        <w:t>(</w:t>
      </w:r>
    </w:p>
    <w:p w14:paraId="5023F645" w14:textId="147EA0FD" w:rsidR="00875782" w:rsidRPr="00875782" w:rsidRDefault="00875782" w:rsidP="00875782">
      <w:pPr>
        <w:pStyle w:val="code"/>
      </w:pPr>
      <w:r w:rsidRPr="00875782">
        <w:tab/>
      </w:r>
      <w:r w:rsidR="00713249">
        <w:t>M</w:t>
      </w:r>
      <w:r w:rsidRPr="00875782">
        <w:t xml:space="preserve">abenhnhan varchar(10) </w:t>
      </w:r>
      <w:r w:rsidR="00713249" w:rsidRPr="00875782">
        <w:t>NOT NULL</w:t>
      </w:r>
      <w:r w:rsidRPr="00875782">
        <w:t>,</w:t>
      </w:r>
    </w:p>
    <w:p w14:paraId="0EAB8B9D" w14:textId="0B96F081" w:rsidR="00875782" w:rsidRPr="00875782" w:rsidRDefault="00875782" w:rsidP="00875782">
      <w:pPr>
        <w:pStyle w:val="code"/>
      </w:pPr>
      <w:r w:rsidRPr="00875782">
        <w:tab/>
      </w:r>
      <w:r w:rsidR="00713249">
        <w:t>T</w:t>
      </w:r>
      <w:r w:rsidRPr="00875782">
        <w:t>enbenhnhan nvarchar(50),</w:t>
      </w:r>
    </w:p>
    <w:p w14:paraId="6617B1A4" w14:textId="1BF9F69C" w:rsidR="00875782" w:rsidRPr="00875782" w:rsidRDefault="00875782" w:rsidP="00875782">
      <w:pPr>
        <w:pStyle w:val="code"/>
      </w:pPr>
      <w:r w:rsidRPr="00875782">
        <w:tab/>
      </w:r>
      <w:r w:rsidR="00713249">
        <w:t>G</w:t>
      </w:r>
      <w:r w:rsidRPr="00875782">
        <w:t>ioitinh nvarchar(5),</w:t>
      </w:r>
    </w:p>
    <w:p w14:paraId="3606D5D8" w14:textId="7B57AB48" w:rsidR="00875782" w:rsidRPr="00875782" w:rsidRDefault="00875782" w:rsidP="00875782">
      <w:pPr>
        <w:pStyle w:val="code"/>
      </w:pPr>
      <w:r w:rsidRPr="00875782">
        <w:tab/>
      </w:r>
      <w:r w:rsidR="00713249">
        <w:t>S</w:t>
      </w:r>
      <w:r w:rsidRPr="00875782">
        <w:t>dt char(10),</w:t>
      </w:r>
    </w:p>
    <w:p w14:paraId="3F467D36" w14:textId="03FC3825" w:rsidR="00875782" w:rsidRPr="00875782" w:rsidRDefault="00875782" w:rsidP="00875782">
      <w:pPr>
        <w:pStyle w:val="code"/>
      </w:pPr>
      <w:r w:rsidRPr="00875782">
        <w:tab/>
      </w:r>
      <w:r w:rsidR="00713249">
        <w:t>E</w:t>
      </w:r>
      <w:r w:rsidRPr="00875782">
        <w:t>mail varchar(50),</w:t>
      </w:r>
    </w:p>
    <w:p w14:paraId="0E3E4DDF" w14:textId="4B1BC7C6" w:rsidR="00875782" w:rsidRPr="00875782" w:rsidRDefault="00875782" w:rsidP="00875782">
      <w:pPr>
        <w:pStyle w:val="code"/>
      </w:pPr>
      <w:r w:rsidRPr="00875782">
        <w:lastRenderedPageBreak/>
        <w:tab/>
      </w:r>
      <w:r w:rsidR="00713249">
        <w:t>N</w:t>
      </w:r>
      <w:r w:rsidRPr="00875782">
        <w:t>gaysinh date,</w:t>
      </w:r>
    </w:p>
    <w:p w14:paraId="75A7761A" w14:textId="1A09C138" w:rsidR="00875782" w:rsidRPr="00875782" w:rsidRDefault="00875782" w:rsidP="00875782">
      <w:pPr>
        <w:pStyle w:val="code"/>
      </w:pPr>
      <w:r w:rsidRPr="00875782">
        <w:tab/>
      </w:r>
      <w:r w:rsidR="00713249">
        <w:t>D</w:t>
      </w:r>
      <w:r w:rsidRPr="00875782">
        <w:t>iachi nvarchar(100)</w:t>
      </w:r>
    </w:p>
    <w:p w14:paraId="7F33E539" w14:textId="653255BA" w:rsidR="00875782" w:rsidRPr="00875782" w:rsidRDefault="00875782" w:rsidP="00875782">
      <w:pPr>
        <w:pStyle w:val="code"/>
      </w:pPr>
      <w:r w:rsidRPr="00875782">
        <w:tab/>
        <w:t>PRIMARY KEY (</w:t>
      </w:r>
      <w:r w:rsidR="00713249">
        <w:t>M</w:t>
      </w:r>
      <w:r w:rsidRPr="00875782">
        <w:t>abenhnhan)</w:t>
      </w:r>
    </w:p>
    <w:p w14:paraId="3D7D304F" w14:textId="7B3F88F9" w:rsidR="00875782" w:rsidRPr="00D36ADC" w:rsidRDefault="00875782" w:rsidP="00D36ADC">
      <w:pPr>
        <w:pStyle w:val="code"/>
      </w:pPr>
      <w:r w:rsidRPr="00875782">
        <w:rPr>
          <w:lang w:val="en-US"/>
        </w:rPr>
        <w:t>)</w:t>
      </w:r>
    </w:p>
    <w:p w14:paraId="035E0702" w14:textId="617AC24F" w:rsidR="00875782" w:rsidRDefault="00875782" w:rsidP="00875782">
      <w:pPr>
        <w:pStyle w:val="Noidung"/>
      </w:pPr>
      <w:r>
        <w:t>Tạo bảng DANGKY</w:t>
      </w:r>
    </w:p>
    <w:p w14:paraId="46ACAF08" w14:textId="77777777" w:rsidR="00A810C4" w:rsidRPr="00A810C4" w:rsidRDefault="00875782" w:rsidP="00D36ADC">
      <w:pPr>
        <w:pStyle w:val="code"/>
        <w:rPr>
          <w:rFonts w:eastAsia="Calibri"/>
          <w:b/>
          <w:bCs/>
        </w:rPr>
      </w:pPr>
      <w:r w:rsidRPr="00A810C4">
        <w:rPr>
          <w:b/>
          <w:bCs/>
        </w:rPr>
        <w:t xml:space="preserve">CREATE TABLE </w:t>
      </w:r>
      <w:r w:rsidRPr="00A810C4">
        <w:rPr>
          <w:rFonts w:eastAsia="Calibri"/>
          <w:b/>
          <w:bCs/>
        </w:rPr>
        <w:t>DANGKY</w:t>
      </w:r>
    </w:p>
    <w:p w14:paraId="102CEBE2" w14:textId="20F734AE" w:rsidR="00875782" w:rsidRPr="00D36ADC" w:rsidRDefault="00875782" w:rsidP="00D36ADC">
      <w:pPr>
        <w:pStyle w:val="code"/>
        <w:rPr>
          <w:rFonts w:eastAsia="Calibri"/>
        </w:rPr>
      </w:pPr>
      <w:r w:rsidRPr="00D36ADC">
        <w:rPr>
          <w:rFonts w:eastAsia="Calibri"/>
        </w:rPr>
        <w:t>(</w:t>
      </w:r>
    </w:p>
    <w:p w14:paraId="2662087B" w14:textId="02DD41CE" w:rsidR="00875782" w:rsidRPr="00D36ADC" w:rsidRDefault="00875782" w:rsidP="00D36ADC">
      <w:pPr>
        <w:pStyle w:val="code"/>
        <w:rPr>
          <w:rFonts w:eastAsia="Calibri"/>
        </w:rPr>
      </w:pPr>
      <w:r w:rsidRPr="00D36ADC">
        <w:rPr>
          <w:rFonts w:eastAsia="Calibri"/>
        </w:rPr>
        <w:tab/>
      </w:r>
      <w:r w:rsidR="00C61C7C">
        <w:rPr>
          <w:rFonts w:eastAsia="Calibri"/>
        </w:rPr>
        <w:t>M</w:t>
      </w:r>
      <w:r w:rsidRPr="00D36ADC">
        <w:rPr>
          <w:rFonts w:eastAsia="Calibri"/>
        </w:rPr>
        <w:t xml:space="preserve">adangky varchar(10) </w:t>
      </w:r>
      <w:r w:rsidR="00C61C7C" w:rsidRPr="00C61C7C">
        <w:rPr>
          <w:rFonts w:eastAsia="Calibri"/>
        </w:rPr>
        <w:t>NOT NULL</w:t>
      </w:r>
      <w:r w:rsidRPr="00D36ADC">
        <w:rPr>
          <w:rFonts w:eastAsia="Calibri"/>
        </w:rPr>
        <w:t>,</w:t>
      </w:r>
    </w:p>
    <w:p w14:paraId="19EC262F" w14:textId="6FE49C59" w:rsidR="00875782" w:rsidRPr="00D36ADC" w:rsidRDefault="00875782" w:rsidP="00D36ADC">
      <w:pPr>
        <w:pStyle w:val="code"/>
        <w:rPr>
          <w:rFonts w:eastAsia="Calibri"/>
        </w:rPr>
      </w:pPr>
      <w:r w:rsidRPr="00D36ADC">
        <w:rPr>
          <w:rFonts w:eastAsia="Calibri"/>
        </w:rPr>
        <w:tab/>
      </w:r>
      <w:r w:rsidR="00C61C7C">
        <w:rPr>
          <w:rFonts w:eastAsia="Calibri"/>
        </w:rPr>
        <w:t>M</w:t>
      </w:r>
      <w:r w:rsidRPr="00D36ADC">
        <w:rPr>
          <w:rFonts w:eastAsia="Calibri"/>
        </w:rPr>
        <w:t>abacsi varchar(10) ,</w:t>
      </w:r>
    </w:p>
    <w:p w14:paraId="1381A834" w14:textId="79D3CBE5" w:rsidR="00875782" w:rsidRPr="00D36ADC" w:rsidRDefault="00875782" w:rsidP="00D36ADC">
      <w:pPr>
        <w:pStyle w:val="code"/>
        <w:rPr>
          <w:rFonts w:eastAsia="Calibri"/>
        </w:rPr>
      </w:pPr>
      <w:r w:rsidRPr="00D36ADC">
        <w:rPr>
          <w:rFonts w:eastAsia="Calibri"/>
        </w:rPr>
        <w:tab/>
      </w:r>
      <w:r w:rsidR="00C61C7C">
        <w:rPr>
          <w:rFonts w:eastAsia="Calibri"/>
        </w:rPr>
        <w:t>M</w:t>
      </w:r>
      <w:r w:rsidRPr="00D36ADC">
        <w:rPr>
          <w:rFonts w:eastAsia="Calibri"/>
        </w:rPr>
        <w:t>abenhnhan varchar(10) ,</w:t>
      </w:r>
    </w:p>
    <w:p w14:paraId="701E7F2C" w14:textId="11B2816A" w:rsidR="00875782" w:rsidRPr="00D36ADC" w:rsidRDefault="00875782" w:rsidP="00D36ADC">
      <w:pPr>
        <w:pStyle w:val="code"/>
        <w:rPr>
          <w:rFonts w:eastAsia="Calibri"/>
        </w:rPr>
      </w:pPr>
      <w:r w:rsidRPr="00D36ADC">
        <w:rPr>
          <w:rFonts w:eastAsia="Calibri"/>
        </w:rPr>
        <w:tab/>
      </w:r>
      <w:r w:rsidR="00C61C7C">
        <w:rPr>
          <w:rFonts w:eastAsia="Calibri"/>
        </w:rPr>
        <w:t>M</w:t>
      </w:r>
      <w:r w:rsidRPr="00D36ADC">
        <w:rPr>
          <w:rFonts w:eastAsia="Calibri"/>
        </w:rPr>
        <w:t>alich varchar(10) ,</w:t>
      </w:r>
    </w:p>
    <w:p w14:paraId="22B9BD54" w14:textId="65B937BD" w:rsidR="00875782" w:rsidRPr="00D36ADC" w:rsidRDefault="00875782" w:rsidP="00D36ADC">
      <w:pPr>
        <w:pStyle w:val="code"/>
        <w:rPr>
          <w:rFonts w:eastAsia="Calibri"/>
        </w:rPr>
      </w:pPr>
      <w:r w:rsidRPr="00D36ADC">
        <w:rPr>
          <w:rFonts w:eastAsia="Calibri"/>
        </w:rPr>
        <w:tab/>
      </w:r>
      <w:r w:rsidR="00C61C7C">
        <w:rPr>
          <w:rFonts w:eastAsia="Calibri"/>
        </w:rPr>
        <w:t>M</w:t>
      </w:r>
      <w:r w:rsidRPr="00D36ADC">
        <w:rPr>
          <w:rFonts w:eastAsia="Calibri"/>
        </w:rPr>
        <w:t xml:space="preserve">adichvu varchar(10) </w:t>
      </w:r>
    </w:p>
    <w:p w14:paraId="1C4BE3CD" w14:textId="395401EE" w:rsidR="00875782" w:rsidRPr="00D36ADC" w:rsidRDefault="00875782" w:rsidP="00D36ADC">
      <w:pPr>
        <w:pStyle w:val="code"/>
        <w:rPr>
          <w:rFonts w:eastAsia="Calibri"/>
        </w:rPr>
      </w:pPr>
      <w:r w:rsidRPr="00D36ADC">
        <w:rPr>
          <w:rFonts w:eastAsia="Calibri"/>
        </w:rPr>
        <w:tab/>
      </w:r>
      <w:r w:rsidRPr="00D36ADC">
        <w:t>PRIMARY KEY</w:t>
      </w:r>
      <w:r w:rsidRPr="00D36ADC">
        <w:rPr>
          <w:rFonts w:eastAsia="Calibri"/>
        </w:rPr>
        <w:t>(</w:t>
      </w:r>
      <w:r w:rsidR="00C61C7C">
        <w:rPr>
          <w:rFonts w:eastAsia="Calibri"/>
        </w:rPr>
        <w:t>M</w:t>
      </w:r>
      <w:r w:rsidRPr="00D36ADC">
        <w:rPr>
          <w:rFonts w:eastAsia="Calibri"/>
        </w:rPr>
        <w:t>adangky)</w:t>
      </w:r>
    </w:p>
    <w:p w14:paraId="1FA6AECF" w14:textId="266EEB6B" w:rsidR="00875782" w:rsidRDefault="00875782" w:rsidP="00D36ADC">
      <w:pPr>
        <w:pStyle w:val="code"/>
        <w:rPr>
          <w:rFonts w:eastAsia="Calibri"/>
        </w:rPr>
      </w:pPr>
      <w:r w:rsidRPr="00D36ADC">
        <w:rPr>
          <w:rFonts w:eastAsia="Calibri"/>
        </w:rPr>
        <w:t>)</w:t>
      </w:r>
    </w:p>
    <w:p w14:paraId="2B87BEE2" w14:textId="22CDF620" w:rsidR="00173210" w:rsidRPr="00D36ADC" w:rsidRDefault="00173210" w:rsidP="00D36ADC">
      <w:pPr>
        <w:pStyle w:val="code"/>
      </w:pPr>
      <w:r>
        <w:rPr>
          <w:rFonts w:eastAsia="Calibri"/>
        </w:rPr>
        <w:t xml:space="preserve">-- </w:t>
      </w:r>
      <w:r w:rsidR="007D05B6">
        <w:rPr>
          <w:rFonts w:eastAsia="Calibri"/>
        </w:rPr>
        <w:t>Minh họa c</w:t>
      </w:r>
      <w:r>
        <w:rPr>
          <w:rFonts w:eastAsia="Calibri"/>
        </w:rPr>
        <w:t>âu lệnh sửa cấu trúc bảng</w:t>
      </w:r>
    </w:p>
    <w:p w14:paraId="0AA40727" w14:textId="77777777" w:rsidR="00875782" w:rsidRPr="00875782" w:rsidRDefault="00875782" w:rsidP="00D36ADC">
      <w:pPr>
        <w:pStyle w:val="code"/>
        <w:rPr>
          <w:rFonts w:eastAsia="Calibri"/>
        </w:rPr>
      </w:pPr>
      <w:r w:rsidRPr="00875782">
        <w:rPr>
          <w:rFonts w:eastAsia="Calibri"/>
        </w:rPr>
        <w:t>ALTER TABLE DANGKY ADD CONSTRAINT FK_DANGKY_BACSI</w:t>
      </w:r>
    </w:p>
    <w:p w14:paraId="51B320C2" w14:textId="5E59262F" w:rsidR="00875782" w:rsidRPr="00D36ADC" w:rsidRDefault="00875782" w:rsidP="00D36ADC">
      <w:pPr>
        <w:pStyle w:val="code"/>
      </w:pPr>
      <w:r w:rsidRPr="00875782">
        <w:rPr>
          <w:rFonts w:eastAsia="Calibri"/>
        </w:rPr>
        <w:t>FOREIGN KEY (</w:t>
      </w:r>
      <w:r w:rsidR="00C61C7C">
        <w:rPr>
          <w:rFonts w:eastAsia="Calibri"/>
        </w:rPr>
        <w:t>M</w:t>
      </w:r>
      <w:r w:rsidRPr="00875782">
        <w:rPr>
          <w:rFonts w:eastAsia="Calibri"/>
        </w:rPr>
        <w:t>abacsi) REFERENCES BACSI(</w:t>
      </w:r>
      <w:r w:rsidR="00C61C7C">
        <w:rPr>
          <w:rFonts w:eastAsia="Calibri"/>
        </w:rPr>
        <w:t>M</w:t>
      </w:r>
      <w:r w:rsidRPr="00875782">
        <w:rPr>
          <w:rFonts w:eastAsia="Calibri"/>
        </w:rPr>
        <w:t>abacsi)</w:t>
      </w:r>
    </w:p>
    <w:p w14:paraId="624E41BE" w14:textId="77777777" w:rsidR="00875782" w:rsidRPr="00875782" w:rsidRDefault="00875782" w:rsidP="00D36ADC">
      <w:pPr>
        <w:pStyle w:val="code"/>
        <w:rPr>
          <w:rFonts w:eastAsia="Calibri"/>
        </w:rPr>
      </w:pPr>
    </w:p>
    <w:p w14:paraId="5FFC9827" w14:textId="77777777" w:rsidR="00875782" w:rsidRPr="00875782" w:rsidRDefault="00875782" w:rsidP="00D36ADC">
      <w:pPr>
        <w:pStyle w:val="code"/>
        <w:rPr>
          <w:rFonts w:eastAsia="Calibri"/>
        </w:rPr>
      </w:pPr>
      <w:r w:rsidRPr="00875782">
        <w:rPr>
          <w:rFonts w:eastAsia="Calibri"/>
        </w:rPr>
        <w:t>ALTER TABLE DANGKY ADD CONSTRAINT FK_DANGKY_BENHNHAN</w:t>
      </w:r>
    </w:p>
    <w:p w14:paraId="7865FCA9" w14:textId="3137CFFD" w:rsidR="00875782" w:rsidRPr="00D36ADC" w:rsidRDefault="00875782" w:rsidP="00D36ADC">
      <w:pPr>
        <w:pStyle w:val="code"/>
      </w:pPr>
      <w:r w:rsidRPr="00875782">
        <w:rPr>
          <w:rFonts w:eastAsia="Calibri"/>
        </w:rPr>
        <w:t>FOREIGN KEY (</w:t>
      </w:r>
      <w:r w:rsidR="00C61C7C">
        <w:rPr>
          <w:rFonts w:eastAsia="Calibri"/>
        </w:rPr>
        <w:t>M</w:t>
      </w:r>
      <w:r w:rsidRPr="00875782">
        <w:rPr>
          <w:rFonts w:eastAsia="Calibri"/>
        </w:rPr>
        <w:t>abenhnhan) REFERENCES BENHNHAN(</w:t>
      </w:r>
      <w:r w:rsidR="00C61C7C">
        <w:rPr>
          <w:rFonts w:eastAsia="Calibri"/>
        </w:rPr>
        <w:t>M</w:t>
      </w:r>
      <w:r w:rsidRPr="00875782">
        <w:rPr>
          <w:rFonts w:eastAsia="Calibri"/>
        </w:rPr>
        <w:t>abenhnhan)</w:t>
      </w:r>
    </w:p>
    <w:p w14:paraId="58B683E9" w14:textId="77777777" w:rsidR="00875782" w:rsidRPr="00875782" w:rsidRDefault="00875782" w:rsidP="00D36ADC">
      <w:pPr>
        <w:pStyle w:val="code"/>
        <w:rPr>
          <w:rFonts w:eastAsia="Calibri"/>
        </w:rPr>
      </w:pPr>
    </w:p>
    <w:p w14:paraId="7B9AE031" w14:textId="77777777" w:rsidR="00875782" w:rsidRPr="00875782" w:rsidRDefault="00875782" w:rsidP="00D36ADC">
      <w:pPr>
        <w:pStyle w:val="code"/>
        <w:rPr>
          <w:rFonts w:eastAsia="Calibri"/>
        </w:rPr>
      </w:pPr>
      <w:r w:rsidRPr="00875782">
        <w:rPr>
          <w:rFonts w:eastAsia="Calibri"/>
        </w:rPr>
        <w:t>ALTER TABLE DANGKY ADD CONSTRAINT FK_DANGKY_DICHVU</w:t>
      </w:r>
    </w:p>
    <w:p w14:paraId="7F97C14A" w14:textId="53ED6305" w:rsidR="00875782" w:rsidRPr="00D36ADC" w:rsidRDefault="00875782" w:rsidP="00D36ADC">
      <w:pPr>
        <w:pStyle w:val="code"/>
      </w:pPr>
      <w:r w:rsidRPr="00875782">
        <w:rPr>
          <w:rFonts w:eastAsia="Calibri"/>
        </w:rPr>
        <w:t>FOREIGN KEY (</w:t>
      </w:r>
      <w:r w:rsidR="00C61C7C">
        <w:rPr>
          <w:rFonts w:eastAsia="Calibri"/>
        </w:rPr>
        <w:t>M</w:t>
      </w:r>
      <w:r w:rsidRPr="00875782">
        <w:rPr>
          <w:rFonts w:eastAsia="Calibri"/>
        </w:rPr>
        <w:t>adichvu) REFERENCES DICHVU(</w:t>
      </w:r>
      <w:r w:rsidR="00C61C7C">
        <w:rPr>
          <w:rFonts w:eastAsia="Calibri"/>
        </w:rPr>
        <w:t>M</w:t>
      </w:r>
      <w:r w:rsidRPr="00875782">
        <w:rPr>
          <w:rFonts w:eastAsia="Calibri"/>
        </w:rPr>
        <w:t>adichvu)</w:t>
      </w:r>
    </w:p>
    <w:p w14:paraId="152BA503" w14:textId="77777777" w:rsidR="00875782" w:rsidRPr="00875782" w:rsidRDefault="00875782" w:rsidP="00D36ADC">
      <w:pPr>
        <w:pStyle w:val="code"/>
        <w:rPr>
          <w:rFonts w:eastAsia="Calibri"/>
        </w:rPr>
      </w:pPr>
    </w:p>
    <w:p w14:paraId="7BDF4012" w14:textId="77777777" w:rsidR="00875782" w:rsidRPr="00875782" w:rsidRDefault="00875782" w:rsidP="00D36ADC">
      <w:pPr>
        <w:pStyle w:val="code"/>
        <w:rPr>
          <w:rFonts w:eastAsia="Calibri"/>
        </w:rPr>
      </w:pPr>
      <w:r w:rsidRPr="00875782">
        <w:rPr>
          <w:rFonts w:eastAsia="Calibri"/>
        </w:rPr>
        <w:t>ALTER TABLE DANGKY ADD CONSTRAINT FK_DANGKY_LICH</w:t>
      </w:r>
    </w:p>
    <w:p w14:paraId="4796C96C" w14:textId="630C6CEB" w:rsidR="00A309DB" w:rsidRPr="00A309DB" w:rsidRDefault="00875782" w:rsidP="00A309DB">
      <w:pPr>
        <w:pStyle w:val="code"/>
        <w:rPr>
          <w:rFonts w:eastAsia="Calibri"/>
        </w:rPr>
      </w:pPr>
      <w:r w:rsidRPr="00D36ADC">
        <w:rPr>
          <w:rFonts w:eastAsia="Calibri"/>
        </w:rPr>
        <w:t>FOREIGN KEY (</w:t>
      </w:r>
      <w:r w:rsidR="00C61C7C">
        <w:rPr>
          <w:rFonts w:eastAsia="Calibri"/>
        </w:rPr>
        <w:t>M</w:t>
      </w:r>
      <w:r w:rsidRPr="00D36ADC">
        <w:rPr>
          <w:rFonts w:eastAsia="Calibri"/>
        </w:rPr>
        <w:t>alich) REFERENCES LICHKHAM(</w:t>
      </w:r>
      <w:r w:rsidR="00C61C7C">
        <w:rPr>
          <w:rFonts w:eastAsia="Calibri"/>
        </w:rPr>
        <w:t>M</w:t>
      </w:r>
      <w:r w:rsidRPr="00D36ADC">
        <w:rPr>
          <w:rFonts w:eastAsia="Calibri"/>
        </w:rPr>
        <w:t>alich)</w:t>
      </w:r>
    </w:p>
    <w:p w14:paraId="71FC571F" w14:textId="77777777" w:rsidR="00A309DB" w:rsidRDefault="00A309DB" w:rsidP="00A309DB">
      <w:pPr>
        <w:pStyle w:val="Heading3"/>
        <w:numPr>
          <w:ilvl w:val="0"/>
          <w:numId w:val="0"/>
        </w:numPr>
        <w:ind w:left="720" w:hanging="720"/>
        <w:rPr>
          <w:lang w:val="vi-VN"/>
        </w:rPr>
      </w:pPr>
    </w:p>
    <w:p w14:paraId="773D0867" w14:textId="77777777" w:rsidR="00A309DB" w:rsidRPr="00A309DB" w:rsidRDefault="00A309DB" w:rsidP="00A309DB">
      <w:pPr>
        <w:rPr>
          <w:lang w:val="vi-VN" w:eastAsia="x-none"/>
        </w:rPr>
      </w:pPr>
    </w:p>
    <w:p w14:paraId="66371A7A" w14:textId="02456830" w:rsidR="001E63A7" w:rsidRPr="00A309DB" w:rsidRDefault="00075923" w:rsidP="00A309DB">
      <w:pPr>
        <w:pStyle w:val="Heading3"/>
        <w:rPr>
          <w:lang w:val="vi-VN"/>
        </w:rPr>
      </w:pPr>
      <w:bookmarkStart w:id="110" w:name="_Toc187207570"/>
      <w:r>
        <w:rPr>
          <w:lang w:val="vi-VN"/>
        </w:rPr>
        <w:lastRenderedPageBreak/>
        <w:t xml:space="preserve">Thêm dữ liệu mẫu vào các </w:t>
      </w:r>
      <w:r w:rsidR="00D36ADC">
        <w:rPr>
          <w:lang w:val="vi-VN"/>
        </w:rPr>
        <w:t>bảng</w:t>
      </w:r>
      <w:bookmarkEnd w:id="110"/>
    </w:p>
    <w:p w14:paraId="4D8383E2" w14:textId="6AFFABE9" w:rsidR="001E63A7" w:rsidRPr="003602BB" w:rsidRDefault="00D36ADC" w:rsidP="001E63A7">
      <w:pPr>
        <w:pStyle w:val="Noidung"/>
      </w:pPr>
      <w:r w:rsidRPr="003602BB">
        <w:t>Thêm dữ liệu vào bảng BENHVIEN</w:t>
      </w:r>
    </w:p>
    <w:p w14:paraId="02B298BC" w14:textId="0821CDF9" w:rsidR="00FB4FDE" w:rsidRPr="00FB4FDE" w:rsidRDefault="00FB4FDE" w:rsidP="00FB4FDE">
      <w:pPr>
        <w:pStyle w:val="code"/>
      </w:pPr>
      <w:r w:rsidRPr="00A810C4">
        <w:rPr>
          <w:b/>
          <w:bCs/>
        </w:rPr>
        <w:t>INSERT INTO BENHVIEN</w:t>
      </w:r>
      <w:r w:rsidRPr="00FB4FDE">
        <w:t xml:space="preserve"> (</w:t>
      </w:r>
      <w:r w:rsidR="00C61C7C">
        <w:t>M</w:t>
      </w:r>
      <w:r w:rsidRPr="00FB4FDE">
        <w:t xml:space="preserve">abenhvien, </w:t>
      </w:r>
      <w:r w:rsidR="00C61C7C">
        <w:t>T</w:t>
      </w:r>
      <w:r w:rsidRPr="00FB4FDE">
        <w:t xml:space="preserve">enbenhvien) </w:t>
      </w:r>
    </w:p>
    <w:p w14:paraId="189A2676" w14:textId="77777777" w:rsidR="00FB4FDE" w:rsidRPr="00A810C4" w:rsidRDefault="00FB4FDE" w:rsidP="00FB4FDE">
      <w:pPr>
        <w:pStyle w:val="code"/>
        <w:rPr>
          <w:b/>
          <w:bCs/>
        </w:rPr>
      </w:pPr>
      <w:r w:rsidRPr="00A810C4">
        <w:rPr>
          <w:b/>
          <w:bCs/>
        </w:rPr>
        <w:t xml:space="preserve">VALUES </w:t>
      </w:r>
    </w:p>
    <w:p w14:paraId="6CC23F41" w14:textId="77777777" w:rsidR="00FB4FDE" w:rsidRPr="00FB4FDE" w:rsidRDefault="00FB4FDE" w:rsidP="00FB4FDE">
      <w:pPr>
        <w:pStyle w:val="code"/>
      </w:pPr>
      <w:r w:rsidRPr="00FB4FDE">
        <w:tab/>
        <w:t>('bv01', N'Bệnh viện An Việt'),</w:t>
      </w:r>
    </w:p>
    <w:p w14:paraId="73018EE8" w14:textId="77777777" w:rsidR="00FB4FDE" w:rsidRPr="00FB4FDE" w:rsidRDefault="00FB4FDE" w:rsidP="00FB4FDE">
      <w:pPr>
        <w:pStyle w:val="code"/>
      </w:pPr>
      <w:r w:rsidRPr="00FB4FDE">
        <w:tab/>
        <w:t>('bv02', N'Bệnh viện Vạn Hạnh'),</w:t>
      </w:r>
    </w:p>
    <w:p w14:paraId="1DD44282" w14:textId="77777777" w:rsidR="00FB4FDE" w:rsidRPr="00FB4FDE" w:rsidRDefault="00FB4FDE" w:rsidP="00FB4FDE">
      <w:pPr>
        <w:pStyle w:val="code"/>
      </w:pPr>
      <w:r w:rsidRPr="00FB4FDE">
        <w:tab/>
        <w:t>('bv03', N'Bệnh viện Tâm Đức'),</w:t>
      </w:r>
    </w:p>
    <w:p w14:paraId="7308422D" w14:textId="77777777" w:rsidR="00FB4FDE" w:rsidRPr="00FB4FDE" w:rsidRDefault="00FB4FDE" w:rsidP="00FB4FDE">
      <w:pPr>
        <w:pStyle w:val="code"/>
      </w:pPr>
      <w:r w:rsidRPr="00FB4FDE">
        <w:tab/>
        <w:t>('bv04', N'Bệnh viện Thiên Ân'),</w:t>
      </w:r>
    </w:p>
    <w:p w14:paraId="0E167AB8" w14:textId="1EDFA718" w:rsidR="00FB4FDE" w:rsidRDefault="00FB4FDE" w:rsidP="00FB4FDE">
      <w:pPr>
        <w:pStyle w:val="code"/>
      </w:pPr>
      <w:r w:rsidRPr="00FB4FDE">
        <w:tab/>
        <w:t>('bv05', N'Bệnh viện Minh Tâm');</w:t>
      </w:r>
    </w:p>
    <w:p w14:paraId="1FABD96F" w14:textId="36B0DBC5" w:rsidR="003602BB" w:rsidRDefault="003602BB" w:rsidP="003602BB">
      <w:pPr>
        <w:pStyle w:val="Noidung"/>
      </w:pPr>
      <w:r>
        <w:t>Kết quả sau khi thêm:</w:t>
      </w:r>
    </w:p>
    <w:p w14:paraId="45B99C00" w14:textId="5DEF292A" w:rsidR="006D4077" w:rsidRPr="000B3671" w:rsidRDefault="000B3671" w:rsidP="0092616E">
      <w:pPr>
        <w:jc w:val="center"/>
      </w:pPr>
      <w:r w:rsidRPr="000B3671">
        <w:rPr>
          <w:noProof/>
        </w:rPr>
        <w:drawing>
          <wp:inline distT="0" distB="0" distL="0" distR="0" wp14:anchorId="3B0B0AB2" wp14:editId="31A631B8">
            <wp:extent cx="2534004" cy="1181265"/>
            <wp:effectExtent l="0" t="0" r="0" b="0"/>
            <wp:docPr id="20785423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542346" name=""/>
                    <pic:cNvPicPr/>
                  </pic:nvPicPr>
                  <pic:blipFill>
                    <a:blip r:embed="rId41"/>
                    <a:stretch>
                      <a:fillRect/>
                    </a:stretch>
                  </pic:blipFill>
                  <pic:spPr>
                    <a:xfrm>
                      <a:off x="0" y="0"/>
                      <a:ext cx="2534004" cy="1181265"/>
                    </a:xfrm>
                    <a:prstGeom prst="rect">
                      <a:avLst/>
                    </a:prstGeom>
                  </pic:spPr>
                </pic:pic>
              </a:graphicData>
            </a:graphic>
          </wp:inline>
        </w:drawing>
      </w:r>
    </w:p>
    <w:p w14:paraId="27B0854A" w14:textId="3610AC38" w:rsidR="003602BB" w:rsidRPr="006D4077" w:rsidRDefault="006D4077" w:rsidP="006D4077">
      <w:pPr>
        <w:pStyle w:val="Caption"/>
        <w:rPr>
          <w:lang w:val="vi-VN"/>
        </w:rPr>
      </w:pPr>
      <w:bookmarkStart w:id="111" w:name="_Toc186269152"/>
      <w:r w:rsidRPr="006D4077">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B96FE3">
        <w:rPr>
          <w:noProof/>
          <w:lang w:val="vi-VN"/>
        </w:rPr>
        <w:t>3</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B96FE3">
        <w:rPr>
          <w:noProof/>
          <w:lang w:val="vi-VN"/>
        </w:rPr>
        <w:t>3</w:t>
      </w:r>
      <w:r w:rsidR="00DA4E2A">
        <w:rPr>
          <w:lang w:val="vi-VN"/>
        </w:rPr>
        <w:fldChar w:fldCharType="end"/>
      </w:r>
      <w:r>
        <w:rPr>
          <w:lang w:val="vi-VN"/>
        </w:rPr>
        <w:t xml:space="preserve"> Kết quả thêm dữ liệu bảng BENHVIEN</w:t>
      </w:r>
      <w:bookmarkEnd w:id="111"/>
    </w:p>
    <w:p w14:paraId="07BC7AA4" w14:textId="33141DA1" w:rsidR="00D36ADC" w:rsidRDefault="00D36ADC" w:rsidP="00D36ADC">
      <w:pPr>
        <w:pStyle w:val="Noidung"/>
      </w:pPr>
      <w:r>
        <w:t>Thêm dữ liệu vào bảng CHUYENKHOA</w:t>
      </w:r>
    </w:p>
    <w:p w14:paraId="2FC19C14" w14:textId="2CB09C4F" w:rsidR="00FB4FDE" w:rsidRPr="00FB4FDE" w:rsidRDefault="00FB4FDE" w:rsidP="00FB4FDE">
      <w:pPr>
        <w:pStyle w:val="code"/>
      </w:pPr>
      <w:r w:rsidRPr="00A810C4">
        <w:rPr>
          <w:b/>
          <w:bCs/>
        </w:rPr>
        <w:t>INSERT INTO CHUYENKHOA</w:t>
      </w:r>
      <w:r w:rsidRPr="00FB4FDE">
        <w:t xml:space="preserve"> (</w:t>
      </w:r>
      <w:r w:rsidR="007677B9">
        <w:t>M</w:t>
      </w:r>
      <w:r w:rsidRPr="00FB4FDE">
        <w:t xml:space="preserve">achuyenkhoa, </w:t>
      </w:r>
      <w:r w:rsidR="007677B9">
        <w:t>T</w:t>
      </w:r>
      <w:r w:rsidRPr="00FB4FDE">
        <w:t xml:space="preserve">enchuyenkhoa) </w:t>
      </w:r>
    </w:p>
    <w:p w14:paraId="318D87F4" w14:textId="77777777" w:rsidR="00FB4FDE" w:rsidRPr="00A810C4" w:rsidRDefault="00FB4FDE" w:rsidP="00FB4FDE">
      <w:pPr>
        <w:pStyle w:val="code"/>
        <w:rPr>
          <w:b/>
          <w:bCs/>
        </w:rPr>
      </w:pPr>
      <w:r w:rsidRPr="00A810C4">
        <w:rPr>
          <w:b/>
          <w:bCs/>
        </w:rPr>
        <w:t xml:space="preserve">VALUES </w:t>
      </w:r>
    </w:p>
    <w:p w14:paraId="1DA56992" w14:textId="77777777" w:rsidR="00FB4FDE" w:rsidRPr="00FB4FDE" w:rsidRDefault="00FB4FDE" w:rsidP="00FB4FDE">
      <w:pPr>
        <w:pStyle w:val="code"/>
      </w:pPr>
      <w:r w:rsidRPr="00FB4FDE">
        <w:t xml:space="preserve">  ('ck01', N'Cơ xương khớp'),</w:t>
      </w:r>
    </w:p>
    <w:p w14:paraId="6DCFB5EA" w14:textId="77777777" w:rsidR="00FB4FDE" w:rsidRPr="00FB4FDE" w:rsidRDefault="00FB4FDE" w:rsidP="00FB4FDE">
      <w:pPr>
        <w:pStyle w:val="code"/>
      </w:pPr>
      <w:r w:rsidRPr="00FB4FDE">
        <w:t xml:space="preserve">  ('ck02', N'Thần kinh'),</w:t>
      </w:r>
    </w:p>
    <w:p w14:paraId="5482D4D5" w14:textId="77777777" w:rsidR="00FB4FDE" w:rsidRPr="00FB4FDE" w:rsidRDefault="00FB4FDE" w:rsidP="00FB4FDE">
      <w:pPr>
        <w:pStyle w:val="code"/>
      </w:pPr>
      <w:r w:rsidRPr="00FB4FDE">
        <w:t xml:space="preserve">  ('ck03', N'Tiêu hóa'),</w:t>
      </w:r>
    </w:p>
    <w:p w14:paraId="3A2BCEEA" w14:textId="77777777" w:rsidR="00FB4FDE" w:rsidRPr="00FB4FDE" w:rsidRDefault="00FB4FDE" w:rsidP="00FB4FDE">
      <w:pPr>
        <w:pStyle w:val="code"/>
      </w:pPr>
      <w:r w:rsidRPr="00FB4FDE">
        <w:t xml:space="preserve">  ('ck04', N'Tim mạch'),</w:t>
      </w:r>
    </w:p>
    <w:p w14:paraId="3DADB130" w14:textId="77777777" w:rsidR="00FB4FDE" w:rsidRPr="00FB4FDE" w:rsidRDefault="00FB4FDE" w:rsidP="00FB4FDE">
      <w:pPr>
        <w:pStyle w:val="code"/>
      </w:pPr>
      <w:r w:rsidRPr="00FB4FDE">
        <w:t xml:space="preserve">  ('ck05', N'Tai mũi họng'),</w:t>
      </w:r>
    </w:p>
    <w:p w14:paraId="4B735188" w14:textId="77777777" w:rsidR="00FB4FDE" w:rsidRPr="00FB4FDE" w:rsidRDefault="00FB4FDE" w:rsidP="00FB4FDE">
      <w:pPr>
        <w:pStyle w:val="code"/>
      </w:pPr>
      <w:r w:rsidRPr="00FB4FDE">
        <w:t xml:space="preserve">  ('ck06', N'Y học cổ truyền'),</w:t>
      </w:r>
    </w:p>
    <w:p w14:paraId="220BB91B" w14:textId="77777777" w:rsidR="00FB4FDE" w:rsidRPr="00FB4FDE" w:rsidRDefault="00FB4FDE" w:rsidP="00FB4FDE">
      <w:pPr>
        <w:pStyle w:val="code"/>
      </w:pPr>
      <w:r w:rsidRPr="00FB4FDE">
        <w:t xml:space="preserve">  ('ck07', N'Sản - Nhi'),</w:t>
      </w:r>
    </w:p>
    <w:p w14:paraId="36C90D76" w14:textId="77777777" w:rsidR="00FB4FDE" w:rsidRPr="00FB4FDE" w:rsidRDefault="00FB4FDE" w:rsidP="00FB4FDE">
      <w:pPr>
        <w:pStyle w:val="code"/>
      </w:pPr>
      <w:r w:rsidRPr="00FB4FDE">
        <w:t xml:space="preserve">  ('ck08', N'Mắt'),</w:t>
      </w:r>
    </w:p>
    <w:p w14:paraId="5A163ABD" w14:textId="77777777" w:rsidR="00FB4FDE" w:rsidRPr="00FB4FDE" w:rsidRDefault="00FB4FDE" w:rsidP="00FB4FDE">
      <w:pPr>
        <w:pStyle w:val="code"/>
      </w:pPr>
      <w:r w:rsidRPr="00FB4FDE">
        <w:t xml:space="preserve">  ('ck09', N'Nha khoa'),</w:t>
      </w:r>
    </w:p>
    <w:p w14:paraId="21D83A75" w14:textId="77777777" w:rsidR="00FB4FDE" w:rsidRPr="00FB4FDE" w:rsidRDefault="00FB4FDE" w:rsidP="00FB4FDE">
      <w:pPr>
        <w:pStyle w:val="code"/>
      </w:pPr>
      <w:r w:rsidRPr="00FB4FDE">
        <w:t xml:space="preserve">  ('ck10', N'Nội tổng hợp'),</w:t>
      </w:r>
    </w:p>
    <w:p w14:paraId="77F14825" w14:textId="6D72F191" w:rsidR="00405BE2" w:rsidRDefault="00FB4FDE" w:rsidP="001E63A7">
      <w:pPr>
        <w:pStyle w:val="code"/>
      </w:pPr>
      <w:r w:rsidRPr="00FB4FDE">
        <w:t xml:space="preserve">  ('ck11', N'Ngoại tổng hợp');</w:t>
      </w:r>
    </w:p>
    <w:p w14:paraId="0E77F3B8" w14:textId="0B475DBF" w:rsidR="003602BB" w:rsidRDefault="003602BB" w:rsidP="003602BB">
      <w:pPr>
        <w:pStyle w:val="Noidung"/>
      </w:pPr>
      <w:r>
        <w:lastRenderedPageBreak/>
        <w:t>Kết quả sau khi thêm:</w:t>
      </w:r>
    </w:p>
    <w:p w14:paraId="40F77092" w14:textId="2635D203" w:rsidR="006D4077" w:rsidRDefault="000B3671" w:rsidP="0092616E">
      <w:pPr>
        <w:jc w:val="center"/>
      </w:pPr>
      <w:r w:rsidRPr="000B3671">
        <w:rPr>
          <w:noProof/>
        </w:rPr>
        <w:drawing>
          <wp:inline distT="0" distB="0" distL="0" distR="0" wp14:anchorId="79C68864" wp14:editId="506B5339">
            <wp:extent cx="2448267" cy="2343477"/>
            <wp:effectExtent l="0" t="0" r="9525" b="0"/>
            <wp:docPr id="1530969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969168" name=""/>
                    <pic:cNvPicPr/>
                  </pic:nvPicPr>
                  <pic:blipFill>
                    <a:blip r:embed="rId42"/>
                    <a:stretch>
                      <a:fillRect/>
                    </a:stretch>
                  </pic:blipFill>
                  <pic:spPr>
                    <a:xfrm>
                      <a:off x="0" y="0"/>
                      <a:ext cx="2448267" cy="2343477"/>
                    </a:xfrm>
                    <a:prstGeom prst="rect">
                      <a:avLst/>
                    </a:prstGeom>
                  </pic:spPr>
                </pic:pic>
              </a:graphicData>
            </a:graphic>
          </wp:inline>
        </w:drawing>
      </w:r>
    </w:p>
    <w:p w14:paraId="2454EC4F" w14:textId="3A4DFCFC" w:rsidR="003602BB" w:rsidRPr="006D4077" w:rsidRDefault="006D4077" w:rsidP="006D4077">
      <w:pPr>
        <w:pStyle w:val="Caption"/>
        <w:rPr>
          <w:lang w:val="vi-VN"/>
        </w:rPr>
      </w:pPr>
      <w:bookmarkStart w:id="112" w:name="_Toc186269153"/>
      <w:r w:rsidRPr="006D4077">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B96FE3">
        <w:rPr>
          <w:noProof/>
          <w:lang w:val="vi-VN"/>
        </w:rPr>
        <w:t>3</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B96FE3">
        <w:rPr>
          <w:noProof/>
          <w:lang w:val="vi-VN"/>
        </w:rPr>
        <w:t>4</w:t>
      </w:r>
      <w:r w:rsidR="00DA4E2A">
        <w:rPr>
          <w:lang w:val="vi-VN"/>
        </w:rPr>
        <w:fldChar w:fldCharType="end"/>
      </w:r>
      <w:r>
        <w:rPr>
          <w:lang w:val="vi-VN"/>
        </w:rPr>
        <w:t xml:space="preserve"> Kết quả thêm dữ liệu vào bảng CHUYENKHOA</w:t>
      </w:r>
      <w:bookmarkEnd w:id="112"/>
    </w:p>
    <w:p w14:paraId="69B1CDB7" w14:textId="2C30A66E" w:rsidR="00DE1A12" w:rsidRDefault="00DE1A12" w:rsidP="00DE1A12">
      <w:pPr>
        <w:pStyle w:val="Noidung"/>
      </w:pPr>
      <w:r>
        <w:t>Thêm dữ liệu vào bảng HOCHAM</w:t>
      </w:r>
    </w:p>
    <w:p w14:paraId="3B05252C" w14:textId="0EC80650" w:rsidR="00FB4FDE" w:rsidRPr="00FB4FDE" w:rsidRDefault="00FB4FDE" w:rsidP="00FB4FDE">
      <w:pPr>
        <w:pStyle w:val="code"/>
      </w:pPr>
      <w:r w:rsidRPr="00A810C4">
        <w:rPr>
          <w:b/>
          <w:bCs/>
        </w:rPr>
        <w:t>INSERT INTO HOCHAM</w:t>
      </w:r>
      <w:r w:rsidRPr="00FB4FDE">
        <w:t xml:space="preserve"> (</w:t>
      </w:r>
      <w:r w:rsidR="00405BE2">
        <w:t>M</w:t>
      </w:r>
      <w:r w:rsidRPr="00FB4FDE">
        <w:t xml:space="preserve">ahocham, </w:t>
      </w:r>
      <w:r w:rsidR="00405BE2">
        <w:t>T</w:t>
      </w:r>
      <w:r w:rsidRPr="00FB4FDE">
        <w:t xml:space="preserve">enhocham) </w:t>
      </w:r>
    </w:p>
    <w:p w14:paraId="4F6FCC45" w14:textId="77777777" w:rsidR="00FB4FDE" w:rsidRPr="00A810C4" w:rsidRDefault="00FB4FDE" w:rsidP="00FB4FDE">
      <w:pPr>
        <w:pStyle w:val="code"/>
        <w:rPr>
          <w:b/>
          <w:bCs/>
        </w:rPr>
      </w:pPr>
      <w:r w:rsidRPr="00A810C4">
        <w:rPr>
          <w:b/>
          <w:bCs/>
        </w:rPr>
        <w:t xml:space="preserve">VALUES </w:t>
      </w:r>
    </w:p>
    <w:p w14:paraId="0EFC5141" w14:textId="77777777" w:rsidR="00FB4FDE" w:rsidRPr="00FB4FDE" w:rsidRDefault="00FB4FDE" w:rsidP="00FB4FDE">
      <w:pPr>
        <w:pStyle w:val="code"/>
      </w:pPr>
      <w:r w:rsidRPr="00FB4FDE">
        <w:t xml:space="preserve">  ('hh01', N'Giáo sư'),</w:t>
      </w:r>
    </w:p>
    <w:p w14:paraId="00C5EA75" w14:textId="77777777" w:rsidR="00FB4FDE" w:rsidRPr="00FB4FDE" w:rsidRDefault="00FB4FDE" w:rsidP="00FB4FDE">
      <w:pPr>
        <w:pStyle w:val="code"/>
      </w:pPr>
      <w:r w:rsidRPr="00FB4FDE">
        <w:t xml:space="preserve">  ('hh02', N'Phó giáo sư'),</w:t>
      </w:r>
    </w:p>
    <w:p w14:paraId="0E57A16F" w14:textId="7174C61E" w:rsidR="00FB4FDE" w:rsidRDefault="00FB4FDE" w:rsidP="00FB4FDE">
      <w:pPr>
        <w:pStyle w:val="code"/>
      </w:pPr>
      <w:r w:rsidRPr="00FB4FDE">
        <w:t xml:space="preserve">  ('hh03', null)</w:t>
      </w:r>
      <w:r>
        <w:t>;</w:t>
      </w:r>
    </w:p>
    <w:p w14:paraId="120C6AA6" w14:textId="439CCC60" w:rsidR="003602BB" w:rsidRDefault="003602BB" w:rsidP="003602BB">
      <w:pPr>
        <w:pStyle w:val="Noidung"/>
      </w:pPr>
      <w:r>
        <w:t>Kết quả sau khi thêm:</w:t>
      </w:r>
    </w:p>
    <w:p w14:paraId="42D00235" w14:textId="2327EC3F" w:rsidR="006D4077" w:rsidRDefault="000B3671" w:rsidP="0092616E">
      <w:pPr>
        <w:jc w:val="center"/>
      </w:pPr>
      <w:r w:rsidRPr="000B3671">
        <w:rPr>
          <w:noProof/>
        </w:rPr>
        <w:drawing>
          <wp:inline distT="0" distB="0" distL="0" distR="0" wp14:anchorId="4D9EEE39" wp14:editId="6525E988">
            <wp:extent cx="2057687" cy="809738"/>
            <wp:effectExtent l="0" t="0" r="0" b="9525"/>
            <wp:docPr id="19616885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688552" name=""/>
                    <pic:cNvPicPr/>
                  </pic:nvPicPr>
                  <pic:blipFill>
                    <a:blip r:embed="rId43"/>
                    <a:stretch>
                      <a:fillRect/>
                    </a:stretch>
                  </pic:blipFill>
                  <pic:spPr>
                    <a:xfrm>
                      <a:off x="0" y="0"/>
                      <a:ext cx="2057687" cy="809738"/>
                    </a:xfrm>
                    <a:prstGeom prst="rect">
                      <a:avLst/>
                    </a:prstGeom>
                  </pic:spPr>
                </pic:pic>
              </a:graphicData>
            </a:graphic>
          </wp:inline>
        </w:drawing>
      </w:r>
    </w:p>
    <w:p w14:paraId="0E482F28" w14:textId="76FCAC59" w:rsidR="003602BB" w:rsidRPr="006D4077" w:rsidRDefault="006D4077" w:rsidP="006D4077">
      <w:pPr>
        <w:pStyle w:val="Caption"/>
        <w:rPr>
          <w:lang w:val="vi-VN"/>
        </w:rPr>
      </w:pPr>
      <w:bookmarkStart w:id="113" w:name="_Toc186269154"/>
      <w:r w:rsidRPr="006D4077">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B96FE3">
        <w:rPr>
          <w:noProof/>
          <w:lang w:val="vi-VN"/>
        </w:rPr>
        <w:t>3</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B96FE3">
        <w:rPr>
          <w:noProof/>
          <w:lang w:val="vi-VN"/>
        </w:rPr>
        <w:t>5</w:t>
      </w:r>
      <w:r w:rsidR="00DA4E2A">
        <w:rPr>
          <w:lang w:val="vi-VN"/>
        </w:rPr>
        <w:fldChar w:fldCharType="end"/>
      </w:r>
      <w:r>
        <w:rPr>
          <w:lang w:val="vi-VN"/>
        </w:rPr>
        <w:t xml:space="preserve"> Kết quả thêm dữ liệu vào bảng HOCHAM</w:t>
      </w:r>
      <w:bookmarkEnd w:id="113"/>
    </w:p>
    <w:p w14:paraId="09371900" w14:textId="041229AD" w:rsidR="00DE1A12" w:rsidRDefault="00DE1A12" w:rsidP="00DE1A12">
      <w:pPr>
        <w:pStyle w:val="Noidung"/>
      </w:pPr>
      <w:r>
        <w:t>Thêm dữ liệu vào bảng HOCVI</w:t>
      </w:r>
    </w:p>
    <w:p w14:paraId="12C2BEA8" w14:textId="260DE65A" w:rsidR="00FB4FDE" w:rsidRPr="00FB4FDE" w:rsidRDefault="00FB4FDE" w:rsidP="00FB4FDE">
      <w:pPr>
        <w:pStyle w:val="code"/>
      </w:pPr>
      <w:r w:rsidRPr="00A810C4">
        <w:rPr>
          <w:b/>
          <w:bCs/>
        </w:rPr>
        <w:t>INSERT INTO HOCVI</w:t>
      </w:r>
      <w:r w:rsidRPr="00FB4FDE">
        <w:t xml:space="preserve"> (</w:t>
      </w:r>
      <w:r w:rsidR="00402E36">
        <w:t>M</w:t>
      </w:r>
      <w:r w:rsidRPr="00FB4FDE">
        <w:t xml:space="preserve">ahocvi, </w:t>
      </w:r>
      <w:r w:rsidR="00402E36">
        <w:t>T</w:t>
      </w:r>
      <w:r w:rsidRPr="00FB4FDE">
        <w:t xml:space="preserve">enhocvi) </w:t>
      </w:r>
    </w:p>
    <w:p w14:paraId="5418F62B" w14:textId="77777777" w:rsidR="00FB4FDE" w:rsidRPr="00A810C4" w:rsidRDefault="00FB4FDE" w:rsidP="00FB4FDE">
      <w:pPr>
        <w:pStyle w:val="code"/>
        <w:rPr>
          <w:b/>
          <w:bCs/>
        </w:rPr>
      </w:pPr>
      <w:r w:rsidRPr="00A810C4">
        <w:rPr>
          <w:b/>
          <w:bCs/>
        </w:rPr>
        <w:t xml:space="preserve">VALUES </w:t>
      </w:r>
    </w:p>
    <w:p w14:paraId="5CA89FDE" w14:textId="77777777" w:rsidR="00FB4FDE" w:rsidRPr="00FB4FDE" w:rsidRDefault="00FB4FDE" w:rsidP="00FB4FDE">
      <w:pPr>
        <w:pStyle w:val="code"/>
      </w:pPr>
      <w:r w:rsidRPr="00FB4FDE">
        <w:t xml:space="preserve">  ('hv01', N'Bác sĩ đa khoa'),</w:t>
      </w:r>
    </w:p>
    <w:p w14:paraId="4C09F618" w14:textId="77777777" w:rsidR="00FB4FDE" w:rsidRPr="00FB4FDE" w:rsidRDefault="00FB4FDE" w:rsidP="00FB4FDE">
      <w:pPr>
        <w:pStyle w:val="code"/>
      </w:pPr>
      <w:r w:rsidRPr="00FB4FDE">
        <w:t xml:space="preserve">  ('hv02', N'Bác sĩ chuyên khoa I'),</w:t>
      </w:r>
    </w:p>
    <w:p w14:paraId="3532C685" w14:textId="77777777" w:rsidR="00FB4FDE" w:rsidRPr="00FB4FDE" w:rsidRDefault="00FB4FDE" w:rsidP="00FB4FDE">
      <w:pPr>
        <w:pStyle w:val="code"/>
      </w:pPr>
      <w:r w:rsidRPr="00FB4FDE">
        <w:t xml:space="preserve">  ('hv03', N'Bác sĩ chuyên khoa II'),</w:t>
      </w:r>
    </w:p>
    <w:p w14:paraId="77F6A0F3" w14:textId="77777777" w:rsidR="00FB4FDE" w:rsidRPr="00FB4FDE" w:rsidRDefault="00FB4FDE" w:rsidP="00FB4FDE">
      <w:pPr>
        <w:pStyle w:val="code"/>
      </w:pPr>
      <w:r w:rsidRPr="00FB4FDE">
        <w:t xml:space="preserve">  ('hv04', N'Thạc sĩ'),</w:t>
      </w:r>
    </w:p>
    <w:p w14:paraId="2A325062" w14:textId="18BEBA0C" w:rsidR="00FB4FDE" w:rsidRDefault="00FB4FDE" w:rsidP="00FB4FDE">
      <w:pPr>
        <w:pStyle w:val="code"/>
      </w:pPr>
      <w:r w:rsidRPr="00FB4FDE">
        <w:t xml:space="preserve">  ('hv05', N'Tiến sĩ');</w:t>
      </w:r>
    </w:p>
    <w:p w14:paraId="44FE7785" w14:textId="3BB02921" w:rsidR="003602BB" w:rsidRDefault="003602BB" w:rsidP="003602BB">
      <w:pPr>
        <w:pStyle w:val="Noidung"/>
      </w:pPr>
      <w:r>
        <w:lastRenderedPageBreak/>
        <w:t>Kết quả sau khi thêm:</w:t>
      </w:r>
    </w:p>
    <w:p w14:paraId="64A362E2" w14:textId="032DAA47" w:rsidR="006D4077" w:rsidRDefault="000B3671" w:rsidP="0092616E">
      <w:pPr>
        <w:jc w:val="center"/>
      </w:pPr>
      <w:r w:rsidRPr="000B3671">
        <w:rPr>
          <w:noProof/>
        </w:rPr>
        <w:drawing>
          <wp:inline distT="0" distB="0" distL="0" distR="0" wp14:anchorId="09EA086A" wp14:editId="72517AD6">
            <wp:extent cx="2305372" cy="1209844"/>
            <wp:effectExtent l="0" t="0" r="0" b="9525"/>
            <wp:docPr id="7696345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634587" name=""/>
                    <pic:cNvPicPr/>
                  </pic:nvPicPr>
                  <pic:blipFill>
                    <a:blip r:embed="rId44"/>
                    <a:stretch>
                      <a:fillRect/>
                    </a:stretch>
                  </pic:blipFill>
                  <pic:spPr>
                    <a:xfrm>
                      <a:off x="0" y="0"/>
                      <a:ext cx="2305372" cy="1209844"/>
                    </a:xfrm>
                    <a:prstGeom prst="rect">
                      <a:avLst/>
                    </a:prstGeom>
                  </pic:spPr>
                </pic:pic>
              </a:graphicData>
            </a:graphic>
          </wp:inline>
        </w:drawing>
      </w:r>
    </w:p>
    <w:p w14:paraId="18D315C0" w14:textId="581696C2" w:rsidR="003602BB" w:rsidRPr="006D4077" w:rsidRDefault="006D4077" w:rsidP="006D4077">
      <w:pPr>
        <w:pStyle w:val="Caption"/>
        <w:rPr>
          <w:lang w:val="vi-VN"/>
        </w:rPr>
      </w:pPr>
      <w:bookmarkStart w:id="114" w:name="_Toc186269155"/>
      <w:r w:rsidRPr="006D4077">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B96FE3">
        <w:rPr>
          <w:noProof/>
          <w:lang w:val="vi-VN"/>
        </w:rPr>
        <w:t>3</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B96FE3">
        <w:rPr>
          <w:noProof/>
          <w:lang w:val="vi-VN"/>
        </w:rPr>
        <w:t>6</w:t>
      </w:r>
      <w:r w:rsidR="00DA4E2A">
        <w:rPr>
          <w:lang w:val="vi-VN"/>
        </w:rPr>
        <w:fldChar w:fldCharType="end"/>
      </w:r>
      <w:r>
        <w:rPr>
          <w:lang w:val="vi-VN"/>
        </w:rPr>
        <w:t xml:space="preserve"> Kết quả thêm dữ liệu vào bảng HOCVI</w:t>
      </w:r>
      <w:bookmarkEnd w:id="114"/>
    </w:p>
    <w:p w14:paraId="47DF3963" w14:textId="70A9640B" w:rsidR="00DE1A12" w:rsidRDefault="00DE1A12" w:rsidP="00DE1A12">
      <w:pPr>
        <w:pStyle w:val="Noidung"/>
      </w:pPr>
      <w:r>
        <w:t>Thêm dữ liệu vào bảng BACSI</w:t>
      </w:r>
    </w:p>
    <w:p w14:paraId="6D25749C" w14:textId="12404576" w:rsidR="00FB4FDE" w:rsidRPr="00FB4FDE" w:rsidRDefault="00FB4FDE" w:rsidP="00A810C4">
      <w:pPr>
        <w:pStyle w:val="code"/>
      </w:pPr>
      <w:r w:rsidRPr="00A810C4">
        <w:rPr>
          <w:b/>
          <w:bCs/>
        </w:rPr>
        <w:t>INSERT INTO BACSI</w:t>
      </w:r>
      <w:r w:rsidRPr="00FB4FDE">
        <w:t xml:space="preserve"> (</w:t>
      </w:r>
      <w:r w:rsidR="00402E36">
        <w:t>M</w:t>
      </w:r>
      <w:r w:rsidRPr="00FB4FDE">
        <w:t xml:space="preserve">abacsi, </w:t>
      </w:r>
      <w:r w:rsidR="00402E36">
        <w:t>T</w:t>
      </w:r>
      <w:r w:rsidRPr="00FB4FDE">
        <w:t xml:space="preserve">enbacsi, </w:t>
      </w:r>
      <w:r w:rsidR="00402E36">
        <w:t>N</w:t>
      </w:r>
      <w:r w:rsidRPr="00FB4FDE">
        <w:t xml:space="preserve">amkinhnghiem, </w:t>
      </w:r>
      <w:r w:rsidR="00402E36">
        <w:t>G</w:t>
      </w:r>
      <w:r w:rsidRPr="00FB4FDE">
        <w:t xml:space="preserve">ioithieu, </w:t>
      </w:r>
      <w:r w:rsidR="00402E36">
        <w:t>M</w:t>
      </w:r>
      <w:r w:rsidRPr="00FB4FDE">
        <w:t xml:space="preserve">abenhvien, </w:t>
      </w:r>
      <w:r w:rsidR="00402E36">
        <w:t>M</w:t>
      </w:r>
      <w:r w:rsidRPr="00FB4FDE">
        <w:t xml:space="preserve">achuyenkhoa, </w:t>
      </w:r>
      <w:r w:rsidR="00402E36">
        <w:t>M</w:t>
      </w:r>
      <w:r w:rsidRPr="00FB4FDE">
        <w:t xml:space="preserve">ahocham, </w:t>
      </w:r>
      <w:r w:rsidR="00402E36">
        <w:t>M</w:t>
      </w:r>
      <w:r w:rsidRPr="00FB4FDE">
        <w:t>ahocvi)</w:t>
      </w:r>
    </w:p>
    <w:p w14:paraId="50F78313" w14:textId="77777777" w:rsidR="00FB4FDE" w:rsidRPr="00A810C4" w:rsidRDefault="00FB4FDE" w:rsidP="00FB4FDE">
      <w:pPr>
        <w:pStyle w:val="code"/>
        <w:jc w:val="both"/>
        <w:rPr>
          <w:b/>
          <w:bCs/>
        </w:rPr>
      </w:pPr>
      <w:r w:rsidRPr="00A810C4">
        <w:rPr>
          <w:b/>
          <w:bCs/>
        </w:rPr>
        <w:t>VALUES</w:t>
      </w:r>
    </w:p>
    <w:p w14:paraId="426C5A3A" w14:textId="77777777" w:rsidR="00FB4FDE" w:rsidRPr="00FB4FDE" w:rsidRDefault="00FB4FDE" w:rsidP="00FB4FDE">
      <w:pPr>
        <w:pStyle w:val="code"/>
        <w:jc w:val="both"/>
      </w:pPr>
      <w:r w:rsidRPr="00FB4FDE">
        <w:t xml:space="preserve">  ('bs01', N'Nguyễn Thanh Tùng', 3, N'Bác sĩ có chuyên môn tốt, có kinh nghiệm trong chuyên khoa của mình', 'bv01', 'ck01', 'hh03', 'hv01'),</w:t>
      </w:r>
    </w:p>
    <w:p w14:paraId="51CE333E" w14:textId="77777777" w:rsidR="00FB4FDE" w:rsidRPr="00FB4FDE" w:rsidRDefault="00FB4FDE" w:rsidP="00FB4FDE">
      <w:pPr>
        <w:pStyle w:val="code"/>
        <w:jc w:val="both"/>
      </w:pPr>
      <w:r w:rsidRPr="00FB4FDE">
        <w:t xml:space="preserve">  ('bs02', N'Nguyễn Mạnh Hùng', 5, N'Bác sĩ có chuyên môn tốt, có kinh nghiệm trong chuyên khoa của mình', 'bv01', 'ck01', 'hh03', 'hv02'),</w:t>
      </w:r>
    </w:p>
    <w:p w14:paraId="6E90B8FF" w14:textId="77777777" w:rsidR="00FB4FDE" w:rsidRPr="00FB4FDE" w:rsidRDefault="00FB4FDE" w:rsidP="00FB4FDE">
      <w:pPr>
        <w:pStyle w:val="code"/>
        <w:jc w:val="both"/>
      </w:pPr>
      <w:r w:rsidRPr="00FB4FDE">
        <w:t xml:space="preserve">  ('bs03', N'Trần Thanh Tâm', 10, N'Bác sĩ có chuyên môn tốt, có kinh nghiệm trong chuyên khoa của mình', 'bv03', 'ck01', 'hh03', 'hv05'),</w:t>
      </w:r>
    </w:p>
    <w:p w14:paraId="411608EC" w14:textId="77777777" w:rsidR="00FB4FDE" w:rsidRPr="00FB4FDE" w:rsidRDefault="00FB4FDE" w:rsidP="00FB4FDE">
      <w:pPr>
        <w:pStyle w:val="code"/>
        <w:jc w:val="both"/>
      </w:pPr>
      <w:r w:rsidRPr="00FB4FDE">
        <w:t xml:space="preserve">  ('bs04', N'Bùi Ngọc Hằng', 6, N'Bác sĩ có chuyên môn tốt, có kinh nghiệm trong chuyên khoa của mình', 'bv02', 'ck01', 'hh03', 'hv03'),</w:t>
      </w:r>
    </w:p>
    <w:p w14:paraId="056109FF" w14:textId="77777777" w:rsidR="00FB4FDE" w:rsidRPr="00FB4FDE" w:rsidRDefault="00FB4FDE" w:rsidP="00FB4FDE">
      <w:pPr>
        <w:pStyle w:val="code"/>
        <w:jc w:val="both"/>
      </w:pPr>
      <w:r w:rsidRPr="00FB4FDE">
        <w:t xml:space="preserve">  ('bs05', N'Lê Quỳnh Như', 15, N'Bác sĩ có chuyên môn tốt, có kinh nghiệm trong chuyên khoa của mình', 'bv05', 'ck01', 'hh02', 'hv05'),</w:t>
      </w:r>
    </w:p>
    <w:p w14:paraId="76C94151" w14:textId="77777777" w:rsidR="00FB4FDE" w:rsidRPr="00FB4FDE" w:rsidRDefault="00FB4FDE" w:rsidP="00FB4FDE">
      <w:pPr>
        <w:pStyle w:val="code"/>
        <w:jc w:val="both"/>
      </w:pPr>
      <w:r w:rsidRPr="00FB4FDE">
        <w:t xml:space="preserve">  ('bs06', N'Trần Thị Hương', 20, N'Bác sĩ có chuyên môn tốt, có kinh nghiệm trong chuyên khoa của mình', 'bv01', 'ck02', 'hh02', 'hv05'),</w:t>
      </w:r>
    </w:p>
    <w:p w14:paraId="21DBBDC8" w14:textId="77777777" w:rsidR="00FB4FDE" w:rsidRPr="00FB4FDE" w:rsidRDefault="00FB4FDE" w:rsidP="00FB4FDE">
      <w:pPr>
        <w:pStyle w:val="code"/>
        <w:jc w:val="both"/>
      </w:pPr>
      <w:r w:rsidRPr="00FB4FDE">
        <w:t xml:space="preserve">  ('bs07', N'Trần Hồng Quang', 12, N'Bác sĩ có chuyên môn tốt, có kinh nghiệm trong chuyên khoa của mình', 'bv02', 'ck02', 'hh03', 'hv03'),</w:t>
      </w:r>
    </w:p>
    <w:p w14:paraId="060C7727" w14:textId="77777777" w:rsidR="00FB4FDE" w:rsidRPr="00FB4FDE" w:rsidRDefault="00FB4FDE" w:rsidP="00FB4FDE">
      <w:pPr>
        <w:pStyle w:val="code"/>
        <w:jc w:val="both"/>
      </w:pPr>
      <w:r w:rsidRPr="00FB4FDE">
        <w:lastRenderedPageBreak/>
        <w:t xml:space="preserve">  ('bs08', N'Phạm Văn Vinh', 20, N'Bác sĩ có chuyên môn tốt, có kinh nghiệm trong chuyên khoa của mình', 'bv04', 'ck02', 'hh02', 'hv04'),</w:t>
      </w:r>
    </w:p>
    <w:p w14:paraId="2743D050" w14:textId="77777777" w:rsidR="00FB4FDE" w:rsidRPr="00FB4FDE" w:rsidRDefault="00FB4FDE" w:rsidP="00FB4FDE">
      <w:pPr>
        <w:pStyle w:val="code"/>
        <w:jc w:val="both"/>
      </w:pPr>
      <w:r w:rsidRPr="00FB4FDE">
        <w:t xml:space="preserve">  ('bs09', N'Nguyễn Hồng Thanh', 30, N'Bác sĩ có chuyên môn tốt, có kinh nghiệm trong chuyên khoa của mình', 'bv01', 'ck02', 'hh01', 'hv05'),</w:t>
      </w:r>
    </w:p>
    <w:p w14:paraId="6F9B48ED" w14:textId="77777777" w:rsidR="00FB4FDE" w:rsidRPr="00FB4FDE" w:rsidRDefault="00FB4FDE" w:rsidP="00FB4FDE">
      <w:pPr>
        <w:pStyle w:val="code"/>
        <w:jc w:val="both"/>
      </w:pPr>
      <w:r w:rsidRPr="00FB4FDE">
        <w:t xml:space="preserve">  ('bs10', N'Trần Văn Quyết', 14, N'Bác sĩ có chuyên môn tốt, có kinh nghiệm trong chuyên khoa của mình', 'bv05', 'ck03', 'hh02', 'hv04'),</w:t>
      </w:r>
    </w:p>
    <w:p w14:paraId="3349B152" w14:textId="77777777" w:rsidR="00FB4FDE" w:rsidRPr="00FB4FDE" w:rsidRDefault="00FB4FDE" w:rsidP="00FB4FDE">
      <w:pPr>
        <w:pStyle w:val="code"/>
        <w:jc w:val="both"/>
      </w:pPr>
      <w:r w:rsidRPr="00FB4FDE">
        <w:t xml:space="preserve">  ('bs11', N'Nguyễn Văn Mạnh', 9, N'Bác sĩ có chuyên môn tốt, có kinh nghiệm trong chuyên khoa của mình', 'bv03', 'ck03', 'hh03', 'hv03'),</w:t>
      </w:r>
    </w:p>
    <w:p w14:paraId="2D246F22" w14:textId="77777777" w:rsidR="00FB4FDE" w:rsidRPr="00FB4FDE" w:rsidRDefault="00FB4FDE" w:rsidP="00FB4FDE">
      <w:pPr>
        <w:pStyle w:val="code"/>
        <w:jc w:val="both"/>
      </w:pPr>
      <w:r w:rsidRPr="00FB4FDE">
        <w:t xml:space="preserve">  ('bs12', N'Phan Văn Nam', 17, N'Bác sĩ có chuyên môn tốt, có kinh nghiệm trong chuyên khoa của mình', 'bv02', 'ck03', 'hh02', 'hv04'),</w:t>
      </w:r>
    </w:p>
    <w:p w14:paraId="69C824BF" w14:textId="77777777" w:rsidR="00FB4FDE" w:rsidRPr="00FB4FDE" w:rsidRDefault="00FB4FDE" w:rsidP="00FB4FDE">
      <w:pPr>
        <w:pStyle w:val="code"/>
        <w:jc w:val="both"/>
      </w:pPr>
      <w:r w:rsidRPr="00FB4FDE">
        <w:t xml:space="preserve">  ('bs13', N'Lê Thị Hạnh', 21, N'Bác sĩ có chuyên môn tốt, có kinh nghiệm trong chuyên khoa của mình', 'bv04', 'ck03', 'hh01', 'hv05'),</w:t>
      </w:r>
    </w:p>
    <w:p w14:paraId="3E369279" w14:textId="77777777" w:rsidR="00FB4FDE" w:rsidRPr="00FB4FDE" w:rsidRDefault="00FB4FDE" w:rsidP="00FB4FDE">
      <w:pPr>
        <w:pStyle w:val="code"/>
        <w:jc w:val="both"/>
      </w:pPr>
      <w:r w:rsidRPr="00FB4FDE">
        <w:t xml:space="preserve">  ('bs14', N'Nguyễn Hoài An', 19, N'Bác sĩ có chuyên môn tốt, có kinh nghiệm trong chuyên khoa của mình', 'bv02', 'ck04', 'hh02', 'hv05'),</w:t>
      </w:r>
    </w:p>
    <w:p w14:paraId="4E9DF2B0" w14:textId="77777777" w:rsidR="00FB4FDE" w:rsidRPr="00FB4FDE" w:rsidRDefault="00FB4FDE" w:rsidP="00FB4FDE">
      <w:pPr>
        <w:pStyle w:val="code"/>
        <w:jc w:val="both"/>
      </w:pPr>
      <w:r w:rsidRPr="00FB4FDE">
        <w:t xml:space="preserve">  ('bs15', N'Nguyễn Phúc Vinh', 15, N'Bác sĩ có chuyên môn tốt, có kinh nghiệm trong chuyên khoa của mình', 'bv01', 'ck04', 'hh02', 'hv04'),</w:t>
      </w:r>
    </w:p>
    <w:p w14:paraId="1C7435C3" w14:textId="77777777" w:rsidR="00FB4FDE" w:rsidRPr="00FB4FDE" w:rsidRDefault="00FB4FDE" w:rsidP="00FB4FDE">
      <w:pPr>
        <w:pStyle w:val="code"/>
        <w:jc w:val="both"/>
      </w:pPr>
      <w:r w:rsidRPr="00FB4FDE">
        <w:t xml:space="preserve">  ('bs16', N'Đặng Thị Thu', 8, N'Bác sĩ có chuyên môn tốt, có kinh nghiệm trong chuyên khoa của mình', 'bv03', 'ck04', 'hh03', 'hv02'),</w:t>
      </w:r>
    </w:p>
    <w:p w14:paraId="313F3BEE" w14:textId="77777777" w:rsidR="00FB4FDE" w:rsidRPr="00FB4FDE" w:rsidRDefault="00FB4FDE" w:rsidP="00FB4FDE">
      <w:pPr>
        <w:pStyle w:val="code"/>
        <w:jc w:val="both"/>
      </w:pPr>
      <w:r w:rsidRPr="00FB4FDE">
        <w:t xml:space="preserve">  ('bs17', N'Vũ Ngọc Anh', 12, N'Bác sĩ có chuyên môn tốt, có kinh nghiệm trong chuyên khoa của mình', 'bv04', 'ck04', 'hh02', 'hv03'),</w:t>
      </w:r>
    </w:p>
    <w:p w14:paraId="61EAD4E1" w14:textId="77777777" w:rsidR="00FB4FDE" w:rsidRPr="00FB4FDE" w:rsidRDefault="00FB4FDE" w:rsidP="00FB4FDE">
      <w:pPr>
        <w:pStyle w:val="code"/>
        <w:jc w:val="both"/>
      </w:pPr>
      <w:r w:rsidRPr="00FB4FDE">
        <w:t xml:space="preserve">  ('bs18', N'Hoàng Văn Tuấn', 15, N'Bác sĩ có chuyên môn tốt, có kinh nghiệm trong chuyên khoa của mình', 'bv01', 'ck05', 'hh01', 'hv04'),</w:t>
      </w:r>
    </w:p>
    <w:p w14:paraId="08F59728" w14:textId="77777777" w:rsidR="00FB4FDE" w:rsidRPr="00FB4FDE" w:rsidRDefault="00FB4FDE" w:rsidP="00FB4FDE">
      <w:pPr>
        <w:pStyle w:val="code"/>
        <w:jc w:val="both"/>
      </w:pPr>
      <w:r w:rsidRPr="00FB4FDE">
        <w:t xml:space="preserve">  ('bs19', N'Lê Thị Minh', 20, N'Bác sĩ có chuyên môn tốt, có mục tiêu phát triển chuyên môn', 'bv02', 'ck05', 'hh02', 'hv05'),</w:t>
      </w:r>
    </w:p>
    <w:p w14:paraId="50B47DB9" w14:textId="77777777" w:rsidR="00FB4FDE" w:rsidRPr="00FB4FDE" w:rsidRDefault="00FB4FDE" w:rsidP="00FB4FDE">
      <w:pPr>
        <w:pStyle w:val="code"/>
        <w:jc w:val="both"/>
      </w:pPr>
      <w:r w:rsidRPr="00FB4FDE">
        <w:lastRenderedPageBreak/>
        <w:t xml:space="preserve">  ('bs20', N'Trần Quốc Huy', 18, N'Bác sĩ có chuyên môn tốt, có kinh nghiệm lâm sàng phong phú', 'bv05', 'ck05', 'hh03', 'hv03'),</w:t>
      </w:r>
    </w:p>
    <w:p w14:paraId="3747F1C8" w14:textId="77777777" w:rsidR="00FB4FDE" w:rsidRPr="00FB4FDE" w:rsidRDefault="00FB4FDE" w:rsidP="00FB4FDE">
      <w:pPr>
        <w:pStyle w:val="code"/>
        <w:jc w:val="both"/>
      </w:pPr>
      <w:r w:rsidRPr="00FB4FDE">
        <w:t xml:space="preserve">  ('bs21', N'Nguyễn Thị Lan', 25, N'Bác sĩ có chuyên môn tốt, luôn cập nhật kiến thức mới', 'bv03', 'ck05', 'hh01', 'hv05'),</w:t>
      </w:r>
    </w:p>
    <w:p w14:paraId="5E135BBF" w14:textId="77777777" w:rsidR="00FB4FDE" w:rsidRPr="00FB4FDE" w:rsidRDefault="00FB4FDE" w:rsidP="00FB4FDE">
      <w:pPr>
        <w:pStyle w:val="code"/>
        <w:jc w:val="both"/>
      </w:pPr>
      <w:r w:rsidRPr="00FB4FDE">
        <w:t xml:space="preserve">  ('bs22', N'Phạm Văn Thành', 11, N'Bác sĩ có chuyên môn tốt, có kỹ năng giao tiếp tốt', 'bv04', 'ck06', 'hh02', 'hv04'),</w:t>
      </w:r>
    </w:p>
    <w:p w14:paraId="27B3A347" w14:textId="77777777" w:rsidR="00FB4FDE" w:rsidRPr="00FB4FDE" w:rsidRDefault="00FB4FDE" w:rsidP="00FB4FDE">
      <w:pPr>
        <w:pStyle w:val="code"/>
        <w:jc w:val="both"/>
      </w:pPr>
      <w:r w:rsidRPr="00FB4FDE">
        <w:t xml:space="preserve">  ('bs23', N'Bùi Thị Hương', 14, N'Bác sĩ có chuyên môn tốt, tận tâm với bệnh nhân', 'bv01', 'ck06', 'hh03', 'hv02'),</w:t>
      </w:r>
    </w:p>
    <w:p w14:paraId="318B9C0F" w14:textId="77777777" w:rsidR="00FB4FDE" w:rsidRPr="00FB4FDE" w:rsidRDefault="00FB4FDE" w:rsidP="00FB4FDE">
      <w:pPr>
        <w:pStyle w:val="code"/>
        <w:jc w:val="both"/>
      </w:pPr>
      <w:r w:rsidRPr="00FB4FDE">
        <w:t xml:space="preserve">  ('bs24', N'Đỗ Minh Tuấn', 19, N'Bác sĩ có chuyên môn tốt, có khả năng làm việc độc lập', 'bv02', 'ck06', 'hh01', 'hv03'),</w:t>
      </w:r>
    </w:p>
    <w:p w14:paraId="53EEA6F1" w14:textId="77777777" w:rsidR="00FB4FDE" w:rsidRPr="00FB4FDE" w:rsidRDefault="00FB4FDE" w:rsidP="00FB4FDE">
      <w:pPr>
        <w:pStyle w:val="code"/>
        <w:jc w:val="both"/>
      </w:pPr>
      <w:r w:rsidRPr="00FB4FDE">
        <w:t xml:space="preserve">  ('bs25', N'Vũ Thị Hằng', 16, N'Bác sĩ có chuyên môn tốt, có tinh thần trách nhiệm cao', 'bv05', 'ck07', 'hh02', 'hv04'),</w:t>
      </w:r>
    </w:p>
    <w:p w14:paraId="05874DEF" w14:textId="77777777" w:rsidR="00FB4FDE" w:rsidRPr="00FB4FDE" w:rsidRDefault="00FB4FDE" w:rsidP="00FB4FDE">
      <w:pPr>
        <w:pStyle w:val="code"/>
        <w:jc w:val="both"/>
      </w:pPr>
      <w:r w:rsidRPr="00FB4FDE">
        <w:t xml:space="preserve">  ('bs26', N'Hoàng Văn Nam', 22, N'Bác sĩ có chuyên môn tốt, có khả năng giải quyết vấn đề tốt', 'bv03', 'ck07', 'hh01', 'hv05'),</w:t>
      </w:r>
    </w:p>
    <w:p w14:paraId="32C59042" w14:textId="77777777" w:rsidR="00FB4FDE" w:rsidRPr="00FB4FDE" w:rsidRDefault="00FB4FDE" w:rsidP="00FB4FDE">
      <w:pPr>
        <w:pStyle w:val="code"/>
        <w:jc w:val="both"/>
      </w:pPr>
      <w:r w:rsidRPr="00FB4FDE">
        <w:t xml:space="preserve">  ('bs27', N'Lê Thị Ngọc', 13, N'Bác sĩ có chuyên môn tốt, có khả năng làm việc nhóm tốt', 'bv04', 'ck07', 'hh03', 'hv03'),</w:t>
      </w:r>
    </w:p>
    <w:p w14:paraId="603C03EC" w14:textId="77777777" w:rsidR="00FB4FDE" w:rsidRPr="00FB4FDE" w:rsidRDefault="00FB4FDE" w:rsidP="00FB4FDE">
      <w:pPr>
        <w:pStyle w:val="code"/>
        <w:jc w:val="both"/>
      </w:pPr>
      <w:r w:rsidRPr="00FB4FDE">
        <w:t xml:space="preserve">  ('bs28', N'Trần Văn Minh', 17, N'Bác sĩ có chuyên môn tốt, có kinh nghiệm giảng dạy', 'bv01', 'ck07', 'hh01', 'hv04'),</w:t>
      </w:r>
    </w:p>
    <w:p w14:paraId="796F6DAA" w14:textId="77777777" w:rsidR="00FB4FDE" w:rsidRPr="00FB4FDE" w:rsidRDefault="00FB4FDE" w:rsidP="00FB4FDE">
      <w:pPr>
        <w:pStyle w:val="code"/>
        <w:jc w:val="both"/>
      </w:pPr>
      <w:r w:rsidRPr="00FB4FDE">
        <w:t xml:space="preserve">  ('bs29', N'Nguyễn Thị Thu', 21, N'Bác sĩ có chuyên môn tốt, có khả năng nghiên cứu khoa học', 'bv02', 'ck08', 'hh02', 'hv05'),</w:t>
      </w:r>
    </w:p>
    <w:p w14:paraId="42CF1967" w14:textId="77777777" w:rsidR="00FB4FDE" w:rsidRPr="00FB4FDE" w:rsidRDefault="00FB4FDE" w:rsidP="00FB4FDE">
      <w:pPr>
        <w:pStyle w:val="code"/>
        <w:jc w:val="both"/>
      </w:pPr>
      <w:r w:rsidRPr="00FB4FDE">
        <w:t xml:space="preserve">  ('bs30', N'Phạm Ngọc Anh', 10, N'Bác sĩ có chuyên môn tốt, có tinh thần cầu tiến', 'bv05', 'ck08', 'hh03', 'hv03'),</w:t>
      </w:r>
    </w:p>
    <w:p w14:paraId="1E0E6DFF" w14:textId="77777777" w:rsidR="00FB4FDE" w:rsidRPr="00FB4FDE" w:rsidRDefault="00FB4FDE" w:rsidP="00FB4FDE">
      <w:pPr>
        <w:pStyle w:val="code"/>
        <w:jc w:val="both"/>
      </w:pPr>
      <w:r w:rsidRPr="00FB4FDE">
        <w:t xml:space="preserve">  ('bs31', N'Lê Văn Đức', 12, N'Bác sĩ có chuyên môn tốt, có kinh nghiệm trong chuyên khoa của mình', 'bv02', 'ck08', 'hh02', 'hv03'),</w:t>
      </w:r>
    </w:p>
    <w:p w14:paraId="2A9E807E" w14:textId="77777777" w:rsidR="00FB4FDE" w:rsidRPr="00FB4FDE" w:rsidRDefault="00FB4FDE" w:rsidP="00FB4FDE">
      <w:pPr>
        <w:pStyle w:val="code"/>
        <w:jc w:val="both"/>
      </w:pPr>
      <w:r w:rsidRPr="00FB4FDE">
        <w:t xml:space="preserve">  ('bs32', N'Trần Thị Mỹ Linh', 15, N'Bác sĩ có chuyên môn tốt, có kinh nghiệm trong chuyên khoa của mình', 'bv01', 'ck08', 'hh02', 'hv05'),</w:t>
      </w:r>
    </w:p>
    <w:p w14:paraId="1DB425BC" w14:textId="77777777" w:rsidR="00FB4FDE" w:rsidRPr="00FB4FDE" w:rsidRDefault="00FB4FDE" w:rsidP="00FB4FDE">
      <w:pPr>
        <w:pStyle w:val="code"/>
        <w:jc w:val="both"/>
      </w:pPr>
      <w:r w:rsidRPr="00FB4FDE">
        <w:t xml:space="preserve">  ('bs33', N'Nguyễn Ngọc Anh', 18, N'Bác sĩ có chuyên môn tốt, có kinh nghiệm trong chuyên khoa của mình', 'bv04', 'ck09', 'hh03', 'hv04'),</w:t>
      </w:r>
    </w:p>
    <w:p w14:paraId="23186D79" w14:textId="77777777" w:rsidR="00FB4FDE" w:rsidRPr="00FB4FDE" w:rsidRDefault="00FB4FDE" w:rsidP="00FB4FDE">
      <w:pPr>
        <w:pStyle w:val="code"/>
        <w:jc w:val="both"/>
      </w:pPr>
      <w:r w:rsidRPr="00FB4FDE">
        <w:t xml:space="preserve">  ('bs34', N'Phạm Quang Huy', 20, N'Bác sĩ có chuyên môn tốt, có kinh nghiệm trong chuyên khoa của mình', 'bv03', 'ck09', 'hh02', 'hv02'),</w:t>
      </w:r>
    </w:p>
    <w:p w14:paraId="7B2C7C11" w14:textId="77777777" w:rsidR="00FB4FDE" w:rsidRPr="00FB4FDE" w:rsidRDefault="00FB4FDE" w:rsidP="00FB4FDE">
      <w:pPr>
        <w:pStyle w:val="code"/>
        <w:jc w:val="both"/>
      </w:pPr>
      <w:r w:rsidRPr="00FB4FDE">
        <w:lastRenderedPageBreak/>
        <w:t xml:space="preserve">  ('bs35', N'Bùi Thị Thu Hà', 10, N'Bác sĩ trẻ đầy nhiệt huyết, có kiến thức vững vàng về thần kinh học', 'bv05', 'ck09', 'hh03', 'hv03');</w:t>
      </w:r>
    </w:p>
    <w:p w14:paraId="1A430612" w14:textId="69502936" w:rsidR="00FB4FDE" w:rsidRDefault="003602BB" w:rsidP="00DE1A12">
      <w:pPr>
        <w:pStyle w:val="Noidung"/>
      </w:pPr>
      <w:r>
        <w:t>Kết quả sau khi thêm:</w:t>
      </w:r>
    </w:p>
    <w:p w14:paraId="185C5366" w14:textId="5C7AC428" w:rsidR="006D4077" w:rsidRDefault="000B3671" w:rsidP="0092616E">
      <w:pPr>
        <w:jc w:val="center"/>
      </w:pPr>
      <w:r w:rsidRPr="000B3671">
        <w:rPr>
          <w:noProof/>
        </w:rPr>
        <w:drawing>
          <wp:inline distT="0" distB="0" distL="0" distR="0" wp14:anchorId="6CC426AB" wp14:editId="57053951">
            <wp:extent cx="5580380" cy="4029075"/>
            <wp:effectExtent l="0" t="0" r="1270" b="9525"/>
            <wp:docPr id="7918591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859106" name=""/>
                    <pic:cNvPicPr/>
                  </pic:nvPicPr>
                  <pic:blipFill>
                    <a:blip r:embed="rId45"/>
                    <a:stretch>
                      <a:fillRect/>
                    </a:stretch>
                  </pic:blipFill>
                  <pic:spPr>
                    <a:xfrm>
                      <a:off x="0" y="0"/>
                      <a:ext cx="5580380" cy="4029075"/>
                    </a:xfrm>
                    <a:prstGeom prst="rect">
                      <a:avLst/>
                    </a:prstGeom>
                  </pic:spPr>
                </pic:pic>
              </a:graphicData>
            </a:graphic>
          </wp:inline>
        </w:drawing>
      </w:r>
    </w:p>
    <w:p w14:paraId="04A0A211" w14:textId="0D195377" w:rsidR="003602BB" w:rsidRPr="006D4077" w:rsidRDefault="006D4077" w:rsidP="006D4077">
      <w:pPr>
        <w:pStyle w:val="Caption"/>
        <w:rPr>
          <w:lang w:val="vi-VN"/>
        </w:rPr>
      </w:pPr>
      <w:bookmarkStart w:id="115" w:name="_Toc186269156"/>
      <w:r w:rsidRPr="006D4077">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B96FE3">
        <w:rPr>
          <w:noProof/>
          <w:lang w:val="vi-VN"/>
        </w:rPr>
        <w:t>3</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B96FE3">
        <w:rPr>
          <w:noProof/>
          <w:lang w:val="vi-VN"/>
        </w:rPr>
        <w:t>7</w:t>
      </w:r>
      <w:r w:rsidR="00DA4E2A">
        <w:rPr>
          <w:lang w:val="vi-VN"/>
        </w:rPr>
        <w:fldChar w:fldCharType="end"/>
      </w:r>
      <w:r>
        <w:rPr>
          <w:lang w:val="vi-VN"/>
        </w:rPr>
        <w:t xml:space="preserve"> Kết quả thêm dữ liệu vào bảng BACSI</w:t>
      </w:r>
      <w:bookmarkEnd w:id="115"/>
    </w:p>
    <w:p w14:paraId="76DC852D" w14:textId="77E5B03E" w:rsidR="00DE1A12" w:rsidRDefault="00DE1A12" w:rsidP="00DE1A12">
      <w:pPr>
        <w:pStyle w:val="Noidung"/>
      </w:pPr>
      <w:r>
        <w:t>Thêm dữ liệu vào bảng DICHVU</w:t>
      </w:r>
    </w:p>
    <w:p w14:paraId="73A0E06B" w14:textId="049231FE" w:rsidR="00DE1A12" w:rsidRPr="00DE1A12" w:rsidRDefault="00DE1A12" w:rsidP="00DE1A12">
      <w:pPr>
        <w:pStyle w:val="code"/>
      </w:pPr>
      <w:r w:rsidRPr="00A810C4">
        <w:rPr>
          <w:b/>
          <w:bCs/>
        </w:rPr>
        <w:t>INSERT INTO DICHVU</w:t>
      </w:r>
      <w:r w:rsidRPr="00DE1A12">
        <w:t xml:space="preserve"> (</w:t>
      </w:r>
      <w:r w:rsidR="000D2ECB">
        <w:t>M</w:t>
      </w:r>
      <w:r w:rsidRPr="00DE1A12">
        <w:t xml:space="preserve">adichvu, </w:t>
      </w:r>
      <w:r w:rsidR="000D2ECB">
        <w:t>T</w:t>
      </w:r>
      <w:r w:rsidRPr="00DE1A12">
        <w:t xml:space="preserve">endichvu) </w:t>
      </w:r>
    </w:p>
    <w:p w14:paraId="7DCE7043" w14:textId="77777777" w:rsidR="00DE1A12" w:rsidRPr="00A810C4" w:rsidRDefault="00DE1A12" w:rsidP="00DE1A12">
      <w:pPr>
        <w:pStyle w:val="code"/>
        <w:rPr>
          <w:b/>
          <w:bCs/>
        </w:rPr>
      </w:pPr>
      <w:r w:rsidRPr="00A810C4">
        <w:rPr>
          <w:b/>
          <w:bCs/>
        </w:rPr>
        <w:t xml:space="preserve">VALUES </w:t>
      </w:r>
    </w:p>
    <w:p w14:paraId="73B5C33B" w14:textId="77777777" w:rsidR="00DE1A12" w:rsidRPr="00DE1A12" w:rsidRDefault="00DE1A12" w:rsidP="00DE1A12">
      <w:pPr>
        <w:pStyle w:val="code"/>
      </w:pPr>
      <w:r w:rsidRPr="00DE1A12">
        <w:t xml:space="preserve">  ('dv01', N'Khám bảo hiểm'),</w:t>
      </w:r>
    </w:p>
    <w:p w14:paraId="101C7690" w14:textId="7DE23C1F" w:rsidR="003602BB" w:rsidRDefault="00DE1A12" w:rsidP="006D4077">
      <w:pPr>
        <w:pStyle w:val="code"/>
      </w:pPr>
      <w:r w:rsidRPr="00DE1A12">
        <w:t xml:space="preserve">  ('dv02', N'Khám dịch vụ');</w:t>
      </w:r>
    </w:p>
    <w:p w14:paraId="2A1AFFDA" w14:textId="61FBB35A" w:rsidR="003602BB" w:rsidRDefault="003602BB" w:rsidP="003602BB">
      <w:pPr>
        <w:pStyle w:val="Noidung"/>
      </w:pPr>
      <w:r>
        <w:t>Kết quả sau khi thêm:</w:t>
      </w:r>
    </w:p>
    <w:p w14:paraId="0227B30D" w14:textId="1C04F2C7" w:rsidR="006D4077" w:rsidRDefault="000B3671" w:rsidP="0092616E">
      <w:pPr>
        <w:jc w:val="center"/>
      </w:pPr>
      <w:r w:rsidRPr="000B3671">
        <w:rPr>
          <w:noProof/>
        </w:rPr>
        <w:drawing>
          <wp:inline distT="0" distB="0" distL="0" distR="0" wp14:anchorId="02AB5D93" wp14:editId="0331793E">
            <wp:extent cx="2114845" cy="628738"/>
            <wp:effectExtent l="0" t="0" r="0" b="0"/>
            <wp:docPr id="18045199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4519926" name=""/>
                    <pic:cNvPicPr/>
                  </pic:nvPicPr>
                  <pic:blipFill>
                    <a:blip r:embed="rId46"/>
                    <a:stretch>
                      <a:fillRect/>
                    </a:stretch>
                  </pic:blipFill>
                  <pic:spPr>
                    <a:xfrm>
                      <a:off x="0" y="0"/>
                      <a:ext cx="2114845" cy="628738"/>
                    </a:xfrm>
                    <a:prstGeom prst="rect">
                      <a:avLst/>
                    </a:prstGeom>
                  </pic:spPr>
                </pic:pic>
              </a:graphicData>
            </a:graphic>
          </wp:inline>
        </w:drawing>
      </w:r>
    </w:p>
    <w:p w14:paraId="6FE93DFB" w14:textId="22C514E5" w:rsidR="003602BB" w:rsidRPr="006D4077" w:rsidRDefault="006D4077" w:rsidP="006D4077">
      <w:pPr>
        <w:pStyle w:val="Caption"/>
        <w:rPr>
          <w:lang w:val="vi-VN"/>
        </w:rPr>
      </w:pPr>
      <w:bookmarkStart w:id="116" w:name="_Toc186269157"/>
      <w:r w:rsidRPr="006D4077">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B96FE3">
        <w:rPr>
          <w:noProof/>
          <w:lang w:val="vi-VN"/>
        </w:rPr>
        <w:t>3</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B96FE3">
        <w:rPr>
          <w:noProof/>
          <w:lang w:val="vi-VN"/>
        </w:rPr>
        <w:t>8</w:t>
      </w:r>
      <w:r w:rsidR="00DA4E2A">
        <w:rPr>
          <w:lang w:val="vi-VN"/>
        </w:rPr>
        <w:fldChar w:fldCharType="end"/>
      </w:r>
      <w:r>
        <w:rPr>
          <w:lang w:val="vi-VN"/>
        </w:rPr>
        <w:t xml:space="preserve"> Kết quả thêm dữ liệu vào bảng DICHVU</w:t>
      </w:r>
      <w:bookmarkEnd w:id="116"/>
    </w:p>
    <w:p w14:paraId="383858A0" w14:textId="77777777" w:rsidR="001E63A7" w:rsidRDefault="001E63A7" w:rsidP="00DE1A12">
      <w:pPr>
        <w:pStyle w:val="Noidung"/>
      </w:pPr>
    </w:p>
    <w:p w14:paraId="3AA93757" w14:textId="6DAA457A" w:rsidR="00DE1A12" w:rsidRDefault="00DE1A12" w:rsidP="00DE1A12">
      <w:pPr>
        <w:pStyle w:val="Noidung"/>
      </w:pPr>
      <w:r>
        <w:lastRenderedPageBreak/>
        <w:t>Thêm dữ liệu vào bảng BENHNHAN</w:t>
      </w:r>
    </w:p>
    <w:p w14:paraId="5EA53998" w14:textId="27138289" w:rsidR="00DE1A12" w:rsidRPr="00DE1A12" w:rsidRDefault="00DE1A12" w:rsidP="00DE1A12">
      <w:pPr>
        <w:pStyle w:val="code"/>
      </w:pPr>
      <w:r w:rsidRPr="00A810C4">
        <w:rPr>
          <w:b/>
          <w:bCs/>
        </w:rPr>
        <w:t>INSERT INTO BENHNHAN</w:t>
      </w:r>
      <w:r w:rsidRPr="00DE1A12">
        <w:t xml:space="preserve"> (</w:t>
      </w:r>
      <w:r w:rsidR="000D2ECB">
        <w:t>M</w:t>
      </w:r>
      <w:r w:rsidRPr="00DE1A12">
        <w:t xml:space="preserve">abenhnhan, </w:t>
      </w:r>
      <w:r w:rsidR="000D2ECB">
        <w:t>T</w:t>
      </w:r>
      <w:r w:rsidRPr="00DE1A12">
        <w:t xml:space="preserve">enbenhnhan, </w:t>
      </w:r>
      <w:r w:rsidR="000D2ECB">
        <w:t>G</w:t>
      </w:r>
      <w:r w:rsidRPr="00DE1A12">
        <w:t xml:space="preserve">ioitinh, </w:t>
      </w:r>
      <w:r w:rsidR="000D2ECB">
        <w:t>S</w:t>
      </w:r>
      <w:r w:rsidRPr="00DE1A12">
        <w:t xml:space="preserve">dt, </w:t>
      </w:r>
      <w:r w:rsidR="000D2ECB">
        <w:t>E</w:t>
      </w:r>
      <w:r w:rsidRPr="00DE1A12">
        <w:t xml:space="preserve">mail, </w:t>
      </w:r>
      <w:r w:rsidR="000D2ECB">
        <w:t>N</w:t>
      </w:r>
      <w:r w:rsidRPr="00DE1A12">
        <w:t xml:space="preserve">gaysinh, </w:t>
      </w:r>
      <w:r w:rsidR="000D2ECB">
        <w:t>D</w:t>
      </w:r>
      <w:r w:rsidRPr="00DE1A12">
        <w:t>iachi)</w:t>
      </w:r>
    </w:p>
    <w:p w14:paraId="039F6DE4" w14:textId="77777777" w:rsidR="00DE1A12" w:rsidRPr="00A810C4" w:rsidRDefault="00DE1A12" w:rsidP="00DE1A12">
      <w:pPr>
        <w:pStyle w:val="code"/>
        <w:rPr>
          <w:b/>
          <w:bCs/>
        </w:rPr>
      </w:pPr>
      <w:r w:rsidRPr="00A810C4">
        <w:rPr>
          <w:b/>
          <w:bCs/>
        </w:rPr>
        <w:t>VALUES</w:t>
      </w:r>
    </w:p>
    <w:p w14:paraId="16476600" w14:textId="77777777" w:rsidR="00DE1A12" w:rsidRPr="00DE1A12" w:rsidRDefault="00DE1A12" w:rsidP="00DE1A12">
      <w:pPr>
        <w:pStyle w:val="code"/>
      </w:pPr>
      <w:r w:rsidRPr="00DE1A12">
        <w:t xml:space="preserve">    ('bn01', N'Trần Văn Anh', N'nam', '0123456789', 'anhtran@gmail.com', '1977-01-01', 'Trà Vinh'),</w:t>
      </w:r>
    </w:p>
    <w:p w14:paraId="4C20BAE2" w14:textId="77777777" w:rsidR="00DE1A12" w:rsidRPr="00DE1A12" w:rsidRDefault="00DE1A12" w:rsidP="00DE1A12">
      <w:pPr>
        <w:pStyle w:val="code"/>
      </w:pPr>
      <w:r w:rsidRPr="00DE1A12">
        <w:t xml:space="preserve">    ('bn02', N'Nguyễn Thị Hương', N'nữ', '0987665432', 'huongnguyen@gmail.com', '1984-01-01', 'Vĩnh Long'),</w:t>
      </w:r>
    </w:p>
    <w:p w14:paraId="1EAE4260" w14:textId="77777777" w:rsidR="00DE1A12" w:rsidRPr="00DE1A12" w:rsidRDefault="00DE1A12" w:rsidP="00DE1A12">
      <w:pPr>
        <w:pStyle w:val="code"/>
      </w:pPr>
      <w:r w:rsidRPr="00DE1A12">
        <w:t xml:space="preserve">    ('bn03', N'Trần Nguyên Vũ', N'nam', '032456789', 'vunguyen@gmail.com', '2004-02-01', 'Trà Vinh'),</w:t>
      </w:r>
    </w:p>
    <w:p w14:paraId="1E352149" w14:textId="77777777" w:rsidR="00DE1A12" w:rsidRPr="00DE1A12" w:rsidRDefault="00DE1A12" w:rsidP="00DE1A12">
      <w:pPr>
        <w:pStyle w:val="code"/>
      </w:pPr>
      <w:r w:rsidRPr="00DE1A12">
        <w:t xml:space="preserve">    ('bn04', N'Trần Huyền Trân', N'nữ', '0912345678', 'trantran@gmail.com', '2003-04-03', 'Bến Tre'),</w:t>
      </w:r>
    </w:p>
    <w:p w14:paraId="774AC123" w14:textId="77777777" w:rsidR="00DE1A12" w:rsidRPr="00DE1A12" w:rsidRDefault="00DE1A12" w:rsidP="00DE1A12">
      <w:pPr>
        <w:pStyle w:val="code"/>
      </w:pPr>
      <w:r w:rsidRPr="00DE1A12">
        <w:t xml:space="preserve">    ('bn05', N'Lê Ngọc Hằng', N'nữ', '0923446635', 'hangle@gmail.com', '2006-02-04', 'Vĩnh Long'),</w:t>
      </w:r>
    </w:p>
    <w:p w14:paraId="09E050D5" w14:textId="77777777" w:rsidR="00DE1A12" w:rsidRPr="00DE1A12" w:rsidRDefault="00DE1A12" w:rsidP="00DE1A12">
      <w:pPr>
        <w:pStyle w:val="code"/>
      </w:pPr>
      <w:r w:rsidRPr="00DE1A12">
        <w:t xml:space="preserve">    ('bn06', N'Nguyễn Duy Nhật', N'nam', '0357237457', 'nhatnguyen@gmail.com', '1997-04-01', 'Hồ Chí Minh'),</w:t>
      </w:r>
    </w:p>
    <w:p w14:paraId="7D89AB41" w14:textId="77777777" w:rsidR="00DE1A12" w:rsidRPr="00DE1A12" w:rsidRDefault="00DE1A12" w:rsidP="00DE1A12">
      <w:pPr>
        <w:pStyle w:val="code"/>
      </w:pPr>
      <w:r w:rsidRPr="00DE1A12">
        <w:t xml:space="preserve">    ('bn07', N'Trần Thị Diễm', N'nữ', '0738295233', 'diemtran@gmail.com', '1990-04-01', 'Hồ Chí Minh'),</w:t>
      </w:r>
    </w:p>
    <w:p w14:paraId="257BDF71" w14:textId="77777777" w:rsidR="00DE1A12" w:rsidRPr="00DE1A12" w:rsidRDefault="00DE1A12" w:rsidP="00DE1A12">
      <w:pPr>
        <w:pStyle w:val="code"/>
      </w:pPr>
      <w:r w:rsidRPr="00DE1A12">
        <w:t xml:space="preserve">    ('bn08', N'Nguyễn Văn Tòng', N'Nam', '038377804', 'tongnguyen@gmail.com', '2003-12-13', 'Trà Vinh'),</w:t>
      </w:r>
    </w:p>
    <w:p w14:paraId="1C37AB39" w14:textId="77777777" w:rsidR="00DE1A12" w:rsidRPr="00DE1A12" w:rsidRDefault="00DE1A12" w:rsidP="00DE1A12">
      <w:pPr>
        <w:pStyle w:val="code"/>
      </w:pPr>
      <w:r w:rsidRPr="00DE1A12">
        <w:t xml:space="preserve">    ('bn09', N'Lê Thị Lê', N'Nữ', '094735735', 'lele@gmail.com', '2002-12-04', 'Bến Tre'),</w:t>
      </w:r>
    </w:p>
    <w:p w14:paraId="1EB073E3" w14:textId="77777777" w:rsidR="00DE1A12" w:rsidRPr="00DE1A12" w:rsidRDefault="00DE1A12" w:rsidP="00DE1A12">
      <w:pPr>
        <w:pStyle w:val="code"/>
      </w:pPr>
      <w:r w:rsidRPr="00DE1A12">
        <w:t xml:space="preserve">    ('bn10', N'Nguyễn Thị Mộng Mơ', N'nữ', '057397456', 'monguyen@gmail.com', '1999-11-23', 'Trà Vinh'),</w:t>
      </w:r>
    </w:p>
    <w:p w14:paraId="725A9E8F" w14:textId="77777777" w:rsidR="00DE1A12" w:rsidRPr="00DE1A12" w:rsidRDefault="00DE1A12" w:rsidP="00DE1A12">
      <w:pPr>
        <w:pStyle w:val="code"/>
      </w:pPr>
      <w:r w:rsidRPr="00DE1A12">
        <w:tab/>
        <w:t>('bn11', N'Phan Văn Minh', N'nam', '0987654321', 'minhpham@gmail.com', '1985-05-15', 'Cần Thơ'),</w:t>
      </w:r>
    </w:p>
    <w:p w14:paraId="1981BEA6" w14:textId="77777777" w:rsidR="00DE1A12" w:rsidRPr="00DE1A12" w:rsidRDefault="00DE1A12" w:rsidP="00DE1A12">
      <w:pPr>
        <w:pStyle w:val="code"/>
      </w:pPr>
      <w:r w:rsidRPr="00DE1A12">
        <w:t xml:space="preserve">    ('bn12', N'Trần Thị Thanh Thủy', N'nữ', '0123456789', 'thuytran@gmail.com', '1990-08-20', 'Hậu Giang'),</w:t>
      </w:r>
    </w:p>
    <w:p w14:paraId="217BB2F5" w14:textId="77777777" w:rsidR="00DE1A12" w:rsidRPr="00DE1A12" w:rsidRDefault="00DE1A12" w:rsidP="00DE1A12">
      <w:pPr>
        <w:pStyle w:val="code"/>
      </w:pPr>
      <w:r w:rsidRPr="00DE1A12">
        <w:t xml:space="preserve">    ('bn13', N'Nguyễn Văn Nam', N'nam', '0345678912', 'namnguyen@gmail.com', '2002-11-05', 'Sóc Trăng'),</w:t>
      </w:r>
    </w:p>
    <w:p w14:paraId="218D33E0" w14:textId="77777777" w:rsidR="00DE1A12" w:rsidRPr="00DE1A12" w:rsidRDefault="00DE1A12" w:rsidP="00DE1A12">
      <w:pPr>
        <w:pStyle w:val="code"/>
      </w:pPr>
      <w:r w:rsidRPr="00DE1A12">
        <w:t xml:space="preserve">    ('bn14', N'Lê Thị Kim Ngân', N'nữ', '0987654321', 'nganle@gmail.com', '1995-03-10', 'Bạc Liêu'),</w:t>
      </w:r>
    </w:p>
    <w:p w14:paraId="410BEE2B" w14:textId="77777777" w:rsidR="00DE1A12" w:rsidRPr="00DE1A12" w:rsidRDefault="00DE1A12" w:rsidP="00DE1A12">
      <w:pPr>
        <w:pStyle w:val="code"/>
      </w:pPr>
      <w:r w:rsidRPr="00DE1A12">
        <w:lastRenderedPageBreak/>
        <w:t xml:space="preserve">    ('bn15', 'Đặng Văn Tài', N'nam', '0123456789', 'taidang@gmail.com', '1978-07-25', 'Cà Mau'),</w:t>
      </w:r>
    </w:p>
    <w:p w14:paraId="01BCC0A4" w14:textId="77777777" w:rsidR="00DE1A12" w:rsidRPr="00DE1A12" w:rsidRDefault="00DE1A12" w:rsidP="00DE1A12">
      <w:pPr>
        <w:pStyle w:val="code"/>
      </w:pPr>
      <w:r w:rsidRPr="00DE1A12">
        <w:t xml:space="preserve">    ('bn16', 'Nguyễn Thị Thu Thảo', N'nữ', '0345678912', 'thaonguyen@gmail.com', '1992-12-01', 'Hồ Chí Minh'),</w:t>
      </w:r>
    </w:p>
    <w:p w14:paraId="4136FEF6" w14:textId="77777777" w:rsidR="00DE1A12" w:rsidRPr="00DE1A12" w:rsidRDefault="00DE1A12" w:rsidP="00DE1A12">
      <w:pPr>
        <w:pStyle w:val="code"/>
      </w:pPr>
      <w:r w:rsidRPr="00DE1A12">
        <w:t xml:space="preserve">    ('bn17', 'Trần Văn Quang', N'nam', '0987654321', 'quangtran@gmail.com', '2000-04-15', 'Bình Dương'),</w:t>
      </w:r>
    </w:p>
    <w:p w14:paraId="75E003B9" w14:textId="77777777" w:rsidR="00DE1A12" w:rsidRPr="00DE1A12" w:rsidRDefault="00DE1A12" w:rsidP="00DE1A12">
      <w:pPr>
        <w:pStyle w:val="code"/>
      </w:pPr>
      <w:r w:rsidRPr="00DE1A12">
        <w:t xml:space="preserve">    ('bn18', 'Lê Thị Diễm My', N'nữ', '0123456789', 'myle@gmail.com', '1998-09-28', 'Đồng Nai'),</w:t>
      </w:r>
    </w:p>
    <w:p w14:paraId="2DFBD7AE" w14:textId="77777777" w:rsidR="00DE1A12" w:rsidRPr="00DE1A12" w:rsidRDefault="00DE1A12" w:rsidP="00DE1A12">
      <w:pPr>
        <w:pStyle w:val="code"/>
      </w:pPr>
      <w:r w:rsidRPr="00DE1A12">
        <w:t xml:space="preserve">    ('bn19', 'Nguyễn Văn Hùng', N'nam', '0345678912', 'hungnguyen@gmail.com', '1980-02-12', 'Tây Ninh'),</w:t>
      </w:r>
    </w:p>
    <w:p w14:paraId="0BEA0F88" w14:textId="318DF146" w:rsidR="00DE1A12" w:rsidRDefault="00DE1A12" w:rsidP="00DE1A12">
      <w:pPr>
        <w:pStyle w:val="code"/>
      </w:pPr>
      <w:r w:rsidRPr="00DE1A12">
        <w:t xml:space="preserve">    ('bn20', 'Trần Thị Ngọc Anh', N'nữ', '0987654321', 'ngocanhtran@gmail.com', '1994-06-20', 'Bình Phước');</w:t>
      </w:r>
    </w:p>
    <w:p w14:paraId="09774E9A" w14:textId="53044988" w:rsidR="003602BB" w:rsidRDefault="003602BB" w:rsidP="003602BB">
      <w:pPr>
        <w:pStyle w:val="Noidung"/>
      </w:pPr>
      <w:r>
        <w:t>Kết quả sau khi thêm:</w:t>
      </w:r>
    </w:p>
    <w:p w14:paraId="284181F1" w14:textId="77777777" w:rsidR="00D80789" w:rsidRDefault="00D80789" w:rsidP="00B80374">
      <w:r w:rsidRPr="00D80789">
        <w:rPr>
          <w:noProof/>
        </w:rPr>
        <w:drawing>
          <wp:inline distT="0" distB="0" distL="0" distR="0" wp14:anchorId="09AFD239" wp14:editId="0EE5150F">
            <wp:extent cx="5580380" cy="3187700"/>
            <wp:effectExtent l="0" t="0" r="1270" b="0"/>
            <wp:docPr id="13333927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3392770" name=""/>
                    <pic:cNvPicPr/>
                  </pic:nvPicPr>
                  <pic:blipFill>
                    <a:blip r:embed="rId47"/>
                    <a:stretch>
                      <a:fillRect/>
                    </a:stretch>
                  </pic:blipFill>
                  <pic:spPr>
                    <a:xfrm>
                      <a:off x="0" y="0"/>
                      <a:ext cx="5580380" cy="3187700"/>
                    </a:xfrm>
                    <a:prstGeom prst="rect">
                      <a:avLst/>
                    </a:prstGeom>
                  </pic:spPr>
                </pic:pic>
              </a:graphicData>
            </a:graphic>
          </wp:inline>
        </w:drawing>
      </w:r>
    </w:p>
    <w:p w14:paraId="35B9B0B6" w14:textId="4BFF4B64" w:rsidR="003602BB" w:rsidRPr="006D4077" w:rsidRDefault="00D80789" w:rsidP="00D80789">
      <w:pPr>
        <w:pStyle w:val="Caption"/>
        <w:rPr>
          <w:lang w:val="vi-VN"/>
        </w:rPr>
      </w:pPr>
      <w:bookmarkStart w:id="117" w:name="_Toc186269158"/>
      <w:r w:rsidRPr="00D80789">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B96FE3">
        <w:rPr>
          <w:noProof/>
          <w:lang w:val="vi-VN"/>
        </w:rPr>
        <w:t>3</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B96FE3">
        <w:rPr>
          <w:noProof/>
          <w:lang w:val="vi-VN"/>
        </w:rPr>
        <w:t>9</w:t>
      </w:r>
      <w:r w:rsidR="00DA4E2A">
        <w:rPr>
          <w:lang w:val="vi-VN"/>
        </w:rPr>
        <w:fldChar w:fldCharType="end"/>
      </w:r>
      <w:r>
        <w:rPr>
          <w:lang w:val="vi-VN"/>
        </w:rPr>
        <w:t xml:space="preserve"> Kết quả thêm dữ liệu vào bảng BENHNHAN</w:t>
      </w:r>
      <w:bookmarkEnd w:id="117"/>
    </w:p>
    <w:p w14:paraId="2E512EF3" w14:textId="0C14E17F" w:rsidR="00DE1A12" w:rsidRDefault="00DE1A12" w:rsidP="00DE1A12">
      <w:pPr>
        <w:pStyle w:val="Noidung"/>
      </w:pPr>
      <w:r>
        <w:t>Thêm dữ liệu vào bảng PHONGKHAM</w:t>
      </w:r>
    </w:p>
    <w:p w14:paraId="67B6DE4B" w14:textId="29683AC4" w:rsidR="00DE1A12" w:rsidRPr="00DE1A12" w:rsidRDefault="00DE1A12" w:rsidP="00DE1A12">
      <w:pPr>
        <w:pStyle w:val="code"/>
      </w:pPr>
      <w:r w:rsidRPr="00A810C4">
        <w:rPr>
          <w:b/>
          <w:bCs/>
        </w:rPr>
        <w:t>INSERT INTO PHONGKHAM</w:t>
      </w:r>
      <w:r w:rsidRPr="00DE1A12">
        <w:t xml:space="preserve"> (</w:t>
      </w:r>
      <w:r w:rsidR="00061AFB">
        <w:t>M</w:t>
      </w:r>
      <w:r w:rsidRPr="00DE1A12">
        <w:t xml:space="preserve">aphongkham, </w:t>
      </w:r>
      <w:r w:rsidR="00061AFB">
        <w:t>T</w:t>
      </w:r>
      <w:r w:rsidRPr="00DE1A12">
        <w:t xml:space="preserve">enphongkham, </w:t>
      </w:r>
      <w:r w:rsidR="00061AFB">
        <w:t>V</w:t>
      </w:r>
      <w:r w:rsidRPr="00DE1A12">
        <w:t>itri)</w:t>
      </w:r>
    </w:p>
    <w:p w14:paraId="6D7AC03B" w14:textId="77777777" w:rsidR="00DE1A12" w:rsidRPr="00A810C4" w:rsidRDefault="00DE1A12" w:rsidP="00DE1A12">
      <w:pPr>
        <w:pStyle w:val="code"/>
        <w:rPr>
          <w:b/>
          <w:bCs/>
        </w:rPr>
      </w:pPr>
      <w:r w:rsidRPr="00A810C4">
        <w:rPr>
          <w:b/>
          <w:bCs/>
        </w:rPr>
        <w:t>VALUES</w:t>
      </w:r>
    </w:p>
    <w:p w14:paraId="192D813C" w14:textId="77777777" w:rsidR="00DE1A12" w:rsidRPr="00DE1A12" w:rsidRDefault="00DE1A12" w:rsidP="00DE1A12">
      <w:pPr>
        <w:pStyle w:val="code"/>
      </w:pPr>
      <w:r w:rsidRPr="00DE1A12">
        <w:t xml:space="preserve">    ('phong01', N'Phòng 1', N'Lầu 1 khu A'),</w:t>
      </w:r>
    </w:p>
    <w:p w14:paraId="01C3A08F" w14:textId="77777777" w:rsidR="00DE1A12" w:rsidRPr="00DE1A12" w:rsidRDefault="00DE1A12" w:rsidP="00DE1A12">
      <w:pPr>
        <w:pStyle w:val="code"/>
      </w:pPr>
      <w:r w:rsidRPr="00DE1A12">
        <w:t xml:space="preserve">    ('phong02', N'Phòng 2', N'Lầu 1 khu A'),</w:t>
      </w:r>
    </w:p>
    <w:p w14:paraId="48F3458C" w14:textId="77777777" w:rsidR="00DE1A12" w:rsidRPr="00DE1A12" w:rsidRDefault="00DE1A12" w:rsidP="00DE1A12">
      <w:pPr>
        <w:pStyle w:val="code"/>
      </w:pPr>
      <w:r w:rsidRPr="00DE1A12">
        <w:t xml:space="preserve">    ('phong03', N'Phòng 3', N'Lầu 1 khu B'),</w:t>
      </w:r>
    </w:p>
    <w:p w14:paraId="37BFDD29" w14:textId="77777777" w:rsidR="00DE1A12" w:rsidRPr="00DE1A12" w:rsidRDefault="00DE1A12" w:rsidP="00DE1A12">
      <w:pPr>
        <w:pStyle w:val="code"/>
      </w:pPr>
      <w:r w:rsidRPr="00DE1A12">
        <w:lastRenderedPageBreak/>
        <w:t xml:space="preserve">    ('phong04', N'Phòng 4', N'Lầu 1 khu B'),</w:t>
      </w:r>
    </w:p>
    <w:p w14:paraId="56943B72" w14:textId="77777777" w:rsidR="00DE1A12" w:rsidRPr="00DE1A12" w:rsidRDefault="00DE1A12" w:rsidP="00DE1A12">
      <w:pPr>
        <w:pStyle w:val="code"/>
      </w:pPr>
      <w:r w:rsidRPr="00DE1A12">
        <w:t xml:space="preserve">    ('phong05', N'Phòng 5', N'Lầu 2 khu A'),</w:t>
      </w:r>
    </w:p>
    <w:p w14:paraId="0FB95E2E" w14:textId="77777777" w:rsidR="00DE1A12" w:rsidRPr="00DE1A12" w:rsidRDefault="00DE1A12" w:rsidP="00DE1A12">
      <w:pPr>
        <w:pStyle w:val="code"/>
      </w:pPr>
      <w:r w:rsidRPr="00DE1A12">
        <w:t xml:space="preserve">    ('phong06', N'Phòng 6', N'Lầu 2 khu A'),</w:t>
      </w:r>
    </w:p>
    <w:p w14:paraId="555ED56A" w14:textId="77777777" w:rsidR="00DE1A12" w:rsidRPr="00DE1A12" w:rsidRDefault="00DE1A12" w:rsidP="00DE1A12">
      <w:pPr>
        <w:pStyle w:val="code"/>
      </w:pPr>
      <w:r w:rsidRPr="00DE1A12">
        <w:t xml:space="preserve">    ('phong07', N'Phòng 7', N'Lầu 2 khu B'),</w:t>
      </w:r>
    </w:p>
    <w:p w14:paraId="7167AB46" w14:textId="322E2105" w:rsidR="00DE1A12" w:rsidRDefault="00DE1A12" w:rsidP="00DE1A12">
      <w:pPr>
        <w:pStyle w:val="code"/>
      </w:pPr>
      <w:r w:rsidRPr="00DE1A12">
        <w:t xml:space="preserve">    ('phong08', N'Phòng 8', N'Lầu 2 khu B');</w:t>
      </w:r>
    </w:p>
    <w:p w14:paraId="36191BA0" w14:textId="502298EB" w:rsidR="00950449" w:rsidRDefault="00950449" w:rsidP="00950449">
      <w:pPr>
        <w:pStyle w:val="Noidung"/>
      </w:pPr>
      <w:r>
        <w:t>Kết quả sau khi thêm</w:t>
      </w:r>
    </w:p>
    <w:p w14:paraId="6B2816D2" w14:textId="77777777" w:rsidR="00D80789" w:rsidRDefault="00D80789" w:rsidP="00B80374">
      <w:pPr>
        <w:jc w:val="center"/>
      </w:pPr>
      <w:r w:rsidRPr="00D80789">
        <w:rPr>
          <w:noProof/>
        </w:rPr>
        <w:drawing>
          <wp:inline distT="0" distB="0" distL="0" distR="0" wp14:anchorId="12224610" wp14:editId="47E69CCB">
            <wp:extent cx="3219899" cy="1762371"/>
            <wp:effectExtent l="0" t="0" r="0" b="9525"/>
            <wp:docPr id="17058361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5836119" name=""/>
                    <pic:cNvPicPr/>
                  </pic:nvPicPr>
                  <pic:blipFill>
                    <a:blip r:embed="rId48"/>
                    <a:stretch>
                      <a:fillRect/>
                    </a:stretch>
                  </pic:blipFill>
                  <pic:spPr>
                    <a:xfrm>
                      <a:off x="0" y="0"/>
                      <a:ext cx="3219899" cy="1762371"/>
                    </a:xfrm>
                    <a:prstGeom prst="rect">
                      <a:avLst/>
                    </a:prstGeom>
                  </pic:spPr>
                </pic:pic>
              </a:graphicData>
            </a:graphic>
          </wp:inline>
        </w:drawing>
      </w:r>
    </w:p>
    <w:p w14:paraId="7E918A55" w14:textId="0E14125F" w:rsidR="00950449" w:rsidRPr="00D80789" w:rsidRDefault="00D80789" w:rsidP="00D80789">
      <w:pPr>
        <w:pStyle w:val="Caption"/>
        <w:rPr>
          <w:lang w:val="vi-VN"/>
        </w:rPr>
      </w:pPr>
      <w:bookmarkStart w:id="118" w:name="_Toc186269159"/>
      <w:r w:rsidRPr="00D80789">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B96FE3">
        <w:rPr>
          <w:noProof/>
          <w:lang w:val="vi-VN"/>
        </w:rPr>
        <w:t>3</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B96FE3">
        <w:rPr>
          <w:noProof/>
          <w:lang w:val="vi-VN"/>
        </w:rPr>
        <w:t>10</w:t>
      </w:r>
      <w:r w:rsidR="00DA4E2A">
        <w:rPr>
          <w:lang w:val="vi-VN"/>
        </w:rPr>
        <w:fldChar w:fldCharType="end"/>
      </w:r>
      <w:r>
        <w:rPr>
          <w:lang w:val="vi-VN"/>
        </w:rPr>
        <w:t xml:space="preserve"> Kết quả thêm dữ liệu vào bảng PHONGKHAM</w:t>
      </w:r>
      <w:bookmarkEnd w:id="118"/>
    </w:p>
    <w:p w14:paraId="7C6047CF" w14:textId="1C1C99E4" w:rsidR="00DE1A12" w:rsidRDefault="00DE1A12" w:rsidP="00DE1A12">
      <w:pPr>
        <w:pStyle w:val="Noidung"/>
      </w:pPr>
      <w:r>
        <w:t>Thêm dữ liệu vào bảng LICHKHAM</w:t>
      </w:r>
    </w:p>
    <w:p w14:paraId="4F33E4E1" w14:textId="1077F1CA" w:rsidR="00DE1A12" w:rsidRPr="00DE1A12" w:rsidRDefault="00DE1A12" w:rsidP="00DE1A12">
      <w:pPr>
        <w:pStyle w:val="code"/>
        <w:jc w:val="both"/>
      </w:pPr>
      <w:r w:rsidRPr="00A810C4">
        <w:rPr>
          <w:b/>
          <w:bCs/>
        </w:rPr>
        <w:t>INSERT INTO LICHKHAM</w:t>
      </w:r>
      <w:r w:rsidRPr="00DE1A12">
        <w:t xml:space="preserve"> (</w:t>
      </w:r>
      <w:r w:rsidR="00373F93">
        <w:t>M</w:t>
      </w:r>
      <w:r w:rsidRPr="00DE1A12">
        <w:t xml:space="preserve">alich, </w:t>
      </w:r>
      <w:r w:rsidR="00373F93">
        <w:t>N</w:t>
      </w:r>
      <w:r w:rsidRPr="00DE1A12">
        <w:t xml:space="preserve">gay, </w:t>
      </w:r>
      <w:r w:rsidR="00373F93">
        <w:t>G</w:t>
      </w:r>
      <w:r w:rsidRPr="00DE1A12">
        <w:t xml:space="preserve">iobatdau, </w:t>
      </w:r>
      <w:r w:rsidR="00373F93">
        <w:t>G</w:t>
      </w:r>
      <w:r w:rsidRPr="00DE1A12">
        <w:t xml:space="preserve">ioketthuc, </w:t>
      </w:r>
      <w:r w:rsidR="00373F93">
        <w:t>M</w:t>
      </w:r>
      <w:r w:rsidRPr="00DE1A12">
        <w:t>aphongkham)</w:t>
      </w:r>
    </w:p>
    <w:p w14:paraId="14E0594B" w14:textId="77777777" w:rsidR="00DE1A12" w:rsidRPr="00A810C4" w:rsidRDefault="00DE1A12" w:rsidP="00DE1A12">
      <w:pPr>
        <w:pStyle w:val="code"/>
        <w:jc w:val="both"/>
        <w:rPr>
          <w:b/>
          <w:bCs/>
        </w:rPr>
      </w:pPr>
      <w:r w:rsidRPr="00A810C4">
        <w:rPr>
          <w:b/>
          <w:bCs/>
        </w:rPr>
        <w:t>VALUES</w:t>
      </w:r>
    </w:p>
    <w:p w14:paraId="7DCE5CA5" w14:textId="77777777" w:rsidR="00DE1A12" w:rsidRPr="00DE1A12" w:rsidRDefault="00DE1A12" w:rsidP="00DE1A12">
      <w:pPr>
        <w:pStyle w:val="code"/>
        <w:jc w:val="both"/>
      </w:pPr>
      <w:r w:rsidRPr="00DE1A12">
        <w:t xml:space="preserve">    ('lk01', '2024-11-19', '07:00:00', '09:00:00', 'phong01'),</w:t>
      </w:r>
    </w:p>
    <w:p w14:paraId="70C5344D" w14:textId="77777777" w:rsidR="00DE1A12" w:rsidRPr="00DE1A12" w:rsidRDefault="00DE1A12" w:rsidP="00DE1A12">
      <w:pPr>
        <w:pStyle w:val="code"/>
        <w:jc w:val="both"/>
      </w:pPr>
      <w:r w:rsidRPr="00DE1A12">
        <w:t xml:space="preserve">    ('lk02', '2024-11-19', '09:00:00', '11:00:00', 'phong01'),</w:t>
      </w:r>
    </w:p>
    <w:p w14:paraId="587472AB" w14:textId="77777777" w:rsidR="00DE1A12" w:rsidRPr="00DE1A12" w:rsidRDefault="00DE1A12" w:rsidP="00DE1A12">
      <w:pPr>
        <w:pStyle w:val="code"/>
        <w:jc w:val="both"/>
      </w:pPr>
      <w:r w:rsidRPr="00DE1A12">
        <w:t xml:space="preserve">    ('lk03', '2024-11-19', '13:00:00', '15:00:00', 'phong02'),</w:t>
      </w:r>
    </w:p>
    <w:p w14:paraId="065FFE57" w14:textId="77777777" w:rsidR="00DE1A12" w:rsidRPr="00DE1A12" w:rsidRDefault="00DE1A12" w:rsidP="00DE1A12">
      <w:pPr>
        <w:pStyle w:val="code"/>
        <w:jc w:val="both"/>
      </w:pPr>
      <w:r w:rsidRPr="00DE1A12">
        <w:t xml:space="preserve">    ('lk04', '2024-11-19', '15:00:00', '17:00:00', 'phong02'),</w:t>
      </w:r>
    </w:p>
    <w:p w14:paraId="2BACF885" w14:textId="77777777" w:rsidR="00DE1A12" w:rsidRPr="00DE1A12" w:rsidRDefault="00DE1A12" w:rsidP="00DE1A12">
      <w:pPr>
        <w:pStyle w:val="code"/>
        <w:jc w:val="both"/>
      </w:pPr>
      <w:r w:rsidRPr="00DE1A12">
        <w:t xml:space="preserve">    ('lk05', '2024-11-20', '07:00:00', '09:00:00', 'phong04'),</w:t>
      </w:r>
    </w:p>
    <w:p w14:paraId="25C6C08A" w14:textId="77777777" w:rsidR="00DE1A12" w:rsidRPr="00DE1A12" w:rsidRDefault="00DE1A12" w:rsidP="00DE1A12">
      <w:pPr>
        <w:pStyle w:val="code"/>
        <w:jc w:val="both"/>
      </w:pPr>
      <w:r w:rsidRPr="00DE1A12">
        <w:t xml:space="preserve">    ('lk06', '2024-11-20', '09:00:00', '11:00:00', 'phong04'),</w:t>
      </w:r>
    </w:p>
    <w:p w14:paraId="54D526C7" w14:textId="77777777" w:rsidR="00DE1A12" w:rsidRPr="00DE1A12" w:rsidRDefault="00DE1A12" w:rsidP="00DE1A12">
      <w:pPr>
        <w:pStyle w:val="code"/>
        <w:jc w:val="both"/>
      </w:pPr>
      <w:r w:rsidRPr="00DE1A12">
        <w:t xml:space="preserve">    ('lk07', '2024-11-20', '13:00:00', '15:00:00', 'phong01'),</w:t>
      </w:r>
    </w:p>
    <w:p w14:paraId="103D866C" w14:textId="77777777" w:rsidR="00DE1A12" w:rsidRPr="00DE1A12" w:rsidRDefault="00DE1A12" w:rsidP="00DE1A12">
      <w:pPr>
        <w:pStyle w:val="code"/>
        <w:jc w:val="both"/>
      </w:pPr>
      <w:r w:rsidRPr="00DE1A12">
        <w:t xml:space="preserve">    ('lk08', '2024-11-20', '15:00:00', '17:00:00', 'phong01'),</w:t>
      </w:r>
    </w:p>
    <w:p w14:paraId="235AA6D1" w14:textId="77777777" w:rsidR="00DE1A12" w:rsidRPr="00DE1A12" w:rsidRDefault="00DE1A12" w:rsidP="00DE1A12">
      <w:pPr>
        <w:pStyle w:val="code"/>
        <w:jc w:val="both"/>
      </w:pPr>
      <w:r w:rsidRPr="00DE1A12">
        <w:t xml:space="preserve">    ('lk09', '2024-11-21', '07:00:00', '09:00:00', 'phong08'),</w:t>
      </w:r>
    </w:p>
    <w:p w14:paraId="67BE61A3" w14:textId="77777777" w:rsidR="00DE1A12" w:rsidRPr="00DE1A12" w:rsidRDefault="00DE1A12" w:rsidP="00DE1A12">
      <w:pPr>
        <w:pStyle w:val="code"/>
        <w:jc w:val="both"/>
      </w:pPr>
      <w:r w:rsidRPr="00DE1A12">
        <w:t xml:space="preserve">    ('lk10', '2024-11-21', '09:00:00', '11:00:00', 'phong08'),</w:t>
      </w:r>
    </w:p>
    <w:p w14:paraId="0DB48F85" w14:textId="77777777" w:rsidR="00DE1A12" w:rsidRPr="00DE1A12" w:rsidRDefault="00DE1A12" w:rsidP="00DE1A12">
      <w:pPr>
        <w:pStyle w:val="code"/>
        <w:jc w:val="both"/>
      </w:pPr>
      <w:r w:rsidRPr="00DE1A12">
        <w:t xml:space="preserve">    ('lk11', '2024-11-21', '13:00:00', '15:00:00', 'phong07'),</w:t>
      </w:r>
    </w:p>
    <w:p w14:paraId="62F2AAF8" w14:textId="77777777" w:rsidR="00DE1A12" w:rsidRPr="00DE1A12" w:rsidRDefault="00DE1A12" w:rsidP="00DE1A12">
      <w:pPr>
        <w:pStyle w:val="code"/>
        <w:jc w:val="both"/>
      </w:pPr>
      <w:r w:rsidRPr="00DE1A12">
        <w:t xml:space="preserve">    ('lk12', '2024-11-21', '15:00:00', '17:00:00', 'phong07'),</w:t>
      </w:r>
    </w:p>
    <w:p w14:paraId="1295DB24" w14:textId="77777777" w:rsidR="00DE1A12" w:rsidRPr="00DE1A12" w:rsidRDefault="00DE1A12" w:rsidP="00DE1A12">
      <w:pPr>
        <w:pStyle w:val="code"/>
        <w:jc w:val="both"/>
      </w:pPr>
      <w:r w:rsidRPr="00DE1A12">
        <w:lastRenderedPageBreak/>
        <w:t xml:space="preserve">    ('lk13', '2024-11-22', '07:00:00', '09:00:00', 'phong02'),</w:t>
      </w:r>
    </w:p>
    <w:p w14:paraId="1A04AEE6" w14:textId="77777777" w:rsidR="00DE1A12" w:rsidRPr="00DE1A12" w:rsidRDefault="00DE1A12" w:rsidP="00DE1A12">
      <w:pPr>
        <w:pStyle w:val="code"/>
        <w:jc w:val="both"/>
      </w:pPr>
      <w:r w:rsidRPr="00DE1A12">
        <w:t xml:space="preserve">    ('lk14', '2024-11-22', '09:00:00', '11:00:00', 'phong02'),</w:t>
      </w:r>
    </w:p>
    <w:p w14:paraId="40B67796" w14:textId="77777777" w:rsidR="00DE1A12" w:rsidRPr="00DE1A12" w:rsidRDefault="00DE1A12" w:rsidP="00DE1A12">
      <w:pPr>
        <w:pStyle w:val="code"/>
        <w:jc w:val="both"/>
      </w:pPr>
      <w:r w:rsidRPr="00DE1A12">
        <w:t xml:space="preserve">    ('lk15', '2024-11-22', '13:00:00', '15:00:00', 'phong03'),</w:t>
      </w:r>
    </w:p>
    <w:p w14:paraId="4AF73568" w14:textId="33167AA7" w:rsidR="00DE1A12" w:rsidRDefault="00DE1A12" w:rsidP="00DE1A12">
      <w:pPr>
        <w:pStyle w:val="code"/>
        <w:jc w:val="both"/>
      </w:pPr>
      <w:r w:rsidRPr="00DE1A12">
        <w:t xml:space="preserve">    ('lk16', '2024-11-22', '15:00:00', '17:00:00', 'phong03');</w:t>
      </w:r>
    </w:p>
    <w:p w14:paraId="147DC665" w14:textId="26366459" w:rsidR="00950449" w:rsidRDefault="00950449" w:rsidP="00950449">
      <w:pPr>
        <w:pStyle w:val="Noidung"/>
      </w:pPr>
      <w:r>
        <w:t>Kết quả sau khi thêm:</w:t>
      </w:r>
    </w:p>
    <w:p w14:paraId="5923EFC0" w14:textId="77777777" w:rsidR="00D80789" w:rsidRDefault="00D80789" w:rsidP="00B80374">
      <w:pPr>
        <w:jc w:val="center"/>
      </w:pPr>
      <w:r w:rsidRPr="00D80789">
        <w:rPr>
          <w:noProof/>
        </w:rPr>
        <w:drawing>
          <wp:inline distT="0" distB="0" distL="0" distR="0" wp14:anchorId="1871ED17" wp14:editId="65A149EB">
            <wp:extent cx="5249008" cy="3248478"/>
            <wp:effectExtent l="0" t="0" r="8890" b="9525"/>
            <wp:docPr id="7856697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669704" name=""/>
                    <pic:cNvPicPr/>
                  </pic:nvPicPr>
                  <pic:blipFill>
                    <a:blip r:embed="rId49"/>
                    <a:stretch>
                      <a:fillRect/>
                    </a:stretch>
                  </pic:blipFill>
                  <pic:spPr>
                    <a:xfrm>
                      <a:off x="0" y="0"/>
                      <a:ext cx="5249008" cy="3248478"/>
                    </a:xfrm>
                    <a:prstGeom prst="rect">
                      <a:avLst/>
                    </a:prstGeom>
                  </pic:spPr>
                </pic:pic>
              </a:graphicData>
            </a:graphic>
          </wp:inline>
        </w:drawing>
      </w:r>
    </w:p>
    <w:p w14:paraId="1A1A2ADA" w14:textId="41BF3378" w:rsidR="00950449" w:rsidRPr="00D80789" w:rsidRDefault="00D80789" w:rsidP="00D80789">
      <w:pPr>
        <w:pStyle w:val="Caption"/>
        <w:rPr>
          <w:lang w:val="vi-VN"/>
        </w:rPr>
      </w:pPr>
      <w:bookmarkStart w:id="119" w:name="_Toc186269160"/>
      <w:r w:rsidRPr="00D80789">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B96FE3">
        <w:rPr>
          <w:noProof/>
          <w:lang w:val="vi-VN"/>
        </w:rPr>
        <w:t>3</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B96FE3">
        <w:rPr>
          <w:noProof/>
          <w:lang w:val="vi-VN"/>
        </w:rPr>
        <w:t>11</w:t>
      </w:r>
      <w:r w:rsidR="00DA4E2A">
        <w:rPr>
          <w:lang w:val="vi-VN"/>
        </w:rPr>
        <w:fldChar w:fldCharType="end"/>
      </w:r>
      <w:r>
        <w:rPr>
          <w:lang w:val="vi-VN"/>
        </w:rPr>
        <w:t xml:space="preserve"> Kết quả thêm dữ liệu vào bảng LICHKHAM</w:t>
      </w:r>
      <w:bookmarkEnd w:id="119"/>
    </w:p>
    <w:p w14:paraId="5FF5E882" w14:textId="282C8ED2" w:rsidR="00DE1A12" w:rsidRDefault="00DE1A12" w:rsidP="00DE1A12">
      <w:pPr>
        <w:pStyle w:val="Noidung"/>
      </w:pPr>
      <w:r>
        <w:t>Thêm dữ liệu vào bảng DANGKY</w:t>
      </w:r>
    </w:p>
    <w:p w14:paraId="7FBB08EC" w14:textId="5A6D319B" w:rsidR="00DE1A12" w:rsidRPr="00DE1A12" w:rsidRDefault="00DE1A12" w:rsidP="00DE1A12">
      <w:pPr>
        <w:pStyle w:val="code"/>
        <w:jc w:val="both"/>
      </w:pPr>
      <w:r w:rsidRPr="00A810C4">
        <w:rPr>
          <w:b/>
          <w:bCs/>
        </w:rPr>
        <w:t>INSERT INTO DANGKY</w:t>
      </w:r>
      <w:r w:rsidRPr="00DE1A12">
        <w:t xml:space="preserve"> (</w:t>
      </w:r>
      <w:r w:rsidR="00EE7FDE">
        <w:t>M</w:t>
      </w:r>
      <w:r w:rsidRPr="00DE1A12">
        <w:t xml:space="preserve">adangky, </w:t>
      </w:r>
      <w:r w:rsidR="00EE7FDE">
        <w:t>M</w:t>
      </w:r>
      <w:r w:rsidRPr="00DE1A12">
        <w:t xml:space="preserve">abacsi, </w:t>
      </w:r>
      <w:r w:rsidR="00EE7FDE">
        <w:t>M</w:t>
      </w:r>
      <w:r w:rsidRPr="00DE1A12">
        <w:t xml:space="preserve">abenhnhan, </w:t>
      </w:r>
      <w:r w:rsidR="00EE7FDE">
        <w:t>M</w:t>
      </w:r>
      <w:r w:rsidRPr="00DE1A12">
        <w:t xml:space="preserve">alich, </w:t>
      </w:r>
      <w:r w:rsidR="00EE7FDE">
        <w:t>M</w:t>
      </w:r>
      <w:r w:rsidRPr="00DE1A12">
        <w:t>adichvu)</w:t>
      </w:r>
    </w:p>
    <w:p w14:paraId="4552456A" w14:textId="77777777" w:rsidR="00DE1A12" w:rsidRPr="00A810C4" w:rsidRDefault="00DE1A12" w:rsidP="00DE1A12">
      <w:pPr>
        <w:pStyle w:val="code"/>
        <w:jc w:val="both"/>
        <w:rPr>
          <w:b/>
          <w:bCs/>
        </w:rPr>
      </w:pPr>
      <w:r w:rsidRPr="00A810C4">
        <w:rPr>
          <w:b/>
          <w:bCs/>
        </w:rPr>
        <w:t>VALUES</w:t>
      </w:r>
    </w:p>
    <w:p w14:paraId="003DBAC5" w14:textId="2A4FE3E7" w:rsidR="00DE1A12" w:rsidRPr="00DE1A12" w:rsidRDefault="00DE1A12" w:rsidP="00DE1A12">
      <w:pPr>
        <w:pStyle w:val="code"/>
        <w:jc w:val="both"/>
      </w:pPr>
      <w:r w:rsidRPr="00DE1A12">
        <w:t xml:space="preserve">    </w:t>
      </w:r>
      <w:r>
        <w:t xml:space="preserve"> </w:t>
      </w:r>
      <w:r w:rsidRPr="00DE1A12">
        <w:t>('dk01','bs01', 'bn05', 'lk02', 'dv01'),</w:t>
      </w:r>
    </w:p>
    <w:p w14:paraId="5B32C113" w14:textId="55E6E038" w:rsidR="00DE1A12" w:rsidRPr="00DE1A12" w:rsidRDefault="00DE1A12" w:rsidP="00DE1A12">
      <w:pPr>
        <w:pStyle w:val="code"/>
        <w:jc w:val="both"/>
      </w:pPr>
      <w:r w:rsidRPr="00DE1A12">
        <w:t xml:space="preserve">    </w:t>
      </w:r>
      <w:r>
        <w:t xml:space="preserve"> </w:t>
      </w:r>
      <w:r w:rsidRPr="00DE1A12">
        <w:t>('dk02','bs01', 'bn03', 'lk02', 'dv02'),</w:t>
      </w:r>
    </w:p>
    <w:p w14:paraId="4525E7DF" w14:textId="1534B33E" w:rsidR="00DE1A12" w:rsidRPr="00DE1A12" w:rsidRDefault="00DE1A12" w:rsidP="00DE1A12">
      <w:pPr>
        <w:pStyle w:val="code"/>
        <w:jc w:val="both"/>
      </w:pPr>
      <w:r w:rsidRPr="00DE1A12">
        <w:t xml:space="preserve">    </w:t>
      </w:r>
      <w:r>
        <w:t xml:space="preserve"> </w:t>
      </w:r>
      <w:r w:rsidRPr="00DE1A12">
        <w:t>('dk03','bs04', 'bn01', 'lk04', 'dv01'),</w:t>
      </w:r>
    </w:p>
    <w:p w14:paraId="5A3D2270" w14:textId="21CCFE68" w:rsidR="00DE1A12" w:rsidRPr="00DE1A12" w:rsidRDefault="00DE1A12" w:rsidP="00DE1A12">
      <w:pPr>
        <w:pStyle w:val="code"/>
        <w:jc w:val="both"/>
      </w:pPr>
      <w:r w:rsidRPr="00DE1A12">
        <w:t xml:space="preserve">    </w:t>
      </w:r>
      <w:r>
        <w:t xml:space="preserve"> </w:t>
      </w:r>
      <w:r w:rsidRPr="00DE1A12">
        <w:t>('dk04','bs04', 'bn02', 'lk06', 'dv02'),</w:t>
      </w:r>
    </w:p>
    <w:p w14:paraId="765F0703" w14:textId="0943EB38" w:rsidR="00DE1A12" w:rsidRPr="00DE1A12" w:rsidRDefault="00DE1A12" w:rsidP="00DE1A12">
      <w:pPr>
        <w:pStyle w:val="code"/>
        <w:jc w:val="both"/>
      </w:pPr>
      <w:r w:rsidRPr="00DE1A12">
        <w:t xml:space="preserve">    </w:t>
      </w:r>
      <w:r>
        <w:t xml:space="preserve"> </w:t>
      </w:r>
      <w:r w:rsidRPr="00DE1A12">
        <w:t>('dk05','bs04', 'bn06', 'lk06', 'dv01'),</w:t>
      </w:r>
    </w:p>
    <w:p w14:paraId="369D069C" w14:textId="3AAE963D" w:rsidR="00DE1A12" w:rsidRPr="00DE1A12" w:rsidRDefault="00DE1A12" w:rsidP="00DE1A12">
      <w:pPr>
        <w:pStyle w:val="code"/>
        <w:jc w:val="both"/>
      </w:pPr>
      <w:r w:rsidRPr="00DE1A12">
        <w:t xml:space="preserve">   </w:t>
      </w:r>
      <w:r>
        <w:t xml:space="preserve">  </w:t>
      </w:r>
      <w:r w:rsidRPr="00DE1A12">
        <w:t>('dk06','bs03', 'bn08', 'lk01', 'dv02'),</w:t>
      </w:r>
    </w:p>
    <w:p w14:paraId="411366B6" w14:textId="0DA37BD8" w:rsidR="00DE1A12" w:rsidRPr="00DE1A12" w:rsidRDefault="00DE1A12" w:rsidP="00DE1A12">
      <w:pPr>
        <w:pStyle w:val="code"/>
        <w:jc w:val="both"/>
      </w:pPr>
      <w:r w:rsidRPr="00DE1A12">
        <w:t xml:space="preserve">    </w:t>
      </w:r>
      <w:r>
        <w:t xml:space="preserve"> </w:t>
      </w:r>
      <w:r w:rsidRPr="00DE1A12">
        <w:t>('dk07','bs09', 'bn04', 'lk04', 'dv01'),</w:t>
      </w:r>
    </w:p>
    <w:p w14:paraId="20583E5E" w14:textId="53D2BF4C" w:rsidR="00DE1A12" w:rsidRPr="00DE1A12" w:rsidRDefault="00DE1A12" w:rsidP="00DE1A12">
      <w:pPr>
        <w:pStyle w:val="code"/>
        <w:jc w:val="both"/>
      </w:pPr>
      <w:r w:rsidRPr="00DE1A12">
        <w:t xml:space="preserve">    </w:t>
      </w:r>
      <w:r>
        <w:t xml:space="preserve"> </w:t>
      </w:r>
      <w:r w:rsidRPr="00DE1A12">
        <w:t>('dk08','bs02', 'bn07', 'lk05', 'dv02'),</w:t>
      </w:r>
    </w:p>
    <w:p w14:paraId="745D655A" w14:textId="5701986E" w:rsidR="00DE1A12" w:rsidRPr="00DE1A12" w:rsidRDefault="00DE1A12" w:rsidP="00DE1A12">
      <w:pPr>
        <w:pStyle w:val="code"/>
        <w:jc w:val="both"/>
      </w:pPr>
      <w:r w:rsidRPr="00DE1A12">
        <w:lastRenderedPageBreak/>
        <w:t xml:space="preserve">    </w:t>
      </w:r>
      <w:r>
        <w:t xml:space="preserve"> </w:t>
      </w:r>
      <w:r w:rsidRPr="00DE1A12">
        <w:t>('dk09','bs15', 'bn10', 'lk01', 'dv01'),</w:t>
      </w:r>
    </w:p>
    <w:p w14:paraId="3E06194B" w14:textId="77777777" w:rsidR="00DE1A12" w:rsidRPr="00DE1A12" w:rsidRDefault="00DE1A12" w:rsidP="00DE1A12">
      <w:pPr>
        <w:pStyle w:val="code"/>
        <w:jc w:val="both"/>
      </w:pPr>
      <w:r w:rsidRPr="00DE1A12">
        <w:t xml:space="preserve">    ('dk10','bs10', 'bn09', 'lk02', 'dv02'),</w:t>
      </w:r>
    </w:p>
    <w:p w14:paraId="0B0525CB" w14:textId="77777777" w:rsidR="00DE1A12" w:rsidRPr="00DE1A12" w:rsidRDefault="00DE1A12" w:rsidP="00DE1A12">
      <w:pPr>
        <w:pStyle w:val="code"/>
        <w:jc w:val="both"/>
      </w:pPr>
      <w:r w:rsidRPr="00DE1A12">
        <w:tab/>
        <w:t>('dk11','bs10', null, 'lk02', null),</w:t>
      </w:r>
    </w:p>
    <w:p w14:paraId="5F87A487" w14:textId="77777777" w:rsidR="00DE1A12" w:rsidRPr="00DE1A12" w:rsidRDefault="00DE1A12" w:rsidP="00DE1A12">
      <w:pPr>
        <w:pStyle w:val="code"/>
        <w:jc w:val="both"/>
      </w:pPr>
      <w:r w:rsidRPr="00DE1A12">
        <w:tab/>
        <w:t>('dk12','bs10', null, 'lk01', null),</w:t>
      </w:r>
    </w:p>
    <w:p w14:paraId="71BFA954" w14:textId="77777777" w:rsidR="00DE1A12" w:rsidRPr="00DE1A12" w:rsidRDefault="00DE1A12" w:rsidP="00DE1A12">
      <w:pPr>
        <w:pStyle w:val="code"/>
        <w:jc w:val="both"/>
      </w:pPr>
      <w:r w:rsidRPr="00DE1A12">
        <w:tab/>
        <w:t>('dk13','bs10', null, 'lk05', null),</w:t>
      </w:r>
    </w:p>
    <w:p w14:paraId="60CFF6FF" w14:textId="77777777" w:rsidR="00DE1A12" w:rsidRPr="00DE1A12" w:rsidRDefault="00DE1A12" w:rsidP="00DE1A12">
      <w:pPr>
        <w:pStyle w:val="code"/>
        <w:jc w:val="both"/>
      </w:pPr>
      <w:r w:rsidRPr="00DE1A12">
        <w:tab/>
        <w:t>('dk14','bs10', null, 'lk06', null),</w:t>
      </w:r>
    </w:p>
    <w:p w14:paraId="25437BAA" w14:textId="77777777" w:rsidR="00DE1A12" w:rsidRPr="00DE1A12" w:rsidRDefault="00DE1A12" w:rsidP="00DE1A12">
      <w:pPr>
        <w:pStyle w:val="code"/>
        <w:jc w:val="both"/>
      </w:pPr>
      <w:r w:rsidRPr="00DE1A12">
        <w:tab/>
        <w:t>('dk15','bs09', null, 'lk03', null),</w:t>
      </w:r>
    </w:p>
    <w:p w14:paraId="28EBF93C" w14:textId="77777777" w:rsidR="00DE1A12" w:rsidRPr="00DE1A12" w:rsidRDefault="00DE1A12" w:rsidP="00DE1A12">
      <w:pPr>
        <w:pStyle w:val="code"/>
        <w:jc w:val="both"/>
      </w:pPr>
      <w:r w:rsidRPr="00DE1A12">
        <w:tab/>
        <w:t>('dk16','bs09', null, 'lk04', null),</w:t>
      </w:r>
    </w:p>
    <w:p w14:paraId="7FC5296B" w14:textId="77777777" w:rsidR="00DE1A12" w:rsidRPr="00DE1A12" w:rsidRDefault="00DE1A12" w:rsidP="00DE1A12">
      <w:pPr>
        <w:pStyle w:val="code"/>
        <w:jc w:val="both"/>
      </w:pPr>
      <w:r w:rsidRPr="00DE1A12">
        <w:tab/>
        <w:t>('dk17','bs09', null, 'lk05', null),</w:t>
      </w:r>
    </w:p>
    <w:p w14:paraId="49D2D7AB" w14:textId="77777777" w:rsidR="00DE1A12" w:rsidRPr="00DE1A12" w:rsidRDefault="00DE1A12" w:rsidP="00DE1A12">
      <w:pPr>
        <w:pStyle w:val="code"/>
        <w:jc w:val="both"/>
      </w:pPr>
      <w:r w:rsidRPr="00DE1A12">
        <w:tab/>
        <w:t>('dk18','bs09', null, 'lk06', null),</w:t>
      </w:r>
    </w:p>
    <w:p w14:paraId="38A8A73E" w14:textId="77777777" w:rsidR="00DE1A12" w:rsidRPr="00DE1A12" w:rsidRDefault="00DE1A12" w:rsidP="00DE1A12">
      <w:pPr>
        <w:pStyle w:val="code"/>
        <w:jc w:val="both"/>
      </w:pPr>
      <w:r w:rsidRPr="00DE1A12">
        <w:tab/>
        <w:t>('dk19','bs03', null, 'lk14', null),</w:t>
      </w:r>
    </w:p>
    <w:p w14:paraId="3924D37C" w14:textId="77777777" w:rsidR="00DE1A12" w:rsidRPr="00DE1A12" w:rsidRDefault="00DE1A12" w:rsidP="00DE1A12">
      <w:pPr>
        <w:pStyle w:val="code"/>
        <w:jc w:val="both"/>
      </w:pPr>
      <w:r w:rsidRPr="00DE1A12">
        <w:tab/>
        <w:t>('dk20','bs03', null, 'lk13', null),</w:t>
      </w:r>
    </w:p>
    <w:p w14:paraId="54D20D58" w14:textId="77777777" w:rsidR="00DE1A12" w:rsidRPr="00DE1A12" w:rsidRDefault="00DE1A12" w:rsidP="00DE1A12">
      <w:pPr>
        <w:pStyle w:val="code"/>
        <w:jc w:val="both"/>
      </w:pPr>
      <w:r w:rsidRPr="00DE1A12">
        <w:tab/>
        <w:t>('dk21','bs07', null, 'lk16', null),</w:t>
      </w:r>
    </w:p>
    <w:p w14:paraId="1956C5E2" w14:textId="77777777" w:rsidR="00DE1A12" w:rsidRPr="00DE1A12" w:rsidRDefault="00DE1A12" w:rsidP="00DE1A12">
      <w:pPr>
        <w:pStyle w:val="code"/>
        <w:jc w:val="both"/>
      </w:pPr>
      <w:r w:rsidRPr="00DE1A12">
        <w:tab/>
        <w:t>('dk22','bs07', null, 'lk15', null),</w:t>
      </w:r>
    </w:p>
    <w:p w14:paraId="30F22B92" w14:textId="77777777" w:rsidR="00DE1A12" w:rsidRPr="00DE1A12" w:rsidRDefault="00DE1A12" w:rsidP="00DE1A12">
      <w:pPr>
        <w:pStyle w:val="code"/>
        <w:jc w:val="both"/>
      </w:pPr>
      <w:r w:rsidRPr="00DE1A12">
        <w:tab/>
        <w:t>('dk23','bs10', 'bn09', 'lk02', 'dv02'),</w:t>
      </w:r>
    </w:p>
    <w:p w14:paraId="557E49EB" w14:textId="77777777" w:rsidR="00DE1A12" w:rsidRPr="00DE1A12" w:rsidRDefault="00DE1A12" w:rsidP="00DE1A12">
      <w:pPr>
        <w:pStyle w:val="code"/>
        <w:jc w:val="both"/>
      </w:pPr>
      <w:r w:rsidRPr="00DE1A12">
        <w:tab/>
        <w:t>('dk24','bs10', null, 'lk02', null),</w:t>
      </w:r>
    </w:p>
    <w:p w14:paraId="68E699F4" w14:textId="77777777" w:rsidR="00DE1A12" w:rsidRPr="00DE1A12" w:rsidRDefault="00DE1A12" w:rsidP="00DE1A12">
      <w:pPr>
        <w:pStyle w:val="code"/>
        <w:jc w:val="both"/>
      </w:pPr>
      <w:r w:rsidRPr="00DE1A12">
        <w:tab/>
        <w:t>('dk25', 'bs11', null, 'lk03', null),</w:t>
      </w:r>
    </w:p>
    <w:p w14:paraId="71AD20D2" w14:textId="77777777" w:rsidR="00DE1A12" w:rsidRPr="00DE1A12" w:rsidRDefault="00DE1A12" w:rsidP="00DE1A12">
      <w:pPr>
        <w:pStyle w:val="code"/>
        <w:jc w:val="both"/>
      </w:pPr>
      <w:r w:rsidRPr="00DE1A12">
        <w:t xml:space="preserve">    ('dk26', 'bs12', null, 'lk04', null),</w:t>
      </w:r>
    </w:p>
    <w:p w14:paraId="19D109CF" w14:textId="77777777" w:rsidR="00DE1A12" w:rsidRPr="00DE1A12" w:rsidRDefault="00DE1A12" w:rsidP="00DE1A12">
      <w:pPr>
        <w:pStyle w:val="code"/>
        <w:jc w:val="both"/>
      </w:pPr>
      <w:r w:rsidRPr="00DE1A12">
        <w:t xml:space="preserve">    ('dk27', 'bs13', null, 'lk05', null),</w:t>
      </w:r>
    </w:p>
    <w:p w14:paraId="037204DF" w14:textId="77777777" w:rsidR="00DE1A12" w:rsidRPr="00DE1A12" w:rsidRDefault="00DE1A12" w:rsidP="00DE1A12">
      <w:pPr>
        <w:pStyle w:val="code"/>
        <w:jc w:val="both"/>
      </w:pPr>
      <w:r w:rsidRPr="00DE1A12">
        <w:t xml:space="preserve">    ('dk28', 'bs14', 'bn14', 'lk06', 'dv02'),</w:t>
      </w:r>
    </w:p>
    <w:p w14:paraId="48319B1B" w14:textId="77777777" w:rsidR="00DE1A12" w:rsidRPr="00DE1A12" w:rsidRDefault="00DE1A12" w:rsidP="00DE1A12">
      <w:pPr>
        <w:pStyle w:val="code"/>
        <w:jc w:val="both"/>
      </w:pPr>
      <w:r w:rsidRPr="00DE1A12">
        <w:t xml:space="preserve">    ('dk29', 'bs15', 'bn15', 'lk01', 'dv01'),</w:t>
      </w:r>
    </w:p>
    <w:p w14:paraId="32182836" w14:textId="77777777" w:rsidR="00DE1A12" w:rsidRPr="00DE1A12" w:rsidRDefault="00DE1A12" w:rsidP="00DE1A12">
      <w:pPr>
        <w:pStyle w:val="code"/>
        <w:jc w:val="both"/>
      </w:pPr>
      <w:r w:rsidRPr="00DE1A12">
        <w:t xml:space="preserve">    ('dk30', 'bs16', 'bn16', 'lk02', 'dv02'),</w:t>
      </w:r>
    </w:p>
    <w:p w14:paraId="63CB6B71" w14:textId="77777777" w:rsidR="00DE1A12" w:rsidRPr="00DE1A12" w:rsidRDefault="00DE1A12" w:rsidP="00DE1A12">
      <w:pPr>
        <w:pStyle w:val="code"/>
        <w:jc w:val="both"/>
      </w:pPr>
      <w:r w:rsidRPr="00DE1A12">
        <w:t xml:space="preserve">    ('dk31', 'bs17', 'bn17', 'lk03', 'dv01'),</w:t>
      </w:r>
    </w:p>
    <w:p w14:paraId="0DE5C75D" w14:textId="77777777" w:rsidR="00DE1A12" w:rsidRPr="00DE1A12" w:rsidRDefault="00DE1A12" w:rsidP="00DE1A12">
      <w:pPr>
        <w:pStyle w:val="code"/>
        <w:jc w:val="both"/>
      </w:pPr>
      <w:r w:rsidRPr="00DE1A12">
        <w:t xml:space="preserve">    ('dk32', 'bs18', 'bn18', 'lk04', 'dv02'),</w:t>
      </w:r>
    </w:p>
    <w:p w14:paraId="431DF12F" w14:textId="77777777" w:rsidR="00DE1A12" w:rsidRPr="00DE1A12" w:rsidRDefault="00DE1A12" w:rsidP="00DE1A12">
      <w:pPr>
        <w:pStyle w:val="code"/>
        <w:jc w:val="both"/>
      </w:pPr>
      <w:r w:rsidRPr="00DE1A12">
        <w:t xml:space="preserve">    ('dk33', 'bs19', 'bn19', 'lk05', 'dv01'),</w:t>
      </w:r>
    </w:p>
    <w:p w14:paraId="6EBA6CF7" w14:textId="77777777" w:rsidR="00DE1A12" w:rsidRPr="00DE1A12" w:rsidRDefault="00DE1A12" w:rsidP="00DE1A12">
      <w:pPr>
        <w:pStyle w:val="code"/>
        <w:jc w:val="both"/>
      </w:pPr>
      <w:r w:rsidRPr="00DE1A12">
        <w:t xml:space="preserve">    ('dk34', 'bs20', null, 'lk06', null),</w:t>
      </w:r>
    </w:p>
    <w:p w14:paraId="00F33838" w14:textId="77777777" w:rsidR="00DE1A12" w:rsidRPr="00DE1A12" w:rsidRDefault="00DE1A12" w:rsidP="00DE1A12">
      <w:pPr>
        <w:pStyle w:val="code"/>
        <w:jc w:val="both"/>
      </w:pPr>
      <w:r w:rsidRPr="00DE1A12">
        <w:t xml:space="preserve">    ('dk35', 'bs21', 'bn01', 'lk07', 'dv01'),</w:t>
      </w:r>
    </w:p>
    <w:p w14:paraId="0DC072D2" w14:textId="77777777" w:rsidR="00DE1A12" w:rsidRPr="00DE1A12" w:rsidRDefault="00DE1A12" w:rsidP="00DE1A12">
      <w:pPr>
        <w:pStyle w:val="code"/>
        <w:jc w:val="both"/>
      </w:pPr>
      <w:r w:rsidRPr="00DE1A12">
        <w:t xml:space="preserve">    ('dk36', 'bs22', null, 'lk08', null),</w:t>
      </w:r>
    </w:p>
    <w:p w14:paraId="2B0197CA" w14:textId="77777777" w:rsidR="00DE1A12" w:rsidRPr="00DE1A12" w:rsidRDefault="00DE1A12" w:rsidP="00DE1A12">
      <w:pPr>
        <w:pStyle w:val="code"/>
        <w:jc w:val="both"/>
      </w:pPr>
      <w:r w:rsidRPr="00DE1A12">
        <w:t xml:space="preserve">    ('dk37', 'bs23', null, 'lk09', null),</w:t>
      </w:r>
    </w:p>
    <w:p w14:paraId="7728F9E2" w14:textId="77777777" w:rsidR="00DE1A12" w:rsidRPr="00DE1A12" w:rsidRDefault="00DE1A12" w:rsidP="00DE1A12">
      <w:pPr>
        <w:pStyle w:val="code"/>
        <w:jc w:val="both"/>
      </w:pPr>
      <w:r w:rsidRPr="00DE1A12">
        <w:lastRenderedPageBreak/>
        <w:t xml:space="preserve">    ('dk38', 'bs24', null, 'lk10', null),</w:t>
      </w:r>
    </w:p>
    <w:p w14:paraId="7A073EF5" w14:textId="77777777" w:rsidR="00DE1A12" w:rsidRPr="00DE1A12" w:rsidRDefault="00DE1A12" w:rsidP="00DE1A12">
      <w:pPr>
        <w:pStyle w:val="code"/>
        <w:jc w:val="both"/>
      </w:pPr>
      <w:r w:rsidRPr="00DE1A12">
        <w:t xml:space="preserve">    ('dk39', 'bs25', 'bn05', 'lk11', 'dv01'),</w:t>
      </w:r>
    </w:p>
    <w:p w14:paraId="03073C29" w14:textId="77777777" w:rsidR="00DE1A12" w:rsidRPr="00DE1A12" w:rsidRDefault="00DE1A12" w:rsidP="00DE1A12">
      <w:pPr>
        <w:pStyle w:val="code"/>
        <w:jc w:val="both"/>
      </w:pPr>
      <w:r w:rsidRPr="00DE1A12">
        <w:t xml:space="preserve">    ('dk40', 'bs26', null, 'lk12', null),</w:t>
      </w:r>
    </w:p>
    <w:p w14:paraId="479BADD0" w14:textId="77777777" w:rsidR="00DE1A12" w:rsidRPr="00DE1A12" w:rsidRDefault="00DE1A12" w:rsidP="00DE1A12">
      <w:pPr>
        <w:pStyle w:val="code"/>
        <w:jc w:val="both"/>
      </w:pPr>
      <w:r w:rsidRPr="00DE1A12">
        <w:t xml:space="preserve">    ('dk41', 'bs27', 'bn07', 'lk13', 'dv01'),</w:t>
      </w:r>
    </w:p>
    <w:p w14:paraId="3A67D1E4" w14:textId="77777777" w:rsidR="00DE1A12" w:rsidRPr="00DE1A12" w:rsidRDefault="00DE1A12" w:rsidP="00DE1A12">
      <w:pPr>
        <w:pStyle w:val="code"/>
        <w:jc w:val="both"/>
      </w:pPr>
      <w:r w:rsidRPr="00DE1A12">
        <w:t xml:space="preserve">    ('dk42', 'bs28', 'bn08', 'lk14', 'dv02'),</w:t>
      </w:r>
    </w:p>
    <w:p w14:paraId="3BEBF3B1" w14:textId="77777777" w:rsidR="00DE1A12" w:rsidRPr="00DE1A12" w:rsidRDefault="00DE1A12" w:rsidP="00DE1A12">
      <w:pPr>
        <w:pStyle w:val="code"/>
        <w:jc w:val="both"/>
      </w:pPr>
      <w:r w:rsidRPr="00DE1A12">
        <w:t xml:space="preserve">    ('dk43', 'bs29', null, 'lk15', null),</w:t>
      </w:r>
    </w:p>
    <w:p w14:paraId="1C652E32" w14:textId="5A7E198B" w:rsidR="00DE1A12" w:rsidRDefault="00DE1A12" w:rsidP="00DE1A12">
      <w:pPr>
        <w:pStyle w:val="code"/>
      </w:pPr>
      <w:r w:rsidRPr="00DE1A12">
        <w:rPr>
          <w:lang w:val="en-US"/>
        </w:rPr>
        <w:t xml:space="preserve">    ('dk44', 'bs30', null, 'lk16', null);</w:t>
      </w:r>
    </w:p>
    <w:p w14:paraId="1859C448" w14:textId="5729063C" w:rsidR="00950449" w:rsidRDefault="00950449" w:rsidP="00950449">
      <w:pPr>
        <w:pStyle w:val="Noidung"/>
      </w:pPr>
      <w:r>
        <w:t>Kết quả sau khi thêm:</w:t>
      </w:r>
    </w:p>
    <w:p w14:paraId="1E03EF63" w14:textId="77777777" w:rsidR="00A879A4" w:rsidRDefault="00A879A4" w:rsidP="00B80374">
      <w:pPr>
        <w:jc w:val="center"/>
      </w:pPr>
      <w:r w:rsidRPr="00A879A4">
        <w:rPr>
          <w:noProof/>
        </w:rPr>
        <w:drawing>
          <wp:inline distT="0" distB="0" distL="0" distR="0" wp14:anchorId="58E6229C" wp14:editId="0FCAAFDD">
            <wp:extent cx="4305901" cy="5953956"/>
            <wp:effectExtent l="0" t="0" r="0" b="8890"/>
            <wp:docPr id="2132455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45559" name=""/>
                    <pic:cNvPicPr/>
                  </pic:nvPicPr>
                  <pic:blipFill>
                    <a:blip r:embed="rId50"/>
                    <a:stretch>
                      <a:fillRect/>
                    </a:stretch>
                  </pic:blipFill>
                  <pic:spPr>
                    <a:xfrm>
                      <a:off x="0" y="0"/>
                      <a:ext cx="4305901" cy="5953956"/>
                    </a:xfrm>
                    <a:prstGeom prst="rect">
                      <a:avLst/>
                    </a:prstGeom>
                  </pic:spPr>
                </pic:pic>
              </a:graphicData>
            </a:graphic>
          </wp:inline>
        </w:drawing>
      </w:r>
    </w:p>
    <w:p w14:paraId="62D00DD1" w14:textId="278002FD" w:rsidR="00950449" w:rsidRPr="00A879A4" w:rsidRDefault="00A879A4" w:rsidP="00A879A4">
      <w:pPr>
        <w:pStyle w:val="Caption"/>
        <w:rPr>
          <w:lang w:val="vi-VN"/>
        </w:rPr>
      </w:pPr>
      <w:bookmarkStart w:id="120" w:name="_Toc186269161"/>
      <w:r w:rsidRPr="00A879A4">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B96FE3">
        <w:rPr>
          <w:noProof/>
          <w:lang w:val="vi-VN"/>
        </w:rPr>
        <w:t>3</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B96FE3">
        <w:rPr>
          <w:noProof/>
          <w:lang w:val="vi-VN"/>
        </w:rPr>
        <w:t>12</w:t>
      </w:r>
      <w:r w:rsidR="00DA4E2A">
        <w:rPr>
          <w:lang w:val="vi-VN"/>
        </w:rPr>
        <w:fldChar w:fldCharType="end"/>
      </w:r>
      <w:r>
        <w:rPr>
          <w:lang w:val="vi-VN"/>
        </w:rPr>
        <w:t xml:space="preserve"> Kết quả thêm dữ liệu vào bảng DANGKY</w:t>
      </w:r>
      <w:bookmarkEnd w:id="120"/>
    </w:p>
    <w:p w14:paraId="53458696" w14:textId="549060F5" w:rsidR="00035548" w:rsidRPr="002651A5" w:rsidRDefault="002651A5" w:rsidP="002651A5">
      <w:pPr>
        <w:rPr>
          <w:sz w:val="26"/>
          <w:lang w:val="vi-VN"/>
        </w:rPr>
      </w:pPr>
      <w:r w:rsidRPr="00A879A4">
        <w:rPr>
          <w:lang w:val="vi-VN"/>
        </w:rPr>
        <w:br w:type="page"/>
      </w:r>
    </w:p>
    <w:p w14:paraId="5419041F" w14:textId="1814CCA6" w:rsidR="007A413C" w:rsidRPr="008148A3" w:rsidRDefault="007A413C" w:rsidP="00035548">
      <w:pPr>
        <w:pStyle w:val="Heading1"/>
      </w:pPr>
      <w:bookmarkStart w:id="121" w:name="_Toc181946651"/>
      <w:bookmarkStart w:id="122" w:name="_Toc181968289"/>
      <w:bookmarkStart w:id="123" w:name="_Toc187207571"/>
      <w:r w:rsidRPr="008148A3">
        <w:lastRenderedPageBreak/>
        <w:t xml:space="preserve">KẾT </w:t>
      </w:r>
      <w:r w:rsidR="003A47A4">
        <w:t>QUẢ NGHIÊN CỨU</w:t>
      </w:r>
      <w:bookmarkEnd w:id="121"/>
      <w:bookmarkEnd w:id="122"/>
      <w:bookmarkEnd w:id="123"/>
    </w:p>
    <w:p w14:paraId="6692AD4F" w14:textId="515BC894" w:rsidR="00746C3F" w:rsidRDefault="00746C3F" w:rsidP="00746C3F">
      <w:pPr>
        <w:pStyle w:val="Heading2"/>
      </w:pPr>
      <w:bookmarkStart w:id="124" w:name="_Toc187207572"/>
      <w:r>
        <w:rPr>
          <w:lang w:val="vi-VN"/>
        </w:rPr>
        <w:t>Kết quả</w:t>
      </w:r>
      <w:bookmarkEnd w:id="124"/>
    </w:p>
    <w:p w14:paraId="1A1E088B" w14:textId="7F669507" w:rsidR="00DD7673" w:rsidRDefault="00035548" w:rsidP="00895D2B">
      <w:pPr>
        <w:spacing w:before="120" w:after="120" w:line="360" w:lineRule="auto"/>
        <w:ind w:firstLine="720"/>
        <w:jc w:val="both"/>
        <w:rPr>
          <w:sz w:val="26"/>
          <w:szCs w:val="26"/>
          <w:lang w:val="vi-VN"/>
        </w:rPr>
      </w:pPr>
      <w:r>
        <w:rPr>
          <w:sz w:val="26"/>
          <w:szCs w:val="26"/>
          <w:lang w:val="vi-VN"/>
        </w:rPr>
        <w:t>Qua quá trình nghiên cứu và thực nghiệm kết quả sau khi hoàn thành đề tài là một cơ sở dữ liệu</w:t>
      </w:r>
      <w:r w:rsidR="00746C3F">
        <w:rPr>
          <w:sz w:val="26"/>
          <w:szCs w:val="26"/>
          <w:lang w:val="vi-VN"/>
        </w:rPr>
        <w:t xml:space="preserve"> cho hệ thống đặt lịch khám bệnh trực </w:t>
      </w:r>
      <w:r w:rsidR="009D53E3">
        <w:rPr>
          <w:sz w:val="26"/>
          <w:szCs w:val="26"/>
          <w:lang w:val="vi-VN"/>
        </w:rPr>
        <w:t>tuyến</w:t>
      </w:r>
      <w:r w:rsidR="00746C3F">
        <w:rPr>
          <w:sz w:val="26"/>
          <w:szCs w:val="26"/>
          <w:lang w:val="vi-VN"/>
        </w:rPr>
        <w:t xml:space="preserve"> tại một số bệnh viện nhanh chóng, ổn định, đáp ứng các tác vụ của hệ thống.</w:t>
      </w:r>
    </w:p>
    <w:p w14:paraId="20061136" w14:textId="0506F3F6" w:rsidR="00746C3F" w:rsidRDefault="00746C3F" w:rsidP="00746C3F">
      <w:pPr>
        <w:pStyle w:val="Heading2"/>
      </w:pPr>
      <w:bookmarkStart w:id="125" w:name="_Toc187207573"/>
      <w:r>
        <w:t>Các câu truy vấn</w:t>
      </w:r>
      <w:bookmarkEnd w:id="125"/>
      <w:r>
        <w:t xml:space="preserve"> </w:t>
      </w:r>
    </w:p>
    <w:p w14:paraId="23CF0DF9" w14:textId="77777777" w:rsidR="00746C3F" w:rsidRDefault="00746C3F" w:rsidP="00746C3F">
      <w:pPr>
        <w:pStyle w:val="Noidung"/>
      </w:pPr>
      <w:r>
        <w:t>Truy vấn thông tin đăng ký lịch khám bằng mã bệnh nhân</w:t>
      </w:r>
    </w:p>
    <w:p w14:paraId="310D20FA" w14:textId="77777777" w:rsidR="00F55830" w:rsidRPr="00F55830" w:rsidRDefault="00F55830" w:rsidP="00F55830">
      <w:pPr>
        <w:pStyle w:val="code"/>
        <w:ind w:firstLine="0"/>
        <w:rPr>
          <w:b/>
          <w:bCs/>
        </w:rPr>
      </w:pPr>
      <w:r w:rsidRPr="00F55830">
        <w:rPr>
          <w:b/>
          <w:bCs/>
        </w:rPr>
        <w:t xml:space="preserve">CREATE  PROCEDURE sp_getDKbymaBN </w:t>
      </w:r>
    </w:p>
    <w:p w14:paraId="5FB6E8CA" w14:textId="3A203EC8" w:rsidR="00F55830" w:rsidRPr="00F55830" w:rsidRDefault="00F55830" w:rsidP="00F55830">
      <w:pPr>
        <w:pStyle w:val="code"/>
        <w:ind w:firstLine="0"/>
      </w:pPr>
      <w:r w:rsidRPr="00F55830">
        <w:t>@</w:t>
      </w:r>
      <w:r w:rsidR="00EE7FDE">
        <w:t>M</w:t>
      </w:r>
      <w:r w:rsidRPr="00F55830">
        <w:t>abenhnhan varchar(10)</w:t>
      </w:r>
    </w:p>
    <w:p w14:paraId="070D82A6" w14:textId="77777777" w:rsidR="00F55830" w:rsidRPr="00F55830" w:rsidRDefault="00F55830" w:rsidP="00F55830">
      <w:pPr>
        <w:pStyle w:val="code"/>
        <w:ind w:firstLine="0"/>
        <w:rPr>
          <w:b/>
          <w:bCs/>
        </w:rPr>
      </w:pPr>
      <w:r w:rsidRPr="00F55830">
        <w:rPr>
          <w:b/>
          <w:bCs/>
        </w:rPr>
        <w:t>AS</w:t>
      </w:r>
    </w:p>
    <w:p w14:paraId="2C59D80C" w14:textId="77777777" w:rsidR="00F55830" w:rsidRPr="00F55830" w:rsidRDefault="00F55830" w:rsidP="00F55830">
      <w:pPr>
        <w:pStyle w:val="code"/>
        <w:ind w:firstLine="0"/>
        <w:rPr>
          <w:b/>
          <w:bCs/>
        </w:rPr>
      </w:pPr>
      <w:r w:rsidRPr="00F55830">
        <w:rPr>
          <w:b/>
          <w:bCs/>
        </w:rPr>
        <w:t>BEGIN</w:t>
      </w:r>
    </w:p>
    <w:p w14:paraId="0DC2119D" w14:textId="393B3767" w:rsidR="00F55830" w:rsidRPr="00F55830" w:rsidRDefault="00F55830" w:rsidP="00F55830">
      <w:pPr>
        <w:pStyle w:val="code"/>
      </w:pPr>
      <w:r w:rsidRPr="00F55830">
        <w:t>select b.</w:t>
      </w:r>
      <w:r w:rsidR="00EE7FDE">
        <w:t>T</w:t>
      </w:r>
      <w:r w:rsidRPr="00F55830">
        <w:t>enbenhnhan as 'Tên bệnh nhân', c.</w:t>
      </w:r>
      <w:r w:rsidR="00EE7FDE">
        <w:t>T</w:t>
      </w:r>
      <w:r w:rsidRPr="00F55830">
        <w:t>enbacsi as 'Tên bác sĩ' , d.</w:t>
      </w:r>
      <w:r w:rsidR="00EE7FDE">
        <w:t>N</w:t>
      </w:r>
      <w:r w:rsidRPr="00F55830">
        <w:t>gay as 'Ngày khám' , d.</w:t>
      </w:r>
      <w:r w:rsidR="00EE7FDE">
        <w:t>G</w:t>
      </w:r>
      <w:r w:rsidRPr="00F55830">
        <w:t>iobatdau as 'Giờ khám' , h.</w:t>
      </w:r>
      <w:r w:rsidR="00EE7FDE">
        <w:t>T</w:t>
      </w:r>
      <w:r w:rsidRPr="00F55830">
        <w:t>enchuyenkhoa as 'Chuyên khoa',e.</w:t>
      </w:r>
      <w:r w:rsidR="00EE7FDE">
        <w:t>T</w:t>
      </w:r>
      <w:r w:rsidRPr="00F55830">
        <w:t xml:space="preserve">enphongkham as 'Phòng khám', e.vitri as 'Vị trí', </w:t>
      </w:r>
      <w:r w:rsidR="00EE7FDE">
        <w:t>T</w:t>
      </w:r>
      <w:r w:rsidRPr="00F55830">
        <w:t>endichvu as 'Dịch vụ', g.</w:t>
      </w:r>
      <w:r w:rsidR="00EE7FDE">
        <w:t>T</w:t>
      </w:r>
      <w:r w:rsidRPr="00F55830">
        <w:t>enbenhvien as 'Bệnh viện'</w:t>
      </w:r>
    </w:p>
    <w:p w14:paraId="692A71EC" w14:textId="603F64EF" w:rsidR="00F55830" w:rsidRPr="00F55830" w:rsidRDefault="00F55830" w:rsidP="00F55830">
      <w:pPr>
        <w:pStyle w:val="code"/>
      </w:pPr>
      <w:r w:rsidRPr="00F55830">
        <w:t xml:space="preserve">from </w:t>
      </w:r>
      <w:r w:rsidR="00F87FA1" w:rsidRPr="00F55830">
        <w:t>DANGKY</w:t>
      </w:r>
      <w:r w:rsidRPr="00F55830">
        <w:t xml:space="preserve"> a, </w:t>
      </w:r>
      <w:r w:rsidR="00F87FA1" w:rsidRPr="00F55830">
        <w:t>BENHNHAN</w:t>
      </w:r>
      <w:r w:rsidRPr="00F55830">
        <w:t xml:space="preserve"> b, </w:t>
      </w:r>
      <w:r w:rsidR="00F87FA1" w:rsidRPr="00F55830">
        <w:t>BACSI</w:t>
      </w:r>
      <w:r w:rsidRPr="00F55830">
        <w:t xml:space="preserve"> c, </w:t>
      </w:r>
      <w:r w:rsidR="00F87FA1" w:rsidRPr="00F55830">
        <w:t>LICHKHAM</w:t>
      </w:r>
      <w:r w:rsidRPr="00F55830">
        <w:t xml:space="preserve"> d, </w:t>
      </w:r>
      <w:r w:rsidR="00F87FA1" w:rsidRPr="00F55830">
        <w:t>PHONGKHAM</w:t>
      </w:r>
      <w:r w:rsidRPr="00F55830">
        <w:t xml:space="preserve"> e, </w:t>
      </w:r>
      <w:r w:rsidR="00F87FA1" w:rsidRPr="00F55830">
        <w:t>DICHVU</w:t>
      </w:r>
      <w:r w:rsidRPr="00F55830">
        <w:t xml:space="preserve"> f, </w:t>
      </w:r>
      <w:r w:rsidR="00F87FA1" w:rsidRPr="00F55830">
        <w:t>BENHVIEN</w:t>
      </w:r>
      <w:r w:rsidRPr="00F55830">
        <w:t xml:space="preserve"> g, </w:t>
      </w:r>
      <w:r w:rsidR="00F87FA1" w:rsidRPr="00F55830">
        <w:t>CHUYENKHOA</w:t>
      </w:r>
      <w:r w:rsidRPr="00F55830">
        <w:t xml:space="preserve"> h</w:t>
      </w:r>
    </w:p>
    <w:p w14:paraId="60840888" w14:textId="0C80185A" w:rsidR="00F55830" w:rsidRPr="00F55830" w:rsidRDefault="00F55830" w:rsidP="00E13BEF">
      <w:pPr>
        <w:pStyle w:val="code"/>
      </w:pPr>
      <w:r w:rsidRPr="00F55830">
        <w:t>where a.</w:t>
      </w:r>
      <w:r w:rsidR="00EE7FDE">
        <w:t>M</w:t>
      </w:r>
      <w:r w:rsidRPr="00F55830">
        <w:t>abenhnhan = b.</w:t>
      </w:r>
      <w:r w:rsidR="00EE7FDE">
        <w:t>M</w:t>
      </w:r>
      <w:r w:rsidRPr="00F55830">
        <w:t>abenhnhan and a.</w:t>
      </w:r>
      <w:r w:rsidR="00EE7FDE">
        <w:t>M</w:t>
      </w:r>
      <w:r w:rsidRPr="00F55830">
        <w:t>abenhnhan = @</w:t>
      </w:r>
      <w:r w:rsidR="00EE7FDE">
        <w:t>M</w:t>
      </w:r>
      <w:r w:rsidRPr="00F55830">
        <w:t>abenhnhan and a.</w:t>
      </w:r>
      <w:r w:rsidR="00EE7FDE">
        <w:t>M</w:t>
      </w:r>
      <w:r w:rsidRPr="00F55830">
        <w:t>abacsi = c.</w:t>
      </w:r>
      <w:r w:rsidR="00EE7FDE">
        <w:t>M</w:t>
      </w:r>
      <w:r w:rsidRPr="00F55830">
        <w:t>abacsi and a.</w:t>
      </w:r>
      <w:r w:rsidR="00EE7FDE">
        <w:t>M</w:t>
      </w:r>
      <w:r w:rsidRPr="00F55830">
        <w:t>alich = d.</w:t>
      </w:r>
      <w:r w:rsidR="00EE7FDE">
        <w:t>M</w:t>
      </w:r>
      <w:r w:rsidRPr="00F55830">
        <w:t>alich</w:t>
      </w:r>
      <w:r w:rsidR="00E13BEF">
        <w:t xml:space="preserve"> </w:t>
      </w:r>
      <w:r w:rsidRPr="00F55830">
        <w:t>and d.</w:t>
      </w:r>
      <w:r w:rsidR="00EE7FDE">
        <w:t>M</w:t>
      </w:r>
      <w:r w:rsidRPr="00F55830">
        <w:t>aphongkham = e.</w:t>
      </w:r>
      <w:r w:rsidR="00EE7FDE">
        <w:t>M</w:t>
      </w:r>
      <w:r w:rsidRPr="00F55830">
        <w:t>aphongkham and a.</w:t>
      </w:r>
      <w:r w:rsidR="00EE7FDE">
        <w:t>M</w:t>
      </w:r>
      <w:r w:rsidRPr="00F55830">
        <w:t>adichvu = f.</w:t>
      </w:r>
      <w:r w:rsidR="00EE7FDE">
        <w:t>M</w:t>
      </w:r>
      <w:r w:rsidRPr="00F55830">
        <w:t>adichvu and c.</w:t>
      </w:r>
      <w:r w:rsidR="00EE7FDE">
        <w:t>M</w:t>
      </w:r>
      <w:r w:rsidRPr="00F55830">
        <w:t>abenhvien = g.</w:t>
      </w:r>
      <w:r w:rsidR="00EE7FDE">
        <w:t>M</w:t>
      </w:r>
      <w:r w:rsidRPr="00F55830">
        <w:t>abenhvien and c.</w:t>
      </w:r>
      <w:r w:rsidR="00EE7FDE">
        <w:t>M</w:t>
      </w:r>
      <w:r w:rsidRPr="00F55830">
        <w:t>achuyenkhoa = h.</w:t>
      </w:r>
      <w:r w:rsidR="00EE7FDE">
        <w:t>M</w:t>
      </w:r>
      <w:r w:rsidRPr="00F55830">
        <w:t>achuyenkhoa</w:t>
      </w:r>
    </w:p>
    <w:p w14:paraId="32A0E2CD" w14:textId="77777777" w:rsidR="00F55830" w:rsidRPr="00F55830" w:rsidRDefault="00F55830" w:rsidP="00F55830">
      <w:pPr>
        <w:pStyle w:val="code"/>
        <w:ind w:firstLine="0"/>
        <w:rPr>
          <w:b/>
          <w:bCs/>
        </w:rPr>
      </w:pPr>
      <w:r w:rsidRPr="00F55830">
        <w:rPr>
          <w:b/>
          <w:bCs/>
        </w:rPr>
        <w:t>END</w:t>
      </w:r>
    </w:p>
    <w:p w14:paraId="27734980" w14:textId="5F9D5A5F" w:rsidR="00746C3F" w:rsidRDefault="00746C3F" w:rsidP="00F55830">
      <w:pPr>
        <w:pStyle w:val="Noidung"/>
        <w:ind w:firstLine="0"/>
        <w:rPr>
          <w:rStyle w:val="codeChar"/>
        </w:rPr>
      </w:pPr>
      <w:r>
        <w:t xml:space="preserve">Kết quả khi gọi procedure </w:t>
      </w:r>
      <w:r w:rsidRPr="00B204B9">
        <w:rPr>
          <w:rStyle w:val="codeChar"/>
        </w:rPr>
        <w:t>sp_getDKbymaBN ‘bn01’</w:t>
      </w:r>
    </w:p>
    <w:p w14:paraId="322C148D" w14:textId="77777777" w:rsidR="00F55830" w:rsidRDefault="00F55830" w:rsidP="00F55830">
      <w:pPr>
        <w:pStyle w:val="Noidung"/>
        <w:keepNext/>
        <w:ind w:firstLine="0"/>
      </w:pPr>
      <w:r>
        <w:rPr>
          <w:noProof/>
        </w:rPr>
        <w:drawing>
          <wp:inline distT="0" distB="0" distL="0" distR="0" wp14:anchorId="64C48973" wp14:editId="27A96672">
            <wp:extent cx="5580380" cy="381635"/>
            <wp:effectExtent l="0" t="0" r="1270" b="0"/>
            <wp:docPr id="785756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575631" name=""/>
                    <pic:cNvPicPr/>
                  </pic:nvPicPr>
                  <pic:blipFill>
                    <a:blip r:embed="rId51"/>
                    <a:stretch>
                      <a:fillRect/>
                    </a:stretch>
                  </pic:blipFill>
                  <pic:spPr>
                    <a:xfrm>
                      <a:off x="0" y="0"/>
                      <a:ext cx="5580380" cy="381635"/>
                    </a:xfrm>
                    <a:prstGeom prst="rect">
                      <a:avLst/>
                    </a:prstGeom>
                  </pic:spPr>
                </pic:pic>
              </a:graphicData>
            </a:graphic>
          </wp:inline>
        </w:drawing>
      </w:r>
    </w:p>
    <w:p w14:paraId="0CD76F12" w14:textId="43A6BBA6" w:rsidR="00746C3F" w:rsidRPr="00F55830" w:rsidRDefault="00F55830" w:rsidP="00F55830">
      <w:pPr>
        <w:pStyle w:val="Caption"/>
        <w:rPr>
          <w:rStyle w:val="codeChar"/>
          <w:rFonts w:ascii="Times New Roman" w:hAnsi="Times New Roman"/>
          <w:color w:val="auto"/>
          <w:sz w:val="26"/>
          <w:szCs w:val="18"/>
          <w:lang w:val="vi-VN"/>
        </w:rPr>
      </w:pPr>
      <w:bookmarkStart w:id="126" w:name="_Toc186269162"/>
      <w:r w:rsidRPr="00F55830">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B96FE3">
        <w:rPr>
          <w:noProof/>
          <w:lang w:val="vi-VN"/>
        </w:rPr>
        <w:t>4</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B96FE3">
        <w:rPr>
          <w:noProof/>
          <w:lang w:val="vi-VN"/>
        </w:rPr>
        <w:t>1</w:t>
      </w:r>
      <w:r w:rsidR="00DA4E2A">
        <w:rPr>
          <w:lang w:val="vi-VN"/>
        </w:rPr>
        <w:fldChar w:fldCharType="end"/>
      </w:r>
      <w:r>
        <w:rPr>
          <w:lang w:val="vi-VN"/>
        </w:rPr>
        <w:t xml:space="preserve"> Kết quả truy vấn</w:t>
      </w:r>
      <w:bookmarkEnd w:id="126"/>
      <w:r>
        <w:rPr>
          <w:lang w:val="vi-VN"/>
        </w:rPr>
        <w:t xml:space="preserve"> </w:t>
      </w:r>
    </w:p>
    <w:p w14:paraId="3FCCC886" w14:textId="659815BC" w:rsidR="00746C3F" w:rsidRPr="00B204B9" w:rsidRDefault="00746C3F" w:rsidP="00746C3F">
      <w:pPr>
        <w:pStyle w:val="Noidung"/>
      </w:pPr>
      <w:r>
        <w:t>Giải thích: procedure này sẽ hiển thị</w:t>
      </w:r>
      <w:r w:rsidR="00F55830">
        <w:t xml:space="preserve"> cho bệnh nhân</w:t>
      </w:r>
      <w:r>
        <w:t xml:space="preserve"> thông tin đăng ký của bệnh nhân có mã là ‘bn01’ các thông tin bao gồm: tên bệnh nhân, tên bác sĩ, chuyên khoa, bệnh viện, ngày, khung giờ đặt khám và phòng khám và vị trí phòng khám</w:t>
      </w:r>
      <w:r w:rsidR="00F55830">
        <w:t xml:space="preserve"> để bệnh nhân có thể dễ dàng theo dõi</w:t>
      </w:r>
      <w:r>
        <w:t>.</w:t>
      </w:r>
    </w:p>
    <w:p w14:paraId="2E35A55B" w14:textId="77777777" w:rsidR="00746C3F" w:rsidRPr="002254E2" w:rsidRDefault="00746C3F" w:rsidP="00746C3F">
      <w:pPr>
        <w:pStyle w:val="Noidung"/>
        <w:ind w:firstLine="0"/>
      </w:pPr>
      <w:r>
        <w:lastRenderedPageBreak/>
        <w:t>Truy vấn thông tin đăng ký khám bằng mã bác sĩ</w:t>
      </w:r>
    </w:p>
    <w:p w14:paraId="0FA221F3" w14:textId="77777777" w:rsidR="00F55830" w:rsidRPr="00F55830" w:rsidRDefault="00F55830" w:rsidP="00F55830">
      <w:pPr>
        <w:pStyle w:val="code"/>
        <w:ind w:firstLine="0"/>
      </w:pPr>
      <w:r w:rsidRPr="00F55830">
        <w:t>CREATE PROCEDURE sp_getDKbymaBS</w:t>
      </w:r>
    </w:p>
    <w:p w14:paraId="59FD2E02" w14:textId="6F946E2C" w:rsidR="00F55830" w:rsidRPr="00F55830" w:rsidRDefault="00F55830" w:rsidP="00F55830">
      <w:pPr>
        <w:pStyle w:val="code"/>
        <w:ind w:firstLine="0"/>
      </w:pPr>
      <w:r w:rsidRPr="00F55830">
        <w:t>@</w:t>
      </w:r>
      <w:r w:rsidR="00EE7FDE">
        <w:t>M</w:t>
      </w:r>
      <w:r w:rsidRPr="00F55830">
        <w:t>abacsi varchar(10)</w:t>
      </w:r>
    </w:p>
    <w:p w14:paraId="60DAEE8C" w14:textId="77777777" w:rsidR="00F55830" w:rsidRPr="00F55830" w:rsidRDefault="00F55830" w:rsidP="00F55830">
      <w:pPr>
        <w:pStyle w:val="code"/>
        <w:ind w:firstLine="0"/>
      </w:pPr>
      <w:r w:rsidRPr="00F55830">
        <w:t>AS</w:t>
      </w:r>
    </w:p>
    <w:p w14:paraId="49FE594F" w14:textId="77777777" w:rsidR="00F55830" w:rsidRPr="00F55830" w:rsidRDefault="00F55830" w:rsidP="00F55830">
      <w:pPr>
        <w:pStyle w:val="code"/>
        <w:ind w:firstLine="0"/>
      </w:pPr>
      <w:r w:rsidRPr="00F55830">
        <w:t>BEGIN</w:t>
      </w:r>
    </w:p>
    <w:p w14:paraId="3DB50D7B" w14:textId="35FC3E19" w:rsidR="00F55830" w:rsidRPr="00F55830" w:rsidRDefault="00F55830" w:rsidP="00F55830">
      <w:pPr>
        <w:pStyle w:val="code"/>
      </w:pPr>
      <w:r w:rsidRPr="00F55830">
        <w:t>select c.</w:t>
      </w:r>
      <w:r w:rsidR="00EE7FDE">
        <w:t>T</w:t>
      </w:r>
      <w:r w:rsidRPr="00F55830">
        <w:t>enbacsi as 'Tên bác sĩ', b.</w:t>
      </w:r>
      <w:r w:rsidR="00EE7FDE">
        <w:t>T</w:t>
      </w:r>
      <w:r w:rsidRPr="00F55830">
        <w:t>enbenhnhan as 'Tên bệnh nhân', h.</w:t>
      </w:r>
      <w:r w:rsidR="00EE7FDE">
        <w:t>T</w:t>
      </w:r>
      <w:r w:rsidRPr="00F55830">
        <w:t>enchuyenkhoa as 'Tên chuyên khoa', d.</w:t>
      </w:r>
      <w:r w:rsidR="00EE7FDE">
        <w:t>N</w:t>
      </w:r>
      <w:r w:rsidRPr="00F55830">
        <w:t>gay as 'Ngày khám', d.</w:t>
      </w:r>
      <w:r w:rsidR="00EE7FDE">
        <w:t>G</w:t>
      </w:r>
      <w:r w:rsidRPr="00F55830">
        <w:t>iobatdau as 'Giờ khám', e.</w:t>
      </w:r>
      <w:r w:rsidR="00EE7FDE">
        <w:t>T</w:t>
      </w:r>
      <w:r w:rsidRPr="00F55830">
        <w:t>enphongkham as 'Phòng khám', e.</w:t>
      </w:r>
      <w:r w:rsidR="00EE7FDE">
        <w:t>V</w:t>
      </w:r>
      <w:r w:rsidRPr="00F55830">
        <w:t xml:space="preserve">itri as 'Vị trí', </w:t>
      </w:r>
      <w:r w:rsidR="00EE7FDE">
        <w:t>T</w:t>
      </w:r>
      <w:r w:rsidRPr="00F55830">
        <w:t>endichvu as 'Dịch vụ', g.</w:t>
      </w:r>
      <w:r w:rsidR="00EE7FDE">
        <w:t>T</w:t>
      </w:r>
      <w:r w:rsidRPr="00F55830">
        <w:t>enbenhvien as 'Bệnh viện'</w:t>
      </w:r>
    </w:p>
    <w:p w14:paraId="65D30318" w14:textId="4CFF9EBA" w:rsidR="00F55830" w:rsidRPr="00F55830" w:rsidRDefault="00F55830" w:rsidP="00F55830">
      <w:pPr>
        <w:pStyle w:val="code"/>
      </w:pPr>
      <w:r w:rsidRPr="00F55830">
        <w:t xml:space="preserve">from </w:t>
      </w:r>
      <w:r w:rsidR="00F87FA1" w:rsidRPr="00F55830">
        <w:t xml:space="preserve">DANGKY </w:t>
      </w:r>
      <w:r w:rsidRPr="00F55830">
        <w:t xml:space="preserve">a, </w:t>
      </w:r>
      <w:r w:rsidR="00F87FA1" w:rsidRPr="00F55830">
        <w:t xml:space="preserve">BENHNHAN </w:t>
      </w:r>
      <w:r w:rsidRPr="00F55830">
        <w:t xml:space="preserve">b, </w:t>
      </w:r>
      <w:r w:rsidR="00F87FA1" w:rsidRPr="00F55830">
        <w:t xml:space="preserve">BACSI </w:t>
      </w:r>
      <w:r w:rsidRPr="00F55830">
        <w:t xml:space="preserve">c, </w:t>
      </w:r>
      <w:r w:rsidR="00F87FA1" w:rsidRPr="00F55830">
        <w:t xml:space="preserve">LICHKHAM </w:t>
      </w:r>
      <w:r w:rsidRPr="00F55830">
        <w:t xml:space="preserve">d, </w:t>
      </w:r>
      <w:r w:rsidR="00F87FA1" w:rsidRPr="00F55830">
        <w:t xml:space="preserve">PHONGKHAM </w:t>
      </w:r>
      <w:r w:rsidRPr="00F55830">
        <w:t xml:space="preserve">e, </w:t>
      </w:r>
      <w:r w:rsidR="00F87FA1" w:rsidRPr="00F55830">
        <w:t xml:space="preserve">DICHVU </w:t>
      </w:r>
      <w:r w:rsidRPr="00F55830">
        <w:t xml:space="preserve">f, </w:t>
      </w:r>
      <w:r w:rsidR="00F87FA1" w:rsidRPr="00F55830">
        <w:t xml:space="preserve">BENHVIEN </w:t>
      </w:r>
      <w:r w:rsidRPr="00F55830">
        <w:t xml:space="preserve">g, </w:t>
      </w:r>
      <w:r w:rsidR="00F87FA1" w:rsidRPr="00F55830">
        <w:t xml:space="preserve">CHUYENKHOA </w:t>
      </w:r>
      <w:r w:rsidRPr="00F55830">
        <w:t>h</w:t>
      </w:r>
    </w:p>
    <w:p w14:paraId="5D615CCA" w14:textId="32C221DF" w:rsidR="00F55830" w:rsidRPr="00F55830" w:rsidRDefault="00F55830" w:rsidP="00F55830">
      <w:pPr>
        <w:pStyle w:val="code"/>
      </w:pPr>
      <w:r w:rsidRPr="00F55830">
        <w:t>where a.</w:t>
      </w:r>
      <w:r w:rsidR="00EE7FDE">
        <w:t>M</w:t>
      </w:r>
      <w:r w:rsidRPr="00F55830">
        <w:t>abenhnhan = b.</w:t>
      </w:r>
      <w:r w:rsidR="00EE7FDE">
        <w:t>M</w:t>
      </w:r>
      <w:r w:rsidRPr="00F55830">
        <w:t>abenhnhan and a.</w:t>
      </w:r>
      <w:r w:rsidR="00EE7FDE">
        <w:t>M</w:t>
      </w:r>
      <w:r w:rsidRPr="00F55830">
        <w:t>abacsi = @</w:t>
      </w:r>
      <w:r w:rsidR="00EE7FDE">
        <w:t>M</w:t>
      </w:r>
      <w:r w:rsidRPr="00F55830">
        <w:t>abacsi and a.</w:t>
      </w:r>
      <w:r w:rsidR="00EE7FDE">
        <w:t>M</w:t>
      </w:r>
      <w:r w:rsidRPr="00F55830">
        <w:t>abacsi = c.</w:t>
      </w:r>
      <w:r w:rsidR="00EE7FDE">
        <w:t>M</w:t>
      </w:r>
      <w:r w:rsidRPr="00F55830">
        <w:t>abacsi and a.</w:t>
      </w:r>
      <w:r w:rsidR="00EE7FDE">
        <w:t>M</w:t>
      </w:r>
      <w:r w:rsidRPr="00F55830">
        <w:t>alich = d.</w:t>
      </w:r>
      <w:r w:rsidR="00EE7FDE">
        <w:t>M</w:t>
      </w:r>
      <w:r w:rsidRPr="00F55830">
        <w:t>alich</w:t>
      </w:r>
      <w:r>
        <w:t xml:space="preserve"> </w:t>
      </w:r>
      <w:r w:rsidRPr="00F55830">
        <w:t>and d.</w:t>
      </w:r>
      <w:r w:rsidR="00874A79">
        <w:t>M</w:t>
      </w:r>
      <w:r w:rsidRPr="00F55830">
        <w:t>aphongkham = e.</w:t>
      </w:r>
      <w:r w:rsidR="00874A79">
        <w:t>M</w:t>
      </w:r>
      <w:r w:rsidRPr="00F55830">
        <w:t>aphongkham and a.</w:t>
      </w:r>
      <w:r w:rsidR="00874A79">
        <w:t>M</w:t>
      </w:r>
      <w:r w:rsidRPr="00F55830">
        <w:t>adichvu = f.</w:t>
      </w:r>
      <w:r w:rsidR="00874A79">
        <w:t>M</w:t>
      </w:r>
      <w:r w:rsidRPr="00F55830">
        <w:t>adichvu and c.</w:t>
      </w:r>
      <w:r w:rsidR="00874A79">
        <w:t>M</w:t>
      </w:r>
      <w:r w:rsidRPr="00F55830">
        <w:t>abenhvien = g.</w:t>
      </w:r>
      <w:r w:rsidR="00874A79">
        <w:t>M</w:t>
      </w:r>
      <w:r w:rsidRPr="00F55830">
        <w:t>abenhvien and c.</w:t>
      </w:r>
      <w:r w:rsidR="00874A79">
        <w:t>M</w:t>
      </w:r>
      <w:r w:rsidRPr="00F55830">
        <w:t>achuyenkhoa = h.</w:t>
      </w:r>
      <w:r w:rsidR="00874A79">
        <w:t>M</w:t>
      </w:r>
      <w:r w:rsidRPr="00F55830">
        <w:t>achuyenkhoa</w:t>
      </w:r>
    </w:p>
    <w:p w14:paraId="601A2802" w14:textId="77777777" w:rsidR="00F55830" w:rsidRDefault="00F55830" w:rsidP="00F55830">
      <w:pPr>
        <w:pStyle w:val="code"/>
        <w:ind w:firstLine="0"/>
      </w:pPr>
      <w:r w:rsidRPr="00F55830">
        <w:rPr>
          <w:lang w:val="en-US"/>
        </w:rPr>
        <w:t>END</w:t>
      </w:r>
    </w:p>
    <w:p w14:paraId="3A936096" w14:textId="28730882" w:rsidR="00746C3F" w:rsidRDefault="00746C3F" w:rsidP="00F55830">
      <w:pPr>
        <w:pStyle w:val="Noidung"/>
        <w:rPr>
          <w:rStyle w:val="codeChar"/>
        </w:rPr>
      </w:pPr>
      <w:r>
        <w:t xml:space="preserve">Kết quả khi gọi procedure </w:t>
      </w:r>
      <w:r w:rsidRPr="00E67BE3">
        <w:rPr>
          <w:rStyle w:val="codeChar"/>
        </w:rPr>
        <w:t>sp_getDKbymaBS</w:t>
      </w:r>
      <w:r>
        <w:rPr>
          <w:rStyle w:val="codeChar"/>
        </w:rPr>
        <w:t xml:space="preserve"> ‘bs01’</w:t>
      </w:r>
    </w:p>
    <w:p w14:paraId="6D147816" w14:textId="77777777" w:rsidR="00F55830" w:rsidRDefault="00F55830" w:rsidP="00B80374">
      <w:pPr>
        <w:jc w:val="center"/>
      </w:pPr>
      <w:r w:rsidRPr="00F55830">
        <w:rPr>
          <w:noProof/>
        </w:rPr>
        <w:drawing>
          <wp:inline distT="0" distB="0" distL="0" distR="0" wp14:anchorId="1FC8843E" wp14:editId="2ECB31F6">
            <wp:extent cx="5580380" cy="379095"/>
            <wp:effectExtent l="0" t="0" r="1270" b="1905"/>
            <wp:docPr id="529866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86614" name=""/>
                    <pic:cNvPicPr/>
                  </pic:nvPicPr>
                  <pic:blipFill>
                    <a:blip r:embed="rId52"/>
                    <a:stretch>
                      <a:fillRect/>
                    </a:stretch>
                  </pic:blipFill>
                  <pic:spPr>
                    <a:xfrm>
                      <a:off x="0" y="0"/>
                      <a:ext cx="5580380" cy="379095"/>
                    </a:xfrm>
                    <a:prstGeom prst="rect">
                      <a:avLst/>
                    </a:prstGeom>
                  </pic:spPr>
                </pic:pic>
              </a:graphicData>
            </a:graphic>
          </wp:inline>
        </w:drawing>
      </w:r>
    </w:p>
    <w:p w14:paraId="42ED286B" w14:textId="33C2192F" w:rsidR="00746C3F" w:rsidRPr="00F55830" w:rsidRDefault="00F55830" w:rsidP="00F55830">
      <w:pPr>
        <w:pStyle w:val="Caption"/>
        <w:rPr>
          <w:lang w:val="vi-VN"/>
        </w:rPr>
      </w:pPr>
      <w:bookmarkStart w:id="127" w:name="_Toc186269163"/>
      <w:r w:rsidRPr="00F55830">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B96FE3">
        <w:rPr>
          <w:noProof/>
          <w:lang w:val="vi-VN"/>
        </w:rPr>
        <w:t>4</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B96FE3">
        <w:rPr>
          <w:noProof/>
          <w:lang w:val="vi-VN"/>
        </w:rPr>
        <w:t>2</w:t>
      </w:r>
      <w:r w:rsidR="00DA4E2A">
        <w:rPr>
          <w:lang w:val="vi-VN"/>
        </w:rPr>
        <w:fldChar w:fldCharType="end"/>
      </w:r>
      <w:r>
        <w:rPr>
          <w:lang w:val="vi-VN"/>
        </w:rPr>
        <w:t xml:space="preserve"> Kết quả truy vấn</w:t>
      </w:r>
      <w:bookmarkEnd w:id="127"/>
    </w:p>
    <w:p w14:paraId="1F34671E" w14:textId="77777777" w:rsidR="00746C3F" w:rsidRPr="00F434F6" w:rsidRDefault="00746C3F" w:rsidP="00746C3F">
      <w:pPr>
        <w:pStyle w:val="Noidung"/>
      </w:pPr>
      <w:r>
        <w:t>Giải thích: procedure này sẽ hiển thị thông tin đăng ký khám bệnh của bác sĩ  có mã là ‘bs01’ các thông tin bao gồm: tên bệnh nhân, tên bác sĩ, chuyên khoa, bệnh viện, ngày, khung giờ đặt khám và phòng khám và vị trí phòng khám.</w:t>
      </w:r>
    </w:p>
    <w:p w14:paraId="38649FFF" w14:textId="77777777" w:rsidR="00746C3F" w:rsidRDefault="00746C3F" w:rsidP="00746C3F">
      <w:pPr>
        <w:pStyle w:val="Noidung"/>
      </w:pPr>
      <w:r w:rsidRPr="002254E2">
        <w:t>Truy vấn</w:t>
      </w:r>
      <w:r>
        <w:t xml:space="preserve"> thông tin các bác sĩ thuộc chuyên khoa bằng mã chuyên khoa</w:t>
      </w:r>
    </w:p>
    <w:p w14:paraId="60D3231E" w14:textId="77777777" w:rsidR="00E13BEF" w:rsidRPr="00E13BEF" w:rsidRDefault="00E13BEF" w:rsidP="00E13BEF">
      <w:pPr>
        <w:pStyle w:val="code"/>
        <w:ind w:firstLine="0"/>
        <w:rPr>
          <w:b/>
          <w:bCs/>
        </w:rPr>
      </w:pPr>
      <w:r w:rsidRPr="00E13BEF">
        <w:rPr>
          <w:b/>
          <w:bCs/>
        </w:rPr>
        <w:t>CREATE PROCEDURE sp_getBSbymaCK</w:t>
      </w:r>
    </w:p>
    <w:p w14:paraId="1EF71C41" w14:textId="00888300" w:rsidR="00E13BEF" w:rsidRPr="00E13BEF" w:rsidRDefault="00E13BEF" w:rsidP="00E13BEF">
      <w:pPr>
        <w:pStyle w:val="code"/>
        <w:ind w:firstLine="0"/>
      </w:pPr>
      <w:r w:rsidRPr="00E13BEF">
        <w:t>@</w:t>
      </w:r>
      <w:r w:rsidR="00874A79">
        <w:t>M</w:t>
      </w:r>
      <w:r w:rsidRPr="00E13BEF">
        <w:t>achuyenkhoa varchar(10)</w:t>
      </w:r>
    </w:p>
    <w:p w14:paraId="0903A1BD" w14:textId="77777777" w:rsidR="00E13BEF" w:rsidRPr="00E13BEF" w:rsidRDefault="00E13BEF" w:rsidP="00E13BEF">
      <w:pPr>
        <w:pStyle w:val="code"/>
        <w:ind w:firstLine="0"/>
        <w:rPr>
          <w:b/>
          <w:bCs/>
        </w:rPr>
      </w:pPr>
      <w:r w:rsidRPr="00E13BEF">
        <w:rPr>
          <w:b/>
          <w:bCs/>
        </w:rPr>
        <w:t>AS</w:t>
      </w:r>
    </w:p>
    <w:p w14:paraId="6B608502" w14:textId="77777777" w:rsidR="00E13BEF" w:rsidRPr="00E13BEF" w:rsidRDefault="00E13BEF" w:rsidP="00E13BEF">
      <w:pPr>
        <w:pStyle w:val="code"/>
        <w:ind w:firstLine="0"/>
        <w:rPr>
          <w:b/>
          <w:bCs/>
        </w:rPr>
      </w:pPr>
      <w:r w:rsidRPr="00E13BEF">
        <w:rPr>
          <w:b/>
          <w:bCs/>
        </w:rPr>
        <w:t>BEGIN</w:t>
      </w:r>
    </w:p>
    <w:p w14:paraId="70DB8427" w14:textId="7F9367FF" w:rsidR="00E13BEF" w:rsidRPr="00E13BEF" w:rsidRDefault="00E13BEF" w:rsidP="00E13BEF">
      <w:pPr>
        <w:pStyle w:val="code"/>
      </w:pPr>
      <w:r w:rsidRPr="00E13BEF">
        <w:t>select a.</w:t>
      </w:r>
      <w:r w:rsidR="00874A79">
        <w:t>T</w:t>
      </w:r>
      <w:r w:rsidRPr="00E13BEF">
        <w:t>enbacsi as 'Tên bác sĩ',   d.</w:t>
      </w:r>
      <w:r w:rsidR="00874A79">
        <w:t>T</w:t>
      </w:r>
      <w:r w:rsidRPr="00E13BEF">
        <w:t>enhocvi as 'Học vị', e.</w:t>
      </w:r>
      <w:r w:rsidR="00874A79">
        <w:t>T</w:t>
      </w:r>
      <w:r w:rsidRPr="00E13BEF">
        <w:t>enchuyenkhoa as 'Tên chuyên khoa', c.</w:t>
      </w:r>
      <w:r w:rsidR="00874A79">
        <w:t>T</w:t>
      </w:r>
      <w:r w:rsidRPr="00E13BEF">
        <w:t xml:space="preserve">enhocham as 'Học hàm' </w:t>
      </w:r>
      <w:r w:rsidRPr="00E13BEF">
        <w:lastRenderedPageBreak/>
        <w:t>,b.</w:t>
      </w:r>
      <w:r w:rsidR="00874A79">
        <w:t>T</w:t>
      </w:r>
      <w:r w:rsidRPr="00E13BEF">
        <w:t>enbenhvien as 'Bệnh viện', h.</w:t>
      </w:r>
      <w:r w:rsidR="00874A79">
        <w:t>N</w:t>
      </w:r>
      <w:r w:rsidRPr="00E13BEF">
        <w:t>gay as 'Ngày', h.</w:t>
      </w:r>
      <w:r w:rsidR="00874A79">
        <w:t>G</w:t>
      </w:r>
      <w:r w:rsidRPr="00E13BEF">
        <w:t>iobatdau as 'Giờ khám', g.</w:t>
      </w:r>
      <w:r w:rsidR="00874A79">
        <w:t>T</w:t>
      </w:r>
      <w:r w:rsidRPr="00E13BEF">
        <w:t>enphongkham as 'Phòng khám'</w:t>
      </w:r>
    </w:p>
    <w:p w14:paraId="3069B1B2" w14:textId="3112A8FD" w:rsidR="00E13BEF" w:rsidRPr="00E13BEF" w:rsidRDefault="00E13BEF" w:rsidP="00E13BEF">
      <w:pPr>
        <w:pStyle w:val="code"/>
      </w:pPr>
      <w:r w:rsidRPr="00E13BEF">
        <w:t xml:space="preserve">from </w:t>
      </w:r>
      <w:r w:rsidR="00AC31A5" w:rsidRPr="00E13BEF">
        <w:t>BACSI</w:t>
      </w:r>
      <w:r w:rsidRPr="00E13BEF">
        <w:t xml:space="preserve"> a, </w:t>
      </w:r>
      <w:r w:rsidR="00AC31A5" w:rsidRPr="00E13BEF">
        <w:t>BENHVIEN</w:t>
      </w:r>
      <w:r w:rsidRPr="00E13BEF">
        <w:t xml:space="preserve"> b, </w:t>
      </w:r>
      <w:r w:rsidR="00AC31A5" w:rsidRPr="00E13BEF">
        <w:t>HOCHAM</w:t>
      </w:r>
      <w:r w:rsidRPr="00E13BEF">
        <w:t xml:space="preserve"> c, </w:t>
      </w:r>
      <w:r w:rsidR="00AC31A5" w:rsidRPr="00E13BEF">
        <w:t>HOCVI</w:t>
      </w:r>
      <w:r w:rsidRPr="00E13BEF">
        <w:t xml:space="preserve"> d, </w:t>
      </w:r>
      <w:r w:rsidR="00AC31A5" w:rsidRPr="00E13BEF">
        <w:t>CHUYENKHOA</w:t>
      </w:r>
      <w:r w:rsidRPr="00E13BEF">
        <w:t xml:space="preserve"> e, </w:t>
      </w:r>
      <w:r w:rsidR="00AC31A5" w:rsidRPr="00E13BEF">
        <w:t xml:space="preserve">DANGKY </w:t>
      </w:r>
      <w:r w:rsidRPr="00E13BEF">
        <w:t xml:space="preserve">f, </w:t>
      </w:r>
      <w:r w:rsidR="00AC31A5" w:rsidRPr="00E13BEF">
        <w:t>PHONGKHAM</w:t>
      </w:r>
      <w:r w:rsidRPr="00E13BEF">
        <w:t xml:space="preserve"> g, </w:t>
      </w:r>
      <w:r w:rsidR="00AC31A5" w:rsidRPr="00E13BEF">
        <w:t>LICHKHAM</w:t>
      </w:r>
      <w:r w:rsidRPr="00E13BEF">
        <w:t xml:space="preserve"> h</w:t>
      </w:r>
    </w:p>
    <w:p w14:paraId="70C0C541" w14:textId="2A903620" w:rsidR="00E13BEF" w:rsidRPr="00E13BEF" w:rsidRDefault="00E13BEF" w:rsidP="00E13BEF">
      <w:pPr>
        <w:pStyle w:val="code"/>
      </w:pPr>
      <w:r w:rsidRPr="00E13BEF">
        <w:t>where a.</w:t>
      </w:r>
      <w:r w:rsidR="00874A79">
        <w:t>M</w:t>
      </w:r>
      <w:r w:rsidRPr="00E13BEF">
        <w:t>abenhvien = b.</w:t>
      </w:r>
      <w:r w:rsidR="00874A79">
        <w:t>M</w:t>
      </w:r>
      <w:r w:rsidRPr="00E13BEF">
        <w:t>abenhvien and a.</w:t>
      </w:r>
      <w:r w:rsidR="00874A79">
        <w:t>M</w:t>
      </w:r>
      <w:r w:rsidRPr="00E13BEF">
        <w:t>ahocham = c.</w:t>
      </w:r>
      <w:r w:rsidR="00874A79">
        <w:t>M</w:t>
      </w:r>
      <w:r w:rsidRPr="00E13BEF">
        <w:t>ahocham and a.</w:t>
      </w:r>
      <w:r w:rsidR="00874A79">
        <w:t>M</w:t>
      </w:r>
      <w:r w:rsidRPr="00E13BEF">
        <w:t>achuyenkhoa = e.</w:t>
      </w:r>
      <w:r w:rsidR="00874A79">
        <w:t>M</w:t>
      </w:r>
      <w:r w:rsidRPr="00E13BEF">
        <w:t>achuyenkhoa and a.</w:t>
      </w:r>
      <w:r w:rsidR="00874A79">
        <w:t>M</w:t>
      </w:r>
      <w:r w:rsidRPr="00E13BEF">
        <w:t>ahocvi = d.</w:t>
      </w:r>
      <w:r w:rsidR="00874A79">
        <w:t>M</w:t>
      </w:r>
      <w:r w:rsidRPr="00E13BEF">
        <w:t>ahocvi and a.</w:t>
      </w:r>
      <w:r w:rsidR="00874A79">
        <w:t>M</w:t>
      </w:r>
      <w:r w:rsidRPr="00E13BEF">
        <w:t>abacsi = f.</w:t>
      </w:r>
      <w:r w:rsidR="00874A79">
        <w:t>M</w:t>
      </w:r>
      <w:r w:rsidRPr="00E13BEF">
        <w:t>abacsi</w:t>
      </w:r>
      <w:r>
        <w:t xml:space="preserve"> </w:t>
      </w:r>
      <w:r w:rsidRPr="00E13BEF">
        <w:t>and f.</w:t>
      </w:r>
      <w:r w:rsidR="00874A79">
        <w:t>M</w:t>
      </w:r>
      <w:r w:rsidRPr="00E13BEF">
        <w:t>alich = h.</w:t>
      </w:r>
      <w:r w:rsidR="00874A79">
        <w:t>M</w:t>
      </w:r>
      <w:r w:rsidRPr="00E13BEF">
        <w:t>alich and h.</w:t>
      </w:r>
      <w:r w:rsidR="00874A79">
        <w:t>M</w:t>
      </w:r>
      <w:r w:rsidRPr="00E13BEF">
        <w:t>aphongkham = g.</w:t>
      </w:r>
      <w:r w:rsidR="00874A79">
        <w:t>M</w:t>
      </w:r>
      <w:r w:rsidRPr="00E13BEF">
        <w:t>aphongkham  and a.</w:t>
      </w:r>
      <w:r w:rsidR="00874A79">
        <w:t>M</w:t>
      </w:r>
      <w:r w:rsidRPr="00E13BEF">
        <w:t>achuyenkhoa = @</w:t>
      </w:r>
      <w:r w:rsidR="00874A79">
        <w:t>M</w:t>
      </w:r>
      <w:r w:rsidRPr="00E13BEF">
        <w:t>achuyenkhoa</w:t>
      </w:r>
    </w:p>
    <w:p w14:paraId="0F1A39DF" w14:textId="77777777" w:rsidR="00E13BEF" w:rsidRPr="00E13BEF" w:rsidRDefault="00E13BEF" w:rsidP="00E13BEF">
      <w:pPr>
        <w:pStyle w:val="code"/>
        <w:ind w:firstLine="0"/>
        <w:rPr>
          <w:b/>
          <w:bCs/>
        </w:rPr>
      </w:pPr>
      <w:r w:rsidRPr="00E13BEF">
        <w:rPr>
          <w:b/>
          <w:bCs/>
          <w:lang w:val="en-US"/>
        </w:rPr>
        <w:t>END</w:t>
      </w:r>
    </w:p>
    <w:p w14:paraId="6C4F2280" w14:textId="5E44C3D9" w:rsidR="00746C3F" w:rsidRDefault="00746C3F" w:rsidP="00E13BEF">
      <w:pPr>
        <w:pStyle w:val="Noidung"/>
        <w:rPr>
          <w:rStyle w:val="codeChar"/>
        </w:rPr>
      </w:pPr>
      <w:r>
        <w:t xml:space="preserve">Kết quả khi gọi procedure </w:t>
      </w:r>
      <w:r w:rsidRPr="00F434F6">
        <w:rPr>
          <w:rStyle w:val="codeChar"/>
        </w:rPr>
        <w:t>sp_getBSbyMaCK ‘ck01’</w:t>
      </w:r>
    </w:p>
    <w:p w14:paraId="0F3AA7AE" w14:textId="77777777" w:rsidR="00E13BEF" w:rsidRDefault="00E13BEF" w:rsidP="00B80374">
      <w:pPr>
        <w:jc w:val="center"/>
      </w:pPr>
      <w:r w:rsidRPr="00E13BEF">
        <w:rPr>
          <w:noProof/>
        </w:rPr>
        <w:drawing>
          <wp:inline distT="0" distB="0" distL="0" distR="0" wp14:anchorId="2C20FD86" wp14:editId="03316BCC">
            <wp:extent cx="5580380" cy="1276350"/>
            <wp:effectExtent l="0" t="0" r="1270" b="0"/>
            <wp:docPr id="19097858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785860" name=""/>
                    <pic:cNvPicPr/>
                  </pic:nvPicPr>
                  <pic:blipFill>
                    <a:blip r:embed="rId53"/>
                    <a:stretch>
                      <a:fillRect/>
                    </a:stretch>
                  </pic:blipFill>
                  <pic:spPr>
                    <a:xfrm>
                      <a:off x="0" y="0"/>
                      <a:ext cx="5580380" cy="1276350"/>
                    </a:xfrm>
                    <a:prstGeom prst="rect">
                      <a:avLst/>
                    </a:prstGeom>
                  </pic:spPr>
                </pic:pic>
              </a:graphicData>
            </a:graphic>
          </wp:inline>
        </w:drawing>
      </w:r>
    </w:p>
    <w:p w14:paraId="32EB7034" w14:textId="3D18E50C" w:rsidR="00746C3F" w:rsidRPr="00E13BEF" w:rsidRDefault="00E13BEF" w:rsidP="00E13BEF">
      <w:pPr>
        <w:pStyle w:val="Caption"/>
        <w:rPr>
          <w:lang w:val="vi-VN"/>
        </w:rPr>
      </w:pPr>
      <w:bookmarkStart w:id="128" w:name="_Toc186269164"/>
      <w:r w:rsidRPr="00E13BEF">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B96FE3">
        <w:rPr>
          <w:noProof/>
          <w:lang w:val="vi-VN"/>
        </w:rPr>
        <w:t>4</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B96FE3">
        <w:rPr>
          <w:noProof/>
          <w:lang w:val="vi-VN"/>
        </w:rPr>
        <w:t>3</w:t>
      </w:r>
      <w:r w:rsidR="00DA4E2A">
        <w:rPr>
          <w:lang w:val="vi-VN"/>
        </w:rPr>
        <w:fldChar w:fldCharType="end"/>
      </w:r>
      <w:r>
        <w:rPr>
          <w:lang w:val="vi-VN"/>
        </w:rPr>
        <w:t xml:space="preserve"> Kết quả truy vấn</w:t>
      </w:r>
      <w:bookmarkEnd w:id="128"/>
    </w:p>
    <w:p w14:paraId="0D3C3D5B" w14:textId="64C05EA4" w:rsidR="00746C3F" w:rsidRPr="00F434F6" w:rsidRDefault="00746C3F" w:rsidP="00746C3F">
      <w:pPr>
        <w:pStyle w:val="Noidung"/>
      </w:pPr>
      <w:r>
        <w:t xml:space="preserve">Giải thích: procedure này sẽ hiển thị thông tin của tất cả các bác sĩ thuộc chuyên khoa có mã chuyên khoa được cung cấp, các thông tin của bác sĩ bao gồm: tên bác </w:t>
      </w:r>
      <w:r w:rsidR="00A24F86">
        <w:t>sĩ,</w:t>
      </w:r>
      <w:r>
        <w:t xml:space="preserve"> tên chuyên khoa, học hàm, học vị của bác sĩ đó, tên bệnh viện bác sĩ đó công tác, và hiển thị các khung giờ, ngày khám, phòng khám của bác sĩ đó.</w:t>
      </w:r>
    </w:p>
    <w:p w14:paraId="5B0A83F4" w14:textId="77777777" w:rsidR="00746C3F" w:rsidRDefault="00746C3F" w:rsidP="00746C3F">
      <w:pPr>
        <w:pStyle w:val="Noidung"/>
      </w:pPr>
      <w:r>
        <w:t>Truy vấn thông tin các bác sĩ thuộc bệnh viện bằng mã bệnh viện</w:t>
      </w:r>
    </w:p>
    <w:p w14:paraId="7A519B89" w14:textId="77777777" w:rsidR="005741BC" w:rsidRPr="005741BC" w:rsidRDefault="005741BC" w:rsidP="005741BC">
      <w:pPr>
        <w:pStyle w:val="code"/>
        <w:ind w:firstLine="0"/>
        <w:rPr>
          <w:b/>
          <w:bCs/>
        </w:rPr>
      </w:pPr>
      <w:r w:rsidRPr="005741BC">
        <w:rPr>
          <w:b/>
          <w:bCs/>
        </w:rPr>
        <w:t>CREATE PROCEDURE sp_getBSbymaBV</w:t>
      </w:r>
    </w:p>
    <w:p w14:paraId="27C8C045" w14:textId="77777777" w:rsidR="005741BC" w:rsidRPr="005741BC" w:rsidRDefault="005741BC" w:rsidP="005741BC">
      <w:pPr>
        <w:pStyle w:val="code"/>
        <w:ind w:firstLine="0"/>
      </w:pPr>
      <w:r w:rsidRPr="005741BC">
        <w:t>@mabenhvien varchar(10)</w:t>
      </w:r>
    </w:p>
    <w:p w14:paraId="5B84E750" w14:textId="77777777" w:rsidR="005741BC" w:rsidRPr="005741BC" w:rsidRDefault="005741BC" w:rsidP="005741BC">
      <w:pPr>
        <w:pStyle w:val="code"/>
        <w:ind w:firstLine="0"/>
        <w:rPr>
          <w:b/>
          <w:bCs/>
        </w:rPr>
      </w:pPr>
      <w:r w:rsidRPr="005741BC">
        <w:rPr>
          <w:b/>
          <w:bCs/>
        </w:rPr>
        <w:t>AS</w:t>
      </w:r>
    </w:p>
    <w:p w14:paraId="14AAD683" w14:textId="77777777" w:rsidR="005741BC" w:rsidRPr="005741BC" w:rsidRDefault="005741BC" w:rsidP="005741BC">
      <w:pPr>
        <w:pStyle w:val="code"/>
        <w:ind w:firstLine="0"/>
        <w:rPr>
          <w:b/>
          <w:bCs/>
        </w:rPr>
      </w:pPr>
      <w:r w:rsidRPr="005741BC">
        <w:rPr>
          <w:b/>
          <w:bCs/>
        </w:rPr>
        <w:t>BEGIN</w:t>
      </w:r>
    </w:p>
    <w:p w14:paraId="78F40906" w14:textId="69EE367F" w:rsidR="005741BC" w:rsidRPr="005741BC" w:rsidRDefault="005741BC" w:rsidP="005741BC">
      <w:pPr>
        <w:pStyle w:val="code"/>
      </w:pPr>
      <w:r w:rsidRPr="005741BC">
        <w:t>select a.</w:t>
      </w:r>
      <w:r w:rsidR="00AC31A5">
        <w:t>T</w:t>
      </w:r>
      <w:r w:rsidRPr="005741BC">
        <w:t>enbacsi as 'Tên bác sĩ',   d.</w:t>
      </w:r>
      <w:r w:rsidR="00AC31A5">
        <w:t>T</w:t>
      </w:r>
      <w:r w:rsidRPr="005741BC">
        <w:t>enhocvi as 'Học vị', e.</w:t>
      </w:r>
      <w:r w:rsidR="00AC31A5">
        <w:t>T</w:t>
      </w:r>
      <w:r w:rsidRPr="005741BC">
        <w:t>enchuyenkhoa as 'Chuyên khoa', c.</w:t>
      </w:r>
      <w:r w:rsidR="00AC31A5">
        <w:t>T</w:t>
      </w:r>
      <w:r w:rsidRPr="005741BC">
        <w:t>enhocham as 'Học hàm' ,b.</w:t>
      </w:r>
      <w:r w:rsidR="00AC31A5">
        <w:t>T</w:t>
      </w:r>
      <w:r w:rsidRPr="005741BC">
        <w:t>enbenhvien as 'Bệnh viện', h.</w:t>
      </w:r>
      <w:r w:rsidR="00AC31A5">
        <w:t>N</w:t>
      </w:r>
      <w:r w:rsidRPr="005741BC">
        <w:t>gay as 'Ngày khám', h.</w:t>
      </w:r>
      <w:r w:rsidR="00AC31A5">
        <w:t>G</w:t>
      </w:r>
      <w:r w:rsidRPr="005741BC">
        <w:t>iobatdau 'Giờ khám', g.</w:t>
      </w:r>
      <w:r w:rsidR="00AC31A5">
        <w:t>T</w:t>
      </w:r>
      <w:r w:rsidRPr="005741BC">
        <w:t xml:space="preserve">enphongkham as 'Phòng khám', </w:t>
      </w:r>
      <w:r w:rsidR="00AC31A5">
        <w:t>V</w:t>
      </w:r>
      <w:r w:rsidRPr="005741BC">
        <w:t>itri as 'Vị trí'</w:t>
      </w:r>
    </w:p>
    <w:p w14:paraId="450B162D" w14:textId="201B43D7" w:rsidR="005741BC" w:rsidRPr="005741BC" w:rsidRDefault="005741BC" w:rsidP="005741BC">
      <w:pPr>
        <w:pStyle w:val="code"/>
      </w:pPr>
      <w:r w:rsidRPr="005741BC">
        <w:t xml:space="preserve">from </w:t>
      </w:r>
      <w:r w:rsidR="00AC31A5" w:rsidRPr="005741BC">
        <w:t>BACSI</w:t>
      </w:r>
      <w:r w:rsidRPr="005741BC">
        <w:t xml:space="preserve"> a, </w:t>
      </w:r>
      <w:r w:rsidR="00AC31A5" w:rsidRPr="005741BC">
        <w:t>BENHVIEN</w:t>
      </w:r>
      <w:r w:rsidRPr="005741BC">
        <w:t xml:space="preserve"> b, </w:t>
      </w:r>
      <w:r w:rsidR="00AC31A5" w:rsidRPr="005741BC">
        <w:t>HOCHAM</w:t>
      </w:r>
      <w:r w:rsidRPr="005741BC">
        <w:t xml:space="preserve"> c, </w:t>
      </w:r>
      <w:r w:rsidR="00AC31A5" w:rsidRPr="005741BC">
        <w:t>HOCVI</w:t>
      </w:r>
      <w:r w:rsidRPr="005741BC">
        <w:t xml:space="preserve"> d, </w:t>
      </w:r>
      <w:r w:rsidR="00AC31A5" w:rsidRPr="005741BC">
        <w:t>CHUYENKHOA</w:t>
      </w:r>
      <w:r w:rsidRPr="005741BC">
        <w:t xml:space="preserve"> e, </w:t>
      </w:r>
      <w:r w:rsidR="00AC31A5" w:rsidRPr="005741BC">
        <w:t>DANGKY</w:t>
      </w:r>
      <w:r w:rsidRPr="005741BC">
        <w:t xml:space="preserve"> f, </w:t>
      </w:r>
      <w:r w:rsidR="00AC31A5" w:rsidRPr="005741BC">
        <w:t>PHONGKHAM</w:t>
      </w:r>
      <w:r w:rsidRPr="005741BC">
        <w:t xml:space="preserve"> g, </w:t>
      </w:r>
      <w:r w:rsidR="00AC31A5" w:rsidRPr="005741BC">
        <w:t>LICHKHAM</w:t>
      </w:r>
      <w:r w:rsidRPr="005741BC">
        <w:t xml:space="preserve"> h</w:t>
      </w:r>
    </w:p>
    <w:p w14:paraId="2AE7E7C3" w14:textId="23294EC4" w:rsidR="005741BC" w:rsidRPr="005741BC" w:rsidRDefault="005741BC" w:rsidP="005741BC">
      <w:pPr>
        <w:pStyle w:val="code"/>
      </w:pPr>
      <w:r w:rsidRPr="005741BC">
        <w:lastRenderedPageBreak/>
        <w:t>where a.</w:t>
      </w:r>
      <w:r w:rsidR="00AC31A5">
        <w:t>M</w:t>
      </w:r>
      <w:r w:rsidRPr="005741BC">
        <w:t>abenhvien = b.</w:t>
      </w:r>
      <w:r w:rsidR="00AC31A5">
        <w:t>M</w:t>
      </w:r>
      <w:r w:rsidRPr="005741BC">
        <w:t>abenhvien and a.</w:t>
      </w:r>
      <w:r w:rsidR="00AC31A5">
        <w:t>M</w:t>
      </w:r>
      <w:r w:rsidRPr="005741BC">
        <w:t>ahocham = c.</w:t>
      </w:r>
      <w:r w:rsidR="00AC31A5">
        <w:t>M</w:t>
      </w:r>
      <w:r w:rsidRPr="005741BC">
        <w:t>ahocham and a.</w:t>
      </w:r>
      <w:r w:rsidR="00AC31A5">
        <w:t>M</w:t>
      </w:r>
      <w:r w:rsidRPr="005741BC">
        <w:t>achuyenkhoa = e.</w:t>
      </w:r>
      <w:r w:rsidR="00AC31A5">
        <w:t>M</w:t>
      </w:r>
      <w:r w:rsidRPr="005741BC">
        <w:t>achuyenkhoa and a.</w:t>
      </w:r>
      <w:r w:rsidR="00AC31A5">
        <w:t>M</w:t>
      </w:r>
      <w:r w:rsidRPr="005741BC">
        <w:t>ahocvi = d.</w:t>
      </w:r>
      <w:r w:rsidR="00AC31A5">
        <w:t>M</w:t>
      </w:r>
      <w:r w:rsidRPr="005741BC">
        <w:t>ahocvi and a.</w:t>
      </w:r>
      <w:r w:rsidR="00AC31A5">
        <w:t>M</w:t>
      </w:r>
      <w:r w:rsidRPr="005741BC">
        <w:t>abacsi = f.</w:t>
      </w:r>
      <w:r w:rsidR="00AC31A5">
        <w:t>M</w:t>
      </w:r>
      <w:r w:rsidRPr="005741BC">
        <w:t>abacsi</w:t>
      </w:r>
      <w:r>
        <w:t xml:space="preserve"> </w:t>
      </w:r>
      <w:r w:rsidRPr="005741BC">
        <w:t>and f.</w:t>
      </w:r>
      <w:r w:rsidR="00AC31A5">
        <w:t>M</w:t>
      </w:r>
      <w:r w:rsidRPr="005741BC">
        <w:t>alich = h.</w:t>
      </w:r>
      <w:r w:rsidR="00AC31A5">
        <w:t>M</w:t>
      </w:r>
      <w:r w:rsidRPr="005741BC">
        <w:t>alich and h.</w:t>
      </w:r>
      <w:r w:rsidR="00AC31A5">
        <w:t>M</w:t>
      </w:r>
      <w:r w:rsidRPr="005741BC">
        <w:t>aphongkham = g.</w:t>
      </w:r>
      <w:r w:rsidR="00AC31A5">
        <w:t>M</w:t>
      </w:r>
      <w:r w:rsidRPr="005741BC">
        <w:t>aphongkham and a.</w:t>
      </w:r>
      <w:r w:rsidR="00AC31A5">
        <w:t>M</w:t>
      </w:r>
      <w:r w:rsidRPr="005741BC">
        <w:t>abenhvien = @</w:t>
      </w:r>
      <w:r w:rsidR="00AC31A5">
        <w:t>M</w:t>
      </w:r>
      <w:r w:rsidRPr="005741BC">
        <w:t>abenhvien</w:t>
      </w:r>
    </w:p>
    <w:p w14:paraId="4E6B46C3" w14:textId="77777777" w:rsidR="005741BC" w:rsidRPr="005741BC" w:rsidRDefault="005741BC" w:rsidP="005741BC">
      <w:pPr>
        <w:pStyle w:val="code"/>
        <w:ind w:firstLine="0"/>
        <w:rPr>
          <w:b/>
          <w:bCs/>
        </w:rPr>
      </w:pPr>
      <w:r w:rsidRPr="005741BC">
        <w:rPr>
          <w:b/>
          <w:bCs/>
          <w:lang w:val="en-US"/>
        </w:rPr>
        <w:t>END</w:t>
      </w:r>
    </w:p>
    <w:p w14:paraId="5C2E2864" w14:textId="3029CB5C" w:rsidR="00746C3F" w:rsidRDefault="00746C3F" w:rsidP="005741BC">
      <w:pPr>
        <w:pStyle w:val="Noidung"/>
        <w:rPr>
          <w:rStyle w:val="codeChar"/>
        </w:rPr>
      </w:pPr>
      <w:r>
        <w:t xml:space="preserve">Kết quả khi thực hiện procedure </w:t>
      </w:r>
      <w:r w:rsidRPr="00F434F6">
        <w:rPr>
          <w:rStyle w:val="codeChar"/>
        </w:rPr>
        <w:t>sp_getBSbymaBV ‘bv01’</w:t>
      </w:r>
    </w:p>
    <w:p w14:paraId="7CCF8AB5" w14:textId="77777777" w:rsidR="005741BC" w:rsidRDefault="005741BC" w:rsidP="00B80374">
      <w:pPr>
        <w:jc w:val="center"/>
      </w:pPr>
      <w:r w:rsidRPr="005741BC">
        <w:rPr>
          <w:noProof/>
        </w:rPr>
        <w:drawing>
          <wp:inline distT="0" distB="0" distL="0" distR="0" wp14:anchorId="3496B143" wp14:editId="68D8D160">
            <wp:extent cx="5580380" cy="1675765"/>
            <wp:effectExtent l="0" t="0" r="1270" b="635"/>
            <wp:docPr id="17567070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707066" name=""/>
                    <pic:cNvPicPr/>
                  </pic:nvPicPr>
                  <pic:blipFill>
                    <a:blip r:embed="rId54"/>
                    <a:stretch>
                      <a:fillRect/>
                    </a:stretch>
                  </pic:blipFill>
                  <pic:spPr>
                    <a:xfrm>
                      <a:off x="0" y="0"/>
                      <a:ext cx="5580380" cy="1675765"/>
                    </a:xfrm>
                    <a:prstGeom prst="rect">
                      <a:avLst/>
                    </a:prstGeom>
                  </pic:spPr>
                </pic:pic>
              </a:graphicData>
            </a:graphic>
          </wp:inline>
        </w:drawing>
      </w:r>
    </w:p>
    <w:p w14:paraId="71D05ADE" w14:textId="60FB0B9F" w:rsidR="00746C3F" w:rsidRPr="005741BC" w:rsidRDefault="005741BC" w:rsidP="005741BC">
      <w:pPr>
        <w:pStyle w:val="Caption"/>
        <w:rPr>
          <w:lang w:val="vi-VN"/>
        </w:rPr>
      </w:pPr>
      <w:bookmarkStart w:id="129" w:name="_Toc186269165"/>
      <w:r w:rsidRPr="005741BC">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B96FE3">
        <w:rPr>
          <w:noProof/>
          <w:lang w:val="vi-VN"/>
        </w:rPr>
        <w:t>4</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B96FE3">
        <w:rPr>
          <w:noProof/>
          <w:lang w:val="vi-VN"/>
        </w:rPr>
        <w:t>4</w:t>
      </w:r>
      <w:r w:rsidR="00DA4E2A">
        <w:rPr>
          <w:lang w:val="vi-VN"/>
        </w:rPr>
        <w:fldChar w:fldCharType="end"/>
      </w:r>
      <w:r>
        <w:rPr>
          <w:lang w:val="vi-VN"/>
        </w:rPr>
        <w:t xml:space="preserve"> Kết quả truy vấn</w:t>
      </w:r>
      <w:bookmarkEnd w:id="129"/>
    </w:p>
    <w:p w14:paraId="613AEEFB" w14:textId="4BA61B43" w:rsidR="00746C3F" w:rsidRDefault="00746C3F" w:rsidP="00746C3F">
      <w:pPr>
        <w:pStyle w:val="Noidung"/>
      </w:pPr>
      <w:r>
        <w:t xml:space="preserve">Giải thích: procedure sẽ hiển thị </w:t>
      </w:r>
      <w:r w:rsidR="005741BC">
        <w:t xml:space="preserve">cho bệnh nhân xem </w:t>
      </w:r>
      <w:r>
        <w:t>thông tin của tất cả các bác sĩ thuộc bệnh viện có mã bệnh viện là ‘bv01’, thông tin bác sĩ  bao gồm: tên bác sĩ,</w:t>
      </w:r>
      <w:r w:rsidR="00A24F86">
        <w:t xml:space="preserve"> </w:t>
      </w:r>
      <w:r>
        <w:t>tên chuyên khoa, học hàm, học vị của bác sĩ đó, tên bệnh viện bác sĩ đó công tác, và hiển thị các khung giờ, ngày khám, phòng khám của bác sĩ đó.</w:t>
      </w:r>
      <w:r w:rsidR="005741BC">
        <w:t xml:space="preserve"> Từ đó bệnh nhân có thể chọn được bác sĩ, giờ khám phù hợp với mình nhất có thể. </w:t>
      </w:r>
    </w:p>
    <w:p w14:paraId="0C1BABBC" w14:textId="67B24311" w:rsidR="00F87D97" w:rsidRDefault="008B3090" w:rsidP="008B3090">
      <w:pPr>
        <w:pStyle w:val="Noidung"/>
      </w:pPr>
      <w:r>
        <w:t>Truy vấn số lượng đăng ký theo ngày của các chuyên khoa</w:t>
      </w:r>
    </w:p>
    <w:p w14:paraId="2350C77D" w14:textId="47E5382C" w:rsidR="008B3090" w:rsidRPr="008B3090" w:rsidRDefault="008B3090" w:rsidP="008B3090">
      <w:pPr>
        <w:pStyle w:val="code"/>
        <w:rPr>
          <w:b/>
          <w:bCs/>
        </w:rPr>
      </w:pPr>
      <w:r w:rsidRPr="008B3090">
        <w:rPr>
          <w:b/>
          <w:bCs/>
        </w:rPr>
        <w:t>CREATE  PROCEDURE sp_countDKbyNgay_CK</w:t>
      </w:r>
    </w:p>
    <w:p w14:paraId="7BA5ED30" w14:textId="7F987D53" w:rsidR="008B3090" w:rsidRPr="008B3090" w:rsidRDefault="008B3090" w:rsidP="008B3090">
      <w:pPr>
        <w:pStyle w:val="code"/>
      </w:pPr>
      <w:r w:rsidRPr="008B3090">
        <w:t>@</w:t>
      </w:r>
      <w:r w:rsidR="00AB6E73">
        <w:t>N</w:t>
      </w:r>
      <w:r w:rsidRPr="008B3090">
        <w:t>gay date</w:t>
      </w:r>
    </w:p>
    <w:p w14:paraId="278938CF" w14:textId="77777777" w:rsidR="008B3090" w:rsidRPr="008B3090" w:rsidRDefault="008B3090" w:rsidP="008B3090">
      <w:pPr>
        <w:pStyle w:val="code"/>
        <w:rPr>
          <w:b/>
          <w:bCs/>
        </w:rPr>
      </w:pPr>
      <w:r w:rsidRPr="008B3090">
        <w:rPr>
          <w:b/>
          <w:bCs/>
        </w:rPr>
        <w:t>AS</w:t>
      </w:r>
    </w:p>
    <w:p w14:paraId="5655261A" w14:textId="77777777" w:rsidR="008B3090" w:rsidRPr="008B3090" w:rsidRDefault="008B3090" w:rsidP="008B3090">
      <w:pPr>
        <w:pStyle w:val="code"/>
        <w:rPr>
          <w:b/>
          <w:bCs/>
        </w:rPr>
      </w:pPr>
      <w:r w:rsidRPr="008B3090">
        <w:rPr>
          <w:b/>
          <w:bCs/>
        </w:rPr>
        <w:t>BEGIN</w:t>
      </w:r>
    </w:p>
    <w:p w14:paraId="1BA3A989" w14:textId="42856659" w:rsidR="008B3090" w:rsidRPr="008B3090" w:rsidRDefault="008B3090" w:rsidP="008B3090">
      <w:pPr>
        <w:pStyle w:val="code"/>
      </w:pPr>
      <w:r w:rsidRPr="008B3090">
        <w:tab/>
        <w:t>select d.</w:t>
      </w:r>
      <w:r w:rsidR="00AB6E73">
        <w:t>T</w:t>
      </w:r>
      <w:r w:rsidRPr="008B3090">
        <w:t xml:space="preserve">enchuyenkhoa as 'Tên chuyên khoa', </w:t>
      </w:r>
      <w:r w:rsidR="00F87FA1" w:rsidRPr="008B3090">
        <w:t>COUNT</w:t>
      </w:r>
      <w:r w:rsidRPr="008B3090">
        <w:t>(a.</w:t>
      </w:r>
      <w:r w:rsidR="00AB6E73">
        <w:t>M</w:t>
      </w:r>
      <w:r w:rsidRPr="008B3090">
        <w:t>adangky) as 'Số lượng đăng ký'</w:t>
      </w:r>
    </w:p>
    <w:p w14:paraId="70ABAA6F" w14:textId="77777777" w:rsidR="008B3090" w:rsidRPr="008B3090" w:rsidRDefault="008B3090" w:rsidP="008B3090">
      <w:pPr>
        <w:pStyle w:val="code"/>
      </w:pPr>
      <w:r w:rsidRPr="008B3090">
        <w:tab/>
        <w:t>from DANGKY a, LICHKHAM b, BACSI c, CHUYENKHOA d</w:t>
      </w:r>
    </w:p>
    <w:p w14:paraId="04B650F9" w14:textId="578B779A" w:rsidR="008B3090" w:rsidRPr="008B3090" w:rsidRDefault="008B3090" w:rsidP="008B3090">
      <w:pPr>
        <w:pStyle w:val="code"/>
      </w:pPr>
      <w:r w:rsidRPr="008B3090">
        <w:tab/>
        <w:t>where  a.</w:t>
      </w:r>
      <w:r w:rsidR="00AB6E73">
        <w:t>M</w:t>
      </w:r>
      <w:r w:rsidRPr="008B3090">
        <w:t>alich = b.</w:t>
      </w:r>
      <w:r w:rsidR="00AB6E73">
        <w:t>M</w:t>
      </w:r>
      <w:r w:rsidRPr="008B3090">
        <w:t>alich and a.</w:t>
      </w:r>
      <w:r w:rsidR="00AB6E73">
        <w:t>M</w:t>
      </w:r>
      <w:r w:rsidRPr="008B3090">
        <w:t>abacsi = c.</w:t>
      </w:r>
      <w:r w:rsidR="00AB6E73">
        <w:t>M</w:t>
      </w:r>
      <w:r w:rsidRPr="008B3090">
        <w:t>abacsi and b.</w:t>
      </w:r>
      <w:r w:rsidR="00AB6E73">
        <w:t>N</w:t>
      </w:r>
      <w:r w:rsidRPr="008B3090">
        <w:t>gay = @</w:t>
      </w:r>
      <w:r w:rsidR="00AB6E73">
        <w:t>N</w:t>
      </w:r>
      <w:r w:rsidRPr="008B3090">
        <w:t>gay and  c.</w:t>
      </w:r>
      <w:r w:rsidR="00AB6E73">
        <w:t>M</w:t>
      </w:r>
      <w:r w:rsidRPr="008B3090">
        <w:t>achuyenkhoa = d.</w:t>
      </w:r>
      <w:r w:rsidR="00AB6E73">
        <w:t>M</w:t>
      </w:r>
      <w:r w:rsidRPr="008B3090">
        <w:t>achuyenkhoa and a.</w:t>
      </w:r>
      <w:r w:rsidR="00AB6E73">
        <w:t>M</w:t>
      </w:r>
      <w:r w:rsidRPr="008B3090">
        <w:t xml:space="preserve">abenhnhan </w:t>
      </w:r>
      <w:r w:rsidR="00AB6E73" w:rsidRPr="008B3090">
        <w:t>IS NOT NULL</w:t>
      </w:r>
    </w:p>
    <w:p w14:paraId="614D229E" w14:textId="526F96E1" w:rsidR="008B3090" w:rsidRPr="008B3090" w:rsidRDefault="008B3090" w:rsidP="008B3090">
      <w:pPr>
        <w:pStyle w:val="code"/>
      </w:pPr>
      <w:r w:rsidRPr="008B3090">
        <w:tab/>
        <w:t>group by d.</w:t>
      </w:r>
      <w:r w:rsidR="00AB6E73">
        <w:t>T</w:t>
      </w:r>
      <w:r w:rsidRPr="008B3090">
        <w:t>enchuyenkhoa</w:t>
      </w:r>
    </w:p>
    <w:p w14:paraId="416158A3" w14:textId="6735F025" w:rsidR="008B3090" w:rsidRPr="008B3090" w:rsidRDefault="008B3090" w:rsidP="008B3090">
      <w:pPr>
        <w:pStyle w:val="code"/>
        <w:rPr>
          <w:b/>
          <w:bCs/>
        </w:rPr>
      </w:pPr>
      <w:r w:rsidRPr="008B3090">
        <w:rPr>
          <w:b/>
          <w:bCs/>
          <w:lang w:val="en-US"/>
        </w:rPr>
        <w:t>END</w:t>
      </w:r>
    </w:p>
    <w:p w14:paraId="10B38579" w14:textId="5D5A5BCD" w:rsidR="00F87D97" w:rsidRPr="008B3090" w:rsidRDefault="008B3090" w:rsidP="008B3090">
      <w:pPr>
        <w:pStyle w:val="Noidung"/>
        <w:rPr>
          <w:rStyle w:val="codeChar"/>
        </w:rPr>
      </w:pPr>
      <w:r>
        <w:lastRenderedPageBreak/>
        <w:t xml:space="preserve">Kết quả khi thực hiện procedure </w:t>
      </w:r>
      <w:r w:rsidRPr="008B3090">
        <w:rPr>
          <w:rStyle w:val="codeChar"/>
          <w:rFonts w:eastAsia="Calibri"/>
          <w:lang w:val="en-US"/>
        </w:rPr>
        <w:t>sp_countDKbyNgay_CK '2024-11-19'</w:t>
      </w:r>
    </w:p>
    <w:p w14:paraId="3B205067" w14:textId="77777777" w:rsidR="008B3090" w:rsidRDefault="008B3090" w:rsidP="008B3090">
      <w:pPr>
        <w:pStyle w:val="Noidung"/>
        <w:keepNext/>
        <w:ind w:firstLine="0"/>
        <w:jc w:val="center"/>
      </w:pPr>
      <w:r w:rsidRPr="008B3090">
        <w:rPr>
          <w:noProof/>
        </w:rPr>
        <w:drawing>
          <wp:inline distT="0" distB="0" distL="0" distR="0" wp14:anchorId="05689BC1" wp14:editId="192BF0D7">
            <wp:extent cx="2448267" cy="1162212"/>
            <wp:effectExtent l="0" t="0" r="9525" b="0"/>
            <wp:docPr id="10853166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316616" name=""/>
                    <pic:cNvPicPr/>
                  </pic:nvPicPr>
                  <pic:blipFill>
                    <a:blip r:embed="rId55"/>
                    <a:stretch>
                      <a:fillRect/>
                    </a:stretch>
                  </pic:blipFill>
                  <pic:spPr>
                    <a:xfrm>
                      <a:off x="0" y="0"/>
                      <a:ext cx="2448267" cy="1162212"/>
                    </a:xfrm>
                    <a:prstGeom prst="rect">
                      <a:avLst/>
                    </a:prstGeom>
                  </pic:spPr>
                </pic:pic>
              </a:graphicData>
            </a:graphic>
          </wp:inline>
        </w:drawing>
      </w:r>
    </w:p>
    <w:p w14:paraId="206CADA6" w14:textId="1C86C2F0" w:rsidR="00F87D97" w:rsidRDefault="008B3090" w:rsidP="008B3090">
      <w:pPr>
        <w:pStyle w:val="Caption"/>
        <w:rPr>
          <w:lang w:val="vi-VN"/>
        </w:rPr>
      </w:pPr>
      <w:bookmarkStart w:id="130" w:name="_Toc186269166"/>
      <w:r w:rsidRPr="008B3090">
        <w:rPr>
          <w:lang w:val="vi-VN"/>
        </w:rPr>
        <w:t xml:space="preserve">Hình </w:t>
      </w:r>
      <w:r w:rsidR="00DA4E2A">
        <w:rPr>
          <w:lang w:val="vi-VN"/>
        </w:rPr>
        <w:fldChar w:fldCharType="begin"/>
      </w:r>
      <w:r w:rsidR="00DA4E2A">
        <w:rPr>
          <w:lang w:val="vi-VN"/>
        </w:rPr>
        <w:instrText xml:space="preserve"> STYLEREF 1 \s </w:instrText>
      </w:r>
      <w:r w:rsidR="00DA4E2A">
        <w:rPr>
          <w:lang w:val="vi-VN"/>
        </w:rPr>
        <w:fldChar w:fldCharType="separate"/>
      </w:r>
      <w:r w:rsidR="00B96FE3">
        <w:rPr>
          <w:noProof/>
          <w:lang w:val="vi-VN"/>
        </w:rPr>
        <w:t>4</w:t>
      </w:r>
      <w:r w:rsidR="00DA4E2A">
        <w:rPr>
          <w:lang w:val="vi-VN"/>
        </w:rPr>
        <w:fldChar w:fldCharType="end"/>
      </w:r>
      <w:r w:rsidR="00DA4E2A">
        <w:rPr>
          <w:lang w:val="vi-VN"/>
        </w:rPr>
        <w:t>.</w:t>
      </w:r>
      <w:r w:rsidR="00DA4E2A">
        <w:rPr>
          <w:lang w:val="vi-VN"/>
        </w:rPr>
        <w:fldChar w:fldCharType="begin"/>
      </w:r>
      <w:r w:rsidR="00DA4E2A">
        <w:rPr>
          <w:lang w:val="vi-VN"/>
        </w:rPr>
        <w:instrText xml:space="preserve"> SEQ Hình \* ARABIC \s 1 </w:instrText>
      </w:r>
      <w:r w:rsidR="00DA4E2A">
        <w:rPr>
          <w:lang w:val="vi-VN"/>
        </w:rPr>
        <w:fldChar w:fldCharType="separate"/>
      </w:r>
      <w:r w:rsidR="00B96FE3">
        <w:rPr>
          <w:noProof/>
          <w:lang w:val="vi-VN"/>
        </w:rPr>
        <w:t>5</w:t>
      </w:r>
      <w:r w:rsidR="00DA4E2A">
        <w:rPr>
          <w:lang w:val="vi-VN"/>
        </w:rPr>
        <w:fldChar w:fldCharType="end"/>
      </w:r>
      <w:r>
        <w:rPr>
          <w:lang w:val="vi-VN"/>
        </w:rPr>
        <w:t xml:space="preserve"> Kết quả truy vấn</w:t>
      </w:r>
      <w:bookmarkEnd w:id="130"/>
    </w:p>
    <w:p w14:paraId="5301FB09" w14:textId="6E1E9E85" w:rsidR="008B3090" w:rsidRDefault="008B3090" w:rsidP="008B3090">
      <w:pPr>
        <w:pStyle w:val="Noidung"/>
      </w:pPr>
      <w:r>
        <w:t>Giải thích: procedure này sẽ tổng hợp và hiển thị số lượng đăng ký khám của các chuyên khoa có bệnh nhân đăng ký khám theo ngày được truyền vào procedure. Qua đó có thể phân bổ nguồn lực một cách hợp lý tùy theo từng khoa.</w:t>
      </w:r>
    </w:p>
    <w:p w14:paraId="2CD51DFA" w14:textId="38B0E079" w:rsidR="008B3090" w:rsidRDefault="008B3090" w:rsidP="008B3090">
      <w:pPr>
        <w:pStyle w:val="Noidung"/>
      </w:pPr>
      <w:r>
        <w:t>Truy vấn số lượng đăng ký theo tháng của các chuyên khoa</w:t>
      </w:r>
    </w:p>
    <w:p w14:paraId="3BB4F2FB" w14:textId="1F4F7F34" w:rsidR="008B3090" w:rsidRPr="008B3090" w:rsidRDefault="008B3090" w:rsidP="008B3090">
      <w:pPr>
        <w:pStyle w:val="code"/>
        <w:rPr>
          <w:b/>
          <w:bCs/>
        </w:rPr>
      </w:pPr>
      <w:r w:rsidRPr="008B3090">
        <w:rPr>
          <w:b/>
          <w:bCs/>
        </w:rPr>
        <w:t>CREATE  PROCEDURE sp_countDKbyThang_CK</w:t>
      </w:r>
    </w:p>
    <w:p w14:paraId="27DA63DF" w14:textId="6598F50D" w:rsidR="008B3090" w:rsidRPr="008B3090" w:rsidRDefault="008B3090" w:rsidP="008B3090">
      <w:pPr>
        <w:pStyle w:val="code"/>
      </w:pPr>
      <w:r w:rsidRPr="008B3090">
        <w:t>@</w:t>
      </w:r>
      <w:r w:rsidR="00AB6E73">
        <w:t>T</w:t>
      </w:r>
      <w:r w:rsidRPr="008B3090">
        <w:t>hang int,</w:t>
      </w:r>
    </w:p>
    <w:p w14:paraId="00362FF1" w14:textId="0C9EB9C2" w:rsidR="008B3090" w:rsidRPr="008B3090" w:rsidRDefault="008B3090" w:rsidP="008B3090">
      <w:pPr>
        <w:pStyle w:val="code"/>
      </w:pPr>
      <w:r w:rsidRPr="008B3090">
        <w:t>@</w:t>
      </w:r>
      <w:r w:rsidR="00AB6E73">
        <w:t>N</w:t>
      </w:r>
      <w:r w:rsidRPr="008B3090">
        <w:t>am int</w:t>
      </w:r>
    </w:p>
    <w:p w14:paraId="39D9E06E" w14:textId="77777777" w:rsidR="008B3090" w:rsidRPr="008B3090" w:rsidRDefault="008B3090" w:rsidP="008B3090">
      <w:pPr>
        <w:pStyle w:val="code"/>
      </w:pPr>
    </w:p>
    <w:p w14:paraId="7683B86C" w14:textId="77777777" w:rsidR="008B3090" w:rsidRPr="008B3090" w:rsidRDefault="008B3090" w:rsidP="008B3090">
      <w:pPr>
        <w:pStyle w:val="code"/>
        <w:rPr>
          <w:b/>
          <w:bCs/>
        </w:rPr>
      </w:pPr>
      <w:r w:rsidRPr="008B3090">
        <w:rPr>
          <w:b/>
          <w:bCs/>
        </w:rPr>
        <w:t>AS</w:t>
      </w:r>
    </w:p>
    <w:p w14:paraId="3646F501" w14:textId="77777777" w:rsidR="008B3090" w:rsidRPr="008B3090" w:rsidRDefault="008B3090" w:rsidP="008B3090">
      <w:pPr>
        <w:pStyle w:val="code"/>
        <w:rPr>
          <w:b/>
          <w:bCs/>
        </w:rPr>
      </w:pPr>
      <w:r w:rsidRPr="008B3090">
        <w:rPr>
          <w:b/>
          <w:bCs/>
        </w:rPr>
        <w:t>BEGIN</w:t>
      </w:r>
    </w:p>
    <w:p w14:paraId="5B32053F" w14:textId="129E6ECB" w:rsidR="008B3090" w:rsidRPr="008B3090" w:rsidRDefault="008B3090" w:rsidP="008B3090">
      <w:pPr>
        <w:pStyle w:val="code"/>
      </w:pPr>
      <w:r w:rsidRPr="008B3090">
        <w:tab/>
        <w:t>select d.</w:t>
      </w:r>
      <w:r w:rsidR="00AB6E73">
        <w:t>T</w:t>
      </w:r>
      <w:r w:rsidRPr="008B3090">
        <w:t xml:space="preserve">enchuyenkhoa as 'Tên chuyên khoa', </w:t>
      </w:r>
      <w:r w:rsidR="00F87FA1" w:rsidRPr="008B3090">
        <w:t>COUNT</w:t>
      </w:r>
      <w:r w:rsidRPr="008B3090">
        <w:t>(a.</w:t>
      </w:r>
      <w:r w:rsidR="00AB6E73">
        <w:t>M</w:t>
      </w:r>
      <w:r w:rsidRPr="008B3090">
        <w:t>adangky) as 'Số lượng đăng ký'</w:t>
      </w:r>
    </w:p>
    <w:p w14:paraId="29003295" w14:textId="77777777" w:rsidR="008B3090" w:rsidRPr="008B3090" w:rsidRDefault="008B3090" w:rsidP="008B3090">
      <w:pPr>
        <w:pStyle w:val="code"/>
      </w:pPr>
      <w:r w:rsidRPr="008B3090">
        <w:tab/>
        <w:t>from DANGKY a, LICHKHAM b, BACSI c, CHUYENKHOA d</w:t>
      </w:r>
    </w:p>
    <w:p w14:paraId="07A138CD" w14:textId="73097ADB" w:rsidR="008B3090" w:rsidRPr="008B3090" w:rsidRDefault="008B3090" w:rsidP="008B3090">
      <w:pPr>
        <w:pStyle w:val="code"/>
      </w:pPr>
      <w:r w:rsidRPr="008B3090">
        <w:tab/>
        <w:t>where  a.</w:t>
      </w:r>
      <w:r w:rsidR="00AB6E73">
        <w:t>M</w:t>
      </w:r>
      <w:r w:rsidRPr="008B3090">
        <w:t>alich = b.</w:t>
      </w:r>
      <w:r w:rsidR="00AB6E73">
        <w:t>M</w:t>
      </w:r>
      <w:r w:rsidRPr="008B3090">
        <w:t>alich and a.</w:t>
      </w:r>
      <w:r w:rsidR="00AB6E73">
        <w:t>M</w:t>
      </w:r>
      <w:r w:rsidRPr="008B3090">
        <w:t>abacsi = c.</w:t>
      </w:r>
      <w:r w:rsidR="00AB6E73">
        <w:t>M</w:t>
      </w:r>
      <w:r w:rsidRPr="008B3090">
        <w:t>abacsi and MONTH( b.ngay) = @</w:t>
      </w:r>
      <w:r w:rsidR="00AB6E73">
        <w:t>T</w:t>
      </w:r>
      <w:r w:rsidRPr="008B3090">
        <w:t>hang and YEAR(b.</w:t>
      </w:r>
      <w:r w:rsidR="00AB6E73">
        <w:t>N</w:t>
      </w:r>
      <w:r w:rsidRPr="008B3090">
        <w:t>gay) = @</w:t>
      </w:r>
      <w:r w:rsidR="00AB6E73">
        <w:t>N</w:t>
      </w:r>
      <w:r w:rsidRPr="008B3090">
        <w:t>am and c.</w:t>
      </w:r>
      <w:r w:rsidR="00AB6E73">
        <w:t>M</w:t>
      </w:r>
      <w:r w:rsidRPr="008B3090">
        <w:t>achuyenkhoa = d.</w:t>
      </w:r>
      <w:r w:rsidR="00AB6E73">
        <w:t>M</w:t>
      </w:r>
      <w:r w:rsidRPr="008B3090">
        <w:t>achuyenkhoa  and a.</w:t>
      </w:r>
      <w:r w:rsidR="00AB6E73">
        <w:t>M</w:t>
      </w:r>
      <w:r w:rsidRPr="008B3090">
        <w:t xml:space="preserve">abenhnhan </w:t>
      </w:r>
      <w:r w:rsidR="00AB6E73" w:rsidRPr="008B3090">
        <w:t>IS NOT NULL</w:t>
      </w:r>
    </w:p>
    <w:p w14:paraId="4F0CCC91" w14:textId="77785205" w:rsidR="008B3090" w:rsidRPr="008B3090" w:rsidRDefault="008B3090" w:rsidP="008B3090">
      <w:pPr>
        <w:pStyle w:val="code"/>
      </w:pPr>
      <w:r w:rsidRPr="008B3090">
        <w:tab/>
        <w:t>group by d.</w:t>
      </w:r>
      <w:r w:rsidR="00AB6E73">
        <w:t>T</w:t>
      </w:r>
      <w:r w:rsidRPr="008B3090">
        <w:t>enchuyenkhoa</w:t>
      </w:r>
    </w:p>
    <w:p w14:paraId="438A59D6" w14:textId="3910A414" w:rsidR="008B3090" w:rsidRPr="008B3090" w:rsidRDefault="008B3090" w:rsidP="008B3090">
      <w:pPr>
        <w:pStyle w:val="code"/>
        <w:rPr>
          <w:b/>
          <w:bCs/>
        </w:rPr>
      </w:pPr>
      <w:r w:rsidRPr="008B3090">
        <w:rPr>
          <w:b/>
          <w:bCs/>
          <w:lang w:val="en-US"/>
        </w:rPr>
        <w:t>END</w:t>
      </w:r>
    </w:p>
    <w:p w14:paraId="52C038C2" w14:textId="77777777" w:rsidR="00DB6CC7" w:rsidRDefault="00DB6CC7" w:rsidP="008B3090">
      <w:pPr>
        <w:pStyle w:val="Noidung"/>
      </w:pPr>
    </w:p>
    <w:p w14:paraId="5B5DB795" w14:textId="77777777" w:rsidR="00DB6CC7" w:rsidRDefault="00DB6CC7" w:rsidP="008B3090">
      <w:pPr>
        <w:pStyle w:val="Noidung"/>
      </w:pPr>
    </w:p>
    <w:p w14:paraId="2573C279" w14:textId="77777777" w:rsidR="00DB6CC7" w:rsidRDefault="00DB6CC7" w:rsidP="008B3090">
      <w:pPr>
        <w:pStyle w:val="Noidung"/>
      </w:pPr>
    </w:p>
    <w:p w14:paraId="2A4D6A79" w14:textId="77777777" w:rsidR="00DB6CC7" w:rsidRDefault="00DB6CC7" w:rsidP="0041304D">
      <w:pPr>
        <w:pStyle w:val="Noidung"/>
        <w:ind w:firstLine="0"/>
      </w:pPr>
    </w:p>
    <w:p w14:paraId="412A7DCC" w14:textId="64F8727F" w:rsidR="00F87D97" w:rsidRDefault="008B3090" w:rsidP="008B3090">
      <w:pPr>
        <w:pStyle w:val="Noidung"/>
        <w:rPr>
          <w:rStyle w:val="codeChar"/>
          <w:rFonts w:eastAsia="Calibri"/>
        </w:rPr>
      </w:pPr>
      <w:r>
        <w:lastRenderedPageBreak/>
        <w:t xml:space="preserve">Kết quả khi thực hiện procedure </w:t>
      </w:r>
      <w:r w:rsidRPr="008B3090">
        <w:rPr>
          <w:rStyle w:val="codeChar"/>
          <w:rFonts w:eastAsia="Calibri"/>
          <w:lang w:val="en-US"/>
        </w:rPr>
        <w:t>sp_countDKbyThang_CK 11, 2024</w:t>
      </w:r>
    </w:p>
    <w:p w14:paraId="76EABF3A" w14:textId="77777777" w:rsidR="008B3090" w:rsidRDefault="008B3090" w:rsidP="008B3090">
      <w:pPr>
        <w:pStyle w:val="Noidung"/>
        <w:keepNext/>
        <w:jc w:val="center"/>
      </w:pPr>
      <w:r w:rsidRPr="008B3090">
        <w:rPr>
          <w:rStyle w:val="codeChar"/>
          <w:noProof/>
        </w:rPr>
        <w:drawing>
          <wp:inline distT="0" distB="0" distL="0" distR="0" wp14:anchorId="20F6195A" wp14:editId="5EEC04C7">
            <wp:extent cx="2315497" cy="1297398"/>
            <wp:effectExtent l="0" t="0" r="0" b="1905"/>
            <wp:docPr id="6504814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0481412" name=""/>
                    <pic:cNvPicPr/>
                  </pic:nvPicPr>
                  <pic:blipFill>
                    <a:blip r:embed="rId56"/>
                    <a:stretch>
                      <a:fillRect/>
                    </a:stretch>
                  </pic:blipFill>
                  <pic:spPr>
                    <a:xfrm>
                      <a:off x="0" y="0"/>
                      <a:ext cx="2315497" cy="1297398"/>
                    </a:xfrm>
                    <a:prstGeom prst="rect">
                      <a:avLst/>
                    </a:prstGeom>
                  </pic:spPr>
                </pic:pic>
              </a:graphicData>
            </a:graphic>
          </wp:inline>
        </w:drawing>
      </w:r>
    </w:p>
    <w:p w14:paraId="4C8FC13D" w14:textId="4EF55927" w:rsidR="008B3090" w:rsidRDefault="008B3090" w:rsidP="008B3090">
      <w:pPr>
        <w:pStyle w:val="Caption"/>
        <w:rPr>
          <w:lang w:val="vi-VN"/>
        </w:rPr>
      </w:pPr>
      <w:bookmarkStart w:id="131" w:name="_Toc186269167"/>
      <w:r w:rsidRPr="00DA4E2A">
        <w:rPr>
          <w:lang w:val="vi-VN"/>
        </w:rPr>
        <w:t xml:space="preserve">Hình </w:t>
      </w:r>
      <w:r w:rsidR="00DA4E2A">
        <w:fldChar w:fldCharType="begin"/>
      </w:r>
      <w:r w:rsidR="00DA4E2A" w:rsidRPr="00DA4E2A">
        <w:rPr>
          <w:lang w:val="vi-VN"/>
        </w:rPr>
        <w:instrText xml:space="preserve"> STYLEREF 1 \s </w:instrText>
      </w:r>
      <w:r w:rsidR="00DA4E2A">
        <w:fldChar w:fldCharType="separate"/>
      </w:r>
      <w:r w:rsidR="00B96FE3">
        <w:rPr>
          <w:noProof/>
          <w:lang w:val="vi-VN"/>
        </w:rPr>
        <w:t>4</w:t>
      </w:r>
      <w:r w:rsidR="00DA4E2A">
        <w:fldChar w:fldCharType="end"/>
      </w:r>
      <w:r w:rsidR="00DA4E2A" w:rsidRPr="00DA4E2A">
        <w:rPr>
          <w:lang w:val="vi-VN"/>
        </w:rPr>
        <w:t>.</w:t>
      </w:r>
      <w:r w:rsidR="00DA4E2A">
        <w:fldChar w:fldCharType="begin"/>
      </w:r>
      <w:r w:rsidR="00DA4E2A" w:rsidRPr="00DA4E2A">
        <w:rPr>
          <w:lang w:val="vi-VN"/>
        </w:rPr>
        <w:instrText xml:space="preserve"> SEQ Hình \* ARABIC \s 1 </w:instrText>
      </w:r>
      <w:r w:rsidR="00DA4E2A">
        <w:fldChar w:fldCharType="separate"/>
      </w:r>
      <w:r w:rsidR="00B96FE3">
        <w:rPr>
          <w:noProof/>
          <w:lang w:val="vi-VN"/>
        </w:rPr>
        <w:t>6</w:t>
      </w:r>
      <w:r w:rsidR="00DA4E2A">
        <w:fldChar w:fldCharType="end"/>
      </w:r>
      <w:r>
        <w:rPr>
          <w:lang w:val="vi-VN"/>
        </w:rPr>
        <w:t xml:space="preserve"> Kết quả truy vấn</w:t>
      </w:r>
      <w:bookmarkEnd w:id="131"/>
    </w:p>
    <w:p w14:paraId="6679EB20" w14:textId="12C9C6C6" w:rsidR="008B3090" w:rsidRDefault="008B3090" w:rsidP="008B3090">
      <w:pPr>
        <w:pStyle w:val="Noidung"/>
      </w:pPr>
      <w:r>
        <w:t xml:space="preserve">Giải thích: procedure này sẽ hiển thị số lượng đăng ký khám bệnh </w:t>
      </w:r>
      <w:r w:rsidR="00DA4E2A">
        <w:t>theo tháng của tường chuyên khoa có bệnh nhân đăng ký khám. Qua đó có thể phân tích sâu hơn về xu hướng biến động của nhu cầu khám bệnh.</w:t>
      </w:r>
    </w:p>
    <w:p w14:paraId="3449AB0F" w14:textId="10D5277A" w:rsidR="00DA4E2A" w:rsidRDefault="00DA4E2A" w:rsidP="008B3090">
      <w:pPr>
        <w:pStyle w:val="Noidung"/>
      </w:pPr>
      <w:r>
        <w:t>Truy vấn số lượng đăng ký theo năm của các chuyên khoa</w:t>
      </w:r>
    </w:p>
    <w:p w14:paraId="4B4AE856" w14:textId="3CE470C8" w:rsidR="00DA4E2A" w:rsidRPr="00DA4E2A" w:rsidRDefault="00DA4E2A" w:rsidP="00DA4E2A">
      <w:pPr>
        <w:pStyle w:val="code"/>
        <w:rPr>
          <w:b/>
          <w:bCs/>
        </w:rPr>
      </w:pPr>
      <w:r w:rsidRPr="00DA4E2A">
        <w:rPr>
          <w:b/>
          <w:bCs/>
        </w:rPr>
        <w:t>CREATE PROCEDURE sp_countDKbyNam_CK</w:t>
      </w:r>
    </w:p>
    <w:p w14:paraId="4AD46E2D" w14:textId="5506AE03" w:rsidR="00DA4E2A" w:rsidRPr="00DA4E2A" w:rsidRDefault="00DA4E2A" w:rsidP="00DA4E2A">
      <w:pPr>
        <w:pStyle w:val="code"/>
      </w:pPr>
      <w:r w:rsidRPr="00DA4E2A">
        <w:t>@</w:t>
      </w:r>
      <w:r w:rsidR="00AB6E73">
        <w:t>N</w:t>
      </w:r>
      <w:r w:rsidRPr="00DA4E2A">
        <w:t>am int</w:t>
      </w:r>
    </w:p>
    <w:p w14:paraId="52939946" w14:textId="77777777" w:rsidR="00DA4E2A" w:rsidRPr="00DA4E2A" w:rsidRDefault="00DA4E2A" w:rsidP="00DA4E2A">
      <w:pPr>
        <w:pStyle w:val="code"/>
        <w:rPr>
          <w:b/>
          <w:bCs/>
        </w:rPr>
      </w:pPr>
      <w:r w:rsidRPr="00DA4E2A">
        <w:rPr>
          <w:b/>
          <w:bCs/>
        </w:rPr>
        <w:t>AS</w:t>
      </w:r>
    </w:p>
    <w:p w14:paraId="036C05F9" w14:textId="77777777" w:rsidR="00DA4E2A" w:rsidRPr="00DA4E2A" w:rsidRDefault="00DA4E2A" w:rsidP="00DA4E2A">
      <w:pPr>
        <w:pStyle w:val="code"/>
        <w:rPr>
          <w:b/>
          <w:bCs/>
        </w:rPr>
      </w:pPr>
      <w:r w:rsidRPr="00DA4E2A">
        <w:rPr>
          <w:b/>
          <w:bCs/>
        </w:rPr>
        <w:t>BEGIN</w:t>
      </w:r>
    </w:p>
    <w:p w14:paraId="622DD861" w14:textId="32F8557A" w:rsidR="00DA4E2A" w:rsidRPr="00DA4E2A" w:rsidRDefault="00DA4E2A" w:rsidP="00DA4E2A">
      <w:pPr>
        <w:pStyle w:val="code"/>
      </w:pPr>
      <w:r w:rsidRPr="00DA4E2A">
        <w:tab/>
        <w:t>select d.</w:t>
      </w:r>
      <w:r w:rsidR="00AB6E73">
        <w:t>T</w:t>
      </w:r>
      <w:r w:rsidRPr="00DA4E2A">
        <w:t xml:space="preserve">enchuyenkhoa as 'Tên chuyên khoa', </w:t>
      </w:r>
      <w:r w:rsidR="00F87FA1" w:rsidRPr="00DA4E2A">
        <w:t>COUNT</w:t>
      </w:r>
      <w:r w:rsidRPr="00DA4E2A">
        <w:t>(a.</w:t>
      </w:r>
      <w:r w:rsidR="00AB6E73">
        <w:t>M</w:t>
      </w:r>
      <w:r w:rsidRPr="00DA4E2A">
        <w:t>adangky) as 'Số lượng đăng ký'</w:t>
      </w:r>
    </w:p>
    <w:p w14:paraId="13D2E08D" w14:textId="77777777" w:rsidR="00DA4E2A" w:rsidRPr="00DA4E2A" w:rsidRDefault="00DA4E2A" w:rsidP="00DA4E2A">
      <w:pPr>
        <w:pStyle w:val="code"/>
      </w:pPr>
      <w:r w:rsidRPr="00DA4E2A">
        <w:tab/>
        <w:t>from DANGKY a, LICHKHAM b, BACSI c, CHUYENKHOA d</w:t>
      </w:r>
    </w:p>
    <w:p w14:paraId="1BFD3680" w14:textId="599B64C4" w:rsidR="00DA4E2A" w:rsidRPr="00DA4E2A" w:rsidRDefault="00DA4E2A" w:rsidP="00DA4E2A">
      <w:pPr>
        <w:pStyle w:val="code"/>
      </w:pPr>
      <w:r w:rsidRPr="00DA4E2A">
        <w:tab/>
        <w:t>where  a.</w:t>
      </w:r>
      <w:r w:rsidR="00AB6E73">
        <w:t>M</w:t>
      </w:r>
      <w:r w:rsidRPr="00DA4E2A">
        <w:t>alich = b.</w:t>
      </w:r>
      <w:r w:rsidR="00AB6E73">
        <w:t>M</w:t>
      </w:r>
      <w:r w:rsidRPr="00DA4E2A">
        <w:t>alich and a.</w:t>
      </w:r>
      <w:r w:rsidR="00AB6E73">
        <w:t>M</w:t>
      </w:r>
      <w:r w:rsidRPr="00DA4E2A">
        <w:t>abacsi = c.</w:t>
      </w:r>
      <w:r w:rsidR="00AB6E73">
        <w:t>M</w:t>
      </w:r>
      <w:r w:rsidRPr="00DA4E2A">
        <w:t>abacsi  and YEAR(b.</w:t>
      </w:r>
      <w:r w:rsidR="00AB6E73">
        <w:t>N</w:t>
      </w:r>
      <w:r w:rsidRPr="00DA4E2A">
        <w:t>gay) = @</w:t>
      </w:r>
      <w:r w:rsidR="00AB6E73">
        <w:t>N</w:t>
      </w:r>
      <w:r w:rsidRPr="00DA4E2A">
        <w:t>am and c.</w:t>
      </w:r>
      <w:r w:rsidR="00AB6E73">
        <w:t>M</w:t>
      </w:r>
      <w:r w:rsidRPr="00DA4E2A">
        <w:t>achuyenkhoa = d.</w:t>
      </w:r>
      <w:r w:rsidR="00AB6E73">
        <w:t>M</w:t>
      </w:r>
      <w:r w:rsidRPr="00DA4E2A">
        <w:t>achuyenkhoa  and a.</w:t>
      </w:r>
      <w:r w:rsidR="00AB6E73">
        <w:t>M</w:t>
      </w:r>
      <w:r w:rsidRPr="00DA4E2A">
        <w:t xml:space="preserve">abenhnhan </w:t>
      </w:r>
      <w:r w:rsidR="00AB6E73" w:rsidRPr="00DA4E2A">
        <w:t>IS NOT NULL</w:t>
      </w:r>
    </w:p>
    <w:p w14:paraId="5C208598" w14:textId="47A0AF99" w:rsidR="00DA4E2A" w:rsidRPr="00DA4E2A" w:rsidRDefault="00DA4E2A" w:rsidP="00DA4E2A">
      <w:pPr>
        <w:pStyle w:val="code"/>
      </w:pPr>
      <w:r w:rsidRPr="00DA4E2A">
        <w:tab/>
        <w:t>group by d.</w:t>
      </w:r>
      <w:r w:rsidR="00AB6E73">
        <w:t>T</w:t>
      </w:r>
      <w:r w:rsidRPr="00DA4E2A">
        <w:t>enchuyenkhoa</w:t>
      </w:r>
    </w:p>
    <w:p w14:paraId="3B79616E" w14:textId="66B201CA" w:rsidR="00DA4E2A" w:rsidRPr="00DA4E2A" w:rsidRDefault="00DA4E2A" w:rsidP="00DA4E2A">
      <w:pPr>
        <w:pStyle w:val="code"/>
        <w:rPr>
          <w:b/>
          <w:bCs/>
        </w:rPr>
      </w:pPr>
      <w:r w:rsidRPr="00DA4E2A">
        <w:rPr>
          <w:b/>
          <w:bCs/>
          <w:lang w:val="en-US"/>
        </w:rPr>
        <w:t>END</w:t>
      </w:r>
    </w:p>
    <w:p w14:paraId="5348D96E" w14:textId="77777777" w:rsidR="006F733C" w:rsidRDefault="006F733C" w:rsidP="00DA4E2A">
      <w:pPr>
        <w:pStyle w:val="Noidung"/>
      </w:pPr>
    </w:p>
    <w:p w14:paraId="6684C1DA" w14:textId="77777777" w:rsidR="006F733C" w:rsidRDefault="006F733C" w:rsidP="00DA4E2A">
      <w:pPr>
        <w:pStyle w:val="Noidung"/>
      </w:pPr>
    </w:p>
    <w:p w14:paraId="4101ABE9" w14:textId="77777777" w:rsidR="006F733C" w:rsidRDefault="006F733C" w:rsidP="00DA4E2A">
      <w:pPr>
        <w:pStyle w:val="Noidung"/>
      </w:pPr>
    </w:p>
    <w:p w14:paraId="6AE99732" w14:textId="77777777" w:rsidR="006F733C" w:rsidRDefault="006F733C" w:rsidP="00DA4E2A">
      <w:pPr>
        <w:pStyle w:val="Noidung"/>
      </w:pPr>
    </w:p>
    <w:p w14:paraId="0643B507" w14:textId="77777777" w:rsidR="006F733C" w:rsidRDefault="006F733C" w:rsidP="00DA4E2A">
      <w:pPr>
        <w:pStyle w:val="Noidung"/>
      </w:pPr>
    </w:p>
    <w:p w14:paraId="6B22DC53" w14:textId="77777777" w:rsidR="006F733C" w:rsidRDefault="006F733C" w:rsidP="00DA4E2A">
      <w:pPr>
        <w:pStyle w:val="Noidung"/>
      </w:pPr>
    </w:p>
    <w:p w14:paraId="4861EE94" w14:textId="6E847900" w:rsidR="00F87D97" w:rsidRDefault="00DA4E2A" w:rsidP="00DA4E2A">
      <w:pPr>
        <w:pStyle w:val="Noidung"/>
        <w:rPr>
          <w:rStyle w:val="codeChar"/>
          <w:rFonts w:eastAsia="Calibri"/>
        </w:rPr>
      </w:pPr>
      <w:r>
        <w:lastRenderedPageBreak/>
        <w:t xml:space="preserve">Kết quả khi thực hiện procedure </w:t>
      </w:r>
      <w:r w:rsidRPr="00DA4E2A">
        <w:rPr>
          <w:rStyle w:val="codeChar"/>
          <w:rFonts w:eastAsia="Calibri"/>
          <w:lang w:val="en-US"/>
        </w:rPr>
        <w:t>sp_countDKbyNam_CK 2024</w:t>
      </w:r>
    </w:p>
    <w:p w14:paraId="3D6A94A7" w14:textId="77777777" w:rsidR="00DA4E2A" w:rsidRDefault="00DA4E2A" w:rsidP="00DA4E2A">
      <w:pPr>
        <w:pStyle w:val="Noidung"/>
        <w:keepNext/>
        <w:jc w:val="center"/>
      </w:pPr>
      <w:r w:rsidRPr="00DA4E2A">
        <w:rPr>
          <w:noProof/>
        </w:rPr>
        <w:drawing>
          <wp:inline distT="0" distB="0" distL="0" distR="0" wp14:anchorId="07CED0FA" wp14:editId="29BE27A3">
            <wp:extent cx="2467319" cy="1362265"/>
            <wp:effectExtent l="0" t="0" r="3810" b="6350"/>
            <wp:docPr id="19918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8810" name=""/>
                    <pic:cNvPicPr/>
                  </pic:nvPicPr>
                  <pic:blipFill>
                    <a:blip r:embed="rId57"/>
                    <a:stretch>
                      <a:fillRect/>
                    </a:stretch>
                  </pic:blipFill>
                  <pic:spPr>
                    <a:xfrm>
                      <a:off x="0" y="0"/>
                      <a:ext cx="2467319" cy="1362265"/>
                    </a:xfrm>
                    <a:prstGeom prst="rect">
                      <a:avLst/>
                    </a:prstGeom>
                  </pic:spPr>
                </pic:pic>
              </a:graphicData>
            </a:graphic>
          </wp:inline>
        </w:drawing>
      </w:r>
    </w:p>
    <w:p w14:paraId="586DA716" w14:textId="434FE53A" w:rsidR="00DA4E2A" w:rsidRDefault="00DA4E2A" w:rsidP="00DA4E2A">
      <w:pPr>
        <w:pStyle w:val="Caption"/>
        <w:rPr>
          <w:lang w:val="vi-VN"/>
        </w:rPr>
      </w:pPr>
      <w:bookmarkStart w:id="132" w:name="_Toc186269168"/>
      <w:r w:rsidRPr="00DB6CC7">
        <w:rPr>
          <w:lang w:val="vi-VN"/>
        </w:rPr>
        <w:t xml:space="preserve">Hình </w:t>
      </w:r>
      <w:r>
        <w:fldChar w:fldCharType="begin"/>
      </w:r>
      <w:r w:rsidRPr="00DB6CC7">
        <w:rPr>
          <w:lang w:val="vi-VN"/>
        </w:rPr>
        <w:instrText xml:space="preserve"> STYLEREF 1 \s </w:instrText>
      </w:r>
      <w:r>
        <w:fldChar w:fldCharType="separate"/>
      </w:r>
      <w:r w:rsidR="00B96FE3">
        <w:rPr>
          <w:noProof/>
          <w:lang w:val="vi-VN"/>
        </w:rPr>
        <w:t>4</w:t>
      </w:r>
      <w:r>
        <w:fldChar w:fldCharType="end"/>
      </w:r>
      <w:r w:rsidRPr="00DB6CC7">
        <w:rPr>
          <w:lang w:val="vi-VN"/>
        </w:rPr>
        <w:t>.</w:t>
      </w:r>
      <w:r>
        <w:fldChar w:fldCharType="begin"/>
      </w:r>
      <w:r w:rsidRPr="00DB6CC7">
        <w:rPr>
          <w:lang w:val="vi-VN"/>
        </w:rPr>
        <w:instrText xml:space="preserve"> SEQ Hình \* ARABIC \s 1 </w:instrText>
      </w:r>
      <w:r>
        <w:fldChar w:fldCharType="separate"/>
      </w:r>
      <w:r w:rsidR="00B96FE3">
        <w:rPr>
          <w:noProof/>
          <w:lang w:val="vi-VN"/>
        </w:rPr>
        <w:t>7</w:t>
      </w:r>
      <w:r>
        <w:fldChar w:fldCharType="end"/>
      </w:r>
      <w:r>
        <w:rPr>
          <w:lang w:val="vi-VN"/>
        </w:rPr>
        <w:t xml:space="preserve"> Kết quả truy vấn</w:t>
      </w:r>
      <w:bookmarkEnd w:id="132"/>
    </w:p>
    <w:p w14:paraId="27D56DB8" w14:textId="759E0BDD" w:rsidR="00DA4E2A" w:rsidRPr="00DA4E2A" w:rsidRDefault="00DA4E2A" w:rsidP="00DA4E2A">
      <w:pPr>
        <w:pStyle w:val="Noidung"/>
      </w:pPr>
      <w:r>
        <w:t xml:space="preserve">Giải thích: procedure này sẽ hiển thị tổng số lượt đăng ký của các chuyên khoa theo năm. Qua đó cho thấy </w:t>
      </w:r>
      <w:r w:rsidRPr="00DA4E2A">
        <w:t>một bức tranh tổng quan về tình hình sức khỏe của cộng đồng trong một khoảng thời gian dài.</w:t>
      </w:r>
    </w:p>
    <w:p w14:paraId="4AA4A51F" w14:textId="77777777" w:rsidR="00F87D97" w:rsidRDefault="00F87D97" w:rsidP="00F87D97">
      <w:pPr>
        <w:pStyle w:val="Noidung"/>
        <w:ind w:firstLine="0"/>
      </w:pPr>
    </w:p>
    <w:p w14:paraId="5C7A3140" w14:textId="77777777" w:rsidR="00F87D97" w:rsidRDefault="00F87D97" w:rsidP="00F87D97">
      <w:pPr>
        <w:pStyle w:val="Noidung"/>
        <w:ind w:firstLine="0"/>
      </w:pPr>
    </w:p>
    <w:p w14:paraId="398099B7" w14:textId="77777777" w:rsidR="00F87D97" w:rsidRDefault="00F87D97" w:rsidP="00F87D97">
      <w:pPr>
        <w:pStyle w:val="Noidung"/>
        <w:ind w:firstLine="0"/>
      </w:pPr>
    </w:p>
    <w:p w14:paraId="76603241" w14:textId="77777777" w:rsidR="00F87D97" w:rsidRDefault="00F87D97" w:rsidP="00F87D97">
      <w:pPr>
        <w:pStyle w:val="Noidung"/>
        <w:ind w:firstLine="0"/>
      </w:pPr>
    </w:p>
    <w:p w14:paraId="6DF64C35" w14:textId="77777777" w:rsidR="005E7721" w:rsidRDefault="005E7721" w:rsidP="00F87D97">
      <w:pPr>
        <w:pStyle w:val="Noidung"/>
        <w:ind w:firstLine="0"/>
      </w:pPr>
    </w:p>
    <w:p w14:paraId="6968C803" w14:textId="77777777" w:rsidR="005E7721" w:rsidRDefault="005E7721" w:rsidP="00F87D97">
      <w:pPr>
        <w:pStyle w:val="Noidung"/>
        <w:ind w:firstLine="0"/>
      </w:pPr>
    </w:p>
    <w:p w14:paraId="17195674" w14:textId="77777777" w:rsidR="005E7721" w:rsidRDefault="005E7721" w:rsidP="00F87D97">
      <w:pPr>
        <w:pStyle w:val="Noidung"/>
        <w:ind w:firstLine="0"/>
      </w:pPr>
    </w:p>
    <w:p w14:paraId="18A310BF" w14:textId="77777777" w:rsidR="005E7721" w:rsidRDefault="005E7721" w:rsidP="00F87D97">
      <w:pPr>
        <w:pStyle w:val="Noidung"/>
        <w:ind w:firstLine="0"/>
      </w:pPr>
    </w:p>
    <w:p w14:paraId="7F85D9FC" w14:textId="77777777" w:rsidR="005E7721" w:rsidRDefault="005E7721" w:rsidP="00F87D97">
      <w:pPr>
        <w:pStyle w:val="Noidung"/>
        <w:ind w:firstLine="0"/>
      </w:pPr>
    </w:p>
    <w:p w14:paraId="43685FDD" w14:textId="77777777" w:rsidR="005E7721" w:rsidRDefault="005E7721" w:rsidP="00F87D97">
      <w:pPr>
        <w:pStyle w:val="Noidung"/>
        <w:ind w:firstLine="0"/>
      </w:pPr>
    </w:p>
    <w:p w14:paraId="4B405319" w14:textId="77777777" w:rsidR="005E7721" w:rsidRDefault="005E7721" w:rsidP="00F87D97">
      <w:pPr>
        <w:pStyle w:val="Noidung"/>
        <w:ind w:firstLine="0"/>
      </w:pPr>
    </w:p>
    <w:p w14:paraId="35CC02F3" w14:textId="77777777" w:rsidR="006F733C" w:rsidRDefault="006F733C" w:rsidP="00F87D97">
      <w:pPr>
        <w:pStyle w:val="Noidung"/>
        <w:ind w:firstLine="0"/>
      </w:pPr>
    </w:p>
    <w:p w14:paraId="2201D5BD" w14:textId="77777777" w:rsidR="006F733C" w:rsidRPr="00F87D97" w:rsidRDefault="006F733C" w:rsidP="00F87D97">
      <w:pPr>
        <w:pStyle w:val="Noidung"/>
        <w:ind w:firstLine="0"/>
      </w:pPr>
    </w:p>
    <w:p w14:paraId="186A12AA" w14:textId="5A7C8D36" w:rsidR="007A413C" w:rsidRPr="00895D2B" w:rsidRDefault="0014684B" w:rsidP="00BE17D6">
      <w:pPr>
        <w:pStyle w:val="Heading1"/>
      </w:pPr>
      <w:bookmarkStart w:id="133" w:name="_Toc181946652"/>
      <w:bookmarkStart w:id="134" w:name="_Toc181968290"/>
      <w:bookmarkStart w:id="135" w:name="_Toc187207574"/>
      <w:r>
        <w:lastRenderedPageBreak/>
        <w:t xml:space="preserve">KẾT LUẬN VÀ </w:t>
      </w:r>
      <w:r w:rsidR="007A413C" w:rsidRPr="008148A3">
        <w:t>HƯỚNG PHÁT TRIỂN</w:t>
      </w:r>
      <w:bookmarkEnd w:id="133"/>
      <w:bookmarkEnd w:id="134"/>
      <w:bookmarkEnd w:id="135"/>
    </w:p>
    <w:p w14:paraId="4D569454" w14:textId="77777777" w:rsidR="00746C3F" w:rsidRDefault="00746C3F" w:rsidP="00746C3F">
      <w:pPr>
        <w:pStyle w:val="Heading2"/>
        <w:rPr>
          <w:lang w:val="vi-VN"/>
        </w:rPr>
      </w:pPr>
      <w:bookmarkStart w:id="136" w:name="_Toc187207575"/>
      <w:r w:rsidRPr="00746C3F">
        <w:t>Kết luận</w:t>
      </w:r>
      <w:bookmarkEnd w:id="136"/>
    </w:p>
    <w:p w14:paraId="389774F7" w14:textId="1ADDCD02" w:rsidR="00746C3F" w:rsidRPr="00746C3F" w:rsidRDefault="00746C3F" w:rsidP="00746C3F">
      <w:pPr>
        <w:pStyle w:val="Heading3"/>
      </w:pPr>
      <w:bookmarkStart w:id="137" w:name="_Toc187207576"/>
      <w:r>
        <w:rPr>
          <w:lang w:val="vi-VN"/>
        </w:rPr>
        <w:t>Tích cực</w:t>
      </w:r>
      <w:bookmarkEnd w:id="137"/>
    </w:p>
    <w:p w14:paraId="0D8535B5" w14:textId="10BB88D7" w:rsidR="00746C3F" w:rsidRPr="00746C3F" w:rsidRDefault="00746C3F" w:rsidP="00746C3F">
      <w:pPr>
        <w:pStyle w:val="Noidung"/>
      </w:pPr>
      <w:r>
        <w:t>Q</w:t>
      </w:r>
      <w:r w:rsidRPr="00746C3F">
        <w:t>uá trình nghiên cứu và thiết kế cơ sở dữ liệu cho hệ thống đặt lịch khám trực tuyến đã đạt được những kết quả đáng kể:</w:t>
      </w:r>
    </w:p>
    <w:p w14:paraId="4A6A1667" w14:textId="465A4334" w:rsidR="00746C3F" w:rsidRPr="00746C3F" w:rsidRDefault="00746C3F" w:rsidP="00746C3F">
      <w:pPr>
        <w:pStyle w:val="Noidung"/>
      </w:pPr>
      <w:r w:rsidRPr="00746C3F">
        <w:t>Xây dựng thành công một cấu trúc cơ sở dữ liệu: Đáp ứng được các yêu cầu cơ bản của một hệ thống đặt lịch khám trực tuyến, bao gồm quản lý thông tin bệnh nhân, bác sĩ, lịch khám, và các thông tin liên quan khác.</w:t>
      </w:r>
    </w:p>
    <w:p w14:paraId="62EA495A" w14:textId="77777777" w:rsidR="00746C3F" w:rsidRDefault="00746C3F" w:rsidP="00746C3F">
      <w:pPr>
        <w:pStyle w:val="Noidung"/>
      </w:pPr>
      <w:r w:rsidRPr="00746C3F">
        <w:t>Đảm bảo tính toàn vẹn và bảo mật dữ liệu: Các ràng buộc và cơ chế bảo mật đã được thiết lập để bảo vệ thông tin cá nhân của bệnh nhân và đảm bảo tính chính xác của dữ liệu.</w:t>
      </w:r>
    </w:p>
    <w:p w14:paraId="2A467ACE" w14:textId="7B15F6E4" w:rsidR="00746C3F" w:rsidRPr="00746C3F" w:rsidRDefault="00746C3F" w:rsidP="00746C3F">
      <w:pPr>
        <w:pStyle w:val="Heading3"/>
      </w:pPr>
      <w:bookmarkStart w:id="138" w:name="_Toc187207577"/>
      <w:r>
        <w:rPr>
          <w:lang w:val="vi-VN"/>
        </w:rPr>
        <w:t>Hạn chế</w:t>
      </w:r>
      <w:bookmarkEnd w:id="138"/>
    </w:p>
    <w:p w14:paraId="7A53CEA1" w14:textId="4F63EEDC" w:rsidR="00746C3F" w:rsidRDefault="00746C3F" w:rsidP="00746C3F">
      <w:pPr>
        <w:pStyle w:val="Noidung"/>
      </w:pPr>
      <w:r w:rsidRPr="00746C3F">
        <w:t xml:space="preserve">Tuy nhiên, vẫn còn một số hạn chế cần được khắc phục và cải thiện để hệ thống hoạt động hiệu quả </w:t>
      </w:r>
      <w:r w:rsidR="008039D6">
        <w:t>hơn:</w:t>
      </w:r>
    </w:p>
    <w:p w14:paraId="742D7A7A" w14:textId="0E69435F" w:rsidR="008039D6" w:rsidRDefault="008039D6" w:rsidP="00746C3F">
      <w:pPr>
        <w:pStyle w:val="Noidung"/>
      </w:pPr>
      <w:r w:rsidRPr="008039D6">
        <w:t>Tăng trưởng nhanh chóng: Lượng dữ liệu bệnh nhân, lịch khám, kết quả xét nghiệm tăng theo thời gian, đòi hỏi dung lượng lưu trữ lớn và liên tục mở rộng.</w:t>
      </w:r>
    </w:p>
    <w:p w14:paraId="752C1F14" w14:textId="4F3CD0FC" w:rsidR="008039D6" w:rsidRPr="00746C3F" w:rsidRDefault="008039D6" w:rsidP="008039D6">
      <w:pPr>
        <w:pStyle w:val="Noidung"/>
      </w:pPr>
      <w:r w:rsidRPr="008039D6">
        <w:t>Truy vấn phức tạp: Các truy vấn liên quan đến việc tìm kiếm lịch khám, thống kê, báo cáo thường phức tạp, đòi hỏi thời gian xử lý lớn.</w:t>
      </w:r>
    </w:p>
    <w:p w14:paraId="7C2AF590" w14:textId="06935724" w:rsidR="00746C3F" w:rsidRPr="00746C3F" w:rsidRDefault="005B7558" w:rsidP="008039D6">
      <w:pPr>
        <w:pStyle w:val="Heading2"/>
      </w:pPr>
      <w:bookmarkStart w:id="139" w:name="_Toc187207578"/>
      <w:r>
        <w:t xml:space="preserve">Hướng </w:t>
      </w:r>
      <w:r>
        <w:rPr>
          <w:lang w:val="vi-VN"/>
        </w:rPr>
        <w:t>p</w:t>
      </w:r>
      <w:r>
        <w:t xml:space="preserve">hát </w:t>
      </w:r>
      <w:r>
        <w:rPr>
          <w:lang w:val="vi-VN"/>
        </w:rPr>
        <w:t>t</w:t>
      </w:r>
      <w:r w:rsidR="00746C3F" w:rsidRPr="00746C3F">
        <w:t>riển</w:t>
      </w:r>
      <w:bookmarkEnd w:id="139"/>
    </w:p>
    <w:p w14:paraId="171B97EA" w14:textId="77777777" w:rsidR="00746C3F" w:rsidRPr="00746C3F" w:rsidRDefault="00746C3F" w:rsidP="00746C3F">
      <w:pPr>
        <w:pStyle w:val="Noidung"/>
      </w:pPr>
      <w:r w:rsidRPr="00746C3F">
        <w:t>Để hoàn thiện và nâng cao hệ thống, chúng ta có thể tập trung vào các hướng phát triển sau:</w:t>
      </w:r>
    </w:p>
    <w:p w14:paraId="3AD38495" w14:textId="77777777" w:rsidR="00746C3F" w:rsidRPr="008039D6" w:rsidRDefault="00746C3F" w:rsidP="00746C3F">
      <w:pPr>
        <w:pStyle w:val="Noidung"/>
        <w:rPr>
          <w:b/>
          <w:bCs/>
        </w:rPr>
      </w:pPr>
      <w:r w:rsidRPr="008039D6">
        <w:rPr>
          <w:b/>
          <w:bCs/>
        </w:rPr>
        <w:t>Mở rộng các tính năng:</w:t>
      </w:r>
    </w:p>
    <w:p w14:paraId="5F9229FC" w14:textId="77777777" w:rsidR="00746C3F" w:rsidRPr="00746C3F" w:rsidRDefault="00746C3F" w:rsidP="00746C3F">
      <w:pPr>
        <w:pStyle w:val="Noidung"/>
      </w:pPr>
      <w:r w:rsidRPr="00746C3F">
        <w:t>Thanh toán trực tuyến: Cho phép bệnh nhân thanh toán phí khám bệnh trực tuyến một cách an toàn và tiện lợi.</w:t>
      </w:r>
    </w:p>
    <w:p w14:paraId="05618AEE" w14:textId="77777777" w:rsidR="00746C3F" w:rsidRPr="00746C3F" w:rsidRDefault="00746C3F" w:rsidP="00746C3F">
      <w:pPr>
        <w:pStyle w:val="Noidung"/>
      </w:pPr>
      <w:r w:rsidRPr="00746C3F">
        <w:t>Quản lý hồ sơ bệnh án điện tử: Tích hợp với hệ thống quản lý bệnh án điện tử để bệnh nhân có thể xem lại lịch sử khám bệnh và kết quả xét nghiệm trực tuyến.</w:t>
      </w:r>
    </w:p>
    <w:p w14:paraId="0A1B92E6" w14:textId="77777777" w:rsidR="00746C3F" w:rsidRPr="00746C3F" w:rsidRDefault="00746C3F" w:rsidP="00746C3F">
      <w:pPr>
        <w:pStyle w:val="Noidung"/>
      </w:pPr>
      <w:r w:rsidRPr="00746C3F">
        <w:t>Đặt thuốc trực tuyến: Cho phép bệnh nhân đặt thuốc sau khi khám bệnh và nhận thuốc tại nhà.</w:t>
      </w:r>
    </w:p>
    <w:p w14:paraId="5EDF2B23" w14:textId="1DAC10DC" w:rsidR="00746C3F" w:rsidRPr="00746C3F" w:rsidRDefault="00746C3F" w:rsidP="00746C3F">
      <w:pPr>
        <w:pStyle w:val="Noidung"/>
      </w:pPr>
      <w:r w:rsidRPr="00746C3F">
        <w:lastRenderedPageBreak/>
        <w:t xml:space="preserve">Đánh giá chất lượng dịch vụ: Cho phép bệnh nhân đánh giá chất lượng dịch vụ của bác sĩ và </w:t>
      </w:r>
      <w:r w:rsidR="00DF05B5">
        <w:t>bệnh viện</w:t>
      </w:r>
      <w:r w:rsidRPr="00746C3F">
        <w:t>.</w:t>
      </w:r>
    </w:p>
    <w:p w14:paraId="3286D6A6" w14:textId="77777777" w:rsidR="00746C3F" w:rsidRPr="008039D6" w:rsidRDefault="00746C3F" w:rsidP="00746C3F">
      <w:pPr>
        <w:pStyle w:val="Noidung"/>
        <w:rPr>
          <w:b/>
          <w:bCs/>
        </w:rPr>
      </w:pPr>
      <w:r w:rsidRPr="008039D6">
        <w:rPr>
          <w:b/>
          <w:bCs/>
        </w:rPr>
        <w:t>Cải thiện hiệu suất:</w:t>
      </w:r>
    </w:p>
    <w:p w14:paraId="79E57E96" w14:textId="77777777" w:rsidR="00746C3F" w:rsidRPr="00746C3F" w:rsidRDefault="00746C3F" w:rsidP="00746C3F">
      <w:pPr>
        <w:pStyle w:val="Noidung"/>
      </w:pPr>
      <w:r w:rsidRPr="00746C3F">
        <w:t>Tối ưu hóa cơ sở dữ liệu: Sử dụng các chỉ số, phân vùng dữ liệu để tăng tốc độ truy vấn.</w:t>
      </w:r>
    </w:p>
    <w:p w14:paraId="5CF5C585" w14:textId="77777777" w:rsidR="00746C3F" w:rsidRPr="00746C3F" w:rsidRDefault="00746C3F" w:rsidP="00746C3F">
      <w:pPr>
        <w:pStyle w:val="Noidung"/>
      </w:pPr>
      <w:r w:rsidRPr="00746C3F">
        <w:t>Mở rộng quy mô: Đảm bảo hệ thống có thể phục vụ một lượng lớn người dùng đồng thời.</w:t>
      </w:r>
    </w:p>
    <w:p w14:paraId="2B5ADF9C" w14:textId="77777777" w:rsidR="00895D2B" w:rsidRPr="00746C3F" w:rsidRDefault="00895D2B">
      <w:pPr>
        <w:spacing w:after="200" w:line="276" w:lineRule="auto"/>
        <w:rPr>
          <w:b/>
          <w:bCs/>
          <w:sz w:val="26"/>
          <w:szCs w:val="26"/>
          <w:lang w:val="vi-VN"/>
        </w:rPr>
      </w:pPr>
      <w:r w:rsidRPr="00746C3F">
        <w:rPr>
          <w:b/>
          <w:bCs/>
          <w:sz w:val="26"/>
          <w:szCs w:val="26"/>
          <w:lang w:val="vi-VN"/>
        </w:rPr>
        <w:br w:type="page"/>
      </w:r>
    </w:p>
    <w:p w14:paraId="58411F9D" w14:textId="77777777" w:rsidR="007A413C" w:rsidRDefault="007A413C" w:rsidP="007019BE">
      <w:pPr>
        <w:pStyle w:val="Heading10"/>
        <w:numPr>
          <w:ilvl w:val="0"/>
          <w:numId w:val="0"/>
        </w:numPr>
        <w:rPr>
          <w:lang w:val="vi-VN"/>
        </w:rPr>
      </w:pPr>
      <w:bookmarkStart w:id="140" w:name="_Toc181946653"/>
      <w:bookmarkStart w:id="141" w:name="_Toc181968291"/>
      <w:bookmarkStart w:id="142" w:name="_Toc187207579"/>
      <w:r w:rsidRPr="002651A5">
        <w:rPr>
          <w:lang w:val="vi-VN"/>
        </w:rPr>
        <w:lastRenderedPageBreak/>
        <w:t>DANH MỤC TÀI LIỆU THAM KHẢO</w:t>
      </w:r>
      <w:bookmarkEnd w:id="140"/>
      <w:bookmarkEnd w:id="141"/>
      <w:bookmarkEnd w:id="142"/>
    </w:p>
    <w:p w14:paraId="654AFD83" w14:textId="77777777" w:rsidR="00C33F97" w:rsidRPr="00C33F97" w:rsidRDefault="00C33F97" w:rsidP="00C33F97">
      <w:pPr>
        <w:pStyle w:val="Normal0"/>
        <w:rPr>
          <w:lang w:val="vi-VN"/>
        </w:rPr>
      </w:pPr>
    </w:p>
    <w:p w14:paraId="754E3C12" w14:textId="77777777" w:rsidR="00795C2F" w:rsidRPr="00795C2F" w:rsidRDefault="00404F8F" w:rsidP="00A24F86">
      <w:pPr>
        <w:pStyle w:val="Bibliography"/>
        <w:spacing w:line="360" w:lineRule="auto"/>
        <w:rPr>
          <w:sz w:val="26"/>
        </w:rPr>
      </w:pPr>
      <w:r>
        <w:rPr>
          <w:b/>
          <w:bCs/>
          <w:sz w:val="26"/>
          <w:szCs w:val="26"/>
          <w:lang w:val="vi-VN"/>
        </w:rPr>
        <w:fldChar w:fldCharType="begin"/>
      </w:r>
      <w:r>
        <w:rPr>
          <w:b/>
          <w:bCs/>
          <w:sz w:val="26"/>
          <w:szCs w:val="26"/>
          <w:lang w:val="vi-VN"/>
        </w:rPr>
        <w:instrText xml:space="preserve"> ADDIN ZOTERO_BIBL {"uncited":[],"omitted":[],"custom":[]} CSL_BIBLIOGRAPHY </w:instrText>
      </w:r>
      <w:r>
        <w:rPr>
          <w:b/>
          <w:bCs/>
          <w:sz w:val="26"/>
          <w:szCs w:val="26"/>
          <w:lang w:val="vi-VN"/>
        </w:rPr>
        <w:fldChar w:fldCharType="separate"/>
      </w:r>
      <w:r w:rsidR="00795C2F" w:rsidRPr="00795C2F">
        <w:rPr>
          <w:sz w:val="26"/>
        </w:rPr>
        <w:t>[1]</w:t>
      </w:r>
      <w:r w:rsidR="00795C2F" w:rsidRPr="00795C2F">
        <w:rPr>
          <w:sz w:val="26"/>
        </w:rPr>
        <w:tab/>
        <w:t xml:space="preserve">A. G. Taylor, </w:t>
      </w:r>
      <w:r w:rsidR="00795C2F" w:rsidRPr="00795C2F">
        <w:rPr>
          <w:i/>
          <w:iCs/>
          <w:sz w:val="26"/>
        </w:rPr>
        <w:t>SQL All-in-One Desk Reference For Dummies</w:t>
      </w:r>
      <w:r w:rsidR="00795C2F" w:rsidRPr="00795C2F">
        <w:rPr>
          <w:sz w:val="26"/>
        </w:rPr>
        <w:t>. John Wiley &amp; Sons, 2007.</w:t>
      </w:r>
    </w:p>
    <w:p w14:paraId="55636604" w14:textId="77777777" w:rsidR="00795C2F" w:rsidRPr="00795C2F" w:rsidRDefault="00795C2F" w:rsidP="00A24F86">
      <w:pPr>
        <w:pStyle w:val="Bibliography"/>
        <w:spacing w:line="360" w:lineRule="auto"/>
        <w:rPr>
          <w:sz w:val="26"/>
        </w:rPr>
      </w:pPr>
      <w:r w:rsidRPr="00795C2F">
        <w:rPr>
          <w:sz w:val="26"/>
        </w:rPr>
        <w:t>[2]</w:t>
      </w:r>
      <w:r w:rsidRPr="00795C2F">
        <w:rPr>
          <w:sz w:val="26"/>
        </w:rPr>
        <w:tab/>
        <w:t xml:space="preserve">R. Elmasri, </w:t>
      </w:r>
      <w:r w:rsidRPr="00795C2F">
        <w:rPr>
          <w:i/>
          <w:iCs/>
          <w:sz w:val="26"/>
        </w:rPr>
        <w:t>Fundamentals of Database Systems</w:t>
      </w:r>
      <w:r w:rsidRPr="00795C2F">
        <w:rPr>
          <w:sz w:val="26"/>
        </w:rPr>
        <w:t>. Pearson/Addison Wesley, 2017.</w:t>
      </w:r>
    </w:p>
    <w:p w14:paraId="614D7B72" w14:textId="77777777" w:rsidR="00795C2F" w:rsidRPr="00795C2F" w:rsidRDefault="00795C2F" w:rsidP="00A24F86">
      <w:pPr>
        <w:pStyle w:val="Bibliography"/>
        <w:spacing w:line="360" w:lineRule="auto"/>
        <w:rPr>
          <w:sz w:val="26"/>
        </w:rPr>
      </w:pPr>
      <w:r w:rsidRPr="00795C2F">
        <w:rPr>
          <w:sz w:val="26"/>
        </w:rPr>
        <w:t>[3]</w:t>
      </w:r>
      <w:r w:rsidRPr="00795C2F">
        <w:rPr>
          <w:sz w:val="26"/>
        </w:rPr>
        <w:tab/>
        <w:t xml:space="preserve">“SQL,” </w:t>
      </w:r>
      <w:r w:rsidRPr="00795C2F">
        <w:rPr>
          <w:i/>
          <w:iCs/>
          <w:sz w:val="26"/>
        </w:rPr>
        <w:t>Wikipedia tiếng Việt</w:t>
      </w:r>
      <w:r w:rsidRPr="00795C2F">
        <w:rPr>
          <w:sz w:val="26"/>
        </w:rPr>
        <w:t>. Jul. 03, 2023. Accessed: Nov. 09, 2024. [Online]. Available: https://vi.wikipedia.org/w/index.php?title=SQL&amp;oldid=70401446</w:t>
      </w:r>
    </w:p>
    <w:p w14:paraId="7485B601" w14:textId="77777777" w:rsidR="00795C2F" w:rsidRPr="00795C2F" w:rsidRDefault="00795C2F" w:rsidP="00A24F86">
      <w:pPr>
        <w:pStyle w:val="Bibliography"/>
        <w:spacing w:line="360" w:lineRule="auto"/>
        <w:rPr>
          <w:sz w:val="26"/>
        </w:rPr>
      </w:pPr>
      <w:r w:rsidRPr="00795C2F">
        <w:rPr>
          <w:sz w:val="26"/>
        </w:rPr>
        <w:t>[4]</w:t>
      </w:r>
      <w:r w:rsidRPr="00795C2F">
        <w:rPr>
          <w:sz w:val="26"/>
        </w:rPr>
        <w:tab/>
        <w:t xml:space="preserve">H. F. Korth, S. Sudarshan, and A. S. Professor, </w:t>
      </w:r>
      <w:r w:rsidRPr="00795C2F">
        <w:rPr>
          <w:i/>
          <w:iCs/>
          <w:sz w:val="26"/>
        </w:rPr>
        <w:t>Database System Concepts</w:t>
      </w:r>
      <w:r w:rsidRPr="00795C2F">
        <w:rPr>
          <w:sz w:val="26"/>
        </w:rPr>
        <w:t>. McGraw-Hill Education, 2019.</w:t>
      </w:r>
    </w:p>
    <w:p w14:paraId="48A42C4A" w14:textId="77777777" w:rsidR="00795C2F" w:rsidRPr="00795C2F" w:rsidRDefault="00795C2F" w:rsidP="00A24F86">
      <w:pPr>
        <w:pStyle w:val="Bibliography"/>
        <w:spacing w:line="360" w:lineRule="auto"/>
        <w:rPr>
          <w:sz w:val="26"/>
        </w:rPr>
      </w:pPr>
      <w:r w:rsidRPr="00795C2F">
        <w:rPr>
          <w:sz w:val="26"/>
        </w:rPr>
        <w:t>[5]</w:t>
      </w:r>
      <w:r w:rsidRPr="00795C2F">
        <w:rPr>
          <w:sz w:val="26"/>
        </w:rPr>
        <w:tab/>
        <w:t xml:space="preserve">R. Ramakrishnan and J. Gehrke, </w:t>
      </w:r>
      <w:r w:rsidRPr="00795C2F">
        <w:rPr>
          <w:i/>
          <w:iCs/>
          <w:sz w:val="26"/>
        </w:rPr>
        <w:t>Database Management Systems</w:t>
      </w:r>
      <w:r w:rsidRPr="00795C2F">
        <w:rPr>
          <w:sz w:val="26"/>
        </w:rPr>
        <w:t>. McGraw-Hill Education, 2003.</w:t>
      </w:r>
    </w:p>
    <w:p w14:paraId="5D43EA53" w14:textId="77777777" w:rsidR="00795C2F" w:rsidRPr="00795C2F" w:rsidRDefault="00795C2F" w:rsidP="00A24F86">
      <w:pPr>
        <w:pStyle w:val="Bibliography"/>
        <w:spacing w:line="360" w:lineRule="auto"/>
        <w:rPr>
          <w:sz w:val="26"/>
        </w:rPr>
      </w:pPr>
      <w:r w:rsidRPr="00795C2F">
        <w:rPr>
          <w:sz w:val="26"/>
        </w:rPr>
        <w:t>[6]</w:t>
      </w:r>
      <w:r w:rsidRPr="00795C2F">
        <w:rPr>
          <w:sz w:val="26"/>
        </w:rPr>
        <w:tab/>
        <w:t xml:space="preserve">T. J. Teorey, </w:t>
      </w:r>
      <w:r w:rsidRPr="00795C2F">
        <w:rPr>
          <w:i/>
          <w:iCs/>
          <w:sz w:val="26"/>
        </w:rPr>
        <w:t>Database Modeling and Design</w:t>
      </w:r>
      <w:r w:rsidRPr="00795C2F">
        <w:rPr>
          <w:sz w:val="26"/>
        </w:rPr>
        <w:t>. Morgan Kaufmann, 1999.</w:t>
      </w:r>
    </w:p>
    <w:p w14:paraId="11814B05" w14:textId="77777777" w:rsidR="00795C2F" w:rsidRPr="00795C2F" w:rsidRDefault="00795C2F" w:rsidP="00A24F86">
      <w:pPr>
        <w:pStyle w:val="Bibliography"/>
        <w:spacing w:line="360" w:lineRule="auto"/>
        <w:rPr>
          <w:sz w:val="26"/>
        </w:rPr>
      </w:pPr>
      <w:r w:rsidRPr="00795C2F">
        <w:rPr>
          <w:sz w:val="26"/>
        </w:rPr>
        <w:t>[7]</w:t>
      </w:r>
      <w:r w:rsidRPr="00795C2F">
        <w:rPr>
          <w:sz w:val="26"/>
        </w:rPr>
        <w:tab/>
        <w:t xml:space="preserve">“Microsoft SQL Server,” </w:t>
      </w:r>
      <w:r w:rsidRPr="00795C2F">
        <w:rPr>
          <w:i/>
          <w:iCs/>
          <w:sz w:val="26"/>
        </w:rPr>
        <w:t>Wikipedia tiếng Việt</w:t>
      </w:r>
      <w:r w:rsidRPr="00795C2F">
        <w:rPr>
          <w:sz w:val="26"/>
        </w:rPr>
        <w:t>. Oct. 01, 2023. Accessed: Nov. 23, 2024. [Online]. Available: https://vi.wikipedia.org/w/index.php?title=Microsoft_SQL_Server&amp;oldid=70743364</w:t>
      </w:r>
    </w:p>
    <w:p w14:paraId="5566AFDD" w14:textId="108C14EE" w:rsidR="007A413C" w:rsidRDefault="00404F8F" w:rsidP="00A24F86">
      <w:pPr>
        <w:spacing w:after="200" w:line="360" w:lineRule="auto"/>
        <w:rPr>
          <w:b/>
          <w:bCs/>
          <w:sz w:val="26"/>
          <w:szCs w:val="26"/>
          <w:lang w:val="vi-VN"/>
        </w:rPr>
      </w:pPr>
      <w:r>
        <w:rPr>
          <w:b/>
          <w:bCs/>
          <w:sz w:val="26"/>
          <w:szCs w:val="26"/>
          <w:lang w:val="vi-VN"/>
        </w:rPr>
        <w:fldChar w:fldCharType="end"/>
      </w:r>
    </w:p>
    <w:p w14:paraId="1D7CDF3D" w14:textId="77777777" w:rsidR="00404F8F" w:rsidRDefault="00404F8F" w:rsidP="000D3EE5">
      <w:pPr>
        <w:spacing w:after="200" w:line="360" w:lineRule="auto"/>
        <w:rPr>
          <w:b/>
          <w:bCs/>
          <w:sz w:val="26"/>
          <w:szCs w:val="26"/>
          <w:lang w:val="vi-VN"/>
        </w:rPr>
      </w:pPr>
    </w:p>
    <w:p w14:paraId="74F7A50D" w14:textId="77777777" w:rsidR="00404F8F" w:rsidRDefault="00404F8F" w:rsidP="000D3EE5">
      <w:pPr>
        <w:spacing w:after="200" w:line="360" w:lineRule="auto"/>
        <w:rPr>
          <w:b/>
          <w:bCs/>
          <w:sz w:val="26"/>
          <w:szCs w:val="26"/>
          <w:lang w:val="vi-VN"/>
        </w:rPr>
      </w:pPr>
    </w:p>
    <w:p w14:paraId="54A9328F" w14:textId="77777777" w:rsidR="00404F8F" w:rsidRDefault="00404F8F" w:rsidP="000D3EE5">
      <w:pPr>
        <w:spacing w:after="200" w:line="360" w:lineRule="auto"/>
        <w:rPr>
          <w:b/>
          <w:bCs/>
          <w:sz w:val="26"/>
          <w:szCs w:val="26"/>
          <w:lang w:val="vi-VN"/>
        </w:rPr>
      </w:pPr>
    </w:p>
    <w:p w14:paraId="6C141A46" w14:textId="77777777" w:rsidR="00404F8F" w:rsidRDefault="00404F8F" w:rsidP="000D3EE5">
      <w:pPr>
        <w:spacing w:after="200" w:line="360" w:lineRule="auto"/>
        <w:rPr>
          <w:b/>
          <w:bCs/>
          <w:sz w:val="26"/>
          <w:szCs w:val="26"/>
          <w:lang w:val="vi-VN"/>
        </w:rPr>
      </w:pPr>
    </w:p>
    <w:p w14:paraId="20B06293" w14:textId="77777777" w:rsidR="00404F8F" w:rsidRDefault="00404F8F" w:rsidP="000D3EE5">
      <w:pPr>
        <w:spacing w:after="200" w:line="360" w:lineRule="auto"/>
        <w:rPr>
          <w:b/>
          <w:bCs/>
          <w:sz w:val="26"/>
          <w:szCs w:val="26"/>
          <w:lang w:val="vi-VN"/>
        </w:rPr>
      </w:pPr>
    </w:p>
    <w:p w14:paraId="79FED902" w14:textId="77777777" w:rsidR="00404F8F" w:rsidRDefault="00404F8F" w:rsidP="000D3EE5">
      <w:pPr>
        <w:spacing w:after="200" w:line="360" w:lineRule="auto"/>
        <w:rPr>
          <w:b/>
          <w:bCs/>
          <w:sz w:val="26"/>
          <w:szCs w:val="26"/>
          <w:lang w:val="vi-VN"/>
        </w:rPr>
      </w:pPr>
    </w:p>
    <w:p w14:paraId="1C8B2D26" w14:textId="77777777" w:rsidR="00404F8F" w:rsidRDefault="00404F8F" w:rsidP="000D3EE5">
      <w:pPr>
        <w:spacing w:after="200" w:line="360" w:lineRule="auto"/>
        <w:rPr>
          <w:b/>
          <w:bCs/>
          <w:sz w:val="26"/>
          <w:szCs w:val="26"/>
          <w:lang w:val="vi-VN"/>
        </w:rPr>
      </w:pPr>
    </w:p>
    <w:p w14:paraId="16FE2EA8" w14:textId="77777777" w:rsidR="00404F8F" w:rsidRDefault="00404F8F" w:rsidP="000D3EE5">
      <w:pPr>
        <w:spacing w:after="200" w:line="360" w:lineRule="auto"/>
        <w:rPr>
          <w:b/>
          <w:bCs/>
          <w:sz w:val="26"/>
          <w:szCs w:val="26"/>
          <w:lang w:val="vi-VN"/>
        </w:rPr>
      </w:pPr>
    </w:p>
    <w:p w14:paraId="4DB23574" w14:textId="77777777" w:rsidR="00404F8F" w:rsidRDefault="00404F8F" w:rsidP="000D3EE5">
      <w:pPr>
        <w:spacing w:after="200" w:line="360" w:lineRule="auto"/>
        <w:rPr>
          <w:b/>
          <w:bCs/>
          <w:sz w:val="26"/>
          <w:szCs w:val="26"/>
          <w:lang w:val="vi-VN"/>
        </w:rPr>
      </w:pPr>
    </w:p>
    <w:p w14:paraId="7CE6435C" w14:textId="77777777" w:rsidR="00404F8F" w:rsidRDefault="00404F8F" w:rsidP="000D3EE5">
      <w:pPr>
        <w:spacing w:after="200" w:line="360" w:lineRule="auto"/>
        <w:rPr>
          <w:b/>
          <w:bCs/>
          <w:sz w:val="26"/>
          <w:szCs w:val="26"/>
          <w:lang w:val="vi-VN"/>
        </w:rPr>
      </w:pPr>
    </w:p>
    <w:p w14:paraId="6686378F" w14:textId="77777777" w:rsidR="00404F8F" w:rsidRDefault="00404F8F" w:rsidP="000D3EE5">
      <w:pPr>
        <w:spacing w:after="200" w:line="360" w:lineRule="auto"/>
        <w:rPr>
          <w:b/>
          <w:bCs/>
          <w:sz w:val="26"/>
          <w:szCs w:val="26"/>
          <w:lang w:val="vi-VN"/>
        </w:rPr>
      </w:pPr>
    </w:p>
    <w:p w14:paraId="0647C6C5" w14:textId="77777777" w:rsidR="004266D3" w:rsidRPr="001E63A7" w:rsidRDefault="004266D3" w:rsidP="004C0A9A">
      <w:pPr>
        <w:pStyle w:val="Heading1"/>
        <w:numPr>
          <w:ilvl w:val="0"/>
          <w:numId w:val="0"/>
        </w:numPr>
        <w:ind w:left="432" w:firstLine="288"/>
        <w:rPr>
          <w:lang w:val="vi-VN"/>
        </w:rPr>
        <w:sectPr w:rsidR="004266D3" w:rsidRPr="001E63A7" w:rsidSect="00B80374">
          <w:pgSz w:w="11907" w:h="16840" w:code="9"/>
          <w:pgMar w:top="1134" w:right="1134" w:bottom="1134" w:left="1701" w:header="284" w:footer="578" w:gutter="0"/>
          <w:cols w:space="720"/>
        </w:sectPr>
      </w:pPr>
      <w:bookmarkStart w:id="143" w:name="_Toc181946654"/>
      <w:bookmarkStart w:id="144" w:name="_Toc181968292"/>
    </w:p>
    <w:p w14:paraId="5F75855A" w14:textId="77777777" w:rsidR="00797DBE" w:rsidRDefault="007A413C" w:rsidP="004C0A9A">
      <w:pPr>
        <w:pStyle w:val="Heading1"/>
        <w:numPr>
          <w:ilvl w:val="0"/>
          <w:numId w:val="0"/>
        </w:numPr>
        <w:ind w:left="432" w:firstLine="288"/>
        <w:rPr>
          <w:lang w:val="vi-VN"/>
        </w:rPr>
      </w:pPr>
      <w:bookmarkStart w:id="145" w:name="_Toc187207580"/>
      <w:r>
        <w:lastRenderedPageBreak/>
        <w:t>PHỤ LỤC</w:t>
      </w:r>
      <w:bookmarkEnd w:id="143"/>
      <w:bookmarkEnd w:id="144"/>
      <w:bookmarkEnd w:id="145"/>
    </w:p>
    <w:p w14:paraId="6FED01E2" w14:textId="5240BBE6" w:rsidR="003017E6" w:rsidRPr="003017E6" w:rsidRDefault="003017E6" w:rsidP="003017E6">
      <w:pPr>
        <w:pStyle w:val="Noidung"/>
      </w:pPr>
      <w:r>
        <w:t>Cách cài đặt Sql Server</w:t>
      </w:r>
    </w:p>
    <w:p w14:paraId="5CF0226E" w14:textId="179B1DC0" w:rsidR="003674F8" w:rsidRDefault="00EA31D4" w:rsidP="006F649C">
      <w:pPr>
        <w:pStyle w:val="Noidung"/>
        <w:jc w:val="left"/>
      </w:pPr>
      <w:r w:rsidRPr="006F649C">
        <w:t>Bước 1: Truy cập vào đường link:</w:t>
      </w:r>
      <w:r w:rsidR="003674F8" w:rsidRPr="003674F8">
        <w:t xml:space="preserve"> </w:t>
      </w:r>
      <w:hyperlink r:id="rId58" w:history="1">
        <w:r w:rsidR="003674F8" w:rsidRPr="00922E7B">
          <w:rPr>
            <w:rStyle w:val="Hyperlink"/>
          </w:rPr>
          <w:t>https://www.microsoft.com/en-us/evalcenter/download-sql-server-2019</w:t>
        </w:r>
      </w:hyperlink>
    </w:p>
    <w:p w14:paraId="199A3824" w14:textId="77777777" w:rsidR="006C6E20" w:rsidRPr="004C0A9A" w:rsidRDefault="003674F8" w:rsidP="00B80374">
      <w:pPr>
        <w:jc w:val="center"/>
      </w:pPr>
      <w:r w:rsidRPr="003674F8">
        <w:rPr>
          <w:noProof/>
        </w:rPr>
        <w:drawing>
          <wp:inline distT="0" distB="0" distL="0" distR="0" wp14:anchorId="0C3358FB" wp14:editId="1529E7B6">
            <wp:extent cx="4859594" cy="2180403"/>
            <wp:effectExtent l="0" t="0" r="0" b="0"/>
            <wp:docPr id="58540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400694" name=""/>
                    <pic:cNvPicPr/>
                  </pic:nvPicPr>
                  <pic:blipFill>
                    <a:blip r:embed="rId59"/>
                    <a:stretch>
                      <a:fillRect/>
                    </a:stretch>
                  </pic:blipFill>
                  <pic:spPr>
                    <a:xfrm>
                      <a:off x="0" y="0"/>
                      <a:ext cx="4890362" cy="2194208"/>
                    </a:xfrm>
                    <a:prstGeom prst="rect">
                      <a:avLst/>
                    </a:prstGeom>
                  </pic:spPr>
                </pic:pic>
              </a:graphicData>
            </a:graphic>
          </wp:inline>
        </w:drawing>
      </w:r>
    </w:p>
    <w:p w14:paraId="45891AF1" w14:textId="05241441" w:rsidR="003674F8" w:rsidRPr="006C6E20" w:rsidRDefault="006C6E20" w:rsidP="006C6E20">
      <w:pPr>
        <w:pStyle w:val="Caption"/>
        <w:rPr>
          <w:lang w:val="vi-VN"/>
        </w:rPr>
      </w:pPr>
      <w:bookmarkStart w:id="146" w:name="_Toc186269169"/>
      <w:r w:rsidRPr="006C6E20">
        <w:rPr>
          <w:lang w:val="vi-VN"/>
        </w:rPr>
        <w:t xml:space="preserve">Hình </w:t>
      </w:r>
      <w:r w:rsidR="00DA4E2A">
        <w:rPr>
          <w:lang w:val="vi-VN"/>
        </w:rPr>
        <w:fldChar w:fldCharType="begin"/>
      </w:r>
      <w:r w:rsidR="00DA4E2A">
        <w:rPr>
          <w:lang w:val="vi-VN"/>
        </w:rPr>
        <w:instrText xml:space="preserve"> SEQ Hình \* ARABIC \s 1 </w:instrText>
      </w:r>
      <w:r w:rsidR="00DA4E2A">
        <w:rPr>
          <w:lang w:val="vi-VN"/>
        </w:rPr>
        <w:fldChar w:fldCharType="separate"/>
      </w:r>
      <w:r w:rsidR="00B96FE3">
        <w:rPr>
          <w:noProof/>
          <w:lang w:val="vi-VN"/>
        </w:rPr>
        <w:t>1</w:t>
      </w:r>
      <w:r w:rsidR="00DA4E2A">
        <w:rPr>
          <w:lang w:val="vi-VN"/>
        </w:rPr>
        <w:fldChar w:fldCharType="end"/>
      </w:r>
      <w:r>
        <w:rPr>
          <w:lang w:val="vi-VN"/>
        </w:rPr>
        <w:t xml:space="preserve"> Hướng dẫn cài Sql Server</w:t>
      </w:r>
      <w:bookmarkEnd w:id="146"/>
    </w:p>
    <w:p w14:paraId="495E4D2E" w14:textId="4EABBE33" w:rsidR="00EA31D4" w:rsidRPr="006F649C" w:rsidRDefault="00EA31D4" w:rsidP="006F649C">
      <w:pPr>
        <w:pStyle w:val="Noidung"/>
        <w:jc w:val="left"/>
      </w:pPr>
      <w:r w:rsidRPr="006F649C">
        <w:t>Bước 2:</w:t>
      </w:r>
      <w:r w:rsidR="003674F8">
        <w:t xml:space="preserve"> Tìm đến EXE download và ấn 64-bit edition để tải xuống</w:t>
      </w:r>
    </w:p>
    <w:p w14:paraId="0A75A312" w14:textId="0FDF8527" w:rsidR="00EA31D4" w:rsidRDefault="003674F8" w:rsidP="00B80374">
      <w:pPr>
        <w:jc w:val="center"/>
      </w:pPr>
      <w:r w:rsidRPr="003674F8">
        <w:rPr>
          <w:noProof/>
        </w:rPr>
        <w:drawing>
          <wp:inline distT="0" distB="0" distL="0" distR="0" wp14:anchorId="0D03D382" wp14:editId="1C62832D">
            <wp:extent cx="5580380" cy="2522855"/>
            <wp:effectExtent l="0" t="0" r="1270" b="0"/>
            <wp:docPr id="4525517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551737" name=""/>
                    <pic:cNvPicPr/>
                  </pic:nvPicPr>
                  <pic:blipFill>
                    <a:blip r:embed="rId60"/>
                    <a:stretch>
                      <a:fillRect/>
                    </a:stretch>
                  </pic:blipFill>
                  <pic:spPr>
                    <a:xfrm>
                      <a:off x="0" y="0"/>
                      <a:ext cx="5580380" cy="2522855"/>
                    </a:xfrm>
                    <a:prstGeom prst="rect">
                      <a:avLst/>
                    </a:prstGeom>
                  </pic:spPr>
                </pic:pic>
              </a:graphicData>
            </a:graphic>
          </wp:inline>
        </w:drawing>
      </w:r>
    </w:p>
    <w:p w14:paraId="6CD6A5E6" w14:textId="1FC78417" w:rsidR="003674F8" w:rsidRPr="003674F8" w:rsidRDefault="00EA31D4" w:rsidP="003674F8">
      <w:pPr>
        <w:pStyle w:val="Caption"/>
        <w:rPr>
          <w:lang w:val="vi-VN"/>
        </w:rPr>
      </w:pPr>
      <w:bookmarkStart w:id="147" w:name="_Toc186269170"/>
      <w:r w:rsidRPr="00EA31D4">
        <w:rPr>
          <w:lang w:val="vi-VN"/>
        </w:rPr>
        <w:t xml:space="preserve">Hình </w:t>
      </w:r>
      <w:r w:rsidR="00DA4E2A">
        <w:rPr>
          <w:lang w:val="vi-VN"/>
        </w:rPr>
        <w:fldChar w:fldCharType="begin"/>
      </w:r>
      <w:r w:rsidR="00DA4E2A">
        <w:rPr>
          <w:lang w:val="vi-VN"/>
        </w:rPr>
        <w:instrText xml:space="preserve"> SEQ Hình \* ARABIC \s 1 </w:instrText>
      </w:r>
      <w:r w:rsidR="00DA4E2A">
        <w:rPr>
          <w:lang w:val="vi-VN"/>
        </w:rPr>
        <w:fldChar w:fldCharType="separate"/>
      </w:r>
      <w:r w:rsidR="00B96FE3">
        <w:rPr>
          <w:noProof/>
          <w:lang w:val="vi-VN"/>
        </w:rPr>
        <w:t>2</w:t>
      </w:r>
      <w:r w:rsidR="00DA4E2A">
        <w:rPr>
          <w:lang w:val="vi-VN"/>
        </w:rPr>
        <w:fldChar w:fldCharType="end"/>
      </w:r>
      <w:r>
        <w:rPr>
          <w:lang w:val="vi-VN"/>
        </w:rPr>
        <w:t xml:space="preserve"> Hướng dẫn cài Sql Server</w:t>
      </w:r>
      <w:bookmarkEnd w:id="147"/>
    </w:p>
    <w:p w14:paraId="3365A382" w14:textId="77777777" w:rsidR="003674F8" w:rsidRDefault="003674F8" w:rsidP="00EA31D4">
      <w:pPr>
        <w:pStyle w:val="Noidung"/>
      </w:pPr>
    </w:p>
    <w:p w14:paraId="3F600A16" w14:textId="77777777" w:rsidR="003674F8" w:rsidRDefault="003674F8" w:rsidP="00EA31D4">
      <w:pPr>
        <w:pStyle w:val="Noidung"/>
      </w:pPr>
    </w:p>
    <w:p w14:paraId="75A5644C" w14:textId="77777777" w:rsidR="003674F8" w:rsidRDefault="003674F8" w:rsidP="00EA31D4">
      <w:pPr>
        <w:pStyle w:val="Noidung"/>
      </w:pPr>
    </w:p>
    <w:p w14:paraId="26AEA0CB" w14:textId="77777777" w:rsidR="003674F8" w:rsidRDefault="003674F8" w:rsidP="00EA31D4">
      <w:pPr>
        <w:pStyle w:val="Noidung"/>
      </w:pPr>
    </w:p>
    <w:p w14:paraId="0D80C944" w14:textId="77777777" w:rsidR="003674F8" w:rsidRDefault="003674F8" w:rsidP="00EA31D4">
      <w:pPr>
        <w:pStyle w:val="Noidung"/>
      </w:pPr>
    </w:p>
    <w:p w14:paraId="16954969" w14:textId="145B4C0A" w:rsidR="00EA31D4" w:rsidRDefault="00EA31D4" w:rsidP="00EA31D4">
      <w:pPr>
        <w:pStyle w:val="Noidung"/>
      </w:pPr>
      <w:r>
        <w:lastRenderedPageBreak/>
        <w:t xml:space="preserve">Bước 3: Sau khi hoàn thành tải xuống, chọn file SQL2019-SSEI-Expr.exe và nhấn Open </w:t>
      </w:r>
    </w:p>
    <w:p w14:paraId="500713A4" w14:textId="77777777" w:rsidR="00EA31D4" w:rsidRDefault="00EA31D4" w:rsidP="00B80374">
      <w:pPr>
        <w:jc w:val="center"/>
      </w:pPr>
      <w:r>
        <w:rPr>
          <w:noProof/>
        </w:rPr>
        <w:drawing>
          <wp:inline distT="0" distB="0" distL="0" distR="0" wp14:anchorId="73060EC8" wp14:editId="701E93E2">
            <wp:extent cx="4933336" cy="1430594"/>
            <wp:effectExtent l="0" t="0" r="635" b="0"/>
            <wp:docPr id="16926" name="Picture 16926"/>
            <wp:cNvGraphicFramePr/>
            <a:graphic xmlns:a="http://schemas.openxmlformats.org/drawingml/2006/main">
              <a:graphicData uri="http://schemas.openxmlformats.org/drawingml/2006/picture">
                <pic:pic xmlns:pic="http://schemas.openxmlformats.org/drawingml/2006/picture">
                  <pic:nvPicPr>
                    <pic:cNvPr id="16926" name="Picture 16926"/>
                    <pic:cNvPicPr/>
                  </pic:nvPicPr>
                  <pic:blipFill>
                    <a:blip r:embed="rId61"/>
                    <a:stretch>
                      <a:fillRect/>
                    </a:stretch>
                  </pic:blipFill>
                  <pic:spPr>
                    <a:xfrm>
                      <a:off x="0" y="0"/>
                      <a:ext cx="4987164" cy="1446203"/>
                    </a:xfrm>
                    <a:prstGeom prst="rect">
                      <a:avLst/>
                    </a:prstGeom>
                  </pic:spPr>
                </pic:pic>
              </a:graphicData>
            </a:graphic>
          </wp:inline>
        </w:drawing>
      </w:r>
    </w:p>
    <w:p w14:paraId="782E0241" w14:textId="167CE56C" w:rsidR="00EA31D4" w:rsidRPr="00EA31D4" w:rsidRDefault="00EA31D4" w:rsidP="00EA31D4">
      <w:pPr>
        <w:pStyle w:val="Caption"/>
        <w:rPr>
          <w:lang w:val="vi-VN"/>
        </w:rPr>
      </w:pPr>
      <w:bookmarkStart w:id="148" w:name="_Toc186269171"/>
      <w:r>
        <w:t xml:space="preserve">Hình </w:t>
      </w:r>
      <w:r w:rsidR="00DA4E2A">
        <w:fldChar w:fldCharType="begin"/>
      </w:r>
      <w:r w:rsidR="00DA4E2A">
        <w:instrText xml:space="preserve"> SEQ Hình \* ARABIC \s 1 </w:instrText>
      </w:r>
      <w:r w:rsidR="00DA4E2A">
        <w:fldChar w:fldCharType="separate"/>
      </w:r>
      <w:r w:rsidR="00B96FE3">
        <w:rPr>
          <w:noProof/>
        </w:rPr>
        <w:t>3</w:t>
      </w:r>
      <w:r w:rsidR="00DA4E2A">
        <w:fldChar w:fldCharType="end"/>
      </w:r>
      <w:r>
        <w:rPr>
          <w:lang w:val="vi-VN"/>
        </w:rPr>
        <w:t xml:space="preserve"> Hướng dẫn cài Sql Server</w:t>
      </w:r>
      <w:bookmarkEnd w:id="148"/>
    </w:p>
    <w:p w14:paraId="233348D1" w14:textId="015F790C" w:rsidR="00EA31D4" w:rsidRDefault="00EA31D4" w:rsidP="00EA31D4">
      <w:pPr>
        <w:pStyle w:val="Noidung"/>
      </w:pPr>
      <w:r>
        <w:t xml:space="preserve">Bước 4: Tại cửa sổ cài đặt SQL Server 2019, chọn Basic </w:t>
      </w:r>
    </w:p>
    <w:p w14:paraId="5D53BB1F" w14:textId="77777777" w:rsidR="00EA31D4" w:rsidRDefault="00EA31D4" w:rsidP="00B80374">
      <w:pPr>
        <w:jc w:val="center"/>
      </w:pPr>
      <w:r>
        <w:rPr>
          <w:noProof/>
        </w:rPr>
        <w:drawing>
          <wp:inline distT="0" distB="0" distL="0" distR="0" wp14:anchorId="12EAB41B" wp14:editId="0A0DFF7F">
            <wp:extent cx="3886200" cy="2168013"/>
            <wp:effectExtent l="0" t="0" r="0" b="3810"/>
            <wp:docPr id="16939" name="Picture 16939"/>
            <wp:cNvGraphicFramePr/>
            <a:graphic xmlns:a="http://schemas.openxmlformats.org/drawingml/2006/main">
              <a:graphicData uri="http://schemas.openxmlformats.org/drawingml/2006/picture">
                <pic:pic xmlns:pic="http://schemas.openxmlformats.org/drawingml/2006/picture">
                  <pic:nvPicPr>
                    <pic:cNvPr id="16939" name="Picture 16939"/>
                    <pic:cNvPicPr/>
                  </pic:nvPicPr>
                  <pic:blipFill>
                    <a:blip r:embed="rId62"/>
                    <a:stretch>
                      <a:fillRect/>
                    </a:stretch>
                  </pic:blipFill>
                  <pic:spPr>
                    <a:xfrm>
                      <a:off x="0" y="0"/>
                      <a:ext cx="3893297" cy="2171972"/>
                    </a:xfrm>
                    <a:prstGeom prst="rect">
                      <a:avLst/>
                    </a:prstGeom>
                  </pic:spPr>
                </pic:pic>
              </a:graphicData>
            </a:graphic>
          </wp:inline>
        </w:drawing>
      </w:r>
    </w:p>
    <w:p w14:paraId="017D3F9D" w14:textId="7D6E7A0D" w:rsidR="00EA31D4" w:rsidRPr="003674F8" w:rsidRDefault="00EA31D4" w:rsidP="003674F8">
      <w:pPr>
        <w:pStyle w:val="Caption"/>
        <w:rPr>
          <w:lang w:val="vi-VN"/>
        </w:rPr>
      </w:pPr>
      <w:bookmarkStart w:id="149" w:name="_Toc186269172"/>
      <w:r>
        <w:t xml:space="preserve">Hình </w:t>
      </w:r>
      <w:r w:rsidR="00DA4E2A">
        <w:fldChar w:fldCharType="begin"/>
      </w:r>
      <w:r w:rsidR="00DA4E2A">
        <w:instrText xml:space="preserve"> SEQ Hình \* ARABIC \s 1 </w:instrText>
      </w:r>
      <w:r w:rsidR="00DA4E2A">
        <w:fldChar w:fldCharType="separate"/>
      </w:r>
      <w:r w:rsidR="00B96FE3">
        <w:rPr>
          <w:noProof/>
        </w:rPr>
        <w:t>4</w:t>
      </w:r>
      <w:r w:rsidR="00DA4E2A">
        <w:fldChar w:fldCharType="end"/>
      </w:r>
      <w:r>
        <w:rPr>
          <w:lang w:val="vi-VN"/>
        </w:rPr>
        <w:t xml:space="preserve"> Hướng </w:t>
      </w:r>
      <w:r w:rsidRPr="00EA31D4">
        <w:t>dẫn</w:t>
      </w:r>
      <w:r>
        <w:rPr>
          <w:lang w:val="vi-VN"/>
        </w:rPr>
        <w:t xml:space="preserve"> cài Sql Server</w:t>
      </w:r>
      <w:bookmarkEnd w:id="149"/>
    </w:p>
    <w:p w14:paraId="7B51C12D" w14:textId="77777777" w:rsidR="00EA31D4" w:rsidRDefault="00EA31D4" w:rsidP="00EA31D4">
      <w:pPr>
        <w:pStyle w:val="Noidung"/>
      </w:pPr>
      <w:r>
        <w:t xml:space="preserve">Bước 5: Chọn Accept. </w:t>
      </w:r>
    </w:p>
    <w:p w14:paraId="31C291F1" w14:textId="77777777" w:rsidR="00EA31D4" w:rsidRDefault="00EA31D4" w:rsidP="00B80374">
      <w:pPr>
        <w:jc w:val="center"/>
      </w:pPr>
      <w:r>
        <w:rPr>
          <w:noProof/>
        </w:rPr>
        <w:drawing>
          <wp:inline distT="0" distB="0" distL="0" distR="0" wp14:anchorId="5A844FC0" wp14:editId="7D383F8D">
            <wp:extent cx="4114800" cy="2455607"/>
            <wp:effectExtent l="0" t="0" r="0" b="1905"/>
            <wp:docPr id="16972" name="Picture 16972"/>
            <wp:cNvGraphicFramePr/>
            <a:graphic xmlns:a="http://schemas.openxmlformats.org/drawingml/2006/main">
              <a:graphicData uri="http://schemas.openxmlformats.org/drawingml/2006/picture">
                <pic:pic xmlns:pic="http://schemas.openxmlformats.org/drawingml/2006/picture">
                  <pic:nvPicPr>
                    <pic:cNvPr id="16972" name="Picture 16972"/>
                    <pic:cNvPicPr/>
                  </pic:nvPicPr>
                  <pic:blipFill>
                    <a:blip r:embed="rId63"/>
                    <a:stretch>
                      <a:fillRect/>
                    </a:stretch>
                  </pic:blipFill>
                  <pic:spPr>
                    <a:xfrm>
                      <a:off x="0" y="0"/>
                      <a:ext cx="4119841" cy="2458615"/>
                    </a:xfrm>
                    <a:prstGeom prst="rect">
                      <a:avLst/>
                    </a:prstGeom>
                  </pic:spPr>
                </pic:pic>
              </a:graphicData>
            </a:graphic>
          </wp:inline>
        </w:drawing>
      </w:r>
    </w:p>
    <w:p w14:paraId="10658992" w14:textId="384D57E7" w:rsidR="00EA31D4" w:rsidRPr="00EA31D4" w:rsidRDefault="00EA31D4" w:rsidP="00EA31D4">
      <w:pPr>
        <w:pStyle w:val="Caption"/>
        <w:rPr>
          <w:lang w:val="vi-VN"/>
        </w:rPr>
      </w:pPr>
      <w:bookmarkStart w:id="150" w:name="_Toc186269173"/>
      <w:r>
        <w:t xml:space="preserve">Hình </w:t>
      </w:r>
      <w:r w:rsidR="00DA4E2A">
        <w:fldChar w:fldCharType="begin"/>
      </w:r>
      <w:r w:rsidR="00DA4E2A">
        <w:instrText xml:space="preserve"> SEQ Hình \* ARABIC \s 1 </w:instrText>
      </w:r>
      <w:r w:rsidR="00DA4E2A">
        <w:fldChar w:fldCharType="separate"/>
      </w:r>
      <w:r w:rsidR="00B96FE3">
        <w:rPr>
          <w:noProof/>
        </w:rPr>
        <w:t>5</w:t>
      </w:r>
      <w:r w:rsidR="00DA4E2A">
        <w:fldChar w:fldCharType="end"/>
      </w:r>
      <w:r>
        <w:rPr>
          <w:lang w:val="vi-VN"/>
        </w:rPr>
        <w:t xml:space="preserve"> Hướng dẫn cài Sql Server</w:t>
      </w:r>
      <w:bookmarkEnd w:id="150"/>
    </w:p>
    <w:p w14:paraId="0A6CC35A" w14:textId="24E64A71" w:rsidR="00EA31D4" w:rsidRDefault="00EA31D4" w:rsidP="00EA31D4">
      <w:pPr>
        <w:pStyle w:val="Noidung"/>
      </w:pPr>
      <w:r>
        <w:t xml:space="preserve"> </w:t>
      </w:r>
    </w:p>
    <w:p w14:paraId="4FBF6CE5" w14:textId="77777777" w:rsidR="00EA31D4" w:rsidRDefault="00EA31D4" w:rsidP="00EA31D4">
      <w:pPr>
        <w:pStyle w:val="Noidung"/>
      </w:pPr>
      <w:r>
        <w:lastRenderedPageBreak/>
        <w:t xml:space="preserve">Bước 6: Lựa chọn địa chỉ lưu file, sau đó chọn Install </w:t>
      </w:r>
    </w:p>
    <w:p w14:paraId="33205519" w14:textId="77777777" w:rsidR="00EA31D4" w:rsidRDefault="00EA31D4" w:rsidP="00B80374">
      <w:pPr>
        <w:jc w:val="center"/>
      </w:pPr>
      <w:r>
        <w:rPr>
          <w:noProof/>
        </w:rPr>
        <w:drawing>
          <wp:inline distT="0" distB="0" distL="0" distR="0" wp14:anchorId="58E8D2D4" wp14:editId="7EC94432">
            <wp:extent cx="4623619" cy="3045542"/>
            <wp:effectExtent l="0" t="0" r="5715" b="2540"/>
            <wp:docPr id="16985" name="Picture 16985"/>
            <wp:cNvGraphicFramePr/>
            <a:graphic xmlns:a="http://schemas.openxmlformats.org/drawingml/2006/main">
              <a:graphicData uri="http://schemas.openxmlformats.org/drawingml/2006/picture">
                <pic:pic xmlns:pic="http://schemas.openxmlformats.org/drawingml/2006/picture">
                  <pic:nvPicPr>
                    <pic:cNvPr id="16985" name="Picture 16985"/>
                    <pic:cNvPicPr/>
                  </pic:nvPicPr>
                  <pic:blipFill>
                    <a:blip r:embed="rId64"/>
                    <a:stretch>
                      <a:fillRect/>
                    </a:stretch>
                  </pic:blipFill>
                  <pic:spPr>
                    <a:xfrm>
                      <a:off x="0" y="0"/>
                      <a:ext cx="4629163" cy="3049194"/>
                    </a:xfrm>
                    <a:prstGeom prst="rect">
                      <a:avLst/>
                    </a:prstGeom>
                  </pic:spPr>
                </pic:pic>
              </a:graphicData>
            </a:graphic>
          </wp:inline>
        </w:drawing>
      </w:r>
    </w:p>
    <w:p w14:paraId="7DC17BDB" w14:textId="10B2319A" w:rsidR="00EA31D4" w:rsidRPr="003674F8" w:rsidRDefault="00EA31D4" w:rsidP="003674F8">
      <w:pPr>
        <w:pStyle w:val="Caption"/>
        <w:rPr>
          <w:lang w:val="vi-VN"/>
        </w:rPr>
      </w:pPr>
      <w:bookmarkStart w:id="151" w:name="_Toc186269174"/>
      <w:r>
        <w:t xml:space="preserve">Hình </w:t>
      </w:r>
      <w:r w:rsidR="00DA4E2A">
        <w:fldChar w:fldCharType="begin"/>
      </w:r>
      <w:r w:rsidR="00DA4E2A">
        <w:instrText xml:space="preserve"> SEQ Hình \* ARABIC \s 1 </w:instrText>
      </w:r>
      <w:r w:rsidR="00DA4E2A">
        <w:fldChar w:fldCharType="separate"/>
      </w:r>
      <w:r w:rsidR="00B96FE3">
        <w:rPr>
          <w:noProof/>
        </w:rPr>
        <w:t>6</w:t>
      </w:r>
      <w:r w:rsidR="00DA4E2A">
        <w:fldChar w:fldCharType="end"/>
      </w:r>
      <w:r>
        <w:rPr>
          <w:lang w:val="vi-VN"/>
        </w:rPr>
        <w:t xml:space="preserve"> Hướng dẫn cài Sql Server</w:t>
      </w:r>
      <w:bookmarkEnd w:id="151"/>
    </w:p>
    <w:p w14:paraId="43E99721" w14:textId="112CF915" w:rsidR="00EA31D4" w:rsidRDefault="00EA31D4" w:rsidP="00EA31D4">
      <w:pPr>
        <w:pStyle w:val="Noidung"/>
      </w:pPr>
      <w:r>
        <w:t xml:space="preserve">Bước 7: Sau khi Install thành công, chọn Install SSMS (hoặc chọn Close và truy cập trang web </w:t>
      </w:r>
      <w:hyperlink r:id="rId65">
        <w:r>
          <w:t>https://docs.microsoft.com/en</w:t>
        </w:r>
      </w:hyperlink>
      <w:hyperlink r:id="rId66">
        <w:r>
          <w:t>-</w:t>
        </w:r>
      </w:hyperlink>
      <w:hyperlink r:id="rId67">
        <w:r>
          <w:t>us/sql/ssms/download</w:t>
        </w:r>
      </w:hyperlink>
      <w:hyperlink r:id="rId68">
        <w:r>
          <w:t>-</w:t>
        </w:r>
      </w:hyperlink>
      <w:hyperlink r:id="rId69">
        <w:r>
          <w:t>sql</w:t>
        </w:r>
      </w:hyperlink>
      <w:hyperlink r:id="rId70">
        <w:r>
          <w:t>-</w:t>
        </w:r>
      </w:hyperlink>
      <w:hyperlink r:id="rId71">
        <w:r>
          <w:t>server</w:t>
        </w:r>
      </w:hyperlink>
      <w:hyperlink r:id="rId72">
        <w:r>
          <w:t>-</w:t>
        </w:r>
      </w:hyperlink>
      <w:hyperlink r:id="rId73">
        <w:r>
          <w:t>management</w:t>
        </w:r>
      </w:hyperlink>
      <w:hyperlink r:id="rId74">
        <w:r>
          <w:t>-</w:t>
        </w:r>
      </w:hyperlink>
      <w:hyperlink r:id="rId75">
        <w:r>
          <w:t>studio</w:t>
        </w:r>
      </w:hyperlink>
      <w:hyperlink r:id="rId76">
        <w:r>
          <w:t>-</w:t>
        </w:r>
      </w:hyperlink>
      <w:hyperlink r:id="rId77">
        <w:r>
          <w:t>ssms?view=sql</w:t>
        </w:r>
      </w:hyperlink>
      <w:hyperlink r:id="rId78">
        <w:r>
          <w:t>-</w:t>
        </w:r>
      </w:hyperlink>
      <w:hyperlink r:id="rId79">
        <w:r>
          <w:t>server ver1</w:t>
        </w:r>
      </w:hyperlink>
      <w:hyperlink r:id="rId80">
        <w:r>
          <w:t>5</w:t>
        </w:r>
      </w:hyperlink>
      <w:hyperlink r:id="rId81">
        <w:r>
          <w:t xml:space="preserve"> </w:t>
        </w:r>
      </w:hyperlink>
      <w:r>
        <w:t xml:space="preserve"> </w:t>
      </w:r>
    </w:p>
    <w:p w14:paraId="73579BCF" w14:textId="77777777" w:rsidR="00EA31D4" w:rsidRDefault="00EA31D4" w:rsidP="00EA31D4">
      <w:pPr>
        <w:pStyle w:val="Noidung"/>
      </w:pPr>
      <w:r>
        <w:t xml:space="preserve">Tiếp tục cài đặt SSMS </w:t>
      </w:r>
    </w:p>
    <w:p w14:paraId="0F49AF36" w14:textId="77777777" w:rsidR="00EA31D4" w:rsidRDefault="00EA31D4" w:rsidP="00B80374">
      <w:pPr>
        <w:jc w:val="center"/>
      </w:pPr>
      <w:r>
        <w:rPr>
          <w:noProof/>
        </w:rPr>
        <w:drawing>
          <wp:inline distT="0" distB="0" distL="0" distR="0" wp14:anchorId="79494FC1" wp14:editId="0A457948">
            <wp:extent cx="4533900" cy="3378200"/>
            <wp:effectExtent l="0" t="0" r="0" b="0"/>
            <wp:docPr id="17036" name="Picture 17036"/>
            <wp:cNvGraphicFramePr/>
            <a:graphic xmlns:a="http://schemas.openxmlformats.org/drawingml/2006/main">
              <a:graphicData uri="http://schemas.openxmlformats.org/drawingml/2006/picture">
                <pic:pic xmlns:pic="http://schemas.openxmlformats.org/drawingml/2006/picture">
                  <pic:nvPicPr>
                    <pic:cNvPr id="17036" name="Picture 17036"/>
                    <pic:cNvPicPr/>
                  </pic:nvPicPr>
                  <pic:blipFill>
                    <a:blip r:embed="rId82"/>
                    <a:stretch>
                      <a:fillRect/>
                    </a:stretch>
                  </pic:blipFill>
                  <pic:spPr>
                    <a:xfrm>
                      <a:off x="0" y="0"/>
                      <a:ext cx="4541989" cy="3384227"/>
                    </a:xfrm>
                    <a:prstGeom prst="rect">
                      <a:avLst/>
                    </a:prstGeom>
                  </pic:spPr>
                </pic:pic>
              </a:graphicData>
            </a:graphic>
          </wp:inline>
        </w:drawing>
      </w:r>
    </w:p>
    <w:p w14:paraId="18D35913" w14:textId="413D3F3C" w:rsidR="00EA31D4" w:rsidRPr="00EA31D4" w:rsidRDefault="00EA31D4" w:rsidP="00EA31D4">
      <w:pPr>
        <w:pStyle w:val="Caption"/>
        <w:rPr>
          <w:lang w:val="vi-VN"/>
        </w:rPr>
      </w:pPr>
      <w:bookmarkStart w:id="152" w:name="_Toc186269175"/>
      <w:r>
        <w:t xml:space="preserve">Hình </w:t>
      </w:r>
      <w:r w:rsidR="00DA4E2A">
        <w:fldChar w:fldCharType="begin"/>
      </w:r>
      <w:r w:rsidR="00DA4E2A">
        <w:instrText xml:space="preserve"> SEQ Hình \* ARABIC \s 1 </w:instrText>
      </w:r>
      <w:r w:rsidR="00DA4E2A">
        <w:fldChar w:fldCharType="separate"/>
      </w:r>
      <w:r w:rsidR="00B96FE3">
        <w:rPr>
          <w:noProof/>
        </w:rPr>
        <w:t>7</w:t>
      </w:r>
      <w:r w:rsidR="00DA4E2A">
        <w:fldChar w:fldCharType="end"/>
      </w:r>
      <w:r>
        <w:rPr>
          <w:lang w:val="vi-VN"/>
        </w:rPr>
        <w:t xml:space="preserve"> Hướng dẫn cài Sql Server</w:t>
      </w:r>
      <w:bookmarkEnd w:id="152"/>
    </w:p>
    <w:p w14:paraId="030157B4" w14:textId="08E9E02C" w:rsidR="00EA31D4" w:rsidRDefault="00EA31D4" w:rsidP="00EA31D4">
      <w:pPr>
        <w:pStyle w:val="Noidung"/>
      </w:pPr>
      <w:r>
        <w:t xml:space="preserve"> </w:t>
      </w:r>
    </w:p>
    <w:p w14:paraId="1D25EFCF" w14:textId="77777777" w:rsidR="00EA31D4" w:rsidRDefault="00EA31D4" w:rsidP="00EA31D4">
      <w:pPr>
        <w:pStyle w:val="Noidung"/>
      </w:pPr>
      <w:r>
        <w:lastRenderedPageBreak/>
        <w:t xml:space="preserve">Bước 8: Tìm đến mục Download SSMS, tải từ link như hình. </w:t>
      </w:r>
    </w:p>
    <w:p w14:paraId="77A183BF" w14:textId="77777777" w:rsidR="00EA31D4" w:rsidRDefault="00EA31D4" w:rsidP="00B80374">
      <w:pPr>
        <w:jc w:val="center"/>
      </w:pPr>
      <w:r>
        <w:rPr>
          <w:noProof/>
        </w:rPr>
        <w:drawing>
          <wp:inline distT="0" distB="0" distL="0" distR="0" wp14:anchorId="7BCDC8B9" wp14:editId="3F3CC2C0">
            <wp:extent cx="4895850" cy="1943100"/>
            <wp:effectExtent l="0" t="0" r="0" b="0"/>
            <wp:docPr id="17050" name="Picture 17050"/>
            <wp:cNvGraphicFramePr/>
            <a:graphic xmlns:a="http://schemas.openxmlformats.org/drawingml/2006/main">
              <a:graphicData uri="http://schemas.openxmlformats.org/drawingml/2006/picture">
                <pic:pic xmlns:pic="http://schemas.openxmlformats.org/drawingml/2006/picture">
                  <pic:nvPicPr>
                    <pic:cNvPr id="17050" name="Picture 17050"/>
                    <pic:cNvPicPr/>
                  </pic:nvPicPr>
                  <pic:blipFill>
                    <a:blip r:embed="rId83"/>
                    <a:stretch>
                      <a:fillRect/>
                    </a:stretch>
                  </pic:blipFill>
                  <pic:spPr>
                    <a:xfrm>
                      <a:off x="0" y="0"/>
                      <a:ext cx="4895850" cy="1943100"/>
                    </a:xfrm>
                    <a:prstGeom prst="rect">
                      <a:avLst/>
                    </a:prstGeom>
                  </pic:spPr>
                </pic:pic>
              </a:graphicData>
            </a:graphic>
          </wp:inline>
        </w:drawing>
      </w:r>
    </w:p>
    <w:p w14:paraId="4891FB99" w14:textId="32042424" w:rsidR="00EA31D4" w:rsidRPr="00EA31D4" w:rsidRDefault="00EA31D4" w:rsidP="003674F8">
      <w:pPr>
        <w:pStyle w:val="Caption"/>
        <w:rPr>
          <w:lang w:val="vi-VN"/>
        </w:rPr>
      </w:pPr>
      <w:bookmarkStart w:id="153" w:name="_Toc186269176"/>
      <w:r>
        <w:t xml:space="preserve">Hình </w:t>
      </w:r>
      <w:r w:rsidR="00DA4E2A">
        <w:fldChar w:fldCharType="begin"/>
      </w:r>
      <w:r w:rsidR="00DA4E2A">
        <w:instrText xml:space="preserve"> SEQ Hình \* ARABIC \s 1 </w:instrText>
      </w:r>
      <w:r w:rsidR="00DA4E2A">
        <w:fldChar w:fldCharType="separate"/>
      </w:r>
      <w:r w:rsidR="00B96FE3">
        <w:rPr>
          <w:noProof/>
        </w:rPr>
        <w:t>8</w:t>
      </w:r>
      <w:r w:rsidR="00DA4E2A">
        <w:fldChar w:fldCharType="end"/>
      </w:r>
      <w:r>
        <w:rPr>
          <w:lang w:val="vi-VN"/>
        </w:rPr>
        <w:t xml:space="preserve"> Hướng dẫn cài Sql </w:t>
      </w:r>
      <w:r w:rsidR="003674F8">
        <w:rPr>
          <w:lang w:val="vi-VN"/>
        </w:rPr>
        <w:t>Server</w:t>
      </w:r>
      <w:bookmarkEnd w:id="153"/>
    </w:p>
    <w:p w14:paraId="5B3A100B" w14:textId="77777777" w:rsidR="00EA31D4" w:rsidRDefault="00EA31D4" w:rsidP="00EA31D4">
      <w:pPr>
        <w:pStyle w:val="Noidung"/>
      </w:pPr>
      <w:r>
        <w:t xml:space="preserve">Bước 9. Sau khi tải về, mở file chọn Install </w:t>
      </w:r>
    </w:p>
    <w:p w14:paraId="76F51955" w14:textId="77777777" w:rsidR="00EA31D4" w:rsidRDefault="00EA31D4" w:rsidP="00B80374">
      <w:pPr>
        <w:jc w:val="center"/>
      </w:pPr>
      <w:r>
        <w:rPr>
          <w:noProof/>
        </w:rPr>
        <w:drawing>
          <wp:inline distT="0" distB="0" distL="0" distR="0" wp14:anchorId="5D21F044" wp14:editId="08DFCF4E">
            <wp:extent cx="4102100" cy="2425700"/>
            <wp:effectExtent l="0" t="0" r="0" b="0"/>
            <wp:docPr id="17087" name="Picture 17087"/>
            <wp:cNvGraphicFramePr/>
            <a:graphic xmlns:a="http://schemas.openxmlformats.org/drawingml/2006/main">
              <a:graphicData uri="http://schemas.openxmlformats.org/drawingml/2006/picture">
                <pic:pic xmlns:pic="http://schemas.openxmlformats.org/drawingml/2006/picture">
                  <pic:nvPicPr>
                    <pic:cNvPr id="17087" name="Picture 17087"/>
                    <pic:cNvPicPr/>
                  </pic:nvPicPr>
                  <pic:blipFill>
                    <a:blip r:embed="rId84"/>
                    <a:stretch>
                      <a:fillRect/>
                    </a:stretch>
                  </pic:blipFill>
                  <pic:spPr>
                    <a:xfrm>
                      <a:off x="0" y="0"/>
                      <a:ext cx="4116537" cy="2434237"/>
                    </a:xfrm>
                    <a:prstGeom prst="rect">
                      <a:avLst/>
                    </a:prstGeom>
                  </pic:spPr>
                </pic:pic>
              </a:graphicData>
            </a:graphic>
          </wp:inline>
        </w:drawing>
      </w:r>
    </w:p>
    <w:p w14:paraId="5D866E41" w14:textId="6FDE1B39" w:rsidR="00EA31D4" w:rsidRPr="003674F8" w:rsidRDefault="00EA31D4" w:rsidP="003674F8">
      <w:pPr>
        <w:pStyle w:val="Caption"/>
        <w:rPr>
          <w:lang w:val="vi-VN"/>
        </w:rPr>
      </w:pPr>
      <w:bookmarkStart w:id="154" w:name="_Toc186269177"/>
      <w:r>
        <w:t xml:space="preserve">Hình </w:t>
      </w:r>
      <w:r w:rsidR="00DA4E2A">
        <w:fldChar w:fldCharType="begin"/>
      </w:r>
      <w:r w:rsidR="00DA4E2A">
        <w:instrText xml:space="preserve"> SEQ Hình \* ARABIC \s 1 </w:instrText>
      </w:r>
      <w:r w:rsidR="00DA4E2A">
        <w:fldChar w:fldCharType="separate"/>
      </w:r>
      <w:r w:rsidR="00B96FE3">
        <w:rPr>
          <w:noProof/>
        </w:rPr>
        <w:t>9</w:t>
      </w:r>
      <w:r w:rsidR="00DA4E2A">
        <w:fldChar w:fldCharType="end"/>
      </w:r>
      <w:r>
        <w:rPr>
          <w:lang w:val="vi-VN"/>
        </w:rPr>
        <w:t xml:space="preserve"> Hướng </w:t>
      </w:r>
      <w:r w:rsidRPr="00EA31D4">
        <w:t>dẫn</w:t>
      </w:r>
      <w:r>
        <w:rPr>
          <w:lang w:val="vi-VN"/>
        </w:rPr>
        <w:t xml:space="preserve"> cài Sql Server</w:t>
      </w:r>
      <w:bookmarkEnd w:id="154"/>
      <w:r>
        <w:t xml:space="preserve"> </w:t>
      </w:r>
    </w:p>
    <w:p w14:paraId="0F902983" w14:textId="77777777" w:rsidR="00EA31D4" w:rsidRDefault="00EA31D4" w:rsidP="00EA31D4">
      <w:pPr>
        <w:pStyle w:val="Noidung"/>
      </w:pPr>
      <w:r>
        <w:t xml:space="preserve">Bước 10: Sau khi hoàn tất cài đặt, mở Ứng dụng SQL Server Management Studio, chọn Connect </w:t>
      </w:r>
    </w:p>
    <w:p w14:paraId="0DE5F596" w14:textId="77777777" w:rsidR="00EA31D4" w:rsidRDefault="00EA31D4" w:rsidP="00B80374">
      <w:pPr>
        <w:jc w:val="center"/>
      </w:pPr>
      <w:r>
        <w:rPr>
          <w:noProof/>
        </w:rPr>
        <w:drawing>
          <wp:inline distT="0" distB="0" distL="0" distR="0" wp14:anchorId="202A261F" wp14:editId="5913577A">
            <wp:extent cx="3892550" cy="2222500"/>
            <wp:effectExtent l="0" t="0" r="0" b="6350"/>
            <wp:docPr id="17106" name="Picture 17106"/>
            <wp:cNvGraphicFramePr/>
            <a:graphic xmlns:a="http://schemas.openxmlformats.org/drawingml/2006/main">
              <a:graphicData uri="http://schemas.openxmlformats.org/drawingml/2006/picture">
                <pic:pic xmlns:pic="http://schemas.openxmlformats.org/drawingml/2006/picture">
                  <pic:nvPicPr>
                    <pic:cNvPr id="17106" name="Picture 17106"/>
                    <pic:cNvPicPr/>
                  </pic:nvPicPr>
                  <pic:blipFill>
                    <a:blip r:embed="rId85"/>
                    <a:stretch>
                      <a:fillRect/>
                    </a:stretch>
                  </pic:blipFill>
                  <pic:spPr>
                    <a:xfrm>
                      <a:off x="0" y="0"/>
                      <a:ext cx="3915762" cy="2235753"/>
                    </a:xfrm>
                    <a:prstGeom prst="rect">
                      <a:avLst/>
                    </a:prstGeom>
                  </pic:spPr>
                </pic:pic>
              </a:graphicData>
            </a:graphic>
          </wp:inline>
        </w:drawing>
      </w:r>
    </w:p>
    <w:p w14:paraId="4A0B36E9" w14:textId="70F737B6" w:rsidR="00EA31D4" w:rsidRPr="00EA31D4" w:rsidRDefault="00EA31D4" w:rsidP="00EA31D4">
      <w:pPr>
        <w:pStyle w:val="Caption"/>
        <w:rPr>
          <w:lang w:val="vi-VN"/>
        </w:rPr>
      </w:pPr>
      <w:bookmarkStart w:id="155" w:name="_Toc186269178"/>
      <w:r>
        <w:t xml:space="preserve">Hình </w:t>
      </w:r>
      <w:r w:rsidR="00DA4E2A">
        <w:fldChar w:fldCharType="begin"/>
      </w:r>
      <w:r w:rsidR="00DA4E2A">
        <w:instrText xml:space="preserve"> SEQ Hình \* ARABIC \s 1 </w:instrText>
      </w:r>
      <w:r w:rsidR="00DA4E2A">
        <w:fldChar w:fldCharType="separate"/>
      </w:r>
      <w:r w:rsidR="00B96FE3">
        <w:rPr>
          <w:noProof/>
        </w:rPr>
        <w:t>10</w:t>
      </w:r>
      <w:r w:rsidR="00DA4E2A">
        <w:fldChar w:fldCharType="end"/>
      </w:r>
      <w:r>
        <w:rPr>
          <w:lang w:val="vi-VN"/>
        </w:rPr>
        <w:t xml:space="preserve"> Hướng dẫn cài </w:t>
      </w:r>
      <w:r w:rsidRPr="00EA31D4">
        <w:t>Sql</w:t>
      </w:r>
      <w:r>
        <w:rPr>
          <w:lang w:val="vi-VN"/>
        </w:rPr>
        <w:t xml:space="preserve"> Server</w:t>
      </w:r>
      <w:bookmarkEnd w:id="155"/>
    </w:p>
    <w:p w14:paraId="28952D1B" w14:textId="5AF1EB8A" w:rsidR="00EA31D4" w:rsidRDefault="00EA31D4" w:rsidP="00EA31D4">
      <w:pPr>
        <w:pStyle w:val="Noidung"/>
      </w:pPr>
      <w:r>
        <w:lastRenderedPageBreak/>
        <w:t xml:space="preserve"> </w:t>
      </w:r>
    </w:p>
    <w:p w14:paraId="00F72224" w14:textId="77777777" w:rsidR="00EA31D4" w:rsidRDefault="00EA31D4" w:rsidP="00EA31D4">
      <w:pPr>
        <w:pStyle w:val="Noidung"/>
      </w:pPr>
      <w:r>
        <w:t xml:space="preserve">Lưu ý: Mục Server name nếu hiện local host thì trỏ xuống chọn , chọn Database Engine và lựa chọn option: Tên máy\SQLEXPRESS 11. Màn hình hiển thị như giao diện bên dưới là thành công </w:t>
      </w:r>
    </w:p>
    <w:p w14:paraId="028BA3DF" w14:textId="77777777" w:rsidR="00EA31D4" w:rsidRDefault="00EA31D4" w:rsidP="00B80374">
      <w:pPr>
        <w:jc w:val="center"/>
      </w:pPr>
      <w:r>
        <w:rPr>
          <w:noProof/>
        </w:rPr>
        <w:drawing>
          <wp:inline distT="0" distB="0" distL="0" distR="0" wp14:anchorId="3F1316A8" wp14:editId="5A5904DE">
            <wp:extent cx="4453256" cy="2555875"/>
            <wp:effectExtent l="0" t="0" r="0" b="0"/>
            <wp:docPr id="17127" name="Picture 17127"/>
            <wp:cNvGraphicFramePr/>
            <a:graphic xmlns:a="http://schemas.openxmlformats.org/drawingml/2006/main">
              <a:graphicData uri="http://schemas.openxmlformats.org/drawingml/2006/picture">
                <pic:pic xmlns:pic="http://schemas.openxmlformats.org/drawingml/2006/picture">
                  <pic:nvPicPr>
                    <pic:cNvPr id="17127" name="Picture 17127"/>
                    <pic:cNvPicPr/>
                  </pic:nvPicPr>
                  <pic:blipFill>
                    <a:blip r:embed="rId86"/>
                    <a:stretch>
                      <a:fillRect/>
                    </a:stretch>
                  </pic:blipFill>
                  <pic:spPr>
                    <a:xfrm>
                      <a:off x="0" y="0"/>
                      <a:ext cx="4453256" cy="2555875"/>
                    </a:xfrm>
                    <a:prstGeom prst="rect">
                      <a:avLst/>
                    </a:prstGeom>
                  </pic:spPr>
                </pic:pic>
              </a:graphicData>
            </a:graphic>
          </wp:inline>
        </w:drawing>
      </w:r>
    </w:p>
    <w:p w14:paraId="23E572DB" w14:textId="7FA7AD15" w:rsidR="00EA31D4" w:rsidRPr="00B80374" w:rsidRDefault="00EA31D4" w:rsidP="00B80374">
      <w:pPr>
        <w:pStyle w:val="Caption"/>
        <w:rPr>
          <w:lang w:val="vi-VN"/>
        </w:rPr>
      </w:pPr>
      <w:bookmarkStart w:id="156" w:name="_Toc186269179"/>
      <w:r>
        <w:t xml:space="preserve">Hình </w:t>
      </w:r>
      <w:r w:rsidR="00DA4E2A">
        <w:fldChar w:fldCharType="begin"/>
      </w:r>
      <w:r w:rsidR="00DA4E2A">
        <w:instrText xml:space="preserve"> SEQ Hình \* ARABIC \s 1 </w:instrText>
      </w:r>
      <w:r w:rsidR="00DA4E2A">
        <w:fldChar w:fldCharType="separate"/>
      </w:r>
      <w:r w:rsidR="00B96FE3">
        <w:rPr>
          <w:noProof/>
        </w:rPr>
        <w:t>11</w:t>
      </w:r>
      <w:r w:rsidR="00DA4E2A">
        <w:fldChar w:fldCharType="end"/>
      </w:r>
      <w:r>
        <w:rPr>
          <w:lang w:val="vi-VN"/>
        </w:rPr>
        <w:t xml:space="preserve"> Hướng dẫn cài Sql Server</w:t>
      </w:r>
      <w:bookmarkEnd w:id="156"/>
    </w:p>
    <w:p w14:paraId="619A076E" w14:textId="77777777" w:rsidR="00EA31D4" w:rsidRDefault="00EA31D4" w:rsidP="00EA31D4">
      <w:pPr>
        <w:pStyle w:val="Noidung"/>
      </w:pPr>
      <w:r>
        <w:t xml:space="preserve">Để mở câu query mới thì nhấn vào New Query trên thanh công cụ bên trên </w:t>
      </w:r>
    </w:p>
    <w:p w14:paraId="6D1BE555" w14:textId="77777777" w:rsidR="00EA31D4" w:rsidRDefault="00EA31D4" w:rsidP="00EA31D4">
      <w:pPr>
        <w:pStyle w:val="Noidung"/>
      </w:pPr>
      <w:r>
        <w:t xml:space="preserve">Để chạy câu lệnh nhấn Ctrl + Enter hoặc nút Execute trên thanh công cụ bên trên </w:t>
      </w:r>
    </w:p>
    <w:p w14:paraId="6239D248" w14:textId="77777777" w:rsidR="00EA31D4" w:rsidRDefault="00EA31D4" w:rsidP="00EA31D4">
      <w:pPr>
        <w:pStyle w:val="Noidung"/>
      </w:pPr>
      <w:r>
        <w:t xml:space="preserve">Để xem bộ dữ liệu, nhấn mở mục Database ở thanh điều hướng bên trái màn hình </w:t>
      </w:r>
    </w:p>
    <w:p w14:paraId="1ED288E9" w14:textId="31FA1C4A" w:rsidR="008039D6" w:rsidRPr="002651A5" w:rsidRDefault="008039D6" w:rsidP="00EA31D4">
      <w:pPr>
        <w:pStyle w:val="Noidung"/>
      </w:pPr>
    </w:p>
    <w:sectPr w:rsidR="008039D6" w:rsidRPr="002651A5" w:rsidSect="00B80374">
      <w:type w:val="continuous"/>
      <w:pgSz w:w="11907" w:h="16840" w:code="9"/>
      <w:pgMar w:top="1134" w:right="1134" w:bottom="1134" w:left="1701" w:header="284" w:footer="57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7E02F78" w14:textId="77777777" w:rsidR="00202F4F" w:rsidRDefault="00202F4F" w:rsidP="00116727">
      <w:r>
        <w:separator/>
      </w:r>
    </w:p>
  </w:endnote>
  <w:endnote w:type="continuationSeparator" w:id="0">
    <w:p w14:paraId="09C3D1BA" w14:textId="77777777" w:rsidR="00202F4F" w:rsidRDefault="00202F4F" w:rsidP="001167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A3"/>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3"/>
    <w:family w:val="modern"/>
    <w:pitch w:val="fixed"/>
    <w:sig w:usb0="E0002EFF" w:usb1="C0007843" w:usb2="00000009" w:usb3="00000000" w:csb0="000001FF" w:csb1="00000000"/>
  </w:font>
  <w:font w:name="Calibri">
    <w:panose1 w:val="020F0502020204030204"/>
    <w:charset w:val="A3"/>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A3"/>
    <w:family w:val="roman"/>
    <w:pitch w:val="variable"/>
    <w:sig w:usb0="E00006FF" w:usb1="420024FF" w:usb2="02000000" w:usb3="00000000" w:csb0="0000019F" w:csb1="00000000"/>
  </w:font>
  <w:font w:name="Tahoma">
    <w:panose1 w:val="020B0604030504040204"/>
    <w:charset w:val="A3"/>
    <w:family w:val="swiss"/>
    <w:pitch w:val="variable"/>
    <w:sig w:usb0="E1002EFF" w:usb1="C000605B" w:usb2="00000029" w:usb3="00000000" w:csb0="000101FF" w:csb1="00000000"/>
  </w:font>
  <w:font w:name="Calibri Light">
    <w:panose1 w:val="020F0302020204030204"/>
    <w:charset w:val="A3"/>
    <w:family w:val="swiss"/>
    <w:pitch w:val="variable"/>
    <w:sig w:usb0="E4002EFF" w:usb1="C200247B" w:usb2="00000009" w:usb3="00000000" w:csb0="000001FF" w:csb1="00000000"/>
  </w:font>
  <w:font w:name="Arial">
    <w:panose1 w:val="020B0604020202020204"/>
    <w:charset w:val="A3"/>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5D9B3D" w14:textId="384B188E" w:rsidR="00023CC4" w:rsidRPr="007B120F" w:rsidRDefault="00A62DC6" w:rsidP="00023CC4">
    <w:pPr>
      <w:pStyle w:val="Footer"/>
      <w:framePr w:wrap="around" w:vAnchor="text" w:hAnchor="margin" w:xAlign="right" w:y="1"/>
      <w:rPr>
        <w:rStyle w:val="PageNumber"/>
      </w:rPr>
    </w:pPr>
    <w:r w:rsidRPr="007B120F">
      <w:rPr>
        <w:rStyle w:val="PageNumber"/>
      </w:rPr>
      <w:fldChar w:fldCharType="begin"/>
    </w:r>
    <w:r w:rsidR="00C64910" w:rsidRPr="007B120F">
      <w:rPr>
        <w:rStyle w:val="PageNumber"/>
      </w:rPr>
      <w:instrText xml:space="preserve">PAGE  </w:instrText>
    </w:r>
    <w:r w:rsidRPr="007B120F">
      <w:rPr>
        <w:rStyle w:val="PageNumber"/>
      </w:rPr>
      <w:fldChar w:fldCharType="separate"/>
    </w:r>
    <w:r w:rsidR="00A24F86">
      <w:rPr>
        <w:rStyle w:val="PageNumber"/>
        <w:noProof/>
      </w:rPr>
      <w:t>iii</w:t>
    </w:r>
    <w:r w:rsidRPr="007B120F">
      <w:rPr>
        <w:rStyle w:val="PageNumber"/>
      </w:rPr>
      <w:fldChar w:fldCharType="end"/>
    </w:r>
  </w:p>
  <w:p w14:paraId="0519430A" w14:textId="77777777" w:rsidR="00023CC4" w:rsidRPr="007B120F" w:rsidRDefault="00023CC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CF5FE6B" w14:textId="77777777" w:rsidR="00023CC4" w:rsidRDefault="00023CC4">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2E7B69" w14:textId="77777777" w:rsidR="00023CC4" w:rsidRPr="007B120F" w:rsidRDefault="00A62DC6" w:rsidP="00023CC4">
    <w:pPr>
      <w:framePr w:wrap="around" w:vAnchor="text" w:hAnchor="margin" w:xAlign="right" w:y="1"/>
      <w:tabs>
        <w:tab w:val="center" w:pos="4320"/>
        <w:tab w:val="right" w:pos="8640"/>
      </w:tabs>
    </w:pPr>
    <w:r w:rsidRPr="007B120F">
      <w:fldChar w:fldCharType="begin"/>
    </w:r>
    <w:r w:rsidR="00C64910" w:rsidRPr="007B120F">
      <w:instrText xml:space="preserve">PAGE  </w:instrText>
    </w:r>
    <w:r w:rsidRPr="007B120F">
      <w:fldChar w:fldCharType="end"/>
    </w:r>
  </w:p>
  <w:p w14:paraId="1F416EB9" w14:textId="77777777" w:rsidR="00023CC4" w:rsidRPr="007B120F" w:rsidRDefault="00023CC4">
    <w:pPr>
      <w:tabs>
        <w:tab w:val="center" w:pos="4320"/>
        <w:tab w:val="right" w:pos="8640"/>
      </w:tabs>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3A27D5" w14:textId="562D3403" w:rsidR="00023CC4" w:rsidRPr="005A017D" w:rsidRDefault="00A62DC6" w:rsidP="000E2520">
    <w:pPr>
      <w:framePr w:wrap="around" w:vAnchor="text" w:hAnchor="margin" w:xAlign="right" w:y="86"/>
      <w:tabs>
        <w:tab w:val="center" w:pos="4320"/>
        <w:tab w:val="right" w:pos="8640"/>
      </w:tabs>
      <w:rPr>
        <w:lang w:val="vi-VN"/>
      </w:rPr>
    </w:pPr>
    <w:r>
      <w:fldChar w:fldCharType="begin"/>
    </w:r>
    <w:r w:rsidR="00C64910">
      <w:instrText xml:space="preserve">PAGE  </w:instrText>
    </w:r>
    <w:r>
      <w:fldChar w:fldCharType="separate"/>
    </w:r>
    <w:r w:rsidR="00DF05B5">
      <w:rPr>
        <w:noProof/>
      </w:rPr>
      <w:t>12</w:t>
    </w:r>
    <w:r>
      <w:fldChar w:fldCharType="end"/>
    </w:r>
  </w:p>
  <w:p w14:paraId="4916F576" w14:textId="77777777" w:rsidR="00023CC4" w:rsidRPr="009A026E" w:rsidRDefault="009A026E" w:rsidP="006D2252">
    <w:pPr>
      <w:pBdr>
        <w:top w:val="thinThickSmallGap" w:sz="24" w:space="1" w:color="auto"/>
      </w:pBdr>
      <w:tabs>
        <w:tab w:val="center" w:pos="4320"/>
        <w:tab w:val="right" w:pos="8640"/>
      </w:tabs>
      <w:ind w:right="360"/>
      <w:rPr>
        <w:lang w:val="vi-VN"/>
      </w:rPr>
    </w:pPr>
    <w:r>
      <w:t>Nguyễn</w:t>
    </w:r>
    <w:r>
      <w:rPr>
        <w:lang w:val="vi-VN"/>
      </w:rPr>
      <w:t xml:space="preserve"> Văn Tổng</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6BAF396" w14:textId="77777777" w:rsidR="00202F4F" w:rsidRDefault="00202F4F" w:rsidP="00116727">
      <w:r>
        <w:separator/>
      </w:r>
    </w:p>
  </w:footnote>
  <w:footnote w:type="continuationSeparator" w:id="0">
    <w:p w14:paraId="5EFEAFEA" w14:textId="77777777" w:rsidR="00202F4F" w:rsidRDefault="00202F4F" w:rsidP="0011672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6747A0" w14:textId="77777777" w:rsidR="006D2252" w:rsidRDefault="006D2252">
    <w:pPr>
      <w:tabs>
        <w:tab w:val="center" w:pos="4320"/>
        <w:tab w:val="right" w:pos="8640"/>
      </w:tabs>
    </w:pPr>
  </w:p>
  <w:p w14:paraId="63337B99" w14:textId="77777777" w:rsidR="006D2252" w:rsidRDefault="009A026E" w:rsidP="006D2252">
    <w:pPr>
      <w:pBdr>
        <w:bottom w:val="thickThinSmallGap" w:sz="24" w:space="1" w:color="auto"/>
      </w:pBdr>
      <w:tabs>
        <w:tab w:val="center" w:pos="4320"/>
        <w:tab w:val="right" w:pos="8640"/>
      </w:tabs>
    </w:pPr>
    <w:r w:rsidRPr="00697829">
      <w:rPr>
        <w:bCs/>
        <w:sz w:val="26"/>
        <w:szCs w:val="26"/>
      </w:rPr>
      <w:t>Thiết kế và cài đặt cơ sở dữ liệu cho hệ thống đặt lịch khám bệnh trực tuyến tại một số bệnh viện</w:t>
    </w:r>
    <w:r w:rsidRPr="00697829">
      <w:rPr>
        <w:b/>
        <w:sz w:val="26"/>
        <w:szCs w:val="26"/>
      </w:rPr>
      <w:t>.</w:t>
    </w:r>
    <w:r w:rsidR="00FA6C9E">
      <w:tab/>
    </w:r>
    <w:r w:rsidR="00FA6C9E">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A04352"/>
    <w:multiLevelType w:val="hybridMultilevel"/>
    <w:tmpl w:val="F8BA8F42"/>
    <w:lvl w:ilvl="0" w:tplc="FFFFFFFF">
      <w:start w:val="1"/>
      <w:numFmt w:val="bullet"/>
      <w:lvlText w:val=""/>
      <w:lvlJc w:val="left"/>
      <w:pPr>
        <w:ind w:left="720" w:hanging="360"/>
      </w:pPr>
      <w:rPr>
        <w:rFonts w:ascii="Symbol" w:hAnsi="Symbol" w:hint="default"/>
      </w:rPr>
    </w:lvl>
    <w:lvl w:ilvl="1" w:tplc="042A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7F31395"/>
    <w:multiLevelType w:val="hybridMultilevel"/>
    <w:tmpl w:val="746833B8"/>
    <w:lvl w:ilvl="0" w:tplc="042A0001">
      <w:start w:val="1"/>
      <w:numFmt w:val="bullet"/>
      <w:lvlText w:val=""/>
      <w:lvlJc w:val="left"/>
      <w:pPr>
        <w:ind w:left="1440" w:hanging="360"/>
      </w:pPr>
      <w:rPr>
        <w:rFonts w:ascii="Symbol" w:hAnsi="Symbol" w:hint="default"/>
      </w:rPr>
    </w:lvl>
    <w:lvl w:ilvl="1" w:tplc="62828516">
      <w:numFmt w:val="bullet"/>
      <w:lvlText w:val="-"/>
      <w:lvlJc w:val="left"/>
      <w:pPr>
        <w:ind w:left="2160" w:hanging="360"/>
      </w:pPr>
      <w:rPr>
        <w:rFonts w:ascii="Times New Roman" w:eastAsia="Times New Roman" w:hAnsi="Times New Roman" w:cs="Times New Roman"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 w15:restartNumberingAfterBreak="0">
    <w:nsid w:val="086D6DF4"/>
    <w:multiLevelType w:val="hybridMultilevel"/>
    <w:tmpl w:val="0770B5CC"/>
    <w:lvl w:ilvl="0" w:tplc="FFFFFFFF">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3" w15:restartNumberingAfterBreak="0">
    <w:nsid w:val="110F0CFF"/>
    <w:multiLevelType w:val="multilevel"/>
    <w:tmpl w:val="6AB40B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1937987"/>
    <w:multiLevelType w:val="hybridMultilevel"/>
    <w:tmpl w:val="118C85A4"/>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5" w15:restartNumberingAfterBreak="0">
    <w:nsid w:val="135D0CFB"/>
    <w:multiLevelType w:val="hybridMultilevel"/>
    <w:tmpl w:val="79C62AD6"/>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6" w15:restartNumberingAfterBreak="0">
    <w:nsid w:val="17D216A0"/>
    <w:multiLevelType w:val="hybridMultilevel"/>
    <w:tmpl w:val="3C96A6A0"/>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7" w15:restartNumberingAfterBreak="0">
    <w:nsid w:val="222B11BF"/>
    <w:multiLevelType w:val="hybridMultilevel"/>
    <w:tmpl w:val="E15881A0"/>
    <w:lvl w:ilvl="0" w:tplc="FFFFFFFF">
      <w:start w:val="1"/>
      <w:numFmt w:val="bullet"/>
      <w:lvlText w:val=""/>
      <w:lvlJc w:val="left"/>
      <w:pPr>
        <w:ind w:left="720" w:hanging="360"/>
      </w:pPr>
      <w:rPr>
        <w:rFonts w:ascii="Symbol" w:hAnsi="Symbol" w:hint="default"/>
      </w:rPr>
    </w:lvl>
    <w:lvl w:ilvl="1" w:tplc="042A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28D6674C"/>
    <w:multiLevelType w:val="multilevel"/>
    <w:tmpl w:val="3C0261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E0668C1"/>
    <w:multiLevelType w:val="hybridMultilevel"/>
    <w:tmpl w:val="ED125F38"/>
    <w:lvl w:ilvl="0" w:tplc="042A0003">
      <w:start w:val="1"/>
      <w:numFmt w:val="bullet"/>
      <w:lvlText w:val="o"/>
      <w:lvlJc w:val="left"/>
      <w:pPr>
        <w:ind w:left="1080" w:hanging="360"/>
      </w:pPr>
      <w:rPr>
        <w:rFonts w:ascii="Courier New" w:hAnsi="Courier New" w:cs="Courier New"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0" w15:restartNumberingAfterBreak="0">
    <w:nsid w:val="31304BE3"/>
    <w:multiLevelType w:val="hybridMultilevel"/>
    <w:tmpl w:val="3662BAA8"/>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1" w15:restartNumberingAfterBreak="0">
    <w:nsid w:val="3A9B1CF8"/>
    <w:multiLevelType w:val="multilevel"/>
    <w:tmpl w:val="608AFE8E"/>
    <w:lvl w:ilvl="0">
      <w:start w:val="1"/>
      <w:numFmt w:val="decimal"/>
      <w:pStyle w:val="Heading10"/>
      <w:lvlText w:val="CHƯƠNG %1"/>
      <w:lvlJc w:val="left"/>
      <w:pPr>
        <w:tabs>
          <w:tab w:val="num" w:pos="0"/>
        </w:tabs>
        <w:ind w:left="432" w:hanging="432"/>
      </w:pPr>
      <w:rPr>
        <w:rFonts w:ascii="Times New Roman" w:hAnsi="Times New Roman" w:hint="default"/>
        <w:b/>
        <w:i w:val="0"/>
        <w:sz w:val="28"/>
      </w:rPr>
    </w:lvl>
    <w:lvl w:ilvl="1">
      <w:start w:val="1"/>
      <w:numFmt w:val="decimal"/>
      <w:pStyle w:val="Heading20"/>
      <w:lvlText w:val="2.%2"/>
      <w:lvlJc w:val="left"/>
      <w:pPr>
        <w:tabs>
          <w:tab w:val="num" w:pos="0"/>
        </w:tabs>
        <w:ind w:left="576" w:hanging="576"/>
      </w:pPr>
      <w:rPr>
        <w:rFonts w:ascii="Times New Roman" w:hAnsi="Times New Roman" w:hint="default"/>
        <w:b/>
        <w:i w:val="0"/>
        <w:sz w:val="26"/>
      </w:rPr>
    </w:lvl>
    <w:lvl w:ilvl="2">
      <w:start w:val="1"/>
      <w:numFmt w:val="decimal"/>
      <w:pStyle w:val="Heading30"/>
      <w:lvlText w:val="2.%2.%3"/>
      <w:lvlJc w:val="left"/>
      <w:pPr>
        <w:tabs>
          <w:tab w:val="num" w:pos="0"/>
        </w:tabs>
        <w:ind w:left="720" w:hanging="720"/>
      </w:pPr>
      <w:rPr>
        <w:rFonts w:ascii="Times New Roman" w:hAnsi="Times New Roman" w:hint="default"/>
        <w:b/>
        <w:i w:val="0"/>
        <w:sz w:val="26"/>
      </w:rPr>
    </w:lvl>
    <w:lvl w:ilvl="3">
      <w:start w:val="1"/>
      <w:numFmt w:val="decimal"/>
      <w:pStyle w:val="Heading40"/>
      <w:lvlText w:val="2.%2.%3.%4"/>
      <w:lvlJc w:val="left"/>
      <w:pPr>
        <w:tabs>
          <w:tab w:val="num" w:pos="0"/>
        </w:tabs>
        <w:ind w:left="864" w:hanging="864"/>
      </w:pPr>
      <w:rPr>
        <w:rFonts w:ascii="Times New Roman" w:hAnsi="Times New Roman" w:hint="default"/>
        <w:b/>
        <w:i w:val="0"/>
        <w:sz w:val="26"/>
      </w:rPr>
    </w:lvl>
    <w:lvl w:ilvl="4">
      <w:start w:val="1"/>
      <w:numFmt w:val="decimal"/>
      <w:pStyle w:val="Heading50"/>
      <w:lvlText w:val="%1.%2.%3.%4.%5"/>
      <w:lvlJc w:val="left"/>
      <w:pPr>
        <w:tabs>
          <w:tab w:val="num" w:pos="0"/>
        </w:tabs>
        <w:ind w:left="1008" w:hanging="1008"/>
      </w:pPr>
      <w:rPr>
        <w:rFonts w:hint="default"/>
      </w:rPr>
    </w:lvl>
    <w:lvl w:ilvl="5">
      <w:start w:val="1"/>
      <w:numFmt w:val="decimal"/>
      <w:pStyle w:val="Heading60"/>
      <w:lvlText w:val="%1.%2.%3.%4.%5.%6"/>
      <w:lvlJc w:val="left"/>
      <w:pPr>
        <w:tabs>
          <w:tab w:val="num" w:pos="0"/>
        </w:tabs>
        <w:ind w:left="1152" w:hanging="1152"/>
      </w:pPr>
      <w:rPr>
        <w:rFonts w:hint="default"/>
      </w:rPr>
    </w:lvl>
    <w:lvl w:ilvl="6">
      <w:start w:val="1"/>
      <w:numFmt w:val="decimal"/>
      <w:pStyle w:val="Heading70"/>
      <w:lvlText w:val="%1.%2.%3.%4.%5.%6.%7"/>
      <w:lvlJc w:val="left"/>
      <w:pPr>
        <w:tabs>
          <w:tab w:val="num" w:pos="0"/>
        </w:tabs>
        <w:ind w:left="1296" w:hanging="1296"/>
      </w:pPr>
      <w:rPr>
        <w:rFonts w:hint="default"/>
      </w:rPr>
    </w:lvl>
    <w:lvl w:ilvl="7">
      <w:start w:val="1"/>
      <w:numFmt w:val="decimal"/>
      <w:pStyle w:val="Heading80"/>
      <w:lvlText w:val="%1.%2.%3.%4.%5.%6.%7.%8"/>
      <w:lvlJc w:val="left"/>
      <w:pPr>
        <w:tabs>
          <w:tab w:val="num" w:pos="0"/>
        </w:tabs>
        <w:ind w:left="1440" w:hanging="1440"/>
      </w:pPr>
      <w:rPr>
        <w:rFonts w:hint="default"/>
      </w:rPr>
    </w:lvl>
    <w:lvl w:ilvl="8">
      <w:start w:val="1"/>
      <w:numFmt w:val="decimal"/>
      <w:pStyle w:val="Heading90"/>
      <w:lvlText w:val="%1.%2.%3.%4.%5.%6.%7.%8.%9"/>
      <w:lvlJc w:val="left"/>
      <w:pPr>
        <w:tabs>
          <w:tab w:val="num" w:pos="0"/>
        </w:tabs>
        <w:ind w:left="1584" w:hanging="1584"/>
      </w:pPr>
      <w:rPr>
        <w:rFonts w:hint="default"/>
      </w:rPr>
    </w:lvl>
  </w:abstractNum>
  <w:abstractNum w:abstractNumId="12" w15:restartNumberingAfterBreak="0">
    <w:nsid w:val="42CE2066"/>
    <w:multiLevelType w:val="hybridMultilevel"/>
    <w:tmpl w:val="3A7AE7E8"/>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3" w15:restartNumberingAfterBreak="0">
    <w:nsid w:val="44010F28"/>
    <w:multiLevelType w:val="hybridMultilevel"/>
    <w:tmpl w:val="587E6D5C"/>
    <w:lvl w:ilvl="0" w:tplc="042A0001">
      <w:start w:val="1"/>
      <w:numFmt w:val="bullet"/>
      <w:lvlText w:val=""/>
      <w:lvlJc w:val="left"/>
      <w:pPr>
        <w:ind w:left="1080" w:hanging="360"/>
      </w:pPr>
      <w:rPr>
        <w:rFonts w:ascii="Symbol" w:hAnsi="Symbol"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14" w15:restartNumberingAfterBreak="0">
    <w:nsid w:val="44176297"/>
    <w:multiLevelType w:val="hybridMultilevel"/>
    <w:tmpl w:val="84981A08"/>
    <w:lvl w:ilvl="0" w:tplc="042A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4B233C31"/>
    <w:multiLevelType w:val="hybridMultilevel"/>
    <w:tmpl w:val="A2E83BE6"/>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6" w15:restartNumberingAfterBreak="0">
    <w:nsid w:val="4C8A7E9B"/>
    <w:multiLevelType w:val="multilevel"/>
    <w:tmpl w:val="B87ACCA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5CB126A"/>
    <w:multiLevelType w:val="hybridMultilevel"/>
    <w:tmpl w:val="5CF21634"/>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8" w15:restartNumberingAfterBreak="0">
    <w:nsid w:val="59025AE6"/>
    <w:multiLevelType w:val="hybridMultilevel"/>
    <w:tmpl w:val="DF6010F0"/>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9" w15:restartNumberingAfterBreak="0">
    <w:nsid w:val="5FA0521B"/>
    <w:multiLevelType w:val="hybridMultilevel"/>
    <w:tmpl w:val="B712BC2A"/>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0" w15:restartNumberingAfterBreak="0">
    <w:nsid w:val="60D46DBA"/>
    <w:multiLevelType w:val="hybridMultilevel"/>
    <w:tmpl w:val="B4F00F2E"/>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1" w15:restartNumberingAfterBreak="0">
    <w:nsid w:val="61472E8F"/>
    <w:multiLevelType w:val="multilevel"/>
    <w:tmpl w:val="BF48BD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1ED10A3"/>
    <w:multiLevelType w:val="hybridMultilevel"/>
    <w:tmpl w:val="290039A2"/>
    <w:lvl w:ilvl="0" w:tplc="042A0001">
      <w:start w:val="1"/>
      <w:numFmt w:val="bullet"/>
      <w:lvlText w:val=""/>
      <w:lvlJc w:val="left"/>
      <w:pPr>
        <w:ind w:left="720" w:hanging="360"/>
      </w:pPr>
      <w:rPr>
        <w:rFonts w:ascii="Symbol" w:hAnsi="Symbol" w:hint="default"/>
      </w:rPr>
    </w:lvl>
    <w:lvl w:ilvl="1" w:tplc="042A0003">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23" w15:restartNumberingAfterBreak="0">
    <w:nsid w:val="633B1C8B"/>
    <w:multiLevelType w:val="hybridMultilevel"/>
    <w:tmpl w:val="8168056E"/>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4" w15:restartNumberingAfterBreak="0">
    <w:nsid w:val="75662D68"/>
    <w:multiLevelType w:val="multilevel"/>
    <w:tmpl w:val="36104E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5A76327"/>
    <w:multiLevelType w:val="multilevel"/>
    <w:tmpl w:val="2032A658"/>
    <w:lvl w:ilvl="0">
      <w:start w:val="1"/>
      <w:numFmt w:val="decimal"/>
      <w:pStyle w:val="Heading1"/>
      <w:suff w:val="space"/>
      <w:lvlText w:val="CHƯƠNG %1:"/>
      <w:lvlJc w:val="left"/>
      <w:pPr>
        <w:ind w:left="432" w:hanging="432"/>
      </w:pPr>
      <w:rPr>
        <w:rFonts w:ascii="Times New Roman" w:hAnsi="Times New Roman" w:hint="default"/>
        <w:b/>
        <w:i w:val="0"/>
        <w:sz w:val="28"/>
      </w:rPr>
    </w:lvl>
    <w:lvl w:ilvl="1">
      <w:start w:val="1"/>
      <w:numFmt w:val="decimal"/>
      <w:pStyle w:val="Heading2"/>
      <w:suff w:val="space"/>
      <w:lvlText w:val="%1.%2"/>
      <w:lvlJc w:val="left"/>
      <w:pPr>
        <w:ind w:left="1569" w:hanging="576"/>
      </w:pPr>
      <w:rPr>
        <w:rFonts w:ascii="Times New Roman" w:hAnsi="Times New Roman" w:hint="default"/>
        <w:b/>
        <w:i w:val="0"/>
        <w:sz w:val="26"/>
      </w:rPr>
    </w:lvl>
    <w:lvl w:ilvl="2">
      <w:start w:val="1"/>
      <w:numFmt w:val="decimal"/>
      <w:pStyle w:val="Heading3"/>
      <w:suff w:val="space"/>
      <w:lvlText w:val="%1.%2.%3"/>
      <w:lvlJc w:val="left"/>
      <w:pPr>
        <w:ind w:left="720" w:hanging="720"/>
      </w:pPr>
      <w:rPr>
        <w:rFonts w:ascii="Times New Roman" w:hAnsi="Times New Roman" w:hint="default"/>
        <w:b/>
        <w:i w:val="0"/>
        <w:sz w:val="26"/>
      </w:rPr>
    </w:lvl>
    <w:lvl w:ilvl="3">
      <w:start w:val="1"/>
      <w:numFmt w:val="decimal"/>
      <w:pStyle w:val="Heading4"/>
      <w:suff w:val="space"/>
      <w:lvlText w:val="%1.%2.%3.%4"/>
      <w:lvlJc w:val="left"/>
      <w:pPr>
        <w:ind w:left="864" w:hanging="864"/>
      </w:pPr>
      <w:rPr>
        <w:rFonts w:ascii="Times New Roman" w:hAnsi="Times New Roman" w:hint="default"/>
        <w:b/>
        <w:i w:val="0"/>
        <w:sz w:val="26"/>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6" w15:restartNumberingAfterBreak="0">
    <w:nsid w:val="7628355C"/>
    <w:multiLevelType w:val="hybridMultilevel"/>
    <w:tmpl w:val="572C88B6"/>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7" w15:restartNumberingAfterBreak="0">
    <w:nsid w:val="767663C7"/>
    <w:multiLevelType w:val="hybridMultilevel"/>
    <w:tmpl w:val="0AC6A868"/>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8" w15:restartNumberingAfterBreak="0">
    <w:nsid w:val="78AB1A27"/>
    <w:multiLevelType w:val="hybridMultilevel"/>
    <w:tmpl w:val="F7A07184"/>
    <w:lvl w:ilvl="0" w:tplc="042A0001">
      <w:start w:val="1"/>
      <w:numFmt w:val="bullet"/>
      <w:lvlText w:val=""/>
      <w:lvlJc w:val="left"/>
      <w:pPr>
        <w:ind w:left="1440" w:hanging="360"/>
      </w:pPr>
      <w:rPr>
        <w:rFonts w:ascii="Symbol" w:hAnsi="Symbol"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29" w15:restartNumberingAfterBreak="0">
    <w:nsid w:val="7C940A9A"/>
    <w:multiLevelType w:val="hybridMultilevel"/>
    <w:tmpl w:val="F59865F4"/>
    <w:lvl w:ilvl="0" w:tplc="B96CEB7A">
      <w:start w:val="1"/>
      <w:numFmt w:val="decimal"/>
      <w:lvlText w:val="%1."/>
      <w:lvlJc w:val="left"/>
      <w:pPr>
        <w:ind w:left="644" w:hanging="360"/>
      </w:pPr>
      <w:rPr>
        <w:rFonts w:hint="default"/>
        <w:b/>
        <w:bCs/>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04197309">
    <w:abstractNumId w:val="25"/>
  </w:num>
  <w:num w:numId="2" w16cid:durableId="764695739">
    <w:abstractNumId w:val="11"/>
  </w:num>
  <w:num w:numId="3" w16cid:durableId="1024095658">
    <w:abstractNumId w:val="29"/>
  </w:num>
  <w:num w:numId="4" w16cid:durableId="738022386">
    <w:abstractNumId w:val="23"/>
  </w:num>
  <w:num w:numId="5" w16cid:durableId="635306386">
    <w:abstractNumId w:val="7"/>
  </w:num>
  <w:num w:numId="6" w16cid:durableId="1759398836">
    <w:abstractNumId w:val="5"/>
  </w:num>
  <w:num w:numId="7" w16cid:durableId="378093116">
    <w:abstractNumId w:val="19"/>
  </w:num>
  <w:num w:numId="8" w16cid:durableId="412364352">
    <w:abstractNumId w:val="22"/>
  </w:num>
  <w:num w:numId="9" w16cid:durableId="1730763859">
    <w:abstractNumId w:val="14"/>
  </w:num>
  <w:num w:numId="10" w16cid:durableId="363794592">
    <w:abstractNumId w:val="1"/>
  </w:num>
  <w:num w:numId="11" w16cid:durableId="1206675552">
    <w:abstractNumId w:val="0"/>
  </w:num>
  <w:num w:numId="12" w16cid:durableId="277643211">
    <w:abstractNumId w:val="17"/>
  </w:num>
  <w:num w:numId="13" w16cid:durableId="1053191551">
    <w:abstractNumId w:val="26"/>
  </w:num>
  <w:num w:numId="14" w16cid:durableId="563374285">
    <w:abstractNumId w:val="27"/>
  </w:num>
  <w:num w:numId="15" w16cid:durableId="757755438">
    <w:abstractNumId w:val="28"/>
  </w:num>
  <w:num w:numId="16" w16cid:durableId="679770758">
    <w:abstractNumId w:val="10"/>
  </w:num>
  <w:num w:numId="17" w16cid:durableId="1879780064">
    <w:abstractNumId w:val="13"/>
  </w:num>
  <w:num w:numId="18" w16cid:durableId="986397383">
    <w:abstractNumId w:val="9"/>
  </w:num>
  <w:num w:numId="19" w16cid:durableId="1559513361">
    <w:abstractNumId w:val="18"/>
  </w:num>
  <w:num w:numId="20" w16cid:durableId="1727485476">
    <w:abstractNumId w:val="4"/>
  </w:num>
  <w:num w:numId="21" w16cid:durableId="700519559">
    <w:abstractNumId w:val="6"/>
  </w:num>
  <w:num w:numId="22" w16cid:durableId="1531340448">
    <w:abstractNumId w:val="3"/>
  </w:num>
  <w:num w:numId="23" w16cid:durableId="1951667351">
    <w:abstractNumId w:val="21"/>
  </w:num>
  <w:num w:numId="24" w16cid:durableId="1581713914">
    <w:abstractNumId w:val="24"/>
  </w:num>
  <w:num w:numId="25" w16cid:durableId="149712739">
    <w:abstractNumId w:val="20"/>
  </w:num>
  <w:num w:numId="26" w16cid:durableId="1353652737">
    <w:abstractNumId w:val="15"/>
  </w:num>
  <w:num w:numId="27" w16cid:durableId="1019895264">
    <w:abstractNumId w:val="8"/>
  </w:num>
  <w:num w:numId="28" w16cid:durableId="714744239">
    <w:abstractNumId w:val="16"/>
  </w:num>
  <w:num w:numId="29" w16cid:durableId="1984965438">
    <w:abstractNumId w:val="2"/>
  </w:num>
  <w:num w:numId="30" w16cid:durableId="635990687">
    <w:abstractNumId w:val="12"/>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3"/>
  <w:displayBackgroundShape/>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wNDezMLYwNjcwMTVQ0lEKTi0uzszPAykwrAUA5ul3sSwAAAA="/>
  </w:docVars>
  <w:rsids>
    <w:rsidRoot w:val="00A92A3E"/>
    <w:rsid w:val="0000026C"/>
    <w:rsid w:val="000029F3"/>
    <w:rsid w:val="000055C8"/>
    <w:rsid w:val="00012425"/>
    <w:rsid w:val="00012520"/>
    <w:rsid w:val="00023CC4"/>
    <w:rsid w:val="00034CD6"/>
    <w:rsid w:val="00035548"/>
    <w:rsid w:val="0003654D"/>
    <w:rsid w:val="00040D7F"/>
    <w:rsid w:val="000415E2"/>
    <w:rsid w:val="00052856"/>
    <w:rsid w:val="00052985"/>
    <w:rsid w:val="000537CB"/>
    <w:rsid w:val="00056E25"/>
    <w:rsid w:val="00061AFB"/>
    <w:rsid w:val="00061EAE"/>
    <w:rsid w:val="00065518"/>
    <w:rsid w:val="00073744"/>
    <w:rsid w:val="00075923"/>
    <w:rsid w:val="000858DD"/>
    <w:rsid w:val="000A16FB"/>
    <w:rsid w:val="000A40BE"/>
    <w:rsid w:val="000A5B5B"/>
    <w:rsid w:val="000A5BE0"/>
    <w:rsid w:val="000A5FE2"/>
    <w:rsid w:val="000B3671"/>
    <w:rsid w:val="000B40F9"/>
    <w:rsid w:val="000D203F"/>
    <w:rsid w:val="000D2B8C"/>
    <w:rsid w:val="000D2ECB"/>
    <w:rsid w:val="000D3EE5"/>
    <w:rsid w:val="000D4F48"/>
    <w:rsid w:val="000E13C1"/>
    <w:rsid w:val="000E2520"/>
    <w:rsid w:val="000E39BE"/>
    <w:rsid w:val="000E5A10"/>
    <w:rsid w:val="000F11E0"/>
    <w:rsid w:val="000F6130"/>
    <w:rsid w:val="00103C94"/>
    <w:rsid w:val="00106058"/>
    <w:rsid w:val="00107344"/>
    <w:rsid w:val="00107AF5"/>
    <w:rsid w:val="00107DF5"/>
    <w:rsid w:val="00111BC1"/>
    <w:rsid w:val="00116727"/>
    <w:rsid w:val="001167E9"/>
    <w:rsid w:val="00135C29"/>
    <w:rsid w:val="001367C7"/>
    <w:rsid w:val="00144FF5"/>
    <w:rsid w:val="0014684B"/>
    <w:rsid w:val="00150C74"/>
    <w:rsid w:val="001525E5"/>
    <w:rsid w:val="00152F21"/>
    <w:rsid w:val="001628DA"/>
    <w:rsid w:val="001655B7"/>
    <w:rsid w:val="00173210"/>
    <w:rsid w:val="0017392C"/>
    <w:rsid w:val="001770D8"/>
    <w:rsid w:val="00181ECE"/>
    <w:rsid w:val="00185F7D"/>
    <w:rsid w:val="001A47C0"/>
    <w:rsid w:val="001A5414"/>
    <w:rsid w:val="001E34D3"/>
    <w:rsid w:val="001E3827"/>
    <w:rsid w:val="001E63A7"/>
    <w:rsid w:val="00202F4F"/>
    <w:rsid w:val="00203099"/>
    <w:rsid w:val="002254E2"/>
    <w:rsid w:val="0022718F"/>
    <w:rsid w:val="002341D4"/>
    <w:rsid w:val="00237397"/>
    <w:rsid w:val="00246D14"/>
    <w:rsid w:val="00246D50"/>
    <w:rsid w:val="0025106E"/>
    <w:rsid w:val="00252ED2"/>
    <w:rsid w:val="00254BD7"/>
    <w:rsid w:val="00254D97"/>
    <w:rsid w:val="002555C9"/>
    <w:rsid w:val="002651A5"/>
    <w:rsid w:val="0026616B"/>
    <w:rsid w:val="002741B3"/>
    <w:rsid w:val="002742A7"/>
    <w:rsid w:val="002768F3"/>
    <w:rsid w:val="002802C7"/>
    <w:rsid w:val="002877A8"/>
    <w:rsid w:val="00287905"/>
    <w:rsid w:val="002941D8"/>
    <w:rsid w:val="002B6D3B"/>
    <w:rsid w:val="002C5996"/>
    <w:rsid w:val="002C777D"/>
    <w:rsid w:val="002D0266"/>
    <w:rsid w:val="002D717B"/>
    <w:rsid w:val="002E1B44"/>
    <w:rsid w:val="002E298D"/>
    <w:rsid w:val="002E4526"/>
    <w:rsid w:val="002E7442"/>
    <w:rsid w:val="002F20E4"/>
    <w:rsid w:val="003017E6"/>
    <w:rsid w:val="00302061"/>
    <w:rsid w:val="00302E71"/>
    <w:rsid w:val="00303993"/>
    <w:rsid w:val="003071A1"/>
    <w:rsid w:val="0031012B"/>
    <w:rsid w:val="003110D7"/>
    <w:rsid w:val="00311F72"/>
    <w:rsid w:val="003166DD"/>
    <w:rsid w:val="00322C6D"/>
    <w:rsid w:val="003345B9"/>
    <w:rsid w:val="003366B1"/>
    <w:rsid w:val="00343FA3"/>
    <w:rsid w:val="003450A7"/>
    <w:rsid w:val="003545AB"/>
    <w:rsid w:val="0035472E"/>
    <w:rsid w:val="00357602"/>
    <w:rsid w:val="003602BB"/>
    <w:rsid w:val="00364B42"/>
    <w:rsid w:val="003674F8"/>
    <w:rsid w:val="00373F93"/>
    <w:rsid w:val="00375236"/>
    <w:rsid w:val="0037625F"/>
    <w:rsid w:val="00387DAA"/>
    <w:rsid w:val="00387EE1"/>
    <w:rsid w:val="00390117"/>
    <w:rsid w:val="00397735"/>
    <w:rsid w:val="003A222F"/>
    <w:rsid w:val="003A3820"/>
    <w:rsid w:val="003A3DD1"/>
    <w:rsid w:val="003A410D"/>
    <w:rsid w:val="003A44E2"/>
    <w:rsid w:val="003A47A4"/>
    <w:rsid w:val="003A5BAB"/>
    <w:rsid w:val="003B0F35"/>
    <w:rsid w:val="003B14DB"/>
    <w:rsid w:val="003C0D09"/>
    <w:rsid w:val="003C5803"/>
    <w:rsid w:val="003D1B89"/>
    <w:rsid w:val="003D29EE"/>
    <w:rsid w:val="003E7551"/>
    <w:rsid w:val="003F5F75"/>
    <w:rsid w:val="003F7B28"/>
    <w:rsid w:val="00400C06"/>
    <w:rsid w:val="00402E36"/>
    <w:rsid w:val="00403ED5"/>
    <w:rsid w:val="00404F8F"/>
    <w:rsid w:val="00405BE2"/>
    <w:rsid w:val="00406E6D"/>
    <w:rsid w:val="00411304"/>
    <w:rsid w:val="0041304D"/>
    <w:rsid w:val="00414EC1"/>
    <w:rsid w:val="004266D3"/>
    <w:rsid w:val="00434451"/>
    <w:rsid w:val="004368D5"/>
    <w:rsid w:val="00440012"/>
    <w:rsid w:val="00440E71"/>
    <w:rsid w:val="00453569"/>
    <w:rsid w:val="00454ACB"/>
    <w:rsid w:val="00460E78"/>
    <w:rsid w:val="004808F3"/>
    <w:rsid w:val="004865BF"/>
    <w:rsid w:val="00490A3B"/>
    <w:rsid w:val="004975F1"/>
    <w:rsid w:val="004A5B40"/>
    <w:rsid w:val="004B0DC6"/>
    <w:rsid w:val="004B5356"/>
    <w:rsid w:val="004C0A9A"/>
    <w:rsid w:val="004D063C"/>
    <w:rsid w:val="004D1E93"/>
    <w:rsid w:val="004D2B29"/>
    <w:rsid w:val="004D360A"/>
    <w:rsid w:val="004F0167"/>
    <w:rsid w:val="00504F09"/>
    <w:rsid w:val="005051EB"/>
    <w:rsid w:val="00505A6A"/>
    <w:rsid w:val="0051305B"/>
    <w:rsid w:val="00513744"/>
    <w:rsid w:val="0051411C"/>
    <w:rsid w:val="005148A2"/>
    <w:rsid w:val="00531421"/>
    <w:rsid w:val="005428DD"/>
    <w:rsid w:val="00545225"/>
    <w:rsid w:val="005524CB"/>
    <w:rsid w:val="00555825"/>
    <w:rsid w:val="00557AE1"/>
    <w:rsid w:val="00560267"/>
    <w:rsid w:val="005741BC"/>
    <w:rsid w:val="00577E51"/>
    <w:rsid w:val="0058124F"/>
    <w:rsid w:val="00581E68"/>
    <w:rsid w:val="00585182"/>
    <w:rsid w:val="005A017D"/>
    <w:rsid w:val="005A05BD"/>
    <w:rsid w:val="005B016E"/>
    <w:rsid w:val="005B63D8"/>
    <w:rsid w:val="005B7558"/>
    <w:rsid w:val="005B7611"/>
    <w:rsid w:val="005C7ED2"/>
    <w:rsid w:val="005D67EF"/>
    <w:rsid w:val="005D7169"/>
    <w:rsid w:val="005E29D8"/>
    <w:rsid w:val="005E4555"/>
    <w:rsid w:val="005E7721"/>
    <w:rsid w:val="005F1333"/>
    <w:rsid w:val="005F4736"/>
    <w:rsid w:val="005F6531"/>
    <w:rsid w:val="006106CA"/>
    <w:rsid w:val="00610FAB"/>
    <w:rsid w:val="006167D2"/>
    <w:rsid w:val="00617C26"/>
    <w:rsid w:val="00626FF1"/>
    <w:rsid w:val="00635F87"/>
    <w:rsid w:val="00643CEF"/>
    <w:rsid w:val="00651646"/>
    <w:rsid w:val="00654C53"/>
    <w:rsid w:val="00672212"/>
    <w:rsid w:val="00675B4C"/>
    <w:rsid w:val="00676A52"/>
    <w:rsid w:val="00683997"/>
    <w:rsid w:val="00686DAF"/>
    <w:rsid w:val="00692AB6"/>
    <w:rsid w:val="006961F5"/>
    <w:rsid w:val="006A3A3A"/>
    <w:rsid w:val="006B1E7B"/>
    <w:rsid w:val="006B48E0"/>
    <w:rsid w:val="006B76F2"/>
    <w:rsid w:val="006C23F4"/>
    <w:rsid w:val="006C6486"/>
    <w:rsid w:val="006C6E20"/>
    <w:rsid w:val="006D2252"/>
    <w:rsid w:val="006D4077"/>
    <w:rsid w:val="006F1EB7"/>
    <w:rsid w:val="006F48FC"/>
    <w:rsid w:val="006F649C"/>
    <w:rsid w:val="006F733C"/>
    <w:rsid w:val="007019BE"/>
    <w:rsid w:val="00703EA8"/>
    <w:rsid w:val="00704687"/>
    <w:rsid w:val="00713249"/>
    <w:rsid w:val="00716753"/>
    <w:rsid w:val="00746A35"/>
    <w:rsid w:val="00746C3F"/>
    <w:rsid w:val="00754751"/>
    <w:rsid w:val="00760AD4"/>
    <w:rsid w:val="00762551"/>
    <w:rsid w:val="00763DB2"/>
    <w:rsid w:val="00765D58"/>
    <w:rsid w:val="007677B9"/>
    <w:rsid w:val="00776945"/>
    <w:rsid w:val="00781EB4"/>
    <w:rsid w:val="00791F6D"/>
    <w:rsid w:val="00795C2F"/>
    <w:rsid w:val="00797DBE"/>
    <w:rsid w:val="007A1488"/>
    <w:rsid w:val="007A2179"/>
    <w:rsid w:val="007A2B3A"/>
    <w:rsid w:val="007A413C"/>
    <w:rsid w:val="007A454D"/>
    <w:rsid w:val="007A71B8"/>
    <w:rsid w:val="007A77A5"/>
    <w:rsid w:val="007B120F"/>
    <w:rsid w:val="007B20D0"/>
    <w:rsid w:val="007C02C9"/>
    <w:rsid w:val="007C071B"/>
    <w:rsid w:val="007C1270"/>
    <w:rsid w:val="007C6E44"/>
    <w:rsid w:val="007D05B6"/>
    <w:rsid w:val="007E1507"/>
    <w:rsid w:val="007E16BB"/>
    <w:rsid w:val="007F44C6"/>
    <w:rsid w:val="008039D6"/>
    <w:rsid w:val="008148A3"/>
    <w:rsid w:val="00830163"/>
    <w:rsid w:val="008471F7"/>
    <w:rsid w:val="008547EE"/>
    <w:rsid w:val="0085531C"/>
    <w:rsid w:val="008562C8"/>
    <w:rsid w:val="00866BAC"/>
    <w:rsid w:val="00866CA5"/>
    <w:rsid w:val="008711E1"/>
    <w:rsid w:val="008729AD"/>
    <w:rsid w:val="008731D7"/>
    <w:rsid w:val="008741E4"/>
    <w:rsid w:val="00874A79"/>
    <w:rsid w:val="00875782"/>
    <w:rsid w:val="008836B6"/>
    <w:rsid w:val="00884C6A"/>
    <w:rsid w:val="00887CCC"/>
    <w:rsid w:val="008918DE"/>
    <w:rsid w:val="00894C15"/>
    <w:rsid w:val="00895D2B"/>
    <w:rsid w:val="00896BBA"/>
    <w:rsid w:val="008A4974"/>
    <w:rsid w:val="008B3090"/>
    <w:rsid w:val="008B3FB4"/>
    <w:rsid w:val="008C1DEC"/>
    <w:rsid w:val="008C2848"/>
    <w:rsid w:val="008C34C2"/>
    <w:rsid w:val="008D4E70"/>
    <w:rsid w:val="008E3C0E"/>
    <w:rsid w:val="008E3CFE"/>
    <w:rsid w:val="008E4A2F"/>
    <w:rsid w:val="008E575C"/>
    <w:rsid w:val="008E765A"/>
    <w:rsid w:val="008F0335"/>
    <w:rsid w:val="008F5B7F"/>
    <w:rsid w:val="009004B0"/>
    <w:rsid w:val="009022F1"/>
    <w:rsid w:val="0092616E"/>
    <w:rsid w:val="0093037D"/>
    <w:rsid w:val="009319CD"/>
    <w:rsid w:val="009364B5"/>
    <w:rsid w:val="00950449"/>
    <w:rsid w:val="009532AD"/>
    <w:rsid w:val="00962404"/>
    <w:rsid w:val="009656B2"/>
    <w:rsid w:val="009678F9"/>
    <w:rsid w:val="00970425"/>
    <w:rsid w:val="00970CD6"/>
    <w:rsid w:val="009747D0"/>
    <w:rsid w:val="009958BB"/>
    <w:rsid w:val="009A026E"/>
    <w:rsid w:val="009A510C"/>
    <w:rsid w:val="009A5481"/>
    <w:rsid w:val="009A69DC"/>
    <w:rsid w:val="009A784D"/>
    <w:rsid w:val="009B1622"/>
    <w:rsid w:val="009B1968"/>
    <w:rsid w:val="009B2376"/>
    <w:rsid w:val="009B3269"/>
    <w:rsid w:val="009B623F"/>
    <w:rsid w:val="009C2442"/>
    <w:rsid w:val="009D2881"/>
    <w:rsid w:val="009D53E3"/>
    <w:rsid w:val="009E0423"/>
    <w:rsid w:val="009E5D15"/>
    <w:rsid w:val="009F286F"/>
    <w:rsid w:val="009F6E5D"/>
    <w:rsid w:val="00A01B98"/>
    <w:rsid w:val="00A24427"/>
    <w:rsid w:val="00A24F86"/>
    <w:rsid w:val="00A2525C"/>
    <w:rsid w:val="00A27C8B"/>
    <w:rsid w:val="00A309DB"/>
    <w:rsid w:val="00A403D7"/>
    <w:rsid w:val="00A4047D"/>
    <w:rsid w:val="00A62495"/>
    <w:rsid w:val="00A62DC6"/>
    <w:rsid w:val="00A65C46"/>
    <w:rsid w:val="00A740F1"/>
    <w:rsid w:val="00A76AC7"/>
    <w:rsid w:val="00A810C4"/>
    <w:rsid w:val="00A8324A"/>
    <w:rsid w:val="00A838CF"/>
    <w:rsid w:val="00A879A4"/>
    <w:rsid w:val="00A87B8A"/>
    <w:rsid w:val="00A92A3E"/>
    <w:rsid w:val="00AB5004"/>
    <w:rsid w:val="00AB6E73"/>
    <w:rsid w:val="00AC0FF8"/>
    <w:rsid w:val="00AC1EBB"/>
    <w:rsid w:val="00AC31A5"/>
    <w:rsid w:val="00AF1693"/>
    <w:rsid w:val="00B0371B"/>
    <w:rsid w:val="00B16B10"/>
    <w:rsid w:val="00B204B9"/>
    <w:rsid w:val="00B21AAA"/>
    <w:rsid w:val="00B25CAF"/>
    <w:rsid w:val="00B3499D"/>
    <w:rsid w:val="00B4487E"/>
    <w:rsid w:val="00B74625"/>
    <w:rsid w:val="00B80374"/>
    <w:rsid w:val="00B84B68"/>
    <w:rsid w:val="00B86AA1"/>
    <w:rsid w:val="00B938C4"/>
    <w:rsid w:val="00B96FE3"/>
    <w:rsid w:val="00B9704B"/>
    <w:rsid w:val="00B97EEE"/>
    <w:rsid w:val="00BA5354"/>
    <w:rsid w:val="00BB5C5B"/>
    <w:rsid w:val="00BC0365"/>
    <w:rsid w:val="00BE0BE7"/>
    <w:rsid w:val="00BE17D6"/>
    <w:rsid w:val="00BE2876"/>
    <w:rsid w:val="00BE499E"/>
    <w:rsid w:val="00C00981"/>
    <w:rsid w:val="00C03369"/>
    <w:rsid w:val="00C161A4"/>
    <w:rsid w:val="00C244A4"/>
    <w:rsid w:val="00C33048"/>
    <w:rsid w:val="00C33F97"/>
    <w:rsid w:val="00C34E45"/>
    <w:rsid w:val="00C35142"/>
    <w:rsid w:val="00C46682"/>
    <w:rsid w:val="00C60B83"/>
    <w:rsid w:val="00C61C7C"/>
    <w:rsid w:val="00C63A5C"/>
    <w:rsid w:val="00C64910"/>
    <w:rsid w:val="00C66989"/>
    <w:rsid w:val="00C7360E"/>
    <w:rsid w:val="00C73F83"/>
    <w:rsid w:val="00C77743"/>
    <w:rsid w:val="00CA34FD"/>
    <w:rsid w:val="00CC24B2"/>
    <w:rsid w:val="00CC49C4"/>
    <w:rsid w:val="00CC7B3A"/>
    <w:rsid w:val="00CD07F5"/>
    <w:rsid w:val="00CD2ABE"/>
    <w:rsid w:val="00CD7198"/>
    <w:rsid w:val="00CD71C9"/>
    <w:rsid w:val="00CE3B13"/>
    <w:rsid w:val="00CE7510"/>
    <w:rsid w:val="00CF64DA"/>
    <w:rsid w:val="00D00F5F"/>
    <w:rsid w:val="00D10362"/>
    <w:rsid w:val="00D105C9"/>
    <w:rsid w:val="00D10A3D"/>
    <w:rsid w:val="00D132A6"/>
    <w:rsid w:val="00D16267"/>
    <w:rsid w:val="00D27116"/>
    <w:rsid w:val="00D3017C"/>
    <w:rsid w:val="00D36ADC"/>
    <w:rsid w:val="00D37225"/>
    <w:rsid w:val="00D50A37"/>
    <w:rsid w:val="00D528D9"/>
    <w:rsid w:val="00D60973"/>
    <w:rsid w:val="00D62FA4"/>
    <w:rsid w:val="00D64513"/>
    <w:rsid w:val="00D64F3A"/>
    <w:rsid w:val="00D67268"/>
    <w:rsid w:val="00D67BB0"/>
    <w:rsid w:val="00D742FB"/>
    <w:rsid w:val="00D80789"/>
    <w:rsid w:val="00D87F92"/>
    <w:rsid w:val="00D92400"/>
    <w:rsid w:val="00D94BE9"/>
    <w:rsid w:val="00D96495"/>
    <w:rsid w:val="00D97A20"/>
    <w:rsid w:val="00DA1DDF"/>
    <w:rsid w:val="00DA2AE5"/>
    <w:rsid w:val="00DA453A"/>
    <w:rsid w:val="00DA4931"/>
    <w:rsid w:val="00DA4E2A"/>
    <w:rsid w:val="00DB21F6"/>
    <w:rsid w:val="00DB5CD9"/>
    <w:rsid w:val="00DB6CC7"/>
    <w:rsid w:val="00DC6091"/>
    <w:rsid w:val="00DD0785"/>
    <w:rsid w:val="00DD3276"/>
    <w:rsid w:val="00DD38DB"/>
    <w:rsid w:val="00DD451A"/>
    <w:rsid w:val="00DD53BF"/>
    <w:rsid w:val="00DD7673"/>
    <w:rsid w:val="00DE00FF"/>
    <w:rsid w:val="00DE0CC9"/>
    <w:rsid w:val="00DE1A12"/>
    <w:rsid w:val="00DE27E0"/>
    <w:rsid w:val="00DE3189"/>
    <w:rsid w:val="00DE7F01"/>
    <w:rsid w:val="00DF05B5"/>
    <w:rsid w:val="00DF05C9"/>
    <w:rsid w:val="00DF1E1A"/>
    <w:rsid w:val="00DF5320"/>
    <w:rsid w:val="00E00262"/>
    <w:rsid w:val="00E12C90"/>
    <w:rsid w:val="00E13BEF"/>
    <w:rsid w:val="00E143B2"/>
    <w:rsid w:val="00E171EE"/>
    <w:rsid w:val="00E30621"/>
    <w:rsid w:val="00E33DB5"/>
    <w:rsid w:val="00E352D3"/>
    <w:rsid w:val="00E36511"/>
    <w:rsid w:val="00E625B5"/>
    <w:rsid w:val="00E6616D"/>
    <w:rsid w:val="00E67A7F"/>
    <w:rsid w:val="00E67BE3"/>
    <w:rsid w:val="00E73358"/>
    <w:rsid w:val="00E73D47"/>
    <w:rsid w:val="00E81A87"/>
    <w:rsid w:val="00E87CCD"/>
    <w:rsid w:val="00EA31D4"/>
    <w:rsid w:val="00EB1358"/>
    <w:rsid w:val="00EB2E83"/>
    <w:rsid w:val="00EC66C1"/>
    <w:rsid w:val="00EC7189"/>
    <w:rsid w:val="00EC7538"/>
    <w:rsid w:val="00ED287E"/>
    <w:rsid w:val="00ED6E34"/>
    <w:rsid w:val="00EE2460"/>
    <w:rsid w:val="00EE77E9"/>
    <w:rsid w:val="00EE7FDE"/>
    <w:rsid w:val="00EF4DD3"/>
    <w:rsid w:val="00EF67CD"/>
    <w:rsid w:val="00F02C0F"/>
    <w:rsid w:val="00F2087F"/>
    <w:rsid w:val="00F37FB0"/>
    <w:rsid w:val="00F434F6"/>
    <w:rsid w:val="00F55830"/>
    <w:rsid w:val="00F56493"/>
    <w:rsid w:val="00F61E0F"/>
    <w:rsid w:val="00F76280"/>
    <w:rsid w:val="00F7715C"/>
    <w:rsid w:val="00F807F2"/>
    <w:rsid w:val="00F87D97"/>
    <w:rsid w:val="00F87FA1"/>
    <w:rsid w:val="00F91F09"/>
    <w:rsid w:val="00F94AAA"/>
    <w:rsid w:val="00F9680C"/>
    <w:rsid w:val="00FA05A8"/>
    <w:rsid w:val="00FA43A3"/>
    <w:rsid w:val="00FA6C9E"/>
    <w:rsid w:val="00FB4FDE"/>
    <w:rsid w:val="00FB7791"/>
    <w:rsid w:val="00FC56F5"/>
    <w:rsid w:val="00FC5FF4"/>
    <w:rsid w:val="00FD6DB9"/>
    <w:rsid w:val="00FE2AE1"/>
    <w:rsid w:val="00FF130A"/>
    <w:rsid w:val="00FF6221"/>
  </w:rsids>
  <m:mathPr>
    <m:mathFont m:val="Cambria Math"/>
    <m:brkBin m:val="before"/>
    <m:brkBinSub m:val="--"/>
    <m:smallFrac m:val="0"/>
    <m:dispDef/>
    <m:lMargin m:val="0"/>
    <m:rMargin m:val="0"/>
    <m:defJc m:val="centerGroup"/>
    <m:wrapIndent m:val="1440"/>
    <m:intLim m:val="subSup"/>
    <m:naryLim m:val="undOvr"/>
  </m:mathPr>
  <w:themeFontLang w:val="vi-V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D8E552"/>
  <w15:chartTrackingRefBased/>
  <w15:docId w15:val="{3D764EA2-E1F2-4714-BF09-2961544D15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vi-VN" w:eastAsia="vi-V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67D2"/>
    <w:rPr>
      <w:rFonts w:ascii="Times New Roman" w:eastAsia="Times New Roman" w:hAnsi="Times New Roman"/>
      <w:sz w:val="24"/>
      <w:szCs w:val="24"/>
      <w:lang w:val="en-US" w:eastAsia="en-US"/>
    </w:rPr>
  </w:style>
  <w:style w:type="paragraph" w:styleId="Heading1">
    <w:name w:val="heading 1"/>
    <w:basedOn w:val="Normal"/>
    <w:next w:val="Normal"/>
    <w:link w:val="Heading1Char"/>
    <w:qFormat/>
    <w:rsid w:val="00302061"/>
    <w:pPr>
      <w:keepNext/>
      <w:numPr>
        <w:numId w:val="1"/>
      </w:numPr>
      <w:spacing w:before="120" w:after="120"/>
      <w:ind w:left="431" w:hanging="431"/>
      <w:jc w:val="center"/>
      <w:outlineLvl w:val="0"/>
    </w:pPr>
    <w:rPr>
      <w:b/>
      <w:sz w:val="28"/>
      <w:lang w:val="x-none" w:eastAsia="x-none"/>
    </w:rPr>
  </w:style>
  <w:style w:type="paragraph" w:styleId="Heading2">
    <w:name w:val="heading 2"/>
    <w:basedOn w:val="Normal"/>
    <w:next w:val="Normal"/>
    <w:link w:val="Heading2Char"/>
    <w:qFormat/>
    <w:rsid w:val="00322C6D"/>
    <w:pPr>
      <w:keepNext/>
      <w:numPr>
        <w:ilvl w:val="1"/>
        <w:numId w:val="1"/>
      </w:numPr>
      <w:ind w:left="0" w:firstLine="0"/>
      <w:outlineLvl w:val="1"/>
    </w:pPr>
    <w:rPr>
      <w:b/>
      <w:sz w:val="28"/>
      <w:lang w:val="x-none" w:eastAsia="x-none"/>
    </w:rPr>
  </w:style>
  <w:style w:type="paragraph" w:styleId="Heading3">
    <w:name w:val="heading 3"/>
    <w:basedOn w:val="Normal"/>
    <w:next w:val="Normal"/>
    <w:link w:val="Heading3Char"/>
    <w:uiPriority w:val="9"/>
    <w:qFormat/>
    <w:rsid w:val="006C6E20"/>
    <w:pPr>
      <w:keepNext/>
      <w:keepLines/>
      <w:numPr>
        <w:ilvl w:val="2"/>
        <w:numId w:val="1"/>
      </w:numPr>
      <w:spacing w:before="200"/>
      <w:outlineLvl w:val="2"/>
    </w:pPr>
    <w:rPr>
      <w:rFonts w:eastAsia="SimSun"/>
      <w:b/>
      <w:bCs/>
      <w:sz w:val="26"/>
      <w:lang w:val="x-none" w:eastAsia="x-none"/>
    </w:rPr>
  </w:style>
  <w:style w:type="paragraph" w:styleId="Heading4">
    <w:name w:val="heading 4"/>
    <w:basedOn w:val="Normal"/>
    <w:next w:val="Normal"/>
    <w:link w:val="Heading4Char"/>
    <w:uiPriority w:val="9"/>
    <w:qFormat/>
    <w:rsid w:val="007B20D0"/>
    <w:pPr>
      <w:keepNext/>
      <w:keepLines/>
      <w:numPr>
        <w:ilvl w:val="3"/>
        <w:numId w:val="1"/>
      </w:numPr>
      <w:spacing w:before="120" w:after="120"/>
      <w:outlineLvl w:val="3"/>
    </w:pPr>
    <w:rPr>
      <w:rFonts w:eastAsia="SimSun"/>
      <w:b/>
      <w:bCs/>
      <w:iCs/>
      <w:color w:val="000000" w:themeColor="text1"/>
      <w:sz w:val="26"/>
      <w:lang w:val="x-none" w:eastAsia="x-none"/>
    </w:rPr>
  </w:style>
  <w:style w:type="paragraph" w:styleId="Heading5">
    <w:name w:val="heading 5"/>
    <w:basedOn w:val="Normal"/>
    <w:next w:val="Normal"/>
    <w:link w:val="Heading5Char"/>
    <w:uiPriority w:val="9"/>
    <w:qFormat/>
    <w:rsid w:val="00D67BB0"/>
    <w:pPr>
      <w:keepNext/>
      <w:keepLines/>
      <w:numPr>
        <w:ilvl w:val="4"/>
        <w:numId w:val="1"/>
      </w:numPr>
      <w:spacing w:before="200"/>
      <w:outlineLvl w:val="4"/>
    </w:pPr>
    <w:rPr>
      <w:rFonts w:ascii="Cambria" w:eastAsia="SimSun" w:hAnsi="Cambria"/>
      <w:color w:val="243F60"/>
      <w:lang w:val="x-none" w:eastAsia="x-none"/>
    </w:rPr>
  </w:style>
  <w:style w:type="paragraph" w:styleId="Heading6">
    <w:name w:val="heading 6"/>
    <w:basedOn w:val="Normal"/>
    <w:next w:val="Normal"/>
    <w:link w:val="Heading6Char"/>
    <w:uiPriority w:val="9"/>
    <w:qFormat/>
    <w:rsid w:val="00D67BB0"/>
    <w:pPr>
      <w:keepNext/>
      <w:keepLines/>
      <w:numPr>
        <w:ilvl w:val="5"/>
        <w:numId w:val="1"/>
      </w:numPr>
      <w:spacing w:before="200"/>
      <w:outlineLvl w:val="5"/>
    </w:pPr>
    <w:rPr>
      <w:rFonts w:ascii="Cambria" w:eastAsia="SimSun" w:hAnsi="Cambria"/>
      <w:i/>
      <w:iCs/>
      <w:color w:val="243F60"/>
      <w:lang w:val="x-none" w:eastAsia="x-none"/>
    </w:rPr>
  </w:style>
  <w:style w:type="paragraph" w:styleId="Heading7">
    <w:name w:val="heading 7"/>
    <w:basedOn w:val="Normal"/>
    <w:next w:val="Normal"/>
    <w:link w:val="Heading7Char"/>
    <w:uiPriority w:val="9"/>
    <w:qFormat/>
    <w:rsid w:val="00D67BB0"/>
    <w:pPr>
      <w:keepNext/>
      <w:keepLines/>
      <w:numPr>
        <w:ilvl w:val="6"/>
        <w:numId w:val="1"/>
      </w:numPr>
      <w:spacing w:before="200"/>
      <w:outlineLvl w:val="6"/>
    </w:pPr>
    <w:rPr>
      <w:rFonts w:ascii="Cambria" w:eastAsia="SimSun" w:hAnsi="Cambria"/>
      <w:i/>
      <w:iCs/>
      <w:color w:val="404040"/>
      <w:lang w:val="x-none" w:eastAsia="x-none"/>
    </w:rPr>
  </w:style>
  <w:style w:type="paragraph" w:styleId="Heading8">
    <w:name w:val="heading 8"/>
    <w:basedOn w:val="Normal"/>
    <w:next w:val="Normal"/>
    <w:link w:val="Heading8Char"/>
    <w:uiPriority w:val="9"/>
    <w:qFormat/>
    <w:rsid w:val="00D67BB0"/>
    <w:pPr>
      <w:keepNext/>
      <w:keepLines/>
      <w:numPr>
        <w:ilvl w:val="7"/>
        <w:numId w:val="1"/>
      </w:numPr>
      <w:spacing w:before="200"/>
      <w:outlineLvl w:val="7"/>
    </w:pPr>
    <w:rPr>
      <w:rFonts w:ascii="Cambria" w:eastAsia="SimSun" w:hAnsi="Cambria"/>
      <w:color w:val="404040"/>
      <w:sz w:val="20"/>
      <w:szCs w:val="20"/>
      <w:lang w:val="x-none" w:eastAsia="x-none"/>
    </w:rPr>
  </w:style>
  <w:style w:type="paragraph" w:styleId="Heading9">
    <w:name w:val="heading 9"/>
    <w:basedOn w:val="Normal"/>
    <w:next w:val="Normal"/>
    <w:link w:val="Heading9Char"/>
    <w:uiPriority w:val="9"/>
    <w:qFormat/>
    <w:rsid w:val="00D67BB0"/>
    <w:pPr>
      <w:keepNext/>
      <w:keepLines/>
      <w:numPr>
        <w:ilvl w:val="8"/>
        <w:numId w:val="1"/>
      </w:numPr>
      <w:spacing w:before="200"/>
      <w:outlineLvl w:val="8"/>
    </w:pPr>
    <w:rPr>
      <w:rFonts w:ascii="Cambria" w:eastAsia="SimSun" w:hAnsi="Cambria"/>
      <w:i/>
      <w:iCs/>
      <w:color w:val="404040"/>
      <w:sz w:val="20"/>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302061"/>
    <w:rPr>
      <w:rFonts w:ascii="Times New Roman" w:eastAsia="Times New Roman" w:hAnsi="Times New Roman"/>
      <w:b/>
      <w:sz w:val="28"/>
      <w:szCs w:val="24"/>
      <w:lang w:val="x-none" w:eastAsia="x-none"/>
    </w:rPr>
  </w:style>
  <w:style w:type="character" w:customStyle="1" w:styleId="Heading2Char">
    <w:name w:val="Heading 2 Char"/>
    <w:link w:val="Heading2"/>
    <w:rsid w:val="00322C6D"/>
    <w:rPr>
      <w:rFonts w:ascii="Times New Roman" w:eastAsia="Times New Roman" w:hAnsi="Times New Roman"/>
      <w:b/>
      <w:sz w:val="28"/>
      <w:szCs w:val="24"/>
      <w:lang w:val="x-none" w:eastAsia="x-none"/>
    </w:rPr>
  </w:style>
  <w:style w:type="paragraph" w:styleId="BodyTextIndent">
    <w:name w:val="Body Text Indent"/>
    <w:basedOn w:val="Normal"/>
    <w:link w:val="BodyTextIndentChar"/>
    <w:rsid w:val="00A92A3E"/>
    <w:pPr>
      <w:ind w:firstLine="720"/>
    </w:pPr>
    <w:rPr>
      <w:lang w:val="x-none" w:eastAsia="x-none"/>
    </w:rPr>
  </w:style>
  <w:style w:type="character" w:customStyle="1" w:styleId="BodyTextIndentChar">
    <w:name w:val="Body Text Indent Char"/>
    <w:link w:val="BodyTextIndent"/>
    <w:rsid w:val="00A92A3E"/>
    <w:rPr>
      <w:rFonts w:ascii="Times New Roman" w:eastAsia="Times New Roman" w:hAnsi="Times New Roman" w:cs="Times New Roman"/>
      <w:sz w:val="24"/>
      <w:szCs w:val="24"/>
    </w:rPr>
  </w:style>
  <w:style w:type="paragraph" w:styleId="Footer">
    <w:name w:val="footer"/>
    <w:basedOn w:val="Normal"/>
    <w:link w:val="FooterChar"/>
    <w:uiPriority w:val="99"/>
    <w:qFormat/>
    <w:rsid w:val="00A92A3E"/>
    <w:pPr>
      <w:tabs>
        <w:tab w:val="center" w:pos="4320"/>
        <w:tab w:val="right" w:pos="8640"/>
      </w:tabs>
    </w:pPr>
    <w:rPr>
      <w:lang w:val="x-none" w:eastAsia="x-none"/>
    </w:rPr>
  </w:style>
  <w:style w:type="character" w:customStyle="1" w:styleId="FooterChar">
    <w:name w:val="Footer Char"/>
    <w:link w:val="Footer"/>
    <w:uiPriority w:val="99"/>
    <w:rsid w:val="00A92A3E"/>
    <w:rPr>
      <w:rFonts w:ascii="Times New Roman" w:eastAsia="Times New Roman" w:hAnsi="Times New Roman" w:cs="Times New Roman"/>
      <w:sz w:val="24"/>
      <w:szCs w:val="24"/>
    </w:rPr>
  </w:style>
  <w:style w:type="character" w:styleId="PageNumber">
    <w:name w:val="page number"/>
    <w:basedOn w:val="DefaultParagraphFont"/>
    <w:rsid w:val="00A92A3E"/>
  </w:style>
  <w:style w:type="paragraph" w:styleId="ListParagraph">
    <w:name w:val="List Paragraph"/>
    <w:basedOn w:val="Normal"/>
    <w:uiPriority w:val="34"/>
    <w:qFormat/>
    <w:rsid w:val="00D67BB0"/>
    <w:pPr>
      <w:ind w:left="720"/>
      <w:contextualSpacing/>
    </w:pPr>
  </w:style>
  <w:style w:type="character" w:customStyle="1" w:styleId="Heading3Char">
    <w:name w:val="Heading 3 Char"/>
    <w:link w:val="Heading3"/>
    <w:uiPriority w:val="9"/>
    <w:rsid w:val="006C6E20"/>
    <w:rPr>
      <w:rFonts w:ascii="Times New Roman" w:eastAsia="SimSun" w:hAnsi="Times New Roman"/>
      <w:b/>
      <w:bCs/>
      <w:sz w:val="26"/>
      <w:szCs w:val="24"/>
      <w:lang w:val="x-none" w:eastAsia="x-none"/>
    </w:rPr>
  </w:style>
  <w:style w:type="character" w:customStyle="1" w:styleId="Heading4Char">
    <w:name w:val="Heading 4 Char"/>
    <w:link w:val="Heading4"/>
    <w:uiPriority w:val="9"/>
    <w:rsid w:val="007B20D0"/>
    <w:rPr>
      <w:rFonts w:ascii="Times New Roman" w:eastAsia="SimSun" w:hAnsi="Times New Roman"/>
      <w:b/>
      <w:bCs/>
      <w:iCs/>
      <w:color w:val="000000" w:themeColor="text1"/>
      <w:sz w:val="26"/>
      <w:szCs w:val="24"/>
      <w:lang w:val="x-none" w:eastAsia="x-none"/>
    </w:rPr>
  </w:style>
  <w:style w:type="character" w:customStyle="1" w:styleId="Heading5Char">
    <w:name w:val="Heading 5 Char"/>
    <w:link w:val="Heading5"/>
    <w:uiPriority w:val="9"/>
    <w:rsid w:val="00D67BB0"/>
    <w:rPr>
      <w:rFonts w:ascii="Cambria" w:eastAsia="SimSun" w:hAnsi="Cambria"/>
      <w:color w:val="243F60"/>
      <w:sz w:val="24"/>
      <w:szCs w:val="24"/>
      <w:lang w:val="x-none" w:eastAsia="x-none"/>
    </w:rPr>
  </w:style>
  <w:style w:type="character" w:customStyle="1" w:styleId="Heading6Char">
    <w:name w:val="Heading 6 Char"/>
    <w:link w:val="Heading6"/>
    <w:uiPriority w:val="9"/>
    <w:rsid w:val="00D67BB0"/>
    <w:rPr>
      <w:rFonts w:ascii="Cambria" w:eastAsia="SimSun" w:hAnsi="Cambria"/>
      <w:i/>
      <w:iCs/>
      <w:color w:val="243F60"/>
      <w:sz w:val="24"/>
      <w:szCs w:val="24"/>
      <w:lang w:val="x-none" w:eastAsia="x-none"/>
    </w:rPr>
  </w:style>
  <w:style w:type="character" w:customStyle="1" w:styleId="Heading7Char">
    <w:name w:val="Heading 7 Char"/>
    <w:link w:val="Heading7"/>
    <w:uiPriority w:val="9"/>
    <w:rsid w:val="00D67BB0"/>
    <w:rPr>
      <w:rFonts w:ascii="Cambria" w:eastAsia="SimSun" w:hAnsi="Cambria"/>
      <w:i/>
      <w:iCs/>
      <w:color w:val="404040"/>
      <w:sz w:val="24"/>
      <w:szCs w:val="24"/>
      <w:lang w:val="x-none" w:eastAsia="x-none"/>
    </w:rPr>
  </w:style>
  <w:style w:type="character" w:customStyle="1" w:styleId="Heading8Char">
    <w:name w:val="Heading 8 Char"/>
    <w:link w:val="Heading8"/>
    <w:uiPriority w:val="9"/>
    <w:rsid w:val="00D67BB0"/>
    <w:rPr>
      <w:rFonts w:ascii="Cambria" w:eastAsia="SimSun" w:hAnsi="Cambria"/>
      <w:color w:val="404040"/>
      <w:lang w:val="x-none" w:eastAsia="x-none"/>
    </w:rPr>
  </w:style>
  <w:style w:type="character" w:customStyle="1" w:styleId="Heading9Char">
    <w:name w:val="Heading 9 Char"/>
    <w:link w:val="Heading9"/>
    <w:uiPriority w:val="9"/>
    <w:rsid w:val="00D67BB0"/>
    <w:rPr>
      <w:rFonts w:ascii="Cambria" w:eastAsia="SimSun" w:hAnsi="Cambria"/>
      <w:i/>
      <w:iCs/>
      <w:color w:val="404040"/>
      <w:lang w:val="x-none" w:eastAsia="x-none"/>
    </w:rPr>
  </w:style>
  <w:style w:type="table" w:styleId="TableGrid">
    <w:name w:val="Table Grid"/>
    <w:basedOn w:val="TableNormal"/>
    <w:uiPriority w:val="39"/>
    <w:rsid w:val="006C6486"/>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rsid w:val="00254BD7"/>
    <w:pPr>
      <w:tabs>
        <w:tab w:val="center" w:pos="4320"/>
        <w:tab w:val="right" w:pos="8640"/>
      </w:tabs>
    </w:pPr>
  </w:style>
  <w:style w:type="paragraph" w:styleId="DocumentMap">
    <w:name w:val="Document Map"/>
    <w:basedOn w:val="Normal"/>
    <w:link w:val="DocumentMapChar"/>
    <w:uiPriority w:val="99"/>
    <w:semiHidden/>
    <w:unhideWhenUsed/>
    <w:rsid w:val="00E00262"/>
    <w:rPr>
      <w:rFonts w:ascii="Tahoma" w:hAnsi="Tahoma"/>
      <w:sz w:val="16"/>
      <w:szCs w:val="16"/>
      <w:lang w:val="x-none"/>
    </w:rPr>
  </w:style>
  <w:style w:type="character" w:customStyle="1" w:styleId="DocumentMapChar">
    <w:name w:val="Document Map Char"/>
    <w:link w:val="DocumentMap"/>
    <w:uiPriority w:val="99"/>
    <w:semiHidden/>
    <w:rsid w:val="00E00262"/>
    <w:rPr>
      <w:rFonts w:ascii="Tahoma" w:eastAsia="Times New Roman" w:hAnsi="Tahoma" w:cs="Tahoma"/>
      <w:sz w:val="16"/>
      <w:szCs w:val="16"/>
      <w:lang w:eastAsia="en-US"/>
    </w:rPr>
  </w:style>
  <w:style w:type="paragraph" w:customStyle="1" w:styleId="Heading10">
    <w:name w:val="Heading 1_0"/>
    <w:basedOn w:val="Normal"/>
    <w:next w:val="Normal0"/>
    <w:link w:val="Heading1Char0"/>
    <w:rsid w:val="00A92A3E"/>
    <w:pPr>
      <w:keepNext/>
      <w:numPr>
        <w:numId w:val="2"/>
      </w:numPr>
      <w:jc w:val="center"/>
      <w:outlineLvl w:val="0"/>
    </w:pPr>
    <w:rPr>
      <w:b/>
      <w:sz w:val="28"/>
    </w:rPr>
  </w:style>
  <w:style w:type="paragraph" w:customStyle="1" w:styleId="Normal0">
    <w:name w:val="Normal_0"/>
    <w:qFormat/>
    <w:rsid w:val="00A92A3E"/>
    <w:rPr>
      <w:rFonts w:ascii="Times New Roman" w:eastAsia="Times New Roman" w:hAnsi="Times New Roman"/>
      <w:sz w:val="24"/>
      <w:szCs w:val="24"/>
      <w:lang w:val="en-US" w:eastAsia="en-US"/>
    </w:rPr>
  </w:style>
  <w:style w:type="character" w:customStyle="1" w:styleId="Heading1Char0">
    <w:name w:val="Heading 1 Char_0"/>
    <w:link w:val="Heading10"/>
    <w:rsid w:val="00A92A3E"/>
    <w:rPr>
      <w:rFonts w:ascii="Times New Roman" w:eastAsia="Times New Roman" w:hAnsi="Times New Roman"/>
      <w:b/>
      <w:sz w:val="28"/>
      <w:szCs w:val="24"/>
      <w:lang w:val="en-US" w:eastAsia="en-US"/>
    </w:rPr>
  </w:style>
  <w:style w:type="paragraph" w:customStyle="1" w:styleId="Heading20">
    <w:name w:val="Heading 2_0"/>
    <w:basedOn w:val="Normal"/>
    <w:next w:val="Normal0"/>
    <w:link w:val="Heading2Char0"/>
    <w:rsid w:val="00A92A3E"/>
    <w:pPr>
      <w:keepNext/>
      <w:numPr>
        <w:ilvl w:val="1"/>
        <w:numId w:val="2"/>
      </w:numPr>
      <w:jc w:val="center"/>
      <w:outlineLvl w:val="1"/>
    </w:pPr>
    <w:rPr>
      <w:b/>
      <w:sz w:val="40"/>
    </w:rPr>
  </w:style>
  <w:style w:type="character" w:customStyle="1" w:styleId="Heading2Char0">
    <w:name w:val="Heading 2 Char_0"/>
    <w:link w:val="Heading20"/>
    <w:rsid w:val="00A92A3E"/>
    <w:rPr>
      <w:rFonts w:ascii="Times New Roman" w:eastAsia="Times New Roman" w:hAnsi="Times New Roman"/>
      <w:b/>
      <w:sz w:val="40"/>
      <w:szCs w:val="24"/>
      <w:lang w:val="en-US" w:eastAsia="en-US"/>
    </w:rPr>
  </w:style>
  <w:style w:type="paragraph" w:customStyle="1" w:styleId="Heading30">
    <w:name w:val="Heading 3_0"/>
    <w:basedOn w:val="Normal"/>
    <w:next w:val="Normal0"/>
    <w:link w:val="Heading3Char0"/>
    <w:uiPriority w:val="9"/>
    <w:rsid w:val="007E1507"/>
    <w:pPr>
      <w:keepNext/>
      <w:keepLines/>
      <w:numPr>
        <w:ilvl w:val="2"/>
        <w:numId w:val="2"/>
      </w:numPr>
      <w:spacing w:before="200"/>
      <w:outlineLvl w:val="2"/>
    </w:pPr>
    <w:rPr>
      <w:rFonts w:eastAsia="SimSun"/>
      <w:b/>
      <w:bCs/>
      <w:sz w:val="26"/>
    </w:rPr>
  </w:style>
  <w:style w:type="character" w:customStyle="1" w:styleId="Heading3Char0">
    <w:name w:val="Heading 3 Char_0"/>
    <w:link w:val="Heading30"/>
    <w:uiPriority w:val="9"/>
    <w:rsid w:val="007E1507"/>
    <w:rPr>
      <w:rFonts w:ascii="Times New Roman" w:eastAsia="SimSun" w:hAnsi="Times New Roman"/>
      <w:b/>
      <w:bCs/>
      <w:sz w:val="26"/>
      <w:szCs w:val="24"/>
      <w:lang w:val="en-US" w:eastAsia="en-US"/>
    </w:rPr>
  </w:style>
  <w:style w:type="paragraph" w:customStyle="1" w:styleId="Heading40">
    <w:name w:val="Heading 4_0"/>
    <w:basedOn w:val="Normal"/>
    <w:next w:val="Normal0"/>
    <w:link w:val="Heading4Char0"/>
    <w:uiPriority w:val="9"/>
    <w:qFormat/>
    <w:rsid w:val="00D67BB0"/>
    <w:pPr>
      <w:keepNext/>
      <w:keepLines/>
      <w:numPr>
        <w:ilvl w:val="3"/>
        <w:numId w:val="2"/>
      </w:numPr>
      <w:spacing w:before="200"/>
      <w:outlineLvl w:val="3"/>
    </w:pPr>
    <w:rPr>
      <w:rFonts w:ascii="Cambria" w:eastAsia="SimSun" w:hAnsi="Cambria"/>
      <w:b/>
      <w:bCs/>
      <w:i/>
      <w:iCs/>
      <w:color w:val="4F81BD"/>
    </w:rPr>
  </w:style>
  <w:style w:type="character" w:customStyle="1" w:styleId="Heading4Char0">
    <w:name w:val="Heading 4 Char_0"/>
    <w:link w:val="Heading40"/>
    <w:uiPriority w:val="9"/>
    <w:rsid w:val="00D67BB0"/>
    <w:rPr>
      <w:rFonts w:ascii="Cambria" w:eastAsia="SimSun" w:hAnsi="Cambria"/>
      <w:b/>
      <w:bCs/>
      <w:i/>
      <w:iCs/>
      <w:color w:val="4F81BD"/>
      <w:sz w:val="24"/>
      <w:szCs w:val="24"/>
      <w:lang w:val="en-US" w:eastAsia="en-US"/>
    </w:rPr>
  </w:style>
  <w:style w:type="paragraph" w:customStyle="1" w:styleId="Heading50">
    <w:name w:val="Heading 5_0"/>
    <w:basedOn w:val="Normal"/>
    <w:next w:val="Normal0"/>
    <w:link w:val="Heading5Char0"/>
    <w:uiPriority w:val="9"/>
    <w:qFormat/>
    <w:rsid w:val="00D67BB0"/>
    <w:pPr>
      <w:keepNext/>
      <w:keepLines/>
      <w:numPr>
        <w:ilvl w:val="4"/>
        <w:numId w:val="2"/>
      </w:numPr>
      <w:spacing w:before="200"/>
      <w:outlineLvl w:val="4"/>
    </w:pPr>
    <w:rPr>
      <w:rFonts w:ascii="Cambria" w:eastAsia="SimSun" w:hAnsi="Cambria"/>
      <w:color w:val="243F60"/>
    </w:rPr>
  </w:style>
  <w:style w:type="character" w:customStyle="1" w:styleId="Heading5Char0">
    <w:name w:val="Heading 5 Char_0"/>
    <w:link w:val="Heading50"/>
    <w:uiPriority w:val="9"/>
    <w:rsid w:val="00D67BB0"/>
    <w:rPr>
      <w:rFonts w:ascii="Cambria" w:eastAsia="SimSun" w:hAnsi="Cambria"/>
      <w:color w:val="243F60"/>
      <w:sz w:val="24"/>
      <w:szCs w:val="24"/>
      <w:lang w:val="en-US" w:eastAsia="en-US"/>
    </w:rPr>
  </w:style>
  <w:style w:type="paragraph" w:customStyle="1" w:styleId="Heading60">
    <w:name w:val="Heading 6_0"/>
    <w:basedOn w:val="Normal"/>
    <w:next w:val="Normal0"/>
    <w:link w:val="Heading6Char0"/>
    <w:uiPriority w:val="9"/>
    <w:qFormat/>
    <w:rsid w:val="00D67BB0"/>
    <w:pPr>
      <w:keepNext/>
      <w:keepLines/>
      <w:numPr>
        <w:ilvl w:val="5"/>
        <w:numId w:val="2"/>
      </w:numPr>
      <w:spacing w:before="200"/>
      <w:outlineLvl w:val="5"/>
    </w:pPr>
    <w:rPr>
      <w:rFonts w:ascii="Cambria" w:eastAsia="SimSun" w:hAnsi="Cambria"/>
      <w:i/>
      <w:iCs/>
      <w:color w:val="243F60"/>
    </w:rPr>
  </w:style>
  <w:style w:type="character" w:customStyle="1" w:styleId="Heading6Char0">
    <w:name w:val="Heading 6 Char_0"/>
    <w:link w:val="Heading60"/>
    <w:uiPriority w:val="9"/>
    <w:rsid w:val="00D67BB0"/>
    <w:rPr>
      <w:rFonts w:ascii="Cambria" w:eastAsia="SimSun" w:hAnsi="Cambria"/>
      <w:i/>
      <w:iCs/>
      <w:color w:val="243F60"/>
      <w:sz w:val="24"/>
      <w:szCs w:val="24"/>
      <w:lang w:val="en-US" w:eastAsia="en-US"/>
    </w:rPr>
  </w:style>
  <w:style w:type="paragraph" w:customStyle="1" w:styleId="Heading70">
    <w:name w:val="Heading 7_0"/>
    <w:basedOn w:val="Normal"/>
    <w:next w:val="Normal0"/>
    <w:link w:val="Heading7Char0"/>
    <w:uiPriority w:val="9"/>
    <w:qFormat/>
    <w:rsid w:val="00D67BB0"/>
    <w:pPr>
      <w:keepNext/>
      <w:keepLines/>
      <w:numPr>
        <w:ilvl w:val="6"/>
        <w:numId w:val="2"/>
      </w:numPr>
      <w:spacing w:before="200"/>
      <w:outlineLvl w:val="6"/>
    </w:pPr>
    <w:rPr>
      <w:rFonts w:ascii="Cambria" w:eastAsia="SimSun" w:hAnsi="Cambria"/>
      <w:i/>
      <w:iCs/>
      <w:color w:val="404040"/>
    </w:rPr>
  </w:style>
  <w:style w:type="character" w:customStyle="1" w:styleId="Heading7Char0">
    <w:name w:val="Heading 7 Char_0"/>
    <w:link w:val="Heading70"/>
    <w:uiPriority w:val="9"/>
    <w:rsid w:val="00D67BB0"/>
    <w:rPr>
      <w:rFonts w:ascii="Cambria" w:eastAsia="SimSun" w:hAnsi="Cambria"/>
      <w:i/>
      <w:iCs/>
      <w:color w:val="404040"/>
      <w:sz w:val="24"/>
      <w:szCs w:val="24"/>
      <w:lang w:val="en-US" w:eastAsia="en-US"/>
    </w:rPr>
  </w:style>
  <w:style w:type="paragraph" w:customStyle="1" w:styleId="Heading80">
    <w:name w:val="Heading 8_0"/>
    <w:basedOn w:val="Normal"/>
    <w:next w:val="Normal0"/>
    <w:link w:val="Heading8Char0"/>
    <w:uiPriority w:val="9"/>
    <w:qFormat/>
    <w:rsid w:val="00D67BB0"/>
    <w:pPr>
      <w:keepNext/>
      <w:keepLines/>
      <w:numPr>
        <w:ilvl w:val="7"/>
        <w:numId w:val="2"/>
      </w:numPr>
      <w:spacing w:before="200"/>
      <w:outlineLvl w:val="7"/>
    </w:pPr>
    <w:rPr>
      <w:rFonts w:ascii="Cambria" w:eastAsia="SimSun" w:hAnsi="Cambria"/>
      <w:color w:val="404040"/>
      <w:sz w:val="20"/>
      <w:szCs w:val="20"/>
    </w:rPr>
  </w:style>
  <w:style w:type="character" w:customStyle="1" w:styleId="Heading8Char0">
    <w:name w:val="Heading 8 Char_0"/>
    <w:link w:val="Heading80"/>
    <w:uiPriority w:val="9"/>
    <w:rsid w:val="00D67BB0"/>
    <w:rPr>
      <w:rFonts w:ascii="Cambria" w:eastAsia="SimSun" w:hAnsi="Cambria"/>
      <w:color w:val="404040"/>
      <w:lang w:val="en-US" w:eastAsia="en-US"/>
    </w:rPr>
  </w:style>
  <w:style w:type="paragraph" w:customStyle="1" w:styleId="Heading90">
    <w:name w:val="Heading 9_0"/>
    <w:basedOn w:val="Normal"/>
    <w:next w:val="Normal0"/>
    <w:link w:val="Heading9Char0"/>
    <w:uiPriority w:val="9"/>
    <w:qFormat/>
    <w:rsid w:val="00D67BB0"/>
    <w:pPr>
      <w:keepNext/>
      <w:keepLines/>
      <w:numPr>
        <w:ilvl w:val="8"/>
        <w:numId w:val="2"/>
      </w:numPr>
      <w:spacing w:before="200"/>
      <w:outlineLvl w:val="8"/>
    </w:pPr>
    <w:rPr>
      <w:rFonts w:ascii="Cambria" w:eastAsia="SimSun" w:hAnsi="Cambria"/>
      <w:i/>
      <w:iCs/>
      <w:color w:val="404040"/>
      <w:sz w:val="20"/>
      <w:szCs w:val="20"/>
    </w:rPr>
  </w:style>
  <w:style w:type="character" w:customStyle="1" w:styleId="Heading9Char0">
    <w:name w:val="Heading 9 Char_0"/>
    <w:link w:val="Heading90"/>
    <w:uiPriority w:val="9"/>
    <w:rsid w:val="00D67BB0"/>
    <w:rPr>
      <w:rFonts w:ascii="Cambria" w:eastAsia="SimSun" w:hAnsi="Cambria"/>
      <w:i/>
      <w:iCs/>
      <w:color w:val="404040"/>
      <w:lang w:val="en-US" w:eastAsia="en-US"/>
    </w:rPr>
  </w:style>
  <w:style w:type="paragraph" w:styleId="TOCHeading">
    <w:name w:val="TOC Heading"/>
    <w:basedOn w:val="Heading1"/>
    <w:next w:val="Normal"/>
    <w:uiPriority w:val="39"/>
    <w:unhideWhenUsed/>
    <w:qFormat/>
    <w:rsid w:val="003071A1"/>
    <w:pPr>
      <w:keepLines/>
      <w:numPr>
        <w:numId w:val="0"/>
      </w:numPr>
      <w:spacing w:before="240" w:line="259" w:lineRule="auto"/>
      <w:jc w:val="left"/>
      <w:outlineLvl w:val="9"/>
    </w:pPr>
    <w:rPr>
      <w:rFonts w:ascii="Calibri Light" w:hAnsi="Calibri Light"/>
      <w:b w:val="0"/>
      <w:color w:val="2F5496"/>
      <w:sz w:val="32"/>
      <w:szCs w:val="32"/>
      <w:lang w:val="en-US" w:eastAsia="en-US"/>
    </w:rPr>
  </w:style>
  <w:style w:type="paragraph" w:styleId="TOC1">
    <w:name w:val="toc 1"/>
    <w:basedOn w:val="Normal"/>
    <w:next w:val="Normal"/>
    <w:autoRedefine/>
    <w:uiPriority w:val="39"/>
    <w:unhideWhenUsed/>
    <w:rsid w:val="009D53E3"/>
    <w:pPr>
      <w:tabs>
        <w:tab w:val="right" w:leader="dot" w:pos="9062"/>
      </w:tabs>
      <w:spacing w:line="360" w:lineRule="auto"/>
    </w:pPr>
    <w:rPr>
      <w:sz w:val="26"/>
    </w:rPr>
  </w:style>
  <w:style w:type="paragraph" w:styleId="TOC2">
    <w:name w:val="toc 2"/>
    <w:basedOn w:val="Normal"/>
    <w:next w:val="Normal"/>
    <w:autoRedefine/>
    <w:uiPriority w:val="39"/>
    <w:unhideWhenUsed/>
    <w:rsid w:val="009A510C"/>
    <w:pPr>
      <w:ind w:left="240"/>
    </w:pPr>
    <w:rPr>
      <w:sz w:val="26"/>
    </w:rPr>
  </w:style>
  <w:style w:type="paragraph" w:styleId="TOC3">
    <w:name w:val="toc 3"/>
    <w:basedOn w:val="Normal"/>
    <w:next w:val="Normal"/>
    <w:autoRedefine/>
    <w:uiPriority w:val="39"/>
    <w:unhideWhenUsed/>
    <w:rsid w:val="009A510C"/>
    <w:pPr>
      <w:ind w:left="480"/>
    </w:pPr>
    <w:rPr>
      <w:sz w:val="26"/>
    </w:rPr>
  </w:style>
  <w:style w:type="character" w:styleId="Hyperlink">
    <w:name w:val="Hyperlink"/>
    <w:uiPriority w:val="99"/>
    <w:unhideWhenUsed/>
    <w:rsid w:val="003071A1"/>
    <w:rPr>
      <w:color w:val="0563C1"/>
      <w:u w:val="single"/>
    </w:rPr>
  </w:style>
  <w:style w:type="paragraph" w:customStyle="1" w:styleId="Noidung">
    <w:name w:val="Noidung"/>
    <w:basedOn w:val="Normal"/>
    <w:link w:val="NoidungChar"/>
    <w:qFormat/>
    <w:rsid w:val="00875782"/>
    <w:pPr>
      <w:spacing w:before="120" w:after="120" w:line="360" w:lineRule="auto"/>
      <w:ind w:firstLine="720"/>
      <w:jc w:val="both"/>
    </w:pPr>
    <w:rPr>
      <w:sz w:val="26"/>
      <w:lang w:val="vi-VN"/>
    </w:rPr>
  </w:style>
  <w:style w:type="character" w:customStyle="1" w:styleId="NoidungChar">
    <w:name w:val="Noidung Char"/>
    <w:basedOn w:val="DefaultParagraphFont"/>
    <w:link w:val="Noidung"/>
    <w:rsid w:val="00875782"/>
    <w:rPr>
      <w:rFonts w:ascii="Times New Roman" w:eastAsia="Times New Roman" w:hAnsi="Times New Roman"/>
      <w:sz w:val="26"/>
      <w:szCs w:val="24"/>
      <w:lang w:eastAsia="en-US"/>
    </w:rPr>
  </w:style>
  <w:style w:type="paragraph" w:styleId="TOC4">
    <w:name w:val="toc 4"/>
    <w:basedOn w:val="Normal"/>
    <w:next w:val="Normal"/>
    <w:autoRedefine/>
    <w:uiPriority w:val="39"/>
    <w:unhideWhenUsed/>
    <w:rsid w:val="009A510C"/>
    <w:pPr>
      <w:spacing w:after="100"/>
      <w:ind w:left="720"/>
    </w:pPr>
    <w:rPr>
      <w:sz w:val="26"/>
    </w:rPr>
  </w:style>
  <w:style w:type="paragraph" w:styleId="NormalWeb">
    <w:name w:val="Normal (Web)"/>
    <w:basedOn w:val="Normal"/>
    <w:uiPriority w:val="99"/>
    <w:semiHidden/>
    <w:unhideWhenUsed/>
    <w:rsid w:val="00252ED2"/>
    <w:pPr>
      <w:spacing w:before="100" w:beforeAutospacing="1" w:after="100" w:afterAutospacing="1"/>
    </w:pPr>
    <w:rPr>
      <w:lang w:val="vi-VN" w:eastAsia="vi-VN"/>
    </w:rPr>
  </w:style>
  <w:style w:type="character" w:styleId="Strong">
    <w:name w:val="Strong"/>
    <w:basedOn w:val="DefaultParagraphFont"/>
    <w:uiPriority w:val="22"/>
    <w:qFormat/>
    <w:rsid w:val="00252ED2"/>
    <w:rPr>
      <w:b/>
      <w:bCs/>
    </w:rPr>
  </w:style>
  <w:style w:type="paragraph" w:styleId="Bibliography">
    <w:name w:val="Bibliography"/>
    <w:basedOn w:val="Normal"/>
    <w:next w:val="Normal"/>
    <w:uiPriority w:val="37"/>
    <w:unhideWhenUsed/>
    <w:rsid w:val="00252ED2"/>
    <w:pPr>
      <w:tabs>
        <w:tab w:val="left" w:pos="384"/>
      </w:tabs>
      <w:ind w:left="384" w:hanging="384"/>
    </w:pPr>
  </w:style>
  <w:style w:type="paragraph" w:styleId="Caption">
    <w:name w:val="caption"/>
    <w:basedOn w:val="Normal"/>
    <w:next w:val="Normal"/>
    <w:uiPriority w:val="35"/>
    <w:unhideWhenUsed/>
    <w:qFormat/>
    <w:rsid w:val="00EA31D4"/>
    <w:pPr>
      <w:spacing w:before="120" w:after="120" w:line="360" w:lineRule="auto"/>
      <w:jc w:val="center"/>
    </w:pPr>
    <w:rPr>
      <w:i/>
      <w:iCs/>
      <w:sz w:val="26"/>
      <w:szCs w:val="18"/>
    </w:rPr>
  </w:style>
  <w:style w:type="paragraph" w:styleId="TableofFigures">
    <w:name w:val="table of figures"/>
    <w:basedOn w:val="Normal"/>
    <w:next w:val="Normal"/>
    <w:uiPriority w:val="99"/>
    <w:unhideWhenUsed/>
    <w:rsid w:val="00DF1E1A"/>
    <w:pPr>
      <w:spacing w:line="360" w:lineRule="auto"/>
    </w:pPr>
    <w:rPr>
      <w:sz w:val="26"/>
    </w:rPr>
  </w:style>
  <w:style w:type="paragraph" w:customStyle="1" w:styleId="code">
    <w:name w:val="code"/>
    <w:basedOn w:val="Noidung"/>
    <w:link w:val="codeChar"/>
    <w:qFormat/>
    <w:rsid w:val="002254E2"/>
    <w:pPr>
      <w:pBdr>
        <w:top w:val="dotted" w:sz="4" w:space="1" w:color="auto"/>
        <w:left w:val="dotted" w:sz="4" w:space="4" w:color="auto"/>
        <w:bottom w:val="dotted" w:sz="4" w:space="1" w:color="auto"/>
        <w:right w:val="dotted" w:sz="4" w:space="4" w:color="auto"/>
      </w:pBdr>
      <w:jc w:val="left"/>
    </w:pPr>
    <w:rPr>
      <w:rFonts w:ascii="Courier New" w:hAnsi="Courier New"/>
      <w:color w:val="000000" w:themeColor="text1"/>
      <w:sz w:val="22"/>
    </w:rPr>
  </w:style>
  <w:style w:type="character" w:customStyle="1" w:styleId="codeChar">
    <w:name w:val="code Char"/>
    <w:basedOn w:val="NoidungChar"/>
    <w:link w:val="code"/>
    <w:rsid w:val="002254E2"/>
    <w:rPr>
      <w:rFonts w:ascii="Courier New" w:eastAsia="Times New Roman" w:hAnsi="Courier New"/>
      <w:color w:val="000000" w:themeColor="text1"/>
      <w:sz w:val="22"/>
      <w:szCs w:val="24"/>
      <w:lang w:eastAsia="en-US"/>
    </w:rPr>
  </w:style>
  <w:style w:type="character" w:customStyle="1" w:styleId="UnresolvedMention1">
    <w:name w:val="Unresolved Mention1"/>
    <w:basedOn w:val="DefaultParagraphFont"/>
    <w:uiPriority w:val="99"/>
    <w:semiHidden/>
    <w:unhideWhenUsed/>
    <w:rsid w:val="002D717B"/>
    <w:rPr>
      <w:color w:val="605E5C"/>
      <w:shd w:val="clear" w:color="auto" w:fill="E1DFDD"/>
    </w:rPr>
  </w:style>
  <w:style w:type="paragraph" w:customStyle="1" w:styleId="noidungbang">
    <w:name w:val="noidung_bang"/>
    <w:basedOn w:val="Normal"/>
    <w:link w:val="noidungbangChar"/>
    <w:qFormat/>
    <w:rsid w:val="009364B5"/>
    <w:pPr>
      <w:spacing w:before="120" w:after="120" w:line="360" w:lineRule="auto"/>
      <w:jc w:val="both"/>
    </w:pPr>
    <w:rPr>
      <w:rFonts w:eastAsiaTheme="minorHAnsi" w:cstheme="minorBidi"/>
      <w:sz w:val="26"/>
      <w:szCs w:val="22"/>
    </w:rPr>
  </w:style>
  <w:style w:type="character" w:customStyle="1" w:styleId="noidungbangChar">
    <w:name w:val="noidung_bang Char"/>
    <w:basedOn w:val="DefaultParagraphFont"/>
    <w:link w:val="noidungbang"/>
    <w:rsid w:val="009364B5"/>
    <w:rPr>
      <w:rFonts w:ascii="Times New Roman" w:eastAsiaTheme="minorHAnsi" w:hAnsi="Times New Roman" w:cstheme="minorBidi"/>
      <w:sz w:val="26"/>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6709199">
      <w:bodyDiv w:val="1"/>
      <w:marLeft w:val="0"/>
      <w:marRight w:val="0"/>
      <w:marTop w:val="0"/>
      <w:marBottom w:val="0"/>
      <w:divBdr>
        <w:top w:val="none" w:sz="0" w:space="0" w:color="auto"/>
        <w:left w:val="none" w:sz="0" w:space="0" w:color="auto"/>
        <w:bottom w:val="none" w:sz="0" w:space="0" w:color="auto"/>
        <w:right w:val="none" w:sz="0" w:space="0" w:color="auto"/>
      </w:divBdr>
    </w:div>
    <w:div w:id="130826700">
      <w:bodyDiv w:val="1"/>
      <w:marLeft w:val="0"/>
      <w:marRight w:val="0"/>
      <w:marTop w:val="0"/>
      <w:marBottom w:val="0"/>
      <w:divBdr>
        <w:top w:val="none" w:sz="0" w:space="0" w:color="auto"/>
        <w:left w:val="none" w:sz="0" w:space="0" w:color="auto"/>
        <w:bottom w:val="none" w:sz="0" w:space="0" w:color="auto"/>
        <w:right w:val="none" w:sz="0" w:space="0" w:color="auto"/>
      </w:divBdr>
      <w:divsChild>
        <w:div w:id="1260521790">
          <w:marLeft w:val="0"/>
          <w:marRight w:val="0"/>
          <w:marTop w:val="60"/>
          <w:marBottom w:val="60"/>
          <w:divBdr>
            <w:top w:val="none" w:sz="0" w:space="0" w:color="auto"/>
            <w:left w:val="none" w:sz="0" w:space="0" w:color="auto"/>
            <w:bottom w:val="none" w:sz="0" w:space="0" w:color="auto"/>
            <w:right w:val="none" w:sz="0" w:space="0" w:color="auto"/>
          </w:divBdr>
        </w:div>
      </w:divsChild>
    </w:div>
    <w:div w:id="194855195">
      <w:bodyDiv w:val="1"/>
      <w:marLeft w:val="0"/>
      <w:marRight w:val="0"/>
      <w:marTop w:val="0"/>
      <w:marBottom w:val="0"/>
      <w:divBdr>
        <w:top w:val="none" w:sz="0" w:space="0" w:color="auto"/>
        <w:left w:val="none" w:sz="0" w:space="0" w:color="auto"/>
        <w:bottom w:val="none" w:sz="0" w:space="0" w:color="auto"/>
        <w:right w:val="none" w:sz="0" w:space="0" w:color="auto"/>
      </w:divBdr>
    </w:div>
    <w:div w:id="424303682">
      <w:bodyDiv w:val="1"/>
      <w:marLeft w:val="0"/>
      <w:marRight w:val="0"/>
      <w:marTop w:val="0"/>
      <w:marBottom w:val="0"/>
      <w:divBdr>
        <w:top w:val="none" w:sz="0" w:space="0" w:color="auto"/>
        <w:left w:val="none" w:sz="0" w:space="0" w:color="auto"/>
        <w:bottom w:val="none" w:sz="0" w:space="0" w:color="auto"/>
        <w:right w:val="none" w:sz="0" w:space="0" w:color="auto"/>
      </w:divBdr>
    </w:div>
    <w:div w:id="457643930">
      <w:bodyDiv w:val="1"/>
      <w:marLeft w:val="0"/>
      <w:marRight w:val="0"/>
      <w:marTop w:val="0"/>
      <w:marBottom w:val="0"/>
      <w:divBdr>
        <w:top w:val="none" w:sz="0" w:space="0" w:color="auto"/>
        <w:left w:val="none" w:sz="0" w:space="0" w:color="auto"/>
        <w:bottom w:val="none" w:sz="0" w:space="0" w:color="auto"/>
        <w:right w:val="none" w:sz="0" w:space="0" w:color="auto"/>
      </w:divBdr>
    </w:div>
    <w:div w:id="595285889">
      <w:bodyDiv w:val="1"/>
      <w:marLeft w:val="0"/>
      <w:marRight w:val="0"/>
      <w:marTop w:val="0"/>
      <w:marBottom w:val="0"/>
      <w:divBdr>
        <w:top w:val="none" w:sz="0" w:space="0" w:color="auto"/>
        <w:left w:val="none" w:sz="0" w:space="0" w:color="auto"/>
        <w:bottom w:val="none" w:sz="0" w:space="0" w:color="auto"/>
        <w:right w:val="none" w:sz="0" w:space="0" w:color="auto"/>
      </w:divBdr>
    </w:div>
    <w:div w:id="635330768">
      <w:bodyDiv w:val="1"/>
      <w:marLeft w:val="0"/>
      <w:marRight w:val="0"/>
      <w:marTop w:val="0"/>
      <w:marBottom w:val="0"/>
      <w:divBdr>
        <w:top w:val="none" w:sz="0" w:space="0" w:color="auto"/>
        <w:left w:val="none" w:sz="0" w:space="0" w:color="auto"/>
        <w:bottom w:val="none" w:sz="0" w:space="0" w:color="auto"/>
        <w:right w:val="none" w:sz="0" w:space="0" w:color="auto"/>
      </w:divBdr>
    </w:div>
    <w:div w:id="708072746">
      <w:bodyDiv w:val="1"/>
      <w:marLeft w:val="0"/>
      <w:marRight w:val="0"/>
      <w:marTop w:val="0"/>
      <w:marBottom w:val="0"/>
      <w:divBdr>
        <w:top w:val="none" w:sz="0" w:space="0" w:color="auto"/>
        <w:left w:val="none" w:sz="0" w:space="0" w:color="auto"/>
        <w:bottom w:val="none" w:sz="0" w:space="0" w:color="auto"/>
        <w:right w:val="none" w:sz="0" w:space="0" w:color="auto"/>
      </w:divBdr>
    </w:div>
    <w:div w:id="823817454">
      <w:bodyDiv w:val="1"/>
      <w:marLeft w:val="0"/>
      <w:marRight w:val="0"/>
      <w:marTop w:val="0"/>
      <w:marBottom w:val="0"/>
      <w:divBdr>
        <w:top w:val="none" w:sz="0" w:space="0" w:color="auto"/>
        <w:left w:val="none" w:sz="0" w:space="0" w:color="auto"/>
        <w:bottom w:val="none" w:sz="0" w:space="0" w:color="auto"/>
        <w:right w:val="none" w:sz="0" w:space="0" w:color="auto"/>
      </w:divBdr>
    </w:div>
    <w:div w:id="927617489">
      <w:bodyDiv w:val="1"/>
      <w:marLeft w:val="0"/>
      <w:marRight w:val="0"/>
      <w:marTop w:val="0"/>
      <w:marBottom w:val="0"/>
      <w:divBdr>
        <w:top w:val="none" w:sz="0" w:space="0" w:color="auto"/>
        <w:left w:val="none" w:sz="0" w:space="0" w:color="auto"/>
        <w:bottom w:val="none" w:sz="0" w:space="0" w:color="auto"/>
        <w:right w:val="none" w:sz="0" w:space="0" w:color="auto"/>
      </w:divBdr>
    </w:div>
    <w:div w:id="938102306">
      <w:bodyDiv w:val="1"/>
      <w:marLeft w:val="0"/>
      <w:marRight w:val="0"/>
      <w:marTop w:val="0"/>
      <w:marBottom w:val="0"/>
      <w:divBdr>
        <w:top w:val="none" w:sz="0" w:space="0" w:color="auto"/>
        <w:left w:val="none" w:sz="0" w:space="0" w:color="auto"/>
        <w:bottom w:val="none" w:sz="0" w:space="0" w:color="auto"/>
        <w:right w:val="none" w:sz="0" w:space="0" w:color="auto"/>
      </w:divBdr>
      <w:divsChild>
        <w:div w:id="151454639">
          <w:marLeft w:val="0"/>
          <w:marRight w:val="0"/>
          <w:marTop w:val="0"/>
          <w:marBottom w:val="0"/>
          <w:divBdr>
            <w:top w:val="none" w:sz="0" w:space="0" w:color="auto"/>
            <w:left w:val="none" w:sz="0" w:space="0" w:color="auto"/>
            <w:bottom w:val="none" w:sz="0" w:space="0" w:color="auto"/>
            <w:right w:val="none" w:sz="0" w:space="0" w:color="auto"/>
          </w:divBdr>
          <w:divsChild>
            <w:div w:id="1490243620">
              <w:marLeft w:val="0"/>
              <w:marRight w:val="0"/>
              <w:marTop w:val="0"/>
              <w:marBottom w:val="0"/>
              <w:divBdr>
                <w:top w:val="none" w:sz="0" w:space="0" w:color="auto"/>
                <w:left w:val="none" w:sz="0" w:space="0" w:color="auto"/>
                <w:bottom w:val="none" w:sz="0" w:space="0" w:color="auto"/>
                <w:right w:val="none" w:sz="0" w:space="0" w:color="auto"/>
              </w:divBdr>
              <w:divsChild>
                <w:div w:id="317802932">
                  <w:marLeft w:val="0"/>
                  <w:marRight w:val="0"/>
                  <w:marTop w:val="0"/>
                  <w:marBottom w:val="0"/>
                  <w:divBdr>
                    <w:top w:val="none" w:sz="0" w:space="0" w:color="auto"/>
                    <w:left w:val="none" w:sz="0" w:space="0" w:color="auto"/>
                    <w:bottom w:val="none" w:sz="0" w:space="0" w:color="auto"/>
                    <w:right w:val="none" w:sz="0" w:space="0" w:color="auto"/>
                  </w:divBdr>
                  <w:divsChild>
                    <w:div w:id="1465540872">
                      <w:marLeft w:val="0"/>
                      <w:marRight w:val="0"/>
                      <w:marTop w:val="0"/>
                      <w:marBottom w:val="0"/>
                      <w:divBdr>
                        <w:top w:val="none" w:sz="0" w:space="0" w:color="auto"/>
                        <w:left w:val="none" w:sz="0" w:space="0" w:color="auto"/>
                        <w:bottom w:val="none" w:sz="0" w:space="0" w:color="auto"/>
                        <w:right w:val="none" w:sz="0" w:space="0" w:color="auto"/>
                      </w:divBdr>
                      <w:divsChild>
                        <w:div w:id="960379817">
                          <w:marLeft w:val="0"/>
                          <w:marRight w:val="0"/>
                          <w:marTop w:val="0"/>
                          <w:marBottom w:val="0"/>
                          <w:divBdr>
                            <w:top w:val="none" w:sz="0" w:space="0" w:color="auto"/>
                            <w:left w:val="none" w:sz="0" w:space="0" w:color="auto"/>
                            <w:bottom w:val="none" w:sz="0" w:space="0" w:color="auto"/>
                            <w:right w:val="none" w:sz="0" w:space="0" w:color="auto"/>
                          </w:divBdr>
                          <w:divsChild>
                            <w:div w:id="1507548792">
                              <w:marLeft w:val="0"/>
                              <w:marRight w:val="0"/>
                              <w:marTop w:val="0"/>
                              <w:marBottom w:val="0"/>
                              <w:divBdr>
                                <w:top w:val="none" w:sz="0" w:space="0" w:color="auto"/>
                                <w:left w:val="none" w:sz="0" w:space="0" w:color="auto"/>
                                <w:bottom w:val="none" w:sz="0" w:space="0" w:color="auto"/>
                                <w:right w:val="none" w:sz="0" w:space="0" w:color="auto"/>
                              </w:divBdr>
                              <w:divsChild>
                                <w:div w:id="1520243942">
                                  <w:marLeft w:val="0"/>
                                  <w:marRight w:val="0"/>
                                  <w:marTop w:val="0"/>
                                  <w:marBottom w:val="0"/>
                                  <w:divBdr>
                                    <w:top w:val="none" w:sz="0" w:space="0" w:color="auto"/>
                                    <w:left w:val="none" w:sz="0" w:space="0" w:color="auto"/>
                                    <w:bottom w:val="none" w:sz="0" w:space="0" w:color="auto"/>
                                    <w:right w:val="none" w:sz="0" w:space="0" w:color="auto"/>
                                  </w:divBdr>
                                  <w:divsChild>
                                    <w:div w:id="928580480">
                                      <w:marLeft w:val="0"/>
                                      <w:marRight w:val="0"/>
                                      <w:marTop w:val="0"/>
                                      <w:marBottom w:val="0"/>
                                      <w:divBdr>
                                        <w:top w:val="none" w:sz="0" w:space="0" w:color="auto"/>
                                        <w:left w:val="none" w:sz="0" w:space="0" w:color="auto"/>
                                        <w:bottom w:val="none" w:sz="0" w:space="0" w:color="auto"/>
                                        <w:right w:val="none" w:sz="0" w:space="0" w:color="auto"/>
                                      </w:divBdr>
                                      <w:divsChild>
                                        <w:div w:id="1974169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95055224">
                  <w:marLeft w:val="0"/>
                  <w:marRight w:val="0"/>
                  <w:marTop w:val="0"/>
                  <w:marBottom w:val="0"/>
                  <w:divBdr>
                    <w:top w:val="none" w:sz="0" w:space="0" w:color="auto"/>
                    <w:left w:val="none" w:sz="0" w:space="0" w:color="auto"/>
                    <w:bottom w:val="none" w:sz="0" w:space="0" w:color="auto"/>
                    <w:right w:val="none" w:sz="0" w:space="0" w:color="auto"/>
                  </w:divBdr>
                  <w:divsChild>
                    <w:div w:id="1390884739">
                      <w:marLeft w:val="0"/>
                      <w:marRight w:val="0"/>
                      <w:marTop w:val="0"/>
                      <w:marBottom w:val="0"/>
                      <w:divBdr>
                        <w:top w:val="none" w:sz="0" w:space="0" w:color="auto"/>
                        <w:left w:val="none" w:sz="0" w:space="0" w:color="auto"/>
                        <w:bottom w:val="none" w:sz="0" w:space="0" w:color="auto"/>
                        <w:right w:val="none" w:sz="0" w:space="0" w:color="auto"/>
                      </w:divBdr>
                      <w:divsChild>
                        <w:div w:id="1087994807">
                          <w:marLeft w:val="0"/>
                          <w:marRight w:val="0"/>
                          <w:marTop w:val="0"/>
                          <w:marBottom w:val="0"/>
                          <w:divBdr>
                            <w:top w:val="none" w:sz="0" w:space="0" w:color="auto"/>
                            <w:left w:val="none" w:sz="0" w:space="0" w:color="auto"/>
                            <w:bottom w:val="none" w:sz="0" w:space="0" w:color="auto"/>
                            <w:right w:val="none" w:sz="0" w:space="0" w:color="auto"/>
                          </w:divBdr>
                          <w:divsChild>
                            <w:div w:id="17005268">
                              <w:marLeft w:val="30"/>
                              <w:marRight w:val="30"/>
                              <w:marTop w:val="0"/>
                              <w:marBottom w:val="30"/>
                              <w:divBdr>
                                <w:top w:val="none" w:sz="0" w:space="0" w:color="auto"/>
                                <w:left w:val="none" w:sz="0" w:space="0" w:color="auto"/>
                                <w:bottom w:val="none" w:sz="0" w:space="0" w:color="auto"/>
                                <w:right w:val="none" w:sz="0" w:space="0" w:color="auto"/>
                              </w:divBdr>
                              <w:divsChild>
                                <w:div w:id="381708926">
                                  <w:marLeft w:val="0"/>
                                  <w:marRight w:val="-15"/>
                                  <w:marTop w:val="0"/>
                                  <w:marBottom w:val="30"/>
                                  <w:divBdr>
                                    <w:top w:val="single" w:sz="6" w:space="0" w:color="F9FBFD"/>
                                    <w:left w:val="single" w:sz="6" w:space="9" w:color="F9FBFD"/>
                                    <w:bottom w:val="none" w:sz="0" w:space="0" w:color="auto"/>
                                    <w:right w:val="single" w:sz="6" w:space="5" w:color="F9FBFD"/>
                                  </w:divBdr>
                                  <w:divsChild>
                                    <w:div w:id="1465924779">
                                      <w:marLeft w:val="-15"/>
                                      <w:marRight w:val="-15"/>
                                      <w:marTop w:val="0"/>
                                      <w:marBottom w:val="0"/>
                                      <w:divBdr>
                                        <w:top w:val="none" w:sz="0" w:space="0" w:color="E4E4E4"/>
                                        <w:left w:val="none" w:sz="0" w:space="0" w:color="E4E4E4"/>
                                        <w:bottom w:val="none" w:sz="0" w:space="0" w:color="E4E4E4"/>
                                        <w:right w:val="none" w:sz="0" w:space="0" w:color="E4E4E4"/>
                                      </w:divBdr>
                                      <w:divsChild>
                                        <w:div w:id="1080297351">
                                          <w:marLeft w:val="0"/>
                                          <w:marRight w:val="0"/>
                                          <w:marTop w:val="0"/>
                                          <w:marBottom w:val="0"/>
                                          <w:divBdr>
                                            <w:top w:val="none" w:sz="0" w:space="0" w:color="auto"/>
                                            <w:left w:val="none" w:sz="0" w:space="0" w:color="auto"/>
                                            <w:bottom w:val="none" w:sz="0" w:space="0" w:color="auto"/>
                                            <w:right w:val="none" w:sz="0" w:space="0" w:color="auto"/>
                                          </w:divBdr>
                                          <w:divsChild>
                                            <w:div w:id="577398009">
                                              <w:marLeft w:val="0"/>
                                              <w:marRight w:val="45"/>
                                              <w:marTop w:val="0"/>
                                              <w:marBottom w:val="0"/>
                                              <w:divBdr>
                                                <w:top w:val="none" w:sz="0" w:space="0" w:color="auto"/>
                                                <w:left w:val="none" w:sz="0" w:space="0" w:color="auto"/>
                                                <w:bottom w:val="none" w:sz="0" w:space="0" w:color="auto"/>
                                                <w:right w:val="none" w:sz="0" w:space="0" w:color="auto"/>
                                              </w:divBdr>
                                            </w:div>
                                          </w:divsChild>
                                        </w:div>
                                      </w:divsChild>
                                    </w:div>
                                  </w:divsChild>
                                </w:div>
                                <w:div w:id="1136213976">
                                  <w:marLeft w:val="0"/>
                                  <w:marRight w:val="-15"/>
                                  <w:marTop w:val="0"/>
                                  <w:marBottom w:val="30"/>
                                  <w:divBdr>
                                    <w:top w:val="single" w:sz="6" w:space="0" w:color="F9FBFD"/>
                                    <w:left w:val="single" w:sz="6" w:space="9" w:color="F9FBFD"/>
                                    <w:bottom w:val="none" w:sz="0" w:space="0" w:color="auto"/>
                                    <w:right w:val="single" w:sz="6" w:space="5" w:color="F9FBFD"/>
                                  </w:divBdr>
                                  <w:divsChild>
                                    <w:div w:id="1146429591">
                                      <w:marLeft w:val="-15"/>
                                      <w:marRight w:val="-15"/>
                                      <w:marTop w:val="0"/>
                                      <w:marBottom w:val="0"/>
                                      <w:divBdr>
                                        <w:top w:val="none" w:sz="0" w:space="0" w:color="E4E4E4"/>
                                        <w:left w:val="none" w:sz="0" w:space="0" w:color="E4E4E4"/>
                                        <w:bottom w:val="none" w:sz="0" w:space="0" w:color="E4E4E4"/>
                                        <w:right w:val="none" w:sz="0" w:space="0" w:color="E4E4E4"/>
                                      </w:divBdr>
                                      <w:divsChild>
                                        <w:div w:id="2141072656">
                                          <w:marLeft w:val="0"/>
                                          <w:marRight w:val="0"/>
                                          <w:marTop w:val="0"/>
                                          <w:marBottom w:val="0"/>
                                          <w:divBdr>
                                            <w:top w:val="none" w:sz="0" w:space="0" w:color="auto"/>
                                            <w:left w:val="none" w:sz="0" w:space="0" w:color="auto"/>
                                            <w:bottom w:val="none" w:sz="0" w:space="0" w:color="auto"/>
                                            <w:right w:val="none" w:sz="0" w:space="0" w:color="auto"/>
                                          </w:divBdr>
                                          <w:divsChild>
                                            <w:div w:id="425925050">
                                              <w:marLeft w:val="0"/>
                                              <w:marRight w:val="45"/>
                                              <w:marTop w:val="0"/>
                                              <w:marBottom w:val="0"/>
                                              <w:divBdr>
                                                <w:top w:val="none" w:sz="0" w:space="0" w:color="auto"/>
                                                <w:left w:val="none" w:sz="0" w:space="0" w:color="auto"/>
                                                <w:bottom w:val="none" w:sz="0" w:space="0" w:color="auto"/>
                                                <w:right w:val="none" w:sz="0" w:space="0" w:color="auto"/>
                                              </w:divBdr>
                                            </w:div>
                                          </w:divsChild>
                                        </w:div>
                                      </w:divsChild>
                                    </w:div>
                                  </w:divsChild>
                                </w:div>
                                <w:div w:id="302082482">
                                  <w:marLeft w:val="0"/>
                                  <w:marRight w:val="-15"/>
                                  <w:marTop w:val="0"/>
                                  <w:marBottom w:val="30"/>
                                  <w:divBdr>
                                    <w:top w:val="single" w:sz="6" w:space="0" w:color="E1E9F7"/>
                                    <w:left w:val="single" w:sz="6" w:space="8" w:color="E1E9F7"/>
                                    <w:bottom w:val="none" w:sz="0" w:space="0" w:color="auto"/>
                                    <w:right w:val="single" w:sz="6" w:space="4" w:color="E1E9F7"/>
                                  </w:divBdr>
                                  <w:divsChild>
                                    <w:div w:id="2121607481">
                                      <w:marLeft w:val="-15"/>
                                      <w:marRight w:val="-15"/>
                                      <w:marTop w:val="0"/>
                                      <w:marBottom w:val="0"/>
                                      <w:divBdr>
                                        <w:top w:val="none" w:sz="0" w:space="0" w:color="D8D8D8"/>
                                        <w:left w:val="none" w:sz="0" w:space="0" w:color="D8D8D8"/>
                                        <w:bottom w:val="none" w:sz="0" w:space="0" w:color="D8D8D8"/>
                                        <w:right w:val="none" w:sz="0" w:space="0" w:color="D8D8D8"/>
                                      </w:divBdr>
                                      <w:divsChild>
                                        <w:div w:id="1205096607">
                                          <w:marLeft w:val="0"/>
                                          <w:marRight w:val="0"/>
                                          <w:marTop w:val="0"/>
                                          <w:marBottom w:val="0"/>
                                          <w:divBdr>
                                            <w:top w:val="none" w:sz="0" w:space="0" w:color="auto"/>
                                            <w:left w:val="none" w:sz="0" w:space="0" w:color="auto"/>
                                            <w:bottom w:val="none" w:sz="0" w:space="0" w:color="auto"/>
                                            <w:right w:val="none" w:sz="0" w:space="0" w:color="auto"/>
                                          </w:divBdr>
                                          <w:divsChild>
                                            <w:div w:id="1599631159">
                                              <w:marLeft w:val="0"/>
                                              <w:marRight w:val="4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22833435">
          <w:marLeft w:val="0"/>
          <w:marRight w:val="0"/>
          <w:marTop w:val="0"/>
          <w:marBottom w:val="0"/>
          <w:divBdr>
            <w:top w:val="none" w:sz="0" w:space="0" w:color="auto"/>
            <w:left w:val="none" w:sz="0" w:space="0" w:color="auto"/>
            <w:bottom w:val="none" w:sz="0" w:space="0" w:color="auto"/>
            <w:right w:val="none" w:sz="0" w:space="0" w:color="auto"/>
          </w:divBdr>
          <w:divsChild>
            <w:div w:id="1284800487">
              <w:marLeft w:val="0"/>
              <w:marRight w:val="0"/>
              <w:marTop w:val="0"/>
              <w:marBottom w:val="0"/>
              <w:divBdr>
                <w:top w:val="single" w:sz="12" w:space="1" w:color="0B57D0"/>
                <w:left w:val="single" w:sz="12" w:space="2" w:color="0B57D0"/>
                <w:bottom w:val="single" w:sz="12" w:space="1" w:color="0B57D0"/>
                <w:right w:val="single" w:sz="12" w:space="2" w:color="0B57D0"/>
              </w:divBdr>
              <w:divsChild>
                <w:div w:id="1280184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5327799">
      <w:bodyDiv w:val="1"/>
      <w:marLeft w:val="0"/>
      <w:marRight w:val="0"/>
      <w:marTop w:val="0"/>
      <w:marBottom w:val="0"/>
      <w:divBdr>
        <w:top w:val="none" w:sz="0" w:space="0" w:color="auto"/>
        <w:left w:val="none" w:sz="0" w:space="0" w:color="auto"/>
        <w:bottom w:val="none" w:sz="0" w:space="0" w:color="auto"/>
        <w:right w:val="none" w:sz="0" w:space="0" w:color="auto"/>
      </w:divBdr>
    </w:div>
    <w:div w:id="1200895705">
      <w:bodyDiv w:val="1"/>
      <w:marLeft w:val="0"/>
      <w:marRight w:val="0"/>
      <w:marTop w:val="0"/>
      <w:marBottom w:val="0"/>
      <w:divBdr>
        <w:top w:val="none" w:sz="0" w:space="0" w:color="auto"/>
        <w:left w:val="none" w:sz="0" w:space="0" w:color="auto"/>
        <w:bottom w:val="none" w:sz="0" w:space="0" w:color="auto"/>
        <w:right w:val="none" w:sz="0" w:space="0" w:color="auto"/>
      </w:divBdr>
    </w:div>
    <w:div w:id="1247349816">
      <w:bodyDiv w:val="1"/>
      <w:marLeft w:val="0"/>
      <w:marRight w:val="0"/>
      <w:marTop w:val="0"/>
      <w:marBottom w:val="0"/>
      <w:divBdr>
        <w:top w:val="none" w:sz="0" w:space="0" w:color="auto"/>
        <w:left w:val="none" w:sz="0" w:space="0" w:color="auto"/>
        <w:bottom w:val="none" w:sz="0" w:space="0" w:color="auto"/>
        <w:right w:val="none" w:sz="0" w:space="0" w:color="auto"/>
      </w:divBdr>
      <w:divsChild>
        <w:div w:id="1394622535">
          <w:marLeft w:val="0"/>
          <w:marRight w:val="0"/>
          <w:marTop w:val="60"/>
          <w:marBottom w:val="60"/>
          <w:divBdr>
            <w:top w:val="none" w:sz="0" w:space="0" w:color="auto"/>
            <w:left w:val="none" w:sz="0" w:space="0" w:color="auto"/>
            <w:bottom w:val="none" w:sz="0" w:space="0" w:color="auto"/>
            <w:right w:val="none" w:sz="0" w:space="0" w:color="auto"/>
          </w:divBdr>
        </w:div>
      </w:divsChild>
    </w:div>
    <w:div w:id="1314486899">
      <w:bodyDiv w:val="1"/>
      <w:marLeft w:val="0"/>
      <w:marRight w:val="0"/>
      <w:marTop w:val="0"/>
      <w:marBottom w:val="0"/>
      <w:divBdr>
        <w:top w:val="none" w:sz="0" w:space="0" w:color="auto"/>
        <w:left w:val="none" w:sz="0" w:space="0" w:color="auto"/>
        <w:bottom w:val="none" w:sz="0" w:space="0" w:color="auto"/>
        <w:right w:val="none" w:sz="0" w:space="0" w:color="auto"/>
      </w:divBdr>
    </w:div>
    <w:div w:id="1345130374">
      <w:bodyDiv w:val="1"/>
      <w:marLeft w:val="0"/>
      <w:marRight w:val="0"/>
      <w:marTop w:val="0"/>
      <w:marBottom w:val="0"/>
      <w:divBdr>
        <w:top w:val="none" w:sz="0" w:space="0" w:color="auto"/>
        <w:left w:val="none" w:sz="0" w:space="0" w:color="auto"/>
        <w:bottom w:val="none" w:sz="0" w:space="0" w:color="auto"/>
        <w:right w:val="none" w:sz="0" w:space="0" w:color="auto"/>
      </w:divBdr>
    </w:div>
    <w:div w:id="1427340912">
      <w:bodyDiv w:val="1"/>
      <w:marLeft w:val="0"/>
      <w:marRight w:val="0"/>
      <w:marTop w:val="0"/>
      <w:marBottom w:val="0"/>
      <w:divBdr>
        <w:top w:val="none" w:sz="0" w:space="0" w:color="auto"/>
        <w:left w:val="none" w:sz="0" w:space="0" w:color="auto"/>
        <w:bottom w:val="none" w:sz="0" w:space="0" w:color="auto"/>
        <w:right w:val="none" w:sz="0" w:space="0" w:color="auto"/>
      </w:divBdr>
    </w:div>
    <w:div w:id="1525745246">
      <w:bodyDiv w:val="1"/>
      <w:marLeft w:val="0"/>
      <w:marRight w:val="0"/>
      <w:marTop w:val="0"/>
      <w:marBottom w:val="0"/>
      <w:divBdr>
        <w:top w:val="none" w:sz="0" w:space="0" w:color="auto"/>
        <w:left w:val="none" w:sz="0" w:space="0" w:color="auto"/>
        <w:bottom w:val="none" w:sz="0" w:space="0" w:color="auto"/>
        <w:right w:val="none" w:sz="0" w:space="0" w:color="auto"/>
      </w:divBdr>
    </w:div>
    <w:div w:id="1531456221">
      <w:bodyDiv w:val="1"/>
      <w:marLeft w:val="0"/>
      <w:marRight w:val="0"/>
      <w:marTop w:val="0"/>
      <w:marBottom w:val="0"/>
      <w:divBdr>
        <w:top w:val="none" w:sz="0" w:space="0" w:color="auto"/>
        <w:left w:val="none" w:sz="0" w:space="0" w:color="auto"/>
        <w:bottom w:val="none" w:sz="0" w:space="0" w:color="auto"/>
        <w:right w:val="none" w:sz="0" w:space="0" w:color="auto"/>
      </w:divBdr>
    </w:div>
    <w:div w:id="1536385189">
      <w:bodyDiv w:val="1"/>
      <w:marLeft w:val="0"/>
      <w:marRight w:val="0"/>
      <w:marTop w:val="0"/>
      <w:marBottom w:val="0"/>
      <w:divBdr>
        <w:top w:val="none" w:sz="0" w:space="0" w:color="auto"/>
        <w:left w:val="none" w:sz="0" w:space="0" w:color="auto"/>
        <w:bottom w:val="none" w:sz="0" w:space="0" w:color="auto"/>
        <w:right w:val="none" w:sz="0" w:space="0" w:color="auto"/>
      </w:divBdr>
    </w:div>
    <w:div w:id="1573194601">
      <w:bodyDiv w:val="1"/>
      <w:marLeft w:val="0"/>
      <w:marRight w:val="0"/>
      <w:marTop w:val="0"/>
      <w:marBottom w:val="0"/>
      <w:divBdr>
        <w:top w:val="none" w:sz="0" w:space="0" w:color="auto"/>
        <w:left w:val="none" w:sz="0" w:space="0" w:color="auto"/>
        <w:bottom w:val="none" w:sz="0" w:space="0" w:color="auto"/>
        <w:right w:val="none" w:sz="0" w:space="0" w:color="auto"/>
      </w:divBdr>
      <w:divsChild>
        <w:div w:id="289752813">
          <w:marLeft w:val="0"/>
          <w:marRight w:val="0"/>
          <w:marTop w:val="0"/>
          <w:marBottom w:val="0"/>
          <w:divBdr>
            <w:top w:val="none" w:sz="0" w:space="0" w:color="auto"/>
            <w:left w:val="none" w:sz="0" w:space="0" w:color="auto"/>
            <w:bottom w:val="none" w:sz="0" w:space="0" w:color="auto"/>
            <w:right w:val="none" w:sz="0" w:space="0" w:color="auto"/>
          </w:divBdr>
          <w:divsChild>
            <w:div w:id="718700073">
              <w:marLeft w:val="0"/>
              <w:marRight w:val="0"/>
              <w:marTop w:val="0"/>
              <w:marBottom w:val="0"/>
              <w:divBdr>
                <w:top w:val="none" w:sz="0" w:space="0" w:color="auto"/>
                <w:left w:val="none" w:sz="0" w:space="0" w:color="auto"/>
                <w:bottom w:val="none" w:sz="0" w:space="0" w:color="auto"/>
                <w:right w:val="none" w:sz="0" w:space="0" w:color="auto"/>
              </w:divBdr>
              <w:divsChild>
                <w:div w:id="1565409613">
                  <w:marLeft w:val="0"/>
                  <w:marRight w:val="0"/>
                  <w:marTop w:val="0"/>
                  <w:marBottom w:val="0"/>
                  <w:divBdr>
                    <w:top w:val="none" w:sz="0" w:space="0" w:color="auto"/>
                    <w:left w:val="none" w:sz="0" w:space="0" w:color="auto"/>
                    <w:bottom w:val="none" w:sz="0" w:space="0" w:color="auto"/>
                    <w:right w:val="none" w:sz="0" w:space="0" w:color="auto"/>
                  </w:divBdr>
                  <w:divsChild>
                    <w:div w:id="1193108019">
                      <w:marLeft w:val="0"/>
                      <w:marRight w:val="0"/>
                      <w:marTop w:val="0"/>
                      <w:marBottom w:val="0"/>
                      <w:divBdr>
                        <w:top w:val="none" w:sz="0" w:space="0" w:color="auto"/>
                        <w:left w:val="none" w:sz="0" w:space="0" w:color="auto"/>
                        <w:bottom w:val="none" w:sz="0" w:space="0" w:color="auto"/>
                        <w:right w:val="none" w:sz="0" w:space="0" w:color="auto"/>
                      </w:divBdr>
                      <w:divsChild>
                        <w:div w:id="1699891907">
                          <w:marLeft w:val="0"/>
                          <w:marRight w:val="0"/>
                          <w:marTop w:val="0"/>
                          <w:marBottom w:val="0"/>
                          <w:divBdr>
                            <w:top w:val="none" w:sz="0" w:space="0" w:color="auto"/>
                            <w:left w:val="none" w:sz="0" w:space="0" w:color="auto"/>
                            <w:bottom w:val="none" w:sz="0" w:space="0" w:color="auto"/>
                            <w:right w:val="none" w:sz="0" w:space="0" w:color="auto"/>
                          </w:divBdr>
                          <w:divsChild>
                            <w:div w:id="133181950">
                              <w:marLeft w:val="0"/>
                              <w:marRight w:val="0"/>
                              <w:marTop w:val="0"/>
                              <w:marBottom w:val="0"/>
                              <w:divBdr>
                                <w:top w:val="none" w:sz="0" w:space="0" w:color="auto"/>
                                <w:left w:val="none" w:sz="0" w:space="0" w:color="auto"/>
                                <w:bottom w:val="none" w:sz="0" w:space="0" w:color="auto"/>
                                <w:right w:val="none" w:sz="0" w:space="0" w:color="auto"/>
                              </w:divBdr>
                              <w:divsChild>
                                <w:div w:id="1574848777">
                                  <w:marLeft w:val="0"/>
                                  <w:marRight w:val="0"/>
                                  <w:marTop w:val="0"/>
                                  <w:marBottom w:val="0"/>
                                  <w:divBdr>
                                    <w:top w:val="none" w:sz="0" w:space="0" w:color="auto"/>
                                    <w:left w:val="none" w:sz="0" w:space="0" w:color="auto"/>
                                    <w:bottom w:val="none" w:sz="0" w:space="0" w:color="auto"/>
                                    <w:right w:val="none" w:sz="0" w:space="0" w:color="auto"/>
                                  </w:divBdr>
                                  <w:divsChild>
                                    <w:div w:id="10569875">
                                      <w:marLeft w:val="0"/>
                                      <w:marRight w:val="0"/>
                                      <w:marTop w:val="0"/>
                                      <w:marBottom w:val="0"/>
                                      <w:divBdr>
                                        <w:top w:val="none" w:sz="0" w:space="0" w:color="auto"/>
                                        <w:left w:val="none" w:sz="0" w:space="0" w:color="auto"/>
                                        <w:bottom w:val="none" w:sz="0" w:space="0" w:color="auto"/>
                                        <w:right w:val="none" w:sz="0" w:space="0" w:color="auto"/>
                                      </w:divBdr>
                                      <w:divsChild>
                                        <w:div w:id="165688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4783146">
                  <w:marLeft w:val="0"/>
                  <w:marRight w:val="0"/>
                  <w:marTop w:val="0"/>
                  <w:marBottom w:val="0"/>
                  <w:divBdr>
                    <w:top w:val="none" w:sz="0" w:space="0" w:color="auto"/>
                    <w:left w:val="none" w:sz="0" w:space="0" w:color="auto"/>
                    <w:bottom w:val="none" w:sz="0" w:space="0" w:color="auto"/>
                    <w:right w:val="none" w:sz="0" w:space="0" w:color="auto"/>
                  </w:divBdr>
                  <w:divsChild>
                    <w:div w:id="1262027041">
                      <w:marLeft w:val="0"/>
                      <w:marRight w:val="0"/>
                      <w:marTop w:val="0"/>
                      <w:marBottom w:val="0"/>
                      <w:divBdr>
                        <w:top w:val="none" w:sz="0" w:space="0" w:color="auto"/>
                        <w:left w:val="none" w:sz="0" w:space="0" w:color="auto"/>
                        <w:bottom w:val="none" w:sz="0" w:space="0" w:color="auto"/>
                        <w:right w:val="none" w:sz="0" w:space="0" w:color="auto"/>
                      </w:divBdr>
                      <w:divsChild>
                        <w:div w:id="1085296564">
                          <w:marLeft w:val="0"/>
                          <w:marRight w:val="0"/>
                          <w:marTop w:val="0"/>
                          <w:marBottom w:val="0"/>
                          <w:divBdr>
                            <w:top w:val="none" w:sz="0" w:space="0" w:color="auto"/>
                            <w:left w:val="none" w:sz="0" w:space="0" w:color="auto"/>
                            <w:bottom w:val="none" w:sz="0" w:space="0" w:color="auto"/>
                            <w:right w:val="none" w:sz="0" w:space="0" w:color="auto"/>
                          </w:divBdr>
                          <w:divsChild>
                            <w:div w:id="121965747">
                              <w:marLeft w:val="30"/>
                              <w:marRight w:val="30"/>
                              <w:marTop w:val="0"/>
                              <w:marBottom w:val="30"/>
                              <w:divBdr>
                                <w:top w:val="none" w:sz="0" w:space="0" w:color="auto"/>
                                <w:left w:val="none" w:sz="0" w:space="0" w:color="auto"/>
                                <w:bottom w:val="none" w:sz="0" w:space="0" w:color="auto"/>
                                <w:right w:val="none" w:sz="0" w:space="0" w:color="auto"/>
                              </w:divBdr>
                              <w:divsChild>
                                <w:div w:id="1643922077">
                                  <w:marLeft w:val="0"/>
                                  <w:marRight w:val="-15"/>
                                  <w:marTop w:val="0"/>
                                  <w:marBottom w:val="30"/>
                                  <w:divBdr>
                                    <w:top w:val="single" w:sz="6" w:space="0" w:color="F9FBFD"/>
                                    <w:left w:val="single" w:sz="6" w:space="9" w:color="F9FBFD"/>
                                    <w:bottom w:val="none" w:sz="0" w:space="0" w:color="auto"/>
                                    <w:right w:val="single" w:sz="6" w:space="5" w:color="F9FBFD"/>
                                  </w:divBdr>
                                  <w:divsChild>
                                    <w:div w:id="281349854">
                                      <w:marLeft w:val="-15"/>
                                      <w:marRight w:val="-15"/>
                                      <w:marTop w:val="0"/>
                                      <w:marBottom w:val="0"/>
                                      <w:divBdr>
                                        <w:top w:val="none" w:sz="0" w:space="0" w:color="E4E4E4"/>
                                        <w:left w:val="none" w:sz="0" w:space="0" w:color="E4E4E4"/>
                                        <w:bottom w:val="none" w:sz="0" w:space="0" w:color="E4E4E4"/>
                                        <w:right w:val="none" w:sz="0" w:space="0" w:color="E4E4E4"/>
                                      </w:divBdr>
                                      <w:divsChild>
                                        <w:div w:id="1300453639">
                                          <w:marLeft w:val="0"/>
                                          <w:marRight w:val="0"/>
                                          <w:marTop w:val="0"/>
                                          <w:marBottom w:val="0"/>
                                          <w:divBdr>
                                            <w:top w:val="none" w:sz="0" w:space="0" w:color="auto"/>
                                            <w:left w:val="none" w:sz="0" w:space="0" w:color="auto"/>
                                            <w:bottom w:val="none" w:sz="0" w:space="0" w:color="auto"/>
                                            <w:right w:val="none" w:sz="0" w:space="0" w:color="auto"/>
                                          </w:divBdr>
                                          <w:divsChild>
                                            <w:div w:id="942033110">
                                              <w:marLeft w:val="0"/>
                                              <w:marRight w:val="45"/>
                                              <w:marTop w:val="0"/>
                                              <w:marBottom w:val="0"/>
                                              <w:divBdr>
                                                <w:top w:val="none" w:sz="0" w:space="0" w:color="auto"/>
                                                <w:left w:val="none" w:sz="0" w:space="0" w:color="auto"/>
                                                <w:bottom w:val="none" w:sz="0" w:space="0" w:color="auto"/>
                                                <w:right w:val="none" w:sz="0" w:space="0" w:color="auto"/>
                                              </w:divBdr>
                                            </w:div>
                                          </w:divsChild>
                                        </w:div>
                                      </w:divsChild>
                                    </w:div>
                                  </w:divsChild>
                                </w:div>
                                <w:div w:id="368990936">
                                  <w:marLeft w:val="0"/>
                                  <w:marRight w:val="-15"/>
                                  <w:marTop w:val="0"/>
                                  <w:marBottom w:val="30"/>
                                  <w:divBdr>
                                    <w:top w:val="single" w:sz="6" w:space="0" w:color="F9FBFD"/>
                                    <w:left w:val="single" w:sz="6" w:space="9" w:color="F9FBFD"/>
                                    <w:bottom w:val="none" w:sz="0" w:space="0" w:color="auto"/>
                                    <w:right w:val="single" w:sz="6" w:space="5" w:color="F9FBFD"/>
                                  </w:divBdr>
                                  <w:divsChild>
                                    <w:div w:id="1394544201">
                                      <w:marLeft w:val="-15"/>
                                      <w:marRight w:val="-15"/>
                                      <w:marTop w:val="0"/>
                                      <w:marBottom w:val="0"/>
                                      <w:divBdr>
                                        <w:top w:val="none" w:sz="0" w:space="0" w:color="E4E4E4"/>
                                        <w:left w:val="none" w:sz="0" w:space="0" w:color="E4E4E4"/>
                                        <w:bottom w:val="none" w:sz="0" w:space="0" w:color="E4E4E4"/>
                                        <w:right w:val="none" w:sz="0" w:space="0" w:color="E4E4E4"/>
                                      </w:divBdr>
                                      <w:divsChild>
                                        <w:div w:id="1017347229">
                                          <w:marLeft w:val="0"/>
                                          <w:marRight w:val="0"/>
                                          <w:marTop w:val="0"/>
                                          <w:marBottom w:val="0"/>
                                          <w:divBdr>
                                            <w:top w:val="none" w:sz="0" w:space="0" w:color="auto"/>
                                            <w:left w:val="none" w:sz="0" w:space="0" w:color="auto"/>
                                            <w:bottom w:val="none" w:sz="0" w:space="0" w:color="auto"/>
                                            <w:right w:val="none" w:sz="0" w:space="0" w:color="auto"/>
                                          </w:divBdr>
                                          <w:divsChild>
                                            <w:div w:id="281957283">
                                              <w:marLeft w:val="0"/>
                                              <w:marRight w:val="45"/>
                                              <w:marTop w:val="0"/>
                                              <w:marBottom w:val="0"/>
                                              <w:divBdr>
                                                <w:top w:val="none" w:sz="0" w:space="0" w:color="auto"/>
                                                <w:left w:val="none" w:sz="0" w:space="0" w:color="auto"/>
                                                <w:bottom w:val="none" w:sz="0" w:space="0" w:color="auto"/>
                                                <w:right w:val="none" w:sz="0" w:space="0" w:color="auto"/>
                                              </w:divBdr>
                                            </w:div>
                                          </w:divsChild>
                                        </w:div>
                                      </w:divsChild>
                                    </w:div>
                                  </w:divsChild>
                                </w:div>
                                <w:div w:id="1214804156">
                                  <w:marLeft w:val="0"/>
                                  <w:marRight w:val="-15"/>
                                  <w:marTop w:val="0"/>
                                  <w:marBottom w:val="30"/>
                                  <w:divBdr>
                                    <w:top w:val="single" w:sz="6" w:space="0" w:color="E1E9F7"/>
                                    <w:left w:val="single" w:sz="6" w:space="8" w:color="E1E9F7"/>
                                    <w:bottom w:val="none" w:sz="0" w:space="0" w:color="auto"/>
                                    <w:right w:val="single" w:sz="6" w:space="4" w:color="E1E9F7"/>
                                  </w:divBdr>
                                  <w:divsChild>
                                    <w:div w:id="52120333">
                                      <w:marLeft w:val="-15"/>
                                      <w:marRight w:val="-15"/>
                                      <w:marTop w:val="0"/>
                                      <w:marBottom w:val="0"/>
                                      <w:divBdr>
                                        <w:top w:val="none" w:sz="0" w:space="0" w:color="D8D8D8"/>
                                        <w:left w:val="none" w:sz="0" w:space="0" w:color="D8D8D8"/>
                                        <w:bottom w:val="none" w:sz="0" w:space="0" w:color="D8D8D8"/>
                                        <w:right w:val="none" w:sz="0" w:space="0" w:color="D8D8D8"/>
                                      </w:divBdr>
                                      <w:divsChild>
                                        <w:div w:id="407848878">
                                          <w:marLeft w:val="0"/>
                                          <w:marRight w:val="0"/>
                                          <w:marTop w:val="0"/>
                                          <w:marBottom w:val="0"/>
                                          <w:divBdr>
                                            <w:top w:val="none" w:sz="0" w:space="0" w:color="auto"/>
                                            <w:left w:val="none" w:sz="0" w:space="0" w:color="auto"/>
                                            <w:bottom w:val="none" w:sz="0" w:space="0" w:color="auto"/>
                                            <w:right w:val="none" w:sz="0" w:space="0" w:color="auto"/>
                                          </w:divBdr>
                                          <w:divsChild>
                                            <w:div w:id="688138957">
                                              <w:marLeft w:val="0"/>
                                              <w:marRight w:val="4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82273397">
          <w:marLeft w:val="0"/>
          <w:marRight w:val="0"/>
          <w:marTop w:val="0"/>
          <w:marBottom w:val="0"/>
          <w:divBdr>
            <w:top w:val="none" w:sz="0" w:space="0" w:color="auto"/>
            <w:left w:val="none" w:sz="0" w:space="0" w:color="auto"/>
            <w:bottom w:val="none" w:sz="0" w:space="0" w:color="auto"/>
            <w:right w:val="none" w:sz="0" w:space="0" w:color="auto"/>
          </w:divBdr>
          <w:divsChild>
            <w:div w:id="774981566">
              <w:marLeft w:val="0"/>
              <w:marRight w:val="0"/>
              <w:marTop w:val="0"/>
              <w:marBottom w:val="0"/>
              <w:divBdr>
                <w:top w:val="single" w:sz="12" w:space="1" w:color="0B57D0"/>
                <w:left w:val="single" w:sz="12" w:space="2" w:color="0B57D0"/>
                <w:bottom w:val="single" w:sz="12" w:space="1" w:color="0B57D0"/>
                <w:right w:val="single" w:sz="12" w:space="2" w:color="0B57D0"/>
              </w:divBdr>
              <w:divsChild>
                <w:div w:id="83502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830541">
      <w:bodyDiv w:val="1"/>
      <w:marLeft w:val="0"/>
      <w:marRight w:val="0"/>
      <w:marTop w:val="0"/>
      <w:marBottom w:val="0"/>
      <w:divBdr>
        <w:top w:val="none" w:sz="0" w:space="0" w:color="auto"/>
        <w:left w:val="none" w:sz="0" w:space="0" w:color="auto"/>
        <w:bottom w:val="none" w:sz="0" w:space="0" w:color="auto"/>
        <w:right w:val="none" w:sz="0" w:space="0" w:color="auto"/>
      </w:divBdr>
    </w:div>
    <w:div w:id="1678145701">
      <w:bodyDiv w:val="1"/>
      <w:marLeft w:val="0"/>
      <w:marRight w:val="0"/>
      <w:marTop w:val="0"/>
      <w:marBottom w:val="0"/>
      <w:divBdr>
        <w:top w:val="none" w:sz="0" w:space="0" w:color="auto"/>
        <w:left w:val="none" w:sz="0" w:space="0" w:color="auto"/>
        <w:bottom w:val="none" w:sz="0" w:space="0" w:color="auto"/>
        <w:right w:val="none" w:sz="0" w:space="0" w:color="auto"/>
      </w:divBdr>
    </w:div>
    <w:div w:id="1688798031">
      <w:bodyDiv w:val="1"/>
      <w:marLeft w:val="0"/>
      <w:marRight w:val="0"/>
      <w:marTop w:val="0"/>
      <w:marBottom w:val="0"/>
      <w:divBdr>
        <w:top w:val="none" w:sz="0" w:space="0" w:color="auto"/>
        <w:left w:val="none" w:sz="0" w:space="0" w:color="auto"/>
        <w:bottom w:val="none" w:sz="0" w:space="0" w:color="auto"/>
        <w:right w:val="none" w:sz="0" w:space="0" w:color="auto"/>
      </w:divBdr>
    </w:div>
    <w:div w:id="1796945734">
      <w:bodyDiv w:val="1"/>
      <w:marLeft w:val="0"/>
      <w:marRight w:val="0"/>
      <w:marTop w:val="0"/>
      <w:marBottom w:val="0"/>
      <w:divBdr>
        <w:top w:val="none" w:sz="0" w:space="0" w:color="auto"/>
        <w:left w:val="none" w:sz="0" w:space="0" w:color="auto"/>
        <w:bottom w:val="none" w:sz="0" w:space="0" w:color="auto"/>
        <w:right w:val="none" w:sz="0" w:space="0" w:color="auto"/>
      </w:divBdr>
    </w:div>
    <w:div w:id="1842156281">
      <w:bodyDiv w:val="1"/>
      <w:marLeft w:val="0"/>
      <w:marRight w:val="0"/>
      <w:marTop w:val="0"/>
      <w:marBottom w:val="0"/>
      <w:divBdr>
        <w:top w:val="none" w:sz="0" w:space="0" w:color="auto"/>
        <w:left w:val="none" w:sz="0" w:space="0" w:color="auto"/>
        <w:bottom w:val="none" w:sz="0" w:space="0" w:color="auto"/>
        <w:right w:val="none" w:sz="0" w:space="0" w:color="auto"/>
      </w:divBdr>
    </w:div>
    <w:div w:id="19772235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vi.wikipedia.org/w/index.php?title=16-bit&amp;action=edit&amp;redlink=1" TargetMode="External"/><Relationship Id="rId21" Type="http://schemas.openxmlformats.org/officeDocument/2006/relationships/hyperlink" Target="https://vi.wikipedia.org/wiki/C%C6%A1_s%E1%BB%9F_d%E1%BB%AF_li%E1%BB%87u" TargetMode="External"/><Relationship Id="rId42" Type="http://schemas.openxmlformats.org/officeDocument/2006/relationships/image" Target="media/image10.png"/><Relationship Id="rId47" Type="http://schemas.openxmlformats.org/officeDocument/2006/relationships/image" Target="media/image15.png"/><Relationship Id="rId63" Type="http://schemas.openxmlformats.org/officeDocument/2006/relationships/image" Target="media/image30.jpg"/><Relationship Id="rId68" Type="http://schemas.openxmlformats.org/officeDocument/2006/relationships/hyperlink" Target="https://docs.microsoft.com/en-us/sql/ssms/download-sql-server-management-studio-ssms?view=sql-server%02ver15" TargetMode="External"/><Relationship Id="rId84" Type="http://schemas.openxmlformats.org/officeDocument/2006/relationships/image" Target="media/image34.jpg"/><Relationship Id="rId16" Type="http://schemas.openxmlformats.org/officeDocument/2006/relationships/image" Target="media/image4.jpeg"/><Relationship Id="rId11" Type="http://schemas.openxmlformats.org/officeDocument/2006/relationships/header" Target="header1.xml"/><Relationship Id="rId32" Type="http://schemas.openxmlformats.org/officeDocument/2006/relationships/hyperlink" Target="https://vi.wikipedia.org/wiki/Windows_NT" TargetMode="External"/><Relationship Id="rId37" Type="http://schemas.openxmlformats.org/officeDocument/2006/relationships/hyperlink" Target="https://vi.wikipedia.org/wiki/Ubuntu" TargetMode="External"/><Relationship Id="rId53" Type="http://schemas.openxmlformats.org/officeDocument/2006/relationships/image" Target="media/image21.png"/><Relationship Id="rId58" Type="http://schemas.openxmlformats.org/officeDocument/2006/relationships/hyperlink" Target="https://www.microsoft.com/en-us/evalcenter/download-sql-server-2019" TargetMode="External"/><Relationship Id="rId74" Type="http://schemas.openxmlformats.org/officeDocument/2006/relationships/hyperlink" Target="https://docs.microsoft.com/en-us/sql/ssms/download-sql-server-management-studio-ssms?view=sql-server%02ver15" TargetMode="External"/><Relationship Id="rId79" Type="http://schemas.openxmlformats.org/officeDocument/2006/relationships/hyperlink" Target="https://docs.microsoft.com/en-us/sql/ssms/download-sql-server-management-studio-ssms?view=sql-server%02ver15" TargetMode="External"/><Relationship Id="rId5" Type="http://schemas.openxmlformats.org/officeDocument/2006/relationships/webSettings" Target="webSettings.xml"/><Relationship Id="rId19" Type="http://schemas.openxmlformats.org/officeDocument/2006/relationships/hyperlink" Target="https://vi.wikipedia.org/wiki/Microsoft" TargetMode="External"/><Relationship Id="rId14" Type="http://schemas.openxmlformats.org/officeDocument/2006/relationships/image" Target="media/image2.jpeg"/><Relationship Id="rId22" Type="http://schemas.openxmlformats.org/officeDocument/2006/relationships/hyperlink" Target="https://vi.wikipedia.org/wiki/Ph%E1%BA%A7n_m%E1%BB%81m" TargetMode="External"/><Relationship Id="rId27" Type="http://schemas.openxmlformats.org/officeDocument/2006/relationships/hyperlink" Target="https://vi.wikipedia.org/wiki/OS/2" TargetMode="External"/><Relationship Id="rId30" Type="http://schemas.openxmlformats.org/officeDocument/2006/relationships/hyperlink" Target="https://vi.wikipedia.org/w/index.php?title=Ashton-Tate&amp;action=edit&amp;redlink=1" TargetMode="External"/><Relationship Id="rId35" Type="http://schemas.openxmlformats.org/officeDocument/2006/relationships/hyperlink" Target="https://vi.wikipedia.org/wiki/Red_Hat_Enterprise_Linux" TargetMode="External"/><Relationship Id="rId43" Type="http://schemas.openxmlformats.org/officeDocument/2006/relationships/image" Target="media/image11.png"/><Relationship Id="rId48" Type="http://schemas.openxmlformats.org/officeDocument/2006/relationships/image" Target="media/image16.png"/><Relationship Id="rId56" Type="http://schemas.openxmlformats.org/officeDocument/2006/relationships/image" Target="media/image24.png"/><Relationship Id="rId64" Type="http://schemas.openxmlformats.org/officeDocument/2006/relationships/image" Target="media/image31.jpg"/><Relationship Id="rId69" Type="http://schemas.openxmlformats.org/officeDocument/2006/relationships/hyperlink" Target="https://docs.microsoft.com/en-us/sql/ssms/download-sql-server-management-studio-ssms?view=sql-server%02ver15" TargetMode="External"/><Relationship Id="rId77" Type="http://schemas.openxmlformats.org/officeDocument/2006/relationships/hyperlink" Target="https://docs.microsoft.com/en-us/sql/ssms/download-sql-server-management-studio-ssms?view=sql-server%02ver15" TargetMode="External"/><Relationship Id="rId8" Type="http://schemas.openxmlformats.org/officeDocument/2006/relationships/image" Target="media/image1.jpeg"/><Relationship Id="rId51" Type="http://schemas.openxmlformats.org/officeDocument/2006/relationships/image" Target="media/image19.png"/><Relationship Id="rId72" Type="http://schemas.openxmlformats.org/officeDocument/2006/relationships/hyperlink" Target="https://docs.microsoft.com/en-us/sql/ssms/download-sql-server-management-studio-ssms?view=sql-server%02ver15" TargetMode="External"/><Relationship Id="rId80" Type="http://schemas.openxmlformats.org/officeDocument/2006/relationships/hyperlink" Target="https://docs.microsoft.com/en-us/sql/ssms/download-sql-server-management-studio-ssms?view=sql-server%02ver15" TargetMode="External"/><Relationship Id="rId85" Type="http://schemas.openxmlformats.org/officeDocument/2006/relationships/image" Target="media/image35.jp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6.jpeg"/><Relationship Id="rId33" Type="http://schemas.openxmlformats.org/officeDocument/2006/relationships/hyperlink" Target="https://vi.wikipedia.org/w/index.php?title=Sybase&amp;action=edit&amp;redlink=1" TargetMode="External"/><Relationship Id="rId38" Type="http://schemas.openxmlformats.org/officeDocument/2006/relationships/hyperlink" Target="https://vi.wikipedia.org/wiki/Docker_(ph%E1%BA%A7n_m%E1%BB%81m)" TargetMode="External"/><Relationship Id="rId46" Type="http://schemas.openxmlformats.org/officeDocument/2006/relationships/image" Target="media/image14.png"/><Relationship Id="rId59" Type="http://schemas.openxmlformats.org/officeDocument/2006/relationships/image" Target="media/image26.png"/><Relationship Id="rId67" Type="http://schemas.openxmlformats.org/officeDocument/2006/relationships/hyperlink" Target="https://docs.microsoft.com/en-us/sql/ssms/download-sql-server-management-studio-ssms?view=sql-server%02ver15" TargetMode="External"/><Relationship Id="rId20" Type="http://schemas.openxmlformats.org/officeDocument/2006/relationships/hyperlink" Target="https://vi.wikipedia.org/wiki/M%C3%A1y_ch%E1%BB%A7" TargetMode="External"/><Relationship Id="rId41" Type="http://schemas.openxmlformats.org/officeDocument/2006/relationships/image" Target="media/image9.png"/><Relationship Id="rId54" Type="http://schemas.openxmlformats.org/officeDocument/2006/relationships/image" Target="media/image22.png"/><Relationship Id="rId62" Type="http://schemas.openxmlformats.org/officeDocument/2006/relationships/image" Target="media/image29.jpg"/><Relationship Id="rId70" Type="http://schemas.openxmlformats.org/officeDocument/2006/relationships/hyperlink" Target="https://docs.microsoft.com/en-us/sql/ssms/download-sql-server-management-studio-ssms?view=sql-server%02ver15" TargetMode="External"/><Relationship Id="rId75" Type="http://schemas.openxmlformats.org/officeDocument/2006/relationships/hyperlink" Target="https://docs.microsoft.com/en-us/sql/ssms/download-sql-server-management-studio-ssms?view=sql-server%02ver15" TargetMode="External"/><Relationship Id="rId83" Type="http://schemas.openxmlformats.org/officeDocument/2006/relationships/image" Target="media/image33.jp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hyperlink" Target="https://vi.wikipedia.org/wiki/Ph%E1%BA%A7n_m%E1%BB%81m_%E1%BB%A9ng_d%E1%BB%A5ng" TargetMode="External"/><Relationship Id="rId28" Type="http://schemas.openxmlformats.org/officeDocument/2006/relationships/hyperlink" Target="https://vi.wikipedia.org/w/index.php?title=M%C3%A1y_ch%E1%BB%A7_SQL_Sybase&amp;action=edit&amp;redlink=1" TargetMode="External"/><Relationship Id="rId36" Type="http://schemas.openxmlformats.org/officeDocument/2006/relationships/hyperlink" Target="https://vi.wikipedia.org/w/index.php?title=M%C3%A1y_ch%E1%BB%A7_doanh_nghi%E1%BB%87p_Linux&amp;action=edit&amp;redlink=1" TargetMode="External"/><Relationship Id="rId49" Type="http://schemas.openxmlformats.org/officeDocument/2006/relationships/image" Target="media/image17.png"/><Relationship Id="rId57" Type="http://schemas.openxmlformats.org/officeDocument/2006/relationships/image" Target="media/image25.png"/><Relationship Id="rId10" Type="http://schemas.openxmlformats.org/officeDocument/2006/relationships/footer" Target="footer2.xml"/><Relationship Id="rId31" Type="http://schemas.openxmlformats.org/officeDocument/2006/relationships/hyperlink" Target="https://vi.wikipedia.org/wiki/Microsoft" TargetMode="External"/><Relationship Id="rId44" Type="http://schemas.openxmlformats.org/officeDocument/2006/relationships/image" Target="media/image12.png"/><Relationship Id="rId52" Type="http://schemas.openxmlformats.org/officeDocument/2006/relationships/image" Target="media/image20.png"/><Relationship Id="rId60" Type="http://schemas.openxmlformats.org/officeDocument/2006/relationships/image" Target="media/image27.png"/><Relationship Id="rId65" Type="http://schemas.openxmlformats.org/officeDocument/2006/relationships/hyperlink" Target="https://docs.microsoft.com/en-us/sql/ssms/download-sql-server-management-studio-ssms?view=sql-server%02ver15" TargetMode="External"/><Relationship Id="rId73" Type="http://schemas.openxmlformats.org/officeDocument/2006/relationships/hyperlink" Target="https://docs.microsoft.com/en-us/sql/ssms/download-sql-server-management-studio-ssms?view=sql-server%02ver15" TargetMode="External"/><Relationship Id="rId78" Type="http://schemas.openxmlformats.org/officeDocument/2006/relationships/hyperlink" Target="https://docs.microsoft.com/en-us/sql/ssms/download-sql-server-management-studio-ssms?view=sql-server%02ver15" TargetMode="External"/><Relationship Id="rId81" Type="http://schemas.openxmlformats.org/officeDocument/2006/relationships/hyperlink" Target="https://docs.microsoft.com/en-us/sql/ssms/download-sql-server-management-studio-ssms?view=sql-server%02ver15" TargetMode="External"/><Relationship Id="rId86" Type="http://schemas.openxmlformats.org/officeDocument/2006/relationships/image" Target="media/image36.jp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footer" Target="footer4.xml"/><Relationship Id="rId18" Type="http://schemas.openxmlformats.org/officeDocument/2006/relationships/hyperlink" Target="https://vi.wikipedia.org/wiki/H%E1%BB%87_th%E1%BB%91ng_qu%E1%BA%A3n_l%C3%BD_c%C6%A1_s%E1%BB%9F_d%E1%BB%AF_li%E1%BB%87u_quan_h%E1%BB%87" TargetMode="External"/><Relationship Id="rId39" Type="http://schemas.openxmlformats.org/officeDocument/2006/relationships/image" Target="media/image7.png"/><Relationship Id="rId34" Type="http://schemas.openxmlformats.org/officeDocument/2006/relationships/hyperlink" Target="https://vi.wikipedia.org/w/index.php?title=Doanh_nghi%E1%BB%87p_m%C3%A1y_ch%E1%BB%A7_th%C3%ADch_%E1%BB%A9ng&amp;action=edit&amp;redlink=1" TargetMode="External"/><Relationship Id="rId50" Type="http://schemas.openxmlformats.org/officeDocument/2006/relationships/image" Target="media/image18.png"/><Relationship Id="rId55" Type="http://schemas.openxmlformats.org/officeDocument/2006/relationships/image" Target="media/image23.png"/><Relationship Id="rId76" Type="http://schemas.openxmlformats.org/officeDocument/2006/relationships/hyperlink" Target="https://docs.microsoft.com/en-us/sql/ssms/download-sql-server-management-studio-ssms?view=sql-server%02ver15" TargetMode="External"/><Relationship Id="rId7" Type="http://schemas.openxmlformats.org/officeDocument/2006/relationships/endnotes" Target="endnotes.xml"/><Relationship Id="rId71" Type="http://schemas.openxmlformats.org/officeDocument/2006/relationships/hyperlink" Target="https://docs.microsoft.com/en-us/sql/ssms/download-sql-server-management-studio-ssms?view=sql-server%02ver15" TargetMode="External"/><Relationship Id="rId2" Type="http://schemas.openxmlformats.org/officeDocument/2006/relationships/numbering" Target="numbering.xml"/><Relationship Id="rId29" Type="http://schemas.openxmlformats.org/officeDocument/2006/relationships/hyperlink" Target="https://vi.wikipedia.org/w/index.php?title=Sybase&amp;action=edit&amp;redlink=1" TargetMode="External"/><Relationship Id="rId24" Type="http://schemas.openxmlformats.org/officeDocument/2006/relationships/hyperlink" Target="https://vi.wikipedia.org/w/index.php?title=Ng%C6%B0%E1%BB%9Di_s%E1%BB%AD_d%E1%BB%A5ng_%C4%91%E1%BB%93ng_th%E1%BB%9Di&amp;action=edit&amp;redlink=1" TargetMode="External"/><Relationship Id="rId40" Type="http://schemas.openxmlformats.org/officeDocument/2006/relationships/image" Target="media/image8.png"/><Relationship Id="rId45" Type="http://schemas.openxmlformats.org/officeDocument/2006/relationships/image" Target="media/image13.png"/><Relationship Id="rId66" Type="http://schemas.openxmlformats.org/officeDocument/2006/relationships/hyperlink" Target="https://docs.microsoft.com/en-us/sql/ssms/download-sql-server-management-studio-ssms?view=sql-server%02ver15" TargetMode="External"/><Relationship Id="rId87" Type="http://schemas.openxmlformats.org/officeDocument/2006/relationships/fontTable" Target="fontTable.xml"/><Relationship Id="rId61" Type="http://schemas.openxmlformats.org/officeDocument/2006/relationships/image" Target="media/image28.jpg"/><Relationship Id="rId82" Type="http://schemas.openxmlformats.org/officeDocument/2006/relationships/image" Target="media/image3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7B38EB-0323-4FB0-ABCC-B9561DECDD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7</TotalTime>
  <Pages>1</Pages>
  <Words>12420</Words>
  <Characters>70796</Characters>
  <Application>Microsoft Office Word</Application>
  <DocSecurity>0</DocSecurity>
  <Lines>589</Lines>
  <Paragraphs>166</Paragraphs>
  <ScaleCrop>false</ScaleCrop>
  <HeadingPairs>
    <vt:vector size="2" baseType="variant">
      <vt:variant>
        <vt:lpstr>Title</vt:lpstr>
      </vt:variant>
      <vt:variant>
        <vt:i4>1</vt:i4>
      </vt:variant>
    </vt:vector>
  </HeadingPairs>
  <TitlesOfParts>
    <vt:vector size="1" baseType="lpstr">
      <vt:lpstr>TRƯỜNG ĐẠI HỌC TRÀ VINH</vt:lpstr>
    </vt:vector>
  </TitlesOfParts>
  <Company/>
  <LinksUpToDate>false</LinksUpToDate>
  <CharactersWithSpaces>83050</CharactersWithSpaces>
  <SharedDoc>false</SharedDoc>
  <HLinks>
    <vt:vector size="132" baseType="variant">
      <vt:variant>
        <vt:i4>1376306</vt:i4>
      </vt:variant>
      <vt:variant>
        <vt:i4>131</vt:i4>
      </vt:variant>
      <vt:variant>
        <vt:i4>0</vt:i4>
      </vt:variant>
      <vt:variant>
        <vt:i4>5</vt:i4>
      </vt:variant>
      <vt:variant>
        <vt:lpwstr/>
      </vt:variant>
      <vt:variant>
        <vt:lpwstr>_Toc181946654</vt:lpwstr>
      </vt:variant>
      <vt:variant>
        <vt:i4>1376306</vt:i4>
      </vt:variant>
      <vt:variant>
        <vt:i4>125</vt:i4>
      </vt:variant>
      <vt:variant>
        <vt:i4>0</vt:i4>
      </vt:variant>
      <vt:variant>
        <vt:i4>5</vt:i4>
      </vt:variant>
      <vt:variant>
        <vt:lpwstr/>
      </vt:variant>
      <vt:variant>
        <vt:lpwstr>_Toc181946653</vt:lpwstr>
      </vt:variant>
      <vt:variant>
        <vt:i4>1376306</vt:i4>
      </vt:variant>
      <vt:variant>
        <vt:i4>119</vt:i4>
      </vt:variant>
      <vt:variant>
        <vt:i4>0</vt:i4>
      </vt:variant>
      <vt:variant>
        <vt:i4>5</vt:i4>
      </vt:variant>
      <vt:variant>
        <vt:lpwstr/>
      </vt:variant>
      <vt:variant>
        <vt:lpwstr>_Toc181946652</vt:lpwstr>
      </vt:variant>
      <vt:variant>
        <vt:i4>1376306</vt:i4>
      </vt:variant>
      <vt:variant>
        <vt:i4>113</vt:i4>
      </vt:variant>
      <vt:variant>
        <vt:i4>0</vt:i4>
      </vt:variant>
      <vt:variant>
        <vt:i4>5</vt:i4>
      </vt:variant>
      <vt:variant>
        <vt:lpwstr/>
      </vt:variant>
      <vt:variant>
        <vt:lpwstr>_Toc181946651</vt:lpwstr>
      </vt:variant>
      <vt:variant>
        <vt:i4>1376306</vt:i4>
      </vt:variant>
      <vt:variant>
        <vt:i4>107</vt:i4>
      </vt:variant>
      <vt:variant>
        <vt:i4>0</vt:i4>
      </vt:variant>
      <vt:variant>
        <vt:i4>5</vt:i4>
      </vt:variant>
      <vt:variant>
        <vt:lpwstr/>
      </vt:variant>
      <vt:variant>
        <vt:lpwstr>_Toc181946650</vt:lpwstr>
      </vt:variant>
      <vt:variant>
        <vt:i4>1310770</vt:i4>
      </vt:variant>
      <vt:variant>
        <vt:i4>101</vt:i4>
      </vt:variant>
      <vt:variant>
        <vt:i4>0</vt:i4>
      </vt:variant>
      <vt:variant>
        <vt:i4>5</vt:i4>
      </vt:variant>
      <vt:variant>
        <vt:lpwstr/>
      </vt:variant>
      <vt:variant>
        <vt:lpwstr>_Toc181946649</vt:lpwstr>
      </vt:variant>
      <vt:variant>
        <vt:i4>1310770</vt:i4>
      </vt:variant>
      <vt:variant>
        <vt:i4>95</vt:i4>
      </vt:variant>
      <vt:variant>
        <vt:i4>0</vt:i4>
      </vt:variant>
      <vt:variant>
        <vt:i4>5</vt:i4>
      </vt:variant>
      <vt:variant>
        <vt:lpwstr/>
      </vt:variant>
      <vt:variant>
        <vt:lpwstr>_Toc181946648</vt:lpwstr>
      </vt:variant>
      <vt:variant>
        <vt:i4>1310770</vt:i4>
      </vt:variant>
      <vt:variant>
        <vt:i4>89</vt:i4>
      </vt:variant>
      <vt:variant>
        <vt:i4>0</vt:i4>
      </vt:variant>
      <vt:variant>
        <vt:i4>5</vt:i4>
      </vt:variant>
      <vt:variant>
        <vt:lpwstr/>
      </vt:variant>
      <vt:variant>
        <vt:lpwstr>_Toc181946647</vt:lpwstr>
      </vt:variant>
      <vt:variant>
        <vt:i4>1310770</vt:i4>
      </vt:variant>
      <vt:variant>
        <vt:i4>83</vt:i4>
      </vt:variant>
      <vt:variant>
        <vt:i4>0</vt:i4>
      </vt:variant>
      <vt:variant>
        <vt:i4>5</vt:i4>
      </vt:variant>
      <vt:variant>
        <vt:lpwstr/>
      </vt:variant>
      <vt:variant>
        <vt:lpwstr>_Toc181946646</vt:lpwstr>
      </vt:variant>
      <vt:variant>
        <vt:i4>1310770</vt:i4>
      </vt:variant>
      <vt:variant>
        <vt:i4>77</vt:i4>
      </vt:variant>
      <vt:variant>
        <vt:i4>0</vt:i4>
      </vt:variant>
      <vt:variant>
        <vt:i4>5</vt:i4>
      </vt:variant>
      <vt:variant>
        <vt:lpwstr/>
      </vt:variant>
      <vt:variant>
        <vt:lpwstr>_Toc181946645</vt:lpwstr>
      </vt:variant>
      <vt:variant>
        <vt:i4>1310770</vt:i4>
      </vt:variant>
      <vt:variant>
        <vt:i4>71</vt:i4>
      </vt:variant>
      <vt:variant>
        <vt:i4>0</vt:i4>
      </vt:variant>
      <vt:variant>
        <vt:i4>5</vt:i4>
      </vt:variant>
      <vt:variant>
        <vt:lpwstr/>
      </vt:variant>
      <vt:variant>
        <vt:lpwstr>_Toc181946644</vt:lpwstr>
      </vt:variant>
      <vt:variant>
        <vt:i4>1310770</vt:i4>
      </vt:variant>
      <vt:variant>
        <vt:i4>65</vt:i4>
      </vt:variant>
      <vt:variant>
        <vt:i4>0</vt:i4>
      </vt:variant>
      <vt:variant>
        <vt:i4>5</vt:i4>
      </vt:variant>
      <vt:variant>
        <vt:lpwstr/>
      </vt:variant>
      <vt:variant>
        <vt:lpwstr>_Toc181946643</vt:lpwstr>
      </vt:variant>
      <vt:variant>
        <vt:i4>1310770</vt:i4>
      </vt:variant>
      <vt:variant>
        <vt:i4>59</vt:i4>
      </vt:variant>
      <vt:variant>
        <vt:i4>0</vt:i4>
      </vt:variant>
      <vt:variant>
        <vt:i4>5</vt:i4>
      </vt:variant>
      <vt:variant>
        <vt:lpwstr/>
      </vt:variant>
      <vt:variant>
        <vt:lpwstr>_Toc181946642</vt:lpwstr>
      </vt:variant>
      <vt:variant>
        <vt:i4>1310770</vt:i4>
      </vt:variant>
      <vt:variant>
        <vt:i4>53</vt:i4>
      </vt:variant>
      <vt:variant>
        <vt:i4>0</vt:i4>
      </vt:variant>
      <vt:variant>
        <vt:i4>5</vt:i4>
      </vt:variant>
      <vt:variant>
        <vt:lpwstr/>
      </vt:variant>
      <vt:variant>
        <vt:lpwstr>_Toc181946641</vt:lpwstr>
      </vt:variant>
      <vt:variant>
        <vt:i4>1310770</vt:i4>
      </vt:variant>
      <vt:variant>
        <vt:i4>47</vt:i4>
      </vt:variant>
      <vt:variant>
        <vt:i4>0</vt:i4>
      </vt:variant>
      <vt:variant>
        <vt:i4>5</vt:i4>
      </vt:variant>
      <vt:variant>
        <vt:lpwstr/>
      </vt:variant>
      <vt:variant>
        <vt:lpwstr>_Toc181946640</vt:lpwstr>
      </vt:variant>
      <vt:variant>
        <vt:i4>1245234</vt:i4>
      </vt:variant>
      <vt:variant>
        <vt:i4>41</vt:i4>
      </vt:variant>
      <vt:variant>
        <vt:i4>0</vt:i4>
      </vt:variant>
      <vt:variant>
        <vt:i4>5</vt:i4>
      </vt:variant>
      <vt:variant>
        <vt:lpwstr/>
      </vt:variant>
      <vt:variant>
        <vt:lpwstr>_Toc181946639</vt:lpwstr>
      </vt:variant>
      <vt:variant>
        <vt:i4>1245234</vt:i4>
      </vt:variant>
      <vt:variant>
        <vt:i4>35</vt:i4>
      </vt:variant>
      <vt:variant>
        <vt:i4>0</vt:i4>
      </vt:variant>
      <vt:variant>
        <vt:i4>5</vt:i4>
      </vt:variant>
      <vt:variant>
        <vt:lpwstr/>
      </vt:variant>
      <vt:variant>
        <vt:lpwstr>_Toc181946638</vt:lpwstr>
      </vt:variant>
      <vt:variant>
        <vt:i4>1245234</vt:i4>
      </vt:variant>
      <vt:variant>
        <vt:i4>29</vt:i4>
      </vt:variant>
      <vt:variant>
        <vt:i4>0</vt:i4>
      </vt:variant>
      <vt:variant>
        <vt:i4>5</vt:i4>
      </vt:variant>
      <vt:variant>
        <vt:lpwstr/>
      </vt:variant>
      <vt:variant>
        <vt:lpwstr>_Toc181946637</vt:lpwstr>
      </vt:variant>
      <vt:variant>
        <vt:i4>1245234</vt:i4>
      </vt:variant>
      <vt:variant>
        <vt:i4>23</vt:i4>
      </vt:variant>
      <vt:variant>
        <vt:i4>0</vt:i4>
      </vt:variant>
      <vt:variant>
        <vt:i4>5</vt:i4>
      </vt:variant>
      <vt:variant>
        <vt:lpwstr/>
      </vt:variant>
      <vt:variant>
        <vt:lpwstr>_Toc181946636</vt:lpwstr>
      </vt:variant>
      <vt:variant>
        <vt:i4>1245234</vt:i4>
      </vt:variant>
      <vt:variant>
        <vt:i4>17</vt:i4>
      </vt:variant>
      <vt:variant>
        <vt:i4>0</vt:i4>
      </vt:variant>
      <vt:variant>
        <vt:i4>5</vt:i4>
      </vt:variant>
      <vt:variant>
        <vt:lpwstr/>
      </vt:variant>
      <vt:variant>
        <vt:lpwstr>_Toc181946635</vt:lpwstr>
      </vt:variant>
      <vt:variant>
        <vt:i4>1245234</vt:i4>
      </vt:variant>
      <vt:variant>
        <vt:i4>11</vt:i4>
      </vt:variant>
      <vt:variant>
        <vt:i4>0</vt:i4>
      </vt:variant>
      <vt:variant>
        <vt:i4>5</vt:i4>
      </vt:variant>
      <vt:variant>
        <vt:lpwstr/>
      </vt:variant>
      <vt:variant>
        <vt:lpwstr>_Toc181946634</vt:lpwstr>
      </vt:variant>
      <vt:variant>
        <vt:i4>1245234</vt:i4>
      </vt:variant>
      <vt:variant>
        <vt:i4>5</vt:i4>
      </vt:variant>
      <vt:variant>
        <vt:i4>0</vt:i4>
      </vt:variant>
      <vt:variant>
        <vt:i4>5</vt:i4>
      </vt:variant>
      <vt:variant>
        <vt:lpwstr/>
      </vt:variant>
      <vt:variant>
        <vt:lpwstr>_Toc18194663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ƯỜNG ĐẠI HỌC TRÀ VINH</dc:title>
  <dc:subject/>
  <dc:creator>Danthanh</dc:creator>
  <cp:keywords/>
  <dc:description/>
  <cp:lastModifiedBy>Tổng Nguyễn Văn</cp:lastModifiedBy>
  <cp:revision>148</cp:revision>
  <cp:lastPrinted>2025-01-07T22:49:00Z</cp:lastPrinted>
  <dcterms:created xsi:type="dcterms:W3CDTF">2024-11-08T07:12:00Z</dcterms:created>
  <dcterms:modified xsi:type="dcterms:W3CDTF">2025-01-07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hEzxVzw"/&gt;&lt;style id="http://www.zotero.org/styles/ieee" locale="en-US" hasBibliography="1" bibliographyStyleHasBeenSet="1"/&gt;&lt;prefs&gt;&lt;pref name="fieldType" value="Field"/&gt;&lt;/prefs&gt;&lt;/data&gt;</vt:lpwstr>
  </property>
</Properties>
</file>